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top w:w="15" w:type="dxa"/>
          <w:left w:w="15" w:type="dxa"/>
          <w:bottom w:w="15" w:type="dxa"/>
          <w:right w:w="15" w:type="dxa"/>
        </w:tblCellMar>
        <w:tblLook w:val="04A0" w:firstRow="1" w:lastRow="0" w:firstColumn="1" w:lastColumn="0" w:noHBand="0" w:noVBand="1"/>
      </w:tblPr>
      <w:tblGrid>
        <w:gridCol w:w="1886"/>
        <w:gridCol w:w="12514"/>
      </w:tblGrid>
      <w:tr w:rsidR="005A2EFA" w14:paraId="32AE55AB" w14:textId="77777777">
        <w:trPr>
          <w:divId w:val="743525764"/>
        </w:trPr>
        <w:tc>
          <w:tcPr>
            <w:tcW w:w="0" w:type="auto"/>
            <w:gridSpan w:val="2"/>
            <w:tcBorders>
              <w:bottom w:val="single" w:sz="6" w:space="0" w:color="2E74B5"/>
            </w:tcBorders>
            <w:tcMar>
              <w:top w:w="0" w:type="dxa"/>
              <w:left w:w="0" w:type="dxa"/>
              <w:bottom w:w="0" w:type="dxa"/>
              <w:right w:w="0" w:type="dxa"/>
            </w:tcMar>
            <w:hideMark/>
          </w:tcPr>
          <w:p w14:paraId="0A1DC229" w14:textId="47200444" w:rsidR="005A2EFA" w:rsidRDefault="00EA639A">
            <w:pPr>
              <w:pStyle w:val="Heading1"/>
              <w:spacing w:after="20" w:afterAutospacing="0"/>
              <w:rPr>
                <w:rFonts w:ascii="Calibri" w:eastAsia="Times New Roman" w:hAnsi="Calibri" w:cs="Calibri"/>
                <w:caps/>
                <w:sz w:val="30"/>
                <w:szCs w:val="30"/>
              </w:rPr>
            </w:pPr>
            <w:r>
              <w:rPr>
                <w:rFonts w:ascii="Calibri" w:eastAsia="Times New Roman" w:hAnsi="Calibri" w:cs="Calibri"/>
                <w:caps/>
                <w:sz w:val="30"/>
                <w:szCs w:val="30"/>
              </w:rPr>
              <w:t>Question</w:t>
            </w:r>
            <w:r w:rsidR="00464ADA">
              <w:rPr>
                <w:rFonts w:ascii="Calibri" w:eastAsia="Times New Roman" w:hAnsi="Calibri" w:cs="Calibri"/>
                <w:caps/>
                <w:sz w:val="30"/>
                <w:szCs w:val="30"/>
              </w:rPr>
              <w:t xml:space="preserve"> 2.</w:t>
            </w:r>
          </w:p>
        </w:tc>
      </w:tr>
      <w:tr w:rsidR="005A2EFA" w14:paraId="177E8FA8" w14:textId="77777777">
        <w:trPr>
          <w:divId w:val="743525764"/>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6519527E" w14:textId="77777777" w:rsidR="005A2EFA" w:rsidRDefault="00EA639A">
            <w:pPr>
              <w:pStyle w:val="NormalWeb"/>
              <w:spacing w:before="0" w:beforeAutospacing="0" w:after="0" w:afterAutospacing="0"/>
              <w:rPr>
                <w:rFonts w:ascii="Calibri" w:hAnsi="Calibri" w:cs="Calibri"/>
                <w:b/>
                <w:bCs/>
                <w:color w:val="FFFFFF"/>
              </w:rPr>
            </w:pPr>
            <w:r>
              <w:rPr>
                <w:rFonts w:ascii="Calibri" w:hAnsi="Calibri" w:cs="Calibri"/>
                <w:b/>
                <w:bCs/>
                <w:color w:val="FFFFFF"/>
              </w:rPr>
              <w:t>Should thermal mattress vs. thermal mattress be used for preterm neonates born at less than 34 weeks' gestation or equivalent birth weight, immediately after birth?</w:t>
            </w:r>
          </w:p>
        </w:tc>
      </w:tr>
      <w:tr w:rsidR="005A2EFA" w14:paraId="5A617AE9" w14:textId="77777777" w:rsidTr="007216BD">
        <w:trPr>
          <w:divId w:val="743525764"/>
        </w:trPr>
        <w:tc>
          <w:tcPr>
            <w:tcW w:w="1752" w:type="dxa"/>
            <w:tcBorders>
              <w:bottom w:val="single" w:sz="6" w:space="0" w:color="2E74B5"/>
            </w:tcBorders>
            <w:shd w:val="clear" w:color="auto" w:fill="2E74B5"/>
            <w:tcMar>
              <w:top w:w="75" w:type="dxa"/>
              <w:left w:w="75" w:type="dxa"/>
              <w:bottom w:w="75" w:type="dxa"/>
              <w:right w:w="75" w:type="dxa"/>
            </w:tcMar>
            <w:hideMark/>
          </w:tcPr>
          <w:p w14:paraId="6D59D860" w14:textId="77777777" w:rsidR="005A2EFA" w:rsidRDefault="00EA639A">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opulation:</w:t>
            </w:r>
          </w:p>
        </w:tc>
        <w:tc>
          <w:tcPr>
            <w:tcW w:w="12648" w:type="dxa"/>
            <w:tcBorders>
              <w:bottom w:val="single" w:sz="6" w:space="0" w:color="2E74B5"/>
              <w:right w:val="single" w:sz="6" w:space="0" w:color="2E74B5"/>
            </w:tcBorders>
            <w:tcMar>
              <w:top w:w="75" w:type="dxa"/>
              <w:left w:w="75" w:type="dxa"/>
              <w:bottom w:w="75" w:type="dxa"/>
              <w:right w:w="75" w:type="dxa"/>
            </w:tcMar>
            <w:hideMark/>
          </w:tcPr>
          <w:p w14:paraId="2ACECB7E" w14:textId="32DD362D" w:rsidR="005A2EFA" w:rsidRDefault="007216BD">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P</w:t>
            </w:r>
            <w:r w:rsidR="00EA639A">
              <w:rPr>
                <w:rFonts w:ascii="Calibri" w:hAnsi="Calibri" w:cs="Calibri"/>
                <w:sz w:val="16"/>
                <w:szCs w:val="16"/>
              </w:rPr>
              <w:t>reterm neonates born at less than 34 weeks' gestation or equivalent birth weight, immediately after birth</w:t>
            </w:r>
          </w:p>
        </w:tc>
      </w:tr>
      <w:tr w:rsidR="005A2EFA" w14:paraId="3A77897A" w14:textId="77777777" w:rsidTr="007216BD">
        <w:trPr>
          <w:divId w:val="743525764"/>
        </w:trPr>
        <w:tc>
          <w:tcPr>
            <w:tcW w:w="1752" w:type="dxa"/>
            <w:tcBorders>
              <w:bottom w:val="single" w:sz="6" w:space="0" w:color="2E74B5"/>
            </w:tcBorders>
            <w:shd w:val="clear" w:color="auto" w:fill="2E74B5"/>
            <w:tcMar>
              <w:top w:w="75" w:type="dxa"/>
              <w:left w:w="75" w:type="dxa"/>
              <w:bottom w:w="75" w:type="dxa"/>
              <w:right w:w="75" w:type="dxa"/>
            </w:tcMar>
            <w:hideMark/>
          </w:tcPr>
          <w:p w14:paraId="68B52A30" w14:textId="77777777" w:rsidR="005A2EFA" w:rsidRDefault="00EA639A">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Intervention:</w:t>
            </w:r>
          </w:p>
        </w:tc>
        <w:tc>
          <w:tcPr>
            <w:tcW w:w="12648" w:type="dxa"/>
            <w:tcBorders>
              <w:bottom w:val="single" w:sz="6" w:space="0" w:color="2E74B5"/>
              <w:right w:val="single" w:sz="6" w:space="0" w:color="2E74B5"/>
            </w:tcBorders>
            <w:tcMar>
              <w:top w:w="75" w:type="dxa"/>
              <w:left w:w="75" w:type="dxa"/>
              <w:bottom w:w="75" w:type="dxa"/>
              <w:right w:w="75" w:type="dxa"/>
            </w:tcMar>
            <w:hideMark/>
          </w:tcPr>
          <w:p w14:paraId="092062B6" w14:textId="08316551" w:rsidR="005A2EFA" w:rsidRDefault="007216BD">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T</w:t>
            </w:r>
            <w:r w:rsidR="00EA639A">
              <w:rPr>
                <w:rFonts w:ascii="Calibri" w:hAnsi="Calibri" w:cs="Calibri"/>
                <w:sz w:val="16"/>
                <w:szCs w:val="16"/>
              </w:rPr>
              <w:t>hermal mattress</w:t>
            </w:r>
          </w:p>
        </w:tc>
      </w:tr>
      <w:tr w:rsidR="005A2EFA" w14:paraId="6EDB9231" w14:textId="77777777" w:rsidTr="007216BD">
        <w:trPr>
          <w:divId w:val="743525764"/>
        </w:trPr>
        <w:tc>
          <w:tcPr>
            <w:tcW w:w="1752" w:type="dxa"/>
            <w:tcBorders>
              <w:bottom w:val="single" w:sz="6" w:space="0" w:color="2E74B5"/>
            </w:tcBorders>
            <w:shd w:val="clear" w:color="auto" w:fill="2E74B5"/>
            <w:tcMar>
              <w:top w:w="75" w:type="dxa"/>
              <w:left w:w="75" w:type="dxa"/>
              <w:bottom w:w="75" w:type="dxa"/>
              <w:right w:w="75" w:type="dxa"/>
            </w:tcMar>
            <w:hideMark/>
          </w:tcPr>
          <w:p w14:paraId="16E1F15A" w14:textId="77777777" w:rsidR="005A2EFA" w:rsidRDefault="00EA639A">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mparison:</w:t>
            </w:r>
          </w:p>
        </w:tc>
        <w:tc>
          <w:tcPr>
            <w:tcW w:w="12648" w:type="dxa"/>
            <w:tcBorders>
              <w:bottom w:val="single" w:sz="6" w:space="0" w:color="2E74B5"/>
              <w:right w:val="single" w:sz="6" w:space="0" w:color="2E74B5"/>
            </w:tcBorders>
            <w:tcMar>
              <w:top w:w="75" w:type="dxa"/>
              <w:left w:w="75" w:type="dxa"/>
              <w:bottom w:w="75" w:type="dxa"/>
              <w:right w:w="75" w:type="dxa"/>
            </w:tcMar>
            <w:hideMark/>
          </w:tcPr>
          <w:p w14:paraId="74F4CFFA" w14:textId="45C710C5" w:rsidR="005A2EFA" w:rsidRDefault="007216BD">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 xml:space="preserve">No </w:t>
            </w:r>
            <w:r w:rsidR="00EA639A">
              <w:rPr>
                <w:rFonts w:ascii="Calibri" w:hAnsi="Calibri" w:cs="Calibri"/>
                <w:sz w:val="16"/>
                <w:szCs w:val="16"/>
              </w:rPr>
              <w:t>thermal mattress</w:t>
            </w:r>
          </w:p>
        </w:tc>
      </w:tr>
      <w:tr w:rsidR="005A2EFA" w14:paraId="5DBBE713" w14:textId="77777777" w:rsidTr="007216BD">
        <w:trPr>
          <w:divId w:val="743525764"/>
        </w:trPr>
        <w:tc>
          <w:tcPr>
            <w:tcW w:w="1752" w:type="dxa"/>
            <w:tcBorders>
              <w:bottom w:val="single" w:sz="6" w:space="0" w:color="2E74B5"/>
            </w:tcBorders>
            <w:shd w:val="clear" w:color="auto" w:fill="2E74B5"/>
            <w:tcMar>
              <w:top w:w="75" w:type="dxa"/>
              <w:left w:w="75" w:type="dxa"/>
              <w:bottom w:w="75" w:type="dxa"/>
              <w:right w:w="75" w:type="dxa"/>
            </w:tcMar>
            <w:hideMark/>
          </w:tcPr>
          <w:p w14:paraId="7884630D" w14:textId="77777777" w:rsidR="005A2EFA" w:rsidRDefault="00EA639A">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Main outcomes:</w:t>
            </w:r>
          </w:p>
        </w:tc>
        <w:tc>
          <w:tcPr>
            <w:tcW w:w="12648" w:type="dxa"/>
            <w:tcBorders>
              <w:bottom w:val="single" w:sz="6" w:space="0" w:color="2E74B5"/>
              <w:right w:val="single" w:sz="6" w:space="0" w:color="2E74B5"/>
            </w:tcBorders>
            <w:tcMar>
              <w:top w:w="75" w:type="dxa"/>
              <w:left w:w="75" w:type="dxa"/>
              <w:bottom w:w="75" w:type="dxa"/>
              <w:right w:w="75" w:type="dxa"/>
            </w:tcMar>
            <w:hideMark/>
          </w:tcPr>
          <w:p w14:paraId="71753C6E" w14:textId="01F9D769" w:rsidR="00121A31" w:rsidRDefault="00121A31" w:rsidP="00121A31">
            <w:pPr>
              <w:spacing w:line="200" w:lineRule="atLeast"/>
              <w:divId w:val="1670058074"/>
              <w:rPr>
                <w:rFonts w:ascii="Calibri" w:eastAsia="Times New Roman" w:hAnsi="Calibri" w:cs="Calibri"/>
                <w:sz w:val="16"/>
                <w:szCs w:val="16"/>
                <w:lang w:val="en-NZ"/>
              </w:rPr>
            </w:pPr>
            <w:r>
              <w:rPr>
                <w:rFonts w:ascii="Calibri" w:eastAsia="Times New Roman" w:hAnsi="Calibri" w:cs="Calibri"/>
                <w:sz w:val="16"/>
                <w:szCs w:val="16"/>
                <w:lang w:val="en-NZ"/>
              </w:rPr>
              <w:t>Primary outcomes</w:t>
            </w:r>
          </w:p>
          <w:p w14:paraId="37FB6B82" w14:textId="1605A41A" w:rsidR="005C75BF" w:rsidRPr="005C75BF" w:rsidRDefault="005C75BF">
            <w:pPr>
              <w:numPr>
                <w:ilvl w:val="0"/>
                <w:numId w:val="9"/>
              </w:numPr>
              <w:spacing w:line="200" w:lineRule="atLeast"/>
              <w:divId w:val="1670058074"/>
              <w:rPr>
                <w:rFonts w:ascii="Calibri" w:eastAsia="Times New Roman" w:hAnsi="Calibri" w:cs="Calibri"/>
                <w:sz w:val="16"/>
                <w:szCs w:val="16"/>
                <w:lang w:val="en-NZ"/>
              </w:rPr>
            </w:pPr>
            <w:r w:rsidRPr="005C75BF">
              <w:rPr>
                <w:rFonts w:ascii="Calibri" w:eastAsia="Times New Roman" w:hAnsi="Calibri" w:cs="Calibri"/>
                <w:sz w:val="16"/>
                <w:szCs w:val="16"/>
                <w:lang w:val="en-NZ"/>
              </w:rPr>
              <w:t>Survival to hospital discharge (critical)</w:t>
            </w:r>
          </w:p>
          <w:p w14:paraId="43582036" w14:textId="77777777" w:rsidR="005C75BF" w:rsidRPr="005C75BF" w:rsidRDefault="005C75BF">
            <w:pPr>
              <w:numPr>
                <w:ilvl w:val="0"/>
                <w:numId w:val="9"/>
              </w:numPr>
              <w:spacing w:line="200" w:lineRule="atLeast"/>
              <w:divId w:val="1670058074"/>
              <w:rPr>
                <w:rFonts w:ascii="Calibri" w:eastAsia="Times New Roman" w:hAnsi="Calibri" w:cs="Calibri"/>
                <w:sz w:val="16"/>
                <w:szCs w:val="16"/>
                <w:lang w:val="en-NZ"/>
              </w:rPr>
            </w:pPr>
            <w:r w:rsidRPr="005C75BF">
              <w:rPr>
                <w:rFonts w:ascii="Calibri" w:eastAsia="Times New Roman" w:hAnsi="Calibri" w:cs="Calibri"/>
                <w:sz w:val="16"/>
                <w:szCs w:val="16"/>
                <w:lang w:val="en-NZ"/>
              </w:rPr>
              <w:t>Rate of normothermia on admission to neonatal unit or postnatal ward (important)</w:t>
            </w:r>
          </w:p>
          <w:p w14:paraId="26D8841F" w14:textId="77777777" w:rsidR="005C75BF" w:rsidRPr="005C75BF" w:rsidRDefault="005C75BF" w:rsidP="005C75BF">
            <w:pPr>
              <w:spacing w:line="200" w:lineRule="atLeast"/>
              <w:divId w:val="1670058074"/>
              <w:rPr>
                <w:rFonts w:ascii="Calibri" w:eastAsia="Times New Roman" w:hAnsi="Calibri" w:cs="Calibri"/>
                <w:sz w:val="16"/>
                <w:szCs w:val="16"/>
                <w:lang w:val="en-NZ"/>
              </w:rPr>
            </w:pPr>
            <w:r w:rsidRPr="005C75BF">
              <w:rPr>
                <w:rFonts w:ascii="Calibri" w:eastAsia="Times New Roman" w:hAnsi="Calibri" w:cs="Calibri"/>
                <w:sz w:val="16"/>
                <w:szCs w:val="16"/>
                <w:lang w:val="en-NZ"/>
              </w:rPr>
              <w:t xml:space="preserve">Secondary outcomes: </w:t>
            </w:r>
          </w:p>
          <w:p w14:paraId="5B515E32" w14:textId="77777777" w:rsidR="005C75BF" w:rsidRPr="005C75BF" w:rsidRDefault="005C75BF">
            <w:pPr>
              <w:numPr>
                <w:ilvl w:val="0"/>
                <w:numId w:val="9"/>
              </w:numPr>
              <w:spacing w:line="200" w:lineRule="atLeast"/>
              <w:divId w:val="1670058074"/>
              <w:rPr>
                <w:rFonts w:ascii="Calibri" w:eastAsia="Times New Roman" w:hAnsi="Calibri" w:cs="Calibri"/>
                <w:sz w:val="16"/>
                <w:szCs w:val="16"/>
                <w:lang w:val="en-NZ"/>
              </w:rPr>
            </w:pPr>
            <w:r w:rsidRPr="005C75BF">
              <w:rPr>
                <w:rFonts w:ascii="Calibri" w:eastAsia="Times New Roman" w:hAnsi="Calibri" w:cs="Calibri"/>
                <w:sz w:val="16"/>
                <w:szCs w:val="16"/>
                <w:lang w:val="en-NZ"/>
              </w:rPr>
              <w:t xml:space="preserve">Body temperature (and rates of moderate hypothermia, cold stress and hyperthermia) on admission to neonatal unit or before transfer to neonatal unit or postnatal ward, or at times ≤ 1 hour of age (as defined by authors). </w:t>
            </w:r>
          </w:p>
          <w:p w14:paraId="5B978233" w14:textId="77777777" w:rsidR="005C75BF" w:rsidRPr="005C75BF" w:rsidRDefault="005C75BF">
            <w:pPr>
              <w:numPr>
                <w:ilvl w:val="0"/>
                <w:numId w:val="9"/>
              </w:numPr>
              <w:spacing w:line="200" w:lineRule="atLeast"/>
              <w:divId w:val="1670058074"/>
              <w:rPr>
                <w:rFonts w:ascii="Calibri" w:eastAsia="Times New Roman" w:hAnsi="Calibri" w:cs="Calibri"/>
                <w:sz w:val="16"/>
                <w:szCs w:val="16"/>
                <w:lang w:val="en-NZ"/>
              </w:rPr>
            </w:pPr>
            <w:r w:rsidRPr="005C75BF">
              <w:rPr>
                <w:rFonts w:ascii="Calibri" w:eastAsia="Times New Roman" w:hAnsi="Calibri" w:cs="Calibri"/>
                <w:sz w:val="16"/>
                <w:szCs w:val="16"/>
                <w:lang w:val="en-NZ"/>
              </w:rPr>
              <w:t>Response to resuscitation, e.g., need for assisted ventilation, highest FiO</w:t>
            </w:r>
            <w:r w:rsidRPr="005C75BF">
              <w:rPr>
                <w:rFonts w:ascii="Calibri" w:eastAsia="Times New Roman" w:hAnsi="Calibri" w:cs="Calibri"/>
                <w:sz w:val="16"/>
                <w:szCs w:val="16"/>
                <w:vertAlign w:val="subscript"/>
                <w:lang w:val="en-NZ"/>
              </w:rPr>
              <w:t>2</w:t>
            </w:r>
          </w:p>
          <w:p w14:paraId="09D8D04E" w14:textId="65BF6517" w:rsidR="005A2EFA" w:rsidRPr="005C75BF" w:rsidRDefault="005C75BF">
            <w:pPr>
              <w:numPr>
                <w:ilvl w:val="0"/>
                <w:numId w:val="9"/>
              </w:numPr>
              <w:spacing w:line="200" w:lineRule="atLeast"/>
              <w:divId w:val="1670058074"/>
              <w:rPr>
                <w:rFonts w:ascii="Calibri" w:eastAsia="Times New Roman" w:hAnsi="Calibri" w:cs="Calibri"/>
                <w:sz w:val="16"/>
                <w:szCs w:val="16"/>
                <w:lang w:val="en-NZ"/>
              </w:rPr>
            </w:pPr>
            <w:r w:rsidRPr="005C75BF">
              <w:rPr>
                <w:rFonts w:ascii="Calibri" w:eastAsia="Times New Roman" w:hAnsi="Calibri" w:cs="Calibri"/>
                <w:sz w:val="16"/>
                <w:szCs w:val="16"/>
                <w:lang w:val="en-NZ"/>
              </w:rPr>
              <w:t>Major morbidity</w:t>
            </w:r>
            <w:r w:rsidR="003A0FE0">
              <w:rPr>
                <w:rFonts w:ascii="Calibri" w:eastAsia="Times New Roman" w:hAnsi="Calibri" w:cs="Calibri"/>
                <w:sz w:val="16"/>
                <w:szCs w:val="16"/>
                <w:lang w:val="en-NZ"/>
              </w:rPr>
              <w:t>:</w:t>
            </w:r>
            <w:r w:rsidRPr="005C75BF">
              <w:rPr>
                <w:rFonts w:ascii="Calibri" w:eastAsia="Times New Roman" w:hAnsi="Calibri" w:cs="Calibri"/>
                <w:sz w:val="16"/>
                <w:szCs w:val="16"/>
                <w:lang w:val="en-NZ"/>
              </w:rPr>
              <w:t xml:space="preserve"> bronchopulmonary dysplasia (important), intraventricular </w:t>
            </w:r>
            <w:proofErr w:type="spellStart"/>
            <w:r w:rsidRPr="005C75BF">
              <w:rPr>
                <w:rFonts w:ascii="Calibri" w:eastAsia="Times New Roman" w:hAnsi="Calibri" w:cs="Calibri"/>
                <w:sz w:val="16"/>
                <w:szCs w:val="16"/>
                <w:lang w:val="en-NZ"/>
              </w:rPr>
              <w:t>hemorrhage</w:t>
            </w:r>
            <w:proofErr w:type="spellEnd"/>
            <w:r w:rsidRPr="005C75BF">
              <w:rPr>
                <w:rFonts w:ascii="Calibri" w:eastAsia="Times New Roman" w:hAnsi="Calibri" w:cs="Calibri"/>
                <w:sz w:val="16"/>
                <w:szCs w:val="16"/>
                <w:lang w:val="en-NZ"/>
              </w:rPr>
              <w:t xml:space="preserve"> all grades (important) and severe (critical), necrotising enterocolitis (important), respiratory distress syndrome (surfactant treatment for), late onset sepsis. </w:t>
            </w:r>
          </w:p>
        </w:tc>
      </w:tr>
      <w:tr w:rsidR="005A2EFA" w14:paraId="05163C32" w14:textId="77777777" w:rsidTr="007216BD">
        <w:trPr>
          <w:divId w:val="743525764"/>
        </w:trPr>
        <w:tc>
          <w:tcPr>
            <w:tcW w:w="1752" w:type="dxa"/>
            <w:tcBorders>
              <w:bottom w:val="single" w:sz="6" w:space="0" w:color="2E74B5"/>
            </w:tcBorders>
            <w:shd w:val="clear" w:color="auto" w:fill="2E74B5"/>
            <w:tcMar>
              <w:top w:w="75" w:type="dxa"/>
              <w:left w:w="75" w:type="dxa"/>
              <w:bottom w:w="75" w:type="dxa"/>
              <w:right w:w="75" w:type="dxa"/>
            </w:tcMar>
            <w:hideMark/>
          </w:tcPr>
          <w:p w14:paraId="0C9C9A39" w14:textId="77777777" w:rsidR="005A2EFA" w:rsidRDefault="00EA639A">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12648" w:type="dxa"/>
            <w:tcBorders>
              <w:bottom w:val="single" w:sz="6" w:space="0" w:color="2E74B5"/>
              <w:right w:val="single" w:sz="6" w:space="0" w:color="2E74B5"/>
            </w:tcBorders>
            <w:tcMar>
              <w:top w:w="75" w:type="dxa"/>
              <w:left w:w="75" w:type="dxa"/>
              <w:bottom w:w="75" w:type="dxa"/>
              <w:right w:w="75" w:type="dxa"/>
            </w:tcMar>
            <w:hideMark/>
          </w:tcPr>
          <w:p w14:paraId="6ED539C5" w14:textId="289E126B" w:rsidR="005A2EFA" w:rsidRDefault="007216BD">
            <w:pPr>
              <w:rPr>
                <w:rFonts w:ascii="Calibri" w:hAnsi="Calibri" w:cs="Calibri"/>
                <w:b/>
                <w:bCs/>
                <w:caps/>
                <w:color w:val="FFFFFF"/>
                <w:sz w:val="16"/>
                <w:szCs w:val="16"/>
              </w:rPr>
            </w:pPr>
            <w:r>
              <w:rPr>
                <w:rFonts w:ascii="Calibri" w:hAnsi="Calibri" w:cs="Calibri"/>
                <w:sz w:val="16"/>
                <w:szCs w:val="16"/>
              </w:rPr>
              <w:t>Birth environment, in or out of hospital</w:t>
            </w:r>
          </w:p>
        </w:tc>
      </w:tr>
      <w:tr w:rsidR="007216BD" w14:paraId="151C1116" w14:textId="77777777" w:rsidTr="007216BD">
        <w:trPr>
          <w:divId w:val="743525764"/>
        </w:trPr>
        <w:tc>
          <w:tcPr>
            <w:tcW w:w="1752" w:type="dxa"/>
            <w:tcBorders>
              <w:bottom w:val="single" w:sz="6" w:space="0" w:color="2E74B5"/>
            </w:tcBorders>
            <w:shd w:val="clear" w:color="auto" w:fill="2E74B5"/>
            <w:tcMar>
              <w:top w:w="75" w:type="dxa"/>
              <w:left w:w="75" w:type="dxa"/>
              <w:bottom w:w="75" w:type="dxa"/>
              <w:right w:w="75" w:type="dxa"/>
            </w:tcMar>
            <w:hideMark/>
          </w:tcPr>
          <w:p w14:paraId="411006EE" w14:textId="77777777" w:rsidR="007216BD" w:rsidRDefault="007216BD" w:rsidP="007216BD">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erspective:</w:t>
            </w:r>
          </w:p>
        </w:tc>
        <w:tc>
          <w:tcPr>
            <w:tcW w:w="12648" w:type="dxa"/>
            <w:tcBorders>
              <w:bottom w:val="single" w:sz="6" w:space="0" w:color="2E74B5"/>
              <w:right w:val="single" w:sz="6" w:space="0" w:color="2E74B5"/>
            </w:tcBorders>
            <w:tcMar>
              <w:top w:w="75" w:type="dxa"/>
              <w:left w:w="75" w:type="dxa"/>
              <w:bottom w:w="75" w:type="dxa"/>
              <w:right w:w="75" w:type="dxa"/>
            </w:tcMar>
            <w:hideMark/>
          </w:tcPr>
          <w:p w14:paraId="1EE6BE37" w14:textId="2FD391C3" w:rsidR="007216BD" w:rsidRDefault="007216BD" w:rsidP="007216BD">
            <w:pPr>
              <w:rPr>
                <w:rFonts w:ascii="Calibri" w:hAnsi="Calibri" w:cs="Calibri"/>
                <w:b/>
                <w:bCs/>
                <w:caps/>
                <w:color w:val="FFFFFF"/>
                <w:sz w:val="16"/>
                <w:szCs w:val="16"/>
              </w:rPr>
            </w:pPr>
            <w:r>
              <w:rPr>
                <w:rFonts w:ascii="Calibri" w:hAnsi="Calibri" w:cs="Calibri"/>
                <w:sz w:val="16"/>
                <w:szCs w:val="16"/>
              </w:rPr>
              <w:t xml:space="preserve">Individual patients, their families and providers caring for those patients. </w:t>
            </w:r>
          </w:p>
        </w:tc>
      </w:tr>
      <w:tr w:rsidR="007216BD" w14:paraId="726E9E4E" w14:textId="77777777" w:rsidTr="007216BD">
        <w:trPr>
          <w:divId w:val="743525764"/>
        </w:trPr>
        <w:tc>
          <w:tcPr>
            <w:tcW w:w="1752" w:type="dxa"/>
            <w:tcBorders>
              <w:bottom w:val="single" w:sz="6" w:space="0" w:color="2E74B5"/>
            </w:tcBorders>
            <w:shd w:val="clear" w:color="auto" w:fill="2E74B5"/>
            <w:tcMar>
              <w:top w:w="75" w:type="dxa"/>
              <w:left w:w="75" w:type="dxa"/>
              <w:bottom w:w="75" w:type="dxa"/>
              <w:right w:w="75" w:type="dxa"/>
            </w:tcMar>
            <w:hideMark/>
          </w:tcPr>
          <w:p w14:paraId="70C828F2" w14:textId="77777777" w:rsidR="007216BD" w:rsidRDefault="007216BD" w:rsidP="007216BD">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12648" w:type="dxa"/>
            <w:tcBorders>
              <w:bottom w:val="single" w:sz="6" w:space="0" w:color="2E74B5"/>
              <w:right w:val="single" w:sz="6" w:space="0" w:color="2E74B5"/>
            </w:tcBorders>
            <w:tcMar>
              <w:top w:w="75" w:type="dxa"/>
              <w:left w:w="75" w:type="dxa"/>
              <w:bottom w:w="75" w:type="dxa"/>
              <w:right w:w="75" w:type="dxa"/>
            </w:tcMar>
            <w:hideMark/>
          </w:tcPr>
          <w:p w14:paraId="49D7AF58" w14:textId="47E68DB6" w:rsidR="007216BD" w:rsidRDefault="007216BD" w:rsidP="007216BD">
            <w:pPr>
              <w:spacing w:line="200" w:lineRule="atLeast"/>
              <w:divId w:val="1397781152"/>
              <w:rPr>
                <w:rFonts w:ascii="Calibri" w:eastAsia="Times New Roman" w:hAnsi="Calibri" w:cs="Calibri"/>
                <w:sz w:val="16"/>
                <w:szCs w:val="16"/>
              </w:rPr>
            </w:pPr>
            <w:r>
              <w:rPr>
                <w:rFonts w:ascii="Calibri" w:eastAsia="Times New Roman" w:hAnsi="Calibri" w:cs="Calibri"/>
                <w:sz w:val="16"/>
                <w:szCs w:val="16"/>
              </w:rPr>
              <w:t xml:space="preserve">Thermal mattresses have been recommended by ILCOR for maintaining normal body temperature in preterm infants after birth, </w:t>
            </w:r>
            <w:proofErr w:type="gramStart"/>
            <w:r>
              <w:rPr>
                <w:rFonts w:ascii="Calibri" w:eastAsia="Times New Roman" w:hAnsi="Calibri" w:cs="Calibri"/>
                <w:sz w:val="16"/>
                <w:szCs w:val="16"/>
              </w:rPr>
              <w:t>in order to</w:t>
            </w:r>
            <w:proofErr w:type="gramEnd"/>
            <w:r>
              <w:rPr>
                <w:rFonts w:ascii="Calibri" w:eastAsia="Times New Roman" w:hAnsi="Calibri" w:cs="Calibri"/>
                <w:sz w:val="16"/>
                <w:szCs w:val="16"/>
              </w:rPr>
              <w:t xml:space="preserve"> prevent adverse outcomes including death. </w:t>
            </w:r>
            <w:r>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sidR="00D26AF9">
              <w:rPr>
                <w:rFonts w:ascii="Calibri" w:eastAsia="Times New Roman" w:hAnsi="Calibri" w:cs="Calibri"/>
                <w:sz w:val="16"/>
                <w:szCs w:val="16"/>
              </w:rPr>
              <w:instrText xml:space="preserve"> ADDIN EN.CITE </w:instrText>
            </w:r>
            <w:r w:rsidR="00D26AF9">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sidR="00D26AF9">
              <w:rPr>
                <w:rFonts w:ascii="Calibri" w:eastAsia="Times New Roman" w:hAnsi="Calibri" w:cs="Calibri"/>
                <w:sz w:val="16"/>
                <w:szCs w:val="16"/>
              </w:rPr>
              <w:instrText xml:space="preserve"> ADDIN EN.CITE.DATA </w:instrText>
            </w:r>
            <w:r w:rsidR="00D26AF9">
              <w:rPr>
                <w:rFonts w:ascii="Calibri" w:eastAsia="Times New Roman" w:hAnsi="Calibri" w:cs="Calibri"/>
                <w:sz w:val="16"/>
                <w:szCs w:val="16"/>
              </w:rPr>
            </w:r>
            <w:r w:rsidR="00D26AF9">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r>
              <w:rPr>
                <w:rFonts w:ascii="Calibri" w:eastAsia="Times New Roman" w:hAnsi="Calibri" w:cs="Calibri"/>
                <w:sz w:val="16"/>
                <w:szCs w:val="16"/>
              </w:rPr>
              <w:t xml:space="preserve"> The systematic review of evidence for this intervention was updated to include studies published since the previous systematic review. Thermal mattresses may provide an external source of heat to augment or replace a radiant warmer. </w:t>
            </w:r>
            <w:r w:rsidR="00B41048">
              <w:rPr>
                <w:rFonts w:ascii="Calibri" w:eastAsia="Times New Roman" w:hAnsi="Calibri" w:cs="Calibri"/>
                <w:sz w:val="16"/>
                <w:szCs w:val="16"/>
              </w:rPr>
              <w:t xml:space="preserve">Note that the term ‘thermal mattress’ is used to describe self-heating gel mattresses designed to prevent hypothermia in newborn infants and is used synonymously with ‘exothermic mattress’, a term used in many of the included studies. </w:t>
            </w:r>
          </w:p>
        </w:tc>
      </w:tr>
      <w:tr w:rsidR="007216BD" w14:paraId="31710771" w14:textId="77777777" w:rsidTr="007216BD">
        <w:trPr>
          <w:divId w:val="743525764"/>
        </w:trPr>
        <w:tc>
          <w:tcPr>
            <w:tcW w:w="1752" w:type="dxa"/>
            <w:tcBorders>
              <w:bottom w:val="single" w:sz="6" w:space="0" w:color="2E74B5"/>
            </w:tcBorders>
            <w:shd w:val="clear" w:color="auto" w:fill="2E74B5"/>
            <w:tcMar>
              <w:top w:w="75" w:type="dxa"/>
              <w:left w:w="75" w:type="dxa"/>
              <w:bottom w:w="75" w:type="dxa"/>
              <w:right w:w="75" w:type="dxa"/>
            </w:tcMar>
            <w:hideMark/>
          </w:tcPr>
          <w:p w14:paraId="18BC004A" w14:textId="77777777" w:rsidR="007216BD" w:rsidRDefault="007216BD" w:rsidP="007216BD">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nflict of interests:</w:t>
            </w:r>
          </w:p>
        </w:tc>
        <w:tc>
          <w:tcPr>
            <w:tcW w:w="12648" w:type="dxa"/>
            <w:tcBorders>
              <w:bottom w:val="single" w:sz="6" w:space="0" w:color="2E74B5"/>
              <w:right w:val="single" w:sz="6" w:space="0" w:color="2E74B5"/>
            </w:tcBorders>
            <w:tcMar>
              <w:top w:w="75" w:type="dxa"/>
              <w:left w:w="75" w:type="dxa"/>
              <w:bottom w:w="75" w:type="dxa"/>
              <w:right w:w="75" w:type="dxa"/>
            </w:tcMar>
            <w:hideMark/>
          </w:tcPr>
          <w:p w14:paraId="6FAEB54F" w14:textId="00F6D412" w:rsidR="007216BD" w:rsidRPr="002A38B6" w:rsidRDefault="007216BD" w:rsidP="007216BD">
            <w:pPr>
              <w:spacing w:line="200" w:lineRule="atLeast"/>
              <w:divId w:val="1985965913"/>
              <w:rPr>
                <w:rFonts w:ascii="Calibri" w:eastAsia="Times New Roman" w:hAnsi="Calibri" w:cs="Calibri"/>
                <w:sz w:val="16"/>
                <w:szCs w:val="16"/>
              </w:rPr>
            </w:pPr>
            <w:r w:rsidRPr="002A38B6">
              <w:rPr>
                <w:rFonts w:ascii="Calibri" w:eastAsia="Times New Roman" w:hAnsi="Calibri" w:cs="Calibri"/>
                <w:sz w:val="16"/>
                <w:szCs w:val="16"/>
              </w:rPr>
              <w:t xml:space="preserve">Authors </w:t>
            </w:r>
            <w:proofErr w:type="spellStart"/>
            <w:r w:rsidRPr="002A38B6">
              <w:rPr>
                <w:rFonts w:ascii="Calibri" w:eastAsia="Times New Roman" w:hAnsi="Calibri" w:cs="Calibri"/>
                <w:sz w:val="16"/>
                <w:szCs w:val="16"/>
              </w:rPr>
              <w:t>Trevisanuto</w:t>
            </w:r>
            <w:proofErr w:type="spellEnd"/>
            <w:r w:rsidRPr="002A38B6">
              <w:rPr>
                <w:rFonts w:ascii="Calibri" w:eastAsia="Times New Roman" w:hAnsi="Calibri" w:cs="Calibri"/>
                <w:sz w:val="16"/>
                <w:szCs w:val="16"/>
              </w:rPr>
              <w:t xml:space="preserve"> and de Almeida wrote a recent review article on maintaining normothermia in newborn infants at birth. </w:t>
            </w:r>
            <w:r w:rsidR="002A38B6">
              <w:rPr>
                <w:rFonts w:ascii="Calibri" w:eastAsia="Times New Roman" w:hAnsi="Calibri" w:cs="Calibri"/>
                <w:sz w:val="16"/>
                <w:szCs w:val="16"/>
              </w:rPr>
              <w:fldChar w:fldCharType="begin">
                <w:fldData xml:space="preserve">PEVuZE5vdGU+PENpdGU+PEF1dGhvcj5UcmV2aXNhbnV0bzwvQXV0aG9yPjxZZWFyPjIwMTg8L1ll
YXI+PFJlY051bT43NTwvUmVjTnVtPjxJRFRleHQ+MzMzLTMzOTwvSURUZXh0PjxEaXNwbGF5VGV4
dD57VHJldmlzYW51dG8gMjAxOCAzMzN9PC9EaXNwbGF5VGV4dD48cmVjb3JkPjxyZWMtbnVtYmVy
Pjc1PC9yZWMtbnVtYmVyPjxmb3JlaWduLWtleXM+PGtleSBhcHA9IkVOIiBkYi1pZD0iejVhdjAy
YWRyZTkyeDRlZWVmcHB6cHJkdHY5MHhkZmR4enJhIiB0aW1lc3RhbXA9IjE2NzM1OTU2NTEiPjc1
PC9rZXk+PC9mb3JlaWduLWtleXM+PHJlZi10eXBlIG5hbWU9IkpvdXJuYWwgQXJ0aWNsZSI+MTc8
L3JlZi10eXBlPjxjb250cmlidXRvcnM+PGF1dGhvcnM+PGF1dGhvcj5UcmV2aXNhbnV0bywgRC48
L2F1dGhvcj48YXV0aG9yPlRlc3RvbmksIEQuPC9hdXRob3I+PGF1dGhvcj5kZSBBbG1laWRhLCBN
LiBGLiBCLjwvYXV0aG9yPjwvYXV0aG9ycz48L2NvbnRyaWJ1dG9ycz48YXV0aC1hZGRyZXNzPkRl
cGFydG1lbnQgb2YgV29tZW4mYXBvcztzIGFuZCBDaGlsZHJlbiZhcG9zO3MgSGVhbHRoLCBBemll
bmRhIE9zcGVkYWxpZXJhIGRpIFBhZG92YSwgVW5pdmVyc2l0eSBvZiBQYWR1YSwgUGFkdWEsIEl0
YWx5LiBFbGVjdHJvbmljIGFkZHJlc3M6IGRhbmllbGUudHJldmlzYW51dG9AZ21haWwuY29tLiYj
eEQ7RGl2aXNpb24gb2YgTmVvbmF0YWwgTWVkaWNpbmUsIEVzY29sYSBQYXVsaXN0YSBkZSBNZWRp
Y2luYSBkYSBVbml2ZXJzaWRhZGUgRmVkZXJhbCBkZSBTYW8gUGF1bG8sIFNhbyBQYXVsbywgQnJh
emlsLjwvYXV0aC1hZGRyZXNzPjx0aXRsZXM+PHRpdGxlPk1haW50YWluaW5nIG5vcm1vdGhlcm1p
YTogV2h5IGFuZCBob3c/PC90aXRsZT48c2Vjb25kYXJ5LXRpdGxlPlNlbWluIEZldGFsIE5lb25h
dGFsIE1lZDwvc2Vjb25kYXJ5LXRpdGxlPjwvdGl0bGVzPjxwZXJpb2RpY2FsPjxmdWxsLXRpdGxl
PlNlbWluIEZldGFsIE5lb25hdGFsIE1lZDwvZnVsbC10aXRsZT48L3BlcmlvZGljYWw+PHBhZ2Vz
PjMzMy0zMzk8L3BhZ2VzPjx2b2x1bWU+MjM8L3ZvbHVtZT48bnVtYmVyPjU8L251bWJlcj48ZWRp
dGlvbj4yMDE4MDMyMTwvZWRpdGlvbj48a2V5d29yZHM+PGtleXdvcmQ+Qm9keSBUZW1wZXJhdHVy
ZS8qcGh5c2lvbG9neTwva2V5d29yZD48a2V5d29yZD4qRGVsaXZlcnkgUm9vbXM8L2tleXdvcmQ+
PGtleXdvcmQ+KkRlbGl2ZXJ5LCBPYnN0ZXRyaWM8L2tleXdvcmQ+PGtleXdvcmQ+RmVtYWxlPC9r
ZXl3b3JkPjxrZXl3b3JkPkh1bWFuczwva2V5d29yZD48a2V5d29yZD5IeXBvdGhlcm1pYS8qcHJl
dmVudGlvbiAmYW1wOyBjb250cm9sPC9rZXl3b3JkPjxrZXl3b3JkPkluZmFudCwgTmV3Ym9ybjwv
a2V5d29yZD48a2V5d29yZD5JbmZhbnQsIFByZW1hdHVyZTwva2V5d29yZD48a2V5d29yZD5JbnRl
bnNpdmUgQ2FyZSBVbml0cywgTmVvbmF0YWw8L2tleXdvcmQ+PGtleXdvcmQ+UHJlZ25hbmN5PC9r
ZXl3b3JkPjxrZXl3b3JkPkRlbGl2ZXJ5IHJvb208L2tleXdvcmQ+PGtleXdvcmQ+SHlwZXJ0aGVy
bWlhPC9rZXl3b3JkPjxrZXl3b3JkPkh5cG90aGVybWlhPC9rZXl3b3JkPjxrZXl3b3JkPkluZmFu
dCBtb3J0YWxpdHk8L2tleXdvcmQ+PGtleXdvcmQ+TmV3Ym9ybjwva2V5d29yZD48a2V5d29yZD5Q
cmVtYXR1cmU8L2tleXdvcmQ+PGtleXdvcmQ+VGVtcGVyYXR1cmU8L2tleXdvcmQ+PC9rZXl3b3Jk
cz48ZGF0ZXM+PHllYXI+MjAxODwveWVhcj48cHViLWRhdGVzPjxkYXRlPk9jdDwvZGF0ZT48L3B1
Yi1kYXRlcz48L2RhdGVzPjxpc2JuPjE4NzgtMDk0NiAoRWxlY3Ryb25pYykmI3hEOzE3NDQtMTY1
WCAoTGlua2luZyk8L2lzYm4+PGFjY2Vzc2lvbi1udW0+Mjk1OTkwNzE8L2FjY2Vzc2lvbi1udW0+
PGxhYmVsPjMzMzwvbGFiZWw+PHVybHM+PHJlbGF0ZWQtdXJscz48dXJsPmh0dHBzOi8vd3d3Lm5j
YmkubmxtLm5paC5nb3YvcHVibWVkLzI5NTk5MDcxPC91cmw+PC9yZWxhdGVkLXVybHM+PC91cmxz
PjxlbGVjdHJvbmljLXJlc291cmNlLW51bT4xMC4xMDE2L2ouc2lueS4yMDE4LjAzLjAwOTwvZWxl
Y3Ryb25pYy1yZXNvdXJjZS1udW0+PHJlbW90ZS1kYXRhYmFzZS1uYW1lPk1lZGxpbmU8L3JlbW90
ZS1kYXRhYmFzZS1uYW1lPjxyZW1vdGUtZGF0YWJhc2UtcHJvdmlkZXI+TkxNPC9yZW1vdGUtZGF0
YWJhc2UtcHJvdmlkZXI+PC9yZWNvcmQ+PC9DaXRlPjwvRW5kTm90ZT4A
</w:fldData>
              </w:fldChar>
            </w:r>
            <w:r w:rsidR="00D26AF9">
              <w:rPr>
                <w:rFonts w:ascii="Calibri" w:eastAsia="Times New Roman" w:hAnsi="Calibri" w:cs="Calibri"/>
                <w:sz w:val="16"/>
                <w:szCs w:val="16"/>
              </w:rPr>
              <w:instrText xml:space="preserve"> ADDIN EN.CITE </w:instrText>
            </w:r>
            <w:r w:rsidR="00D26AF9">
              <w:rPr>
                <w:rFonts w:ascii="Calibri" w:eastAsia="Times New Roman" w:hAnsi="Calibri" w:cs="Calibri"/>
                <w:sz w:val="16"/>
                <w:szCs w:val="16"/>
              </w:rPr>
              <w:fldChar w:fldCharType="begin">
                <w:fldData xml:space="preserve">PEVuZE5vdGU+PENpdGU+PEF1dGhvcj5UcmV2aXNhbnV0bzwvQXV0aG9yPjxZZWFyPjIwMTg8L1ll
YXI+PFJlY051bT43NTwvUmVjTnVtPjxJRFRleHQ+MzMzLTMzOTwvSURUZXh0PjxEaXNwbGF5VGV4
dD57VHJldmlzYW51dG8gMjAxOCAzMzN9PC9EaXNwbGF5VGV4dD48cmVjb3JkPjxyZWMtbnVtYmVy
Pjc1PC9yZWMtbnVtYmVyPjxmb3JlaWduLWtleXM+PGtleSBhcHA9IkVOIiBkYi1pZD0iejVhdjAy
YWRyZTkyeDRlZWVmcHB6cHJkdHY5MHhkZmR4enJhIiB0aW1lc3RhbXA9IjE2NzM1OTU2NTEiPjc1
PC9rZXk+PC9mb3JlaWduLWtleXM+PHJlZi10eXBlIG5hbWU9IkpvdXJuYWwgQXJ0aWNsZSI+MTc8
L3JlZi10eXBlPjxjb250cmlidXRvcnM+PGF1dGhvcnM+PGF1dGhvcj5UcmV2aXNhbnV0bywgRC48
L2F1dGhvcj48YXV0aG9yPlRlc3RvbmksIEQuPC9hdXRob3I+PGF1dGhvcj5kZSBBbG1laWRhLCBN
LiBGLiBCLjwvYXV0aG9yPjwvYXV0aG9ycz48L2NvbnRyaWJ1dG9ycz48YXV0aC1hZGRyZXNzPkRl
cGFydG1lbnQgb2YgV29tZW4mYXBvcztzIGFuZCBDaGlsZHJlbiZhcG9zO3MgSGVhbHRoLCBBemll
bmRhIE9zcGVkYWxpZXJhIGRpIFBhZG92YSwgVW5pdmVyc2l0eSBvZiBQYWR1YSwgUGFkdWEsIEl0
YWx5LiBFbGVjdHJvbmljIGFkZHJlc3M6IGRhbmllbGUudHJldmlzYW51dG9AZ21haWwuY29tLiYj
eEQ7RGl2aXNpb24gb2YgTmVvbmF0YWwgTWVkaWNpbmUsIEVzY29sYSBQYXVsaXN0YSBkZSBNZWRp
Y2luYSBkYSBVbml2ZXJzaWRhZGUgRmVkZXJhbCBkZSBTYW8gUGF1bG8sIFNhbyBQYXVsbywgQnJh
emlsLjwvYXV0aC1hZGRyZXNzPjx0aXRsZXM+PHRpdGxlPk1haW50YWluaW5nIG5vcm1vdGhlcm1p
YTogV2h5IGFuZCBob3c/PC90aXRsZT48c2Vjb25kYXJ5LXRpdGxlPlNlbWluIEZldGFsIE5lb25h
dGFsIE1lZDwvc2Vjb25kYXJ5LXRpdGxlPjwvdGl0bGVzPjxwZXJpb2RpY2FsPjxmdWxsLXRpdGxl
PlNlbWluIEZldGFsIE5lb25hdGFsIE1lZDwvZnVsbC10aXRsZT48L3BlcmlvZGljYWw+PHBhZ2Vz
PjMzMy0zMzk8L3BhZ2VzPjx2b2x1bWU+MjM8L3ZvbHVtZT48bnVtYmVyPjU8L251bWJlcj48ZWRp
dGlvbj4yMDE4MDMyMTwvZWRpdGlvbj48a2V5d29yZHM+PGtleXdvcmQ+Qm9keSBUZW1wZXJhdHVy
ZS8qcGh5c2lvbG9neTwva2V5d29yZD48a2V5d29yZD4qRGVsaXZlcnkgUm9vbXM8L2tleXdvcmQ+
PGtleXdvcmQ+KkRlbGl2ZXJ5LCBPYnN0ZXRyaWM8L2tleXdvcmQ+PGtleXdvcmQ+RmVtYWxlPC9r
ZXl3b3JkPjxrZXl3b3JkPkh1bWFuczwva2V5d29yZD48a2V5d29yZD5IeXBvdGhlcm1pYS8qcHJl
dmVudGlvbiAmYW1wOyBjb250cm9sPC9rZXl3b3JkPjxrZXl3b3JkPkluZmFudCwgTmV3Ym9ybjwv
a2V5d29yZD48a2V5d29yZD5JbmZhbnQsIFByZW1hdHVyZTwva2V5d29yZD48a2V5d29yZD5JbnRl
bnNpdmUgQ2FyZSBVbml0cywgTmVvbmF0YWw8L2tleXdvcmQ+PGtleXdvcmQ+UHJlZ25hbmN5PC9r
ZXl3b3JkPjxrZXl3b3JkPkRlbGl2ZXJ5IHJvb208L2tleXdvcmQ+PGtleXdvcmQ+SHlwZXJ0aGVy
bWlhPC9rZXl3b3JkPjxrZXl3b3JkPkh5cG90aGVybWlhPC9rZXl3b3JkPjxrZXl3b3JkPkluZmFu
dCBtb3J0YWxpdHk8L2tleXdvcmQ+PGtleXdvcmQ+TmV3Ym9ybjwva2V5d29yZD48a2V5d29yZD5Q
cmVtYXR1cmU8L2tleXdvcmQ+PGtleXdvcmQ+VGVtcGVyYXR1cmU8L2tleXdvcmQ+PC9rZXl3b3Jk
cz48ZGF0ZXM+PHllYXI+MjAxODwveWVhcj48cHViLWRhdGVzPjxkYXRlPk9jdDwvZGF0ZT48L3B1
Yi1kYXRlcz48L2RhdGVzPjxpc2JuPjE4NzgtMDk0NiAoRWxlY3Ryb25pYykmI3hEOzE3NDQtMTY1
WCAoTGlua2luZyk8L2lzYm4+PGFjY2Vzc2lvbi1udW0+Mjk1OTkwNzE8L2FjY2Vzc2lvbi1udW0+
PGxhYmVsPjMzMzwvbGFiZWw+PHVybHM+PHJlbGF0ZWQtdXJscz48dXJsPmh0dHBzOi8vd3d3Lm5j
YmkubmxtLm5paC5nb3YvcHVibWVkLzI5NTk5MDcxPC91cmw+PC9yZWxhdGVkLXVybHM+PC91cmxz
PjxlbGVjdHJvbmljLXJlc291cmNlLW51bT4xMC4xMDE2L2ouc2lueS4yMDE4LjAzLjAwOTwvZWxl
Y3Ryb25pYy1yZXNvdXJjZS1udW0+PHJlbW90ZS1kYXRhYmFzZS1uYW1lPk1lZGxpbmU8L3JlbW90
ZS1kYXRhYmFzZS1uYW1lPjxyZW1vdGUtZGF0YWJhc2UtcHJvdmlkZXI+TkxNPC9yZW1vdGUtZGF0
YWJhc2UtcHJvdmlkZXI+PC9yZWNvcmQ+PC9DaXRlPjwvRW5kTm90ZT4A
</w:fldData>
              </w:fldChar>
            </w:r>
            <w:r w:rsidR="00D26AF9">
              <w:rPr>
                <w:rFonts w:ascii="Calibri" w:eastAsia="Times New Roman" w:hAnsi="Calibri" w:cs="Calibri"/>
                <w:sz w:val="16"/>
                <w:szCs w:val="16"/>
              </w:rPr>
              <w:instrText xml:space="preserve"> ADDIN EN.CITE.DATA </w:instrText>
            </w:r>
            <w:r w:rsidR="00D26AF9">
              <w:rPr>
                <w:rFonts w:ascii="Calibri" w:eastAsia="Times New Roman" w:hAnsi="Calibri" w:cs="Calibri"/>
                <w:sz w:val="16"/>
                <w:szCs w:val="16"/>
              </w:rPr>
            </w:r>
            <w:r w:rsidR="00D26AF9">
              <w:rPr>
                <w:rFonts w:ascii="Calibri" w:eastAsia="Times New Roman" w:hAnsi="Calibri" w:cs="Calibri"/>
                <w:sz w:val="16"/>
                <w:szCs w:val="16"/>
              </w:rPr>
              <w:fldChar w:fldCharType="end"/>
            </w:r>
            <w:r w:rsidR="002A38B6">
              <w:rPr>
                <w:rFonts w:ascii="Calibri" w:eastAsia="Times New Roman" w:hAnsi="Calibri" w:cs="Calibri"/>
                <w:sz w:val="16"/>
                <w:szCs w:val="16"/>
              </w:rPr>
            </w:r>
            <w:r w:rsidR="002A38B6">
              <w:rPr>
                <w:rFonts w:ascii="Calibri" w:eastAsia="Times New Roman" w:hAnsi="Calibri" w:cs="Calibri"/>
                <w:sz w:val="16"/>
                <w:szCs w:val="16"/>
              </w:rPr>
              <w:fldChar w:fldCharType="separate"/>
            </w:r>
            <w:r w:rsidR="00D26AF9">
              <w:rPr>
                <w:rFonts w:ascii="Calibri" w:eastAsia="Times New Roman" w:hAnsi="Calibri" w:cs="Calibri"/>
                <w:noProof/>
                <w:sz w:val="16"/>
                <w:szCs w:val="16"/>
              </w:rPr>
              <w:t>{Trevisanuto 2018 333}</w:t>
            </w:r>
            <w:r w:rsidR="002A38B6">
              <w:rPr>
                <w:rFonts w:ascii="Calibri" w:eastAsia="Times New Roman" w:hAnsi="Calibri" w:cs="Calibri"/>
                <w:sz w:val="16"/>
                <w:szCs w:val="16"/>
              </w:rPr>
              <w:fldChar w:fldCharType="end"/>
            </w:r>
          </w:p>
          <w:p w14:paraId="7F63C45C" w14:textId="594CB357" w:rsidR="007216BD" w:rsidRPr="002A38B6" w:rsidRDefault="007216BD" w:rsidP="007216BD">
            <w:pPr>
              <w:spacing w:line="200" w:lineRule="atLeast"/>
              <w:divId w:val="1985965913"/>
              <w:rPr>
                <w:rFonts w:ascii="Calibri" w:eastAsia="Times New Roman" w:hAnsi="Calibri" w:cs="Calibri"/>
                <w:sz w:val="16"/>
                <w:szCs w:val="16"/>
              </w:rPr>
            </w:pPr>
            <w:r w:rsidRPr="002A38B6">
              <w:rPr>
                <w:rFonts w:ascii="Calibri" w:eastAsia="Times New Roman" w:hAnsi="Calibri" w:cs="Calibri"/>
                <w:sz w:val="16"/>
                <w:szCs w:val="16"/>
              </w:rPr>
              <w:t xml:space="preserve">Author Ramaswamy is an author of a network meta-analysis of methods to maintain normal temperature in infants in the delivery room </w:t>
            </w:r>
            <w:r w:rsidR="002A38B6">
              <w:rPr>
                <w:rFonts w:ascii="Calibri" w:eastAsia="Times New Roman" w:hAnsi="Calibri" w:cs="Calibri"/>
                <w:sz w:val="16"/>
                <w:szCs w:val="16"/>
              </w:rPr>
              <w:fldChar w:fldCharType="begin">
                <w:fldData xml:space="preserve">PEVuZE5vdGU+PENpdGUgRXhjbHVkZVllYXI9IjEiPjxBdXRob3I+QWJpcmFtYWxhdGhhPC9BdXRo
b3I+PFllYXI+MjAyMTwvWWVhcj48UmVjTnVtPjQ2PC9SZWNOdW0+PElEVGV4dD5lMjEwNzc1PC9J
RFRleHQ+PERpc3BsYXlUZXh0PntBYmlyYW1hbGF0aGEgZTIxMDc3NX08L0Rpc3BsYXlUZXh0Pjxy
ZWNvcmQ+PHJlYy1udW1iZXI+NDY8L3JlYy1udW1iZXI+PGZvcmVpZ24ta2V5cz48a2V5IGFwcD0i
RU4iIGRiLWlkPSJ6NWF2MDJhZHJlOTJ4NGVlZWZwcHpwcmR0djkweGRmZHh6cmEiIHRpbWVzdGFt
cD0iMTY2MzY1NTcxMiI+NDY8L2tleT48L2ZvcmVpZ24ta2V5cz48cmVmLXR5cGUgbmFtZT0iSm91
cm5hbCBBcnRpY2xlIj4xNzwvcmVmLXR5cGU+PGNvbnRyaWJ1dG9ycz48YXV0aG9ycz48YXV0aG9y
PkFiaXJhbWFsYXRoYSwgVC48L2F1dGhvcj48YXV0aG9yPlJhbWFzd2FteSwgVi4gVi48L2F1dGhv
cj48YXV0aG9yPkJhbmR5b3BhZGh5YXksIFQuPC9hdXRob3I+PGF1dGhvcj5QdWxsYXR0YXlpbCwg
QS4gSy48L2F1dGhvcj48YXV0aG9yPlRoYW5pZ2FpbmF0aGFuLCBTLjwvYXV0aG9yPjxhdXRob3I+
VHJldmlzYW51dG8sIEQuPC9hdXRob3I+PGF1dGhvcj5Sb2VociwgQy4gQy48L2F1dGhvcj48L2F1
dGhvcnM+PC9jb250cmlidXRvcnM+PGF1dGgtYWRkcmVzcz5EZXBhcnRtZW50IG9mIE5lb25hdG9s
b2d5LCBTcmkgUmFtYWNoYW5kcmEgSW5zdGl0dXRlIG9mIEhpZ2hlciBFZHVjYXRpb24gYW5kIFJl
c2VhcmNoLCBDaGVubmFpLCBJbmRpYS4mI3hEO0RlcGFydG1lbnQgb2YgTmVvbmF0b2xvZ3ksIEFu
a3VyYSBIb3NwaXRhbCBmb3IgV29tZW4gYW5kIENoaWxkcmVuLCBIeWRlcmFiYWQsIEluZGlhLiYj
eEQ7RGVwYXJ0bWVudCBvZiBOZW9uYXRvbG9neSwgRHIgUmFtIE1hbm9oYXIgTG9oaWEgSG9zcGl0
YWwgYW5kIFBvc3QgR3JhZHVhdGUgSW5zdGl0dXRlIG9mIE1lZGljYWwgRWR1Y2F0aW9uIGFuZCBS
ZXNlYXJjaCwgTmV3IERlbGhpLCBJbmRpYS4mI3hEO0RpdmlzaW9uIG9mIENsaW5pY2FsIExpYnJh
cnksIFNpZHJhIEhvc3BpdGFsLCBEb2hhLCBRYXRhci4mI3hEO0RlcGFydG1lbnQgb2YgTmVvbmF0
b2xvZ3ksIEFsbCBJbmRpYSBJbnN0aXR1dGUgb2YgTWVkaWNhbCBTY2llbmNlcywgSm9kaHB1ciwg
SW5kaWEuJiN4RDtEZXBhcnRtZW50IG9mIFBlZGlhdHJpY3MsIE1lZGljYWwgU2Nob29sLCBVbml2
ZXJzaXR5IG9mIFBhZHVhLCBBemllbmRhIE9zcGVkYWxpZXJhIFBhZG92YSwgUGFkdWEsIEl0YWx5
LiYjeEQ7TmF0aW9uYWwgUGVyaW5hdGFsIEVwaWRlbWlvbG9neSBVbml0LCBOdWZmaWVsZCBEZXBh
cnRtZW50IG9mIFBvcHVsYXRpb24gSGVhbHRoLCBNZWRpY2FsIFNjaWVuY2VzIERpdmlzaW9uLCBV
bml2ZXJzaXR5IG9mIE94Zm9yZCwgT3hmb3JkLCBVbml0ZWQgS2luZ2RvbS48L2F1dGgtYWRkcmVz
cz48dGl0bGVzPjx0aXRsZT5EZWxpdmVyeSBSb29tIEludGVydmVudGlvbnMgZm9yIEh5cG90aGVy
bWlhIGluIFByZXRlcm0gTmVvbmF0ZXM6IEEgU3lzdGVtYXRpYyBSZXZpZXcgYW5kIE5ldHdvcmsg
TWV0YS1hbmFseXNpczwvdGl0bGU+PHNlY29uZGFyeS10aXRsZT5KQU1BIFBlZGlhdHI8L3NlY29u
ZGFyeS10aXRsZT48L3RpdGxlcz48cGFnZXM+ZTIxMDc3NTwvcGFnZXM+PHZvbHVtZT4xNzU8L3Zv
bHVtZT48bnVtYmVyPjk8L251bWJlcj48ZWRpdGlvbj4yMDIxMDkwNzwvZWRpdGlvbj48a2V5d29y
ZHM+PGtleXdvcmQ+Qm9keSBUZW1wZXJhdHVyZSBSZWd1bGF0aW9uL3BoeXNpb2xvZ3k8L2tleXdv
cmQ+PGtleXdvcmQ+RGVsaXZlcnkgUm9vbXMvKnN0YW5kYXJkczwva2V5d29yZD48a2V5d29yZD5H
ZXN0YXRpb25hbCBBZ2U8L2tleXdvcmQ+PGtleXdvcmQ+SHVtYW5zPC9rZXl3b3JkPjxrZXl3b3Jk
Pkh5cG90aGVybWlhL2NvbXBsaWNhdGlvbnMvKmV0aW9sb2d5PC9rZXl3b3JkPjxrZXl3b3JkPklu
ZmFudCwgTmV3Ym9ybjwva2V5d29yZD48a2V5d29yZD5OZXR3b3JrIE1ldGEtQW5hbHlzaXM8L2tl
eXdvcmQ+PC9rZXl3b3Jkcz48ZGF0ZXM+PHllYXI+MjAyMTwveWVhcj48cHViLWRhdGVzPjxkYXRl
PlNlcCAxPC9kYXRlPjwvcHViLWRhdGVzPjwvZGF0ZXM+PGlzYm4+MjE2OC02MjExIChFbGVjdHJv
bmljKSYjeEQ7MjE2OC02MjAzIChMaW5raW5nKTwvaXNibj48YWNjZXNzaW9uLW51bT4zNDAyODUx
MzwvYWNjZXNzaW9uLW51bT48bGFiZWw+ZTIxMDc3NTwvbGFiZWw+PHVybHM+PHJlbGF0ZWQtdXJs
cz48dXJsPmh0dHBzOi8vd3d3Lm5jYmkubmxtLm5paC5nb3YvcHVibWVkLzM0MDI4NTEzPC91cmw+
PHVybD5odHRwczovL2phbWFuZXR3b3JrLmNvbS9qb3VybmFscy9qYW1hcGVkaWF0cmljcy9hcnRp
Y2xlcGRmLzI3ODAyNDMvamFtYXBlZGlhdHJpY3NfYWJpcmFtYWxhdGhhXzIwMjFfb2lfMjEwMDI0
XzE2MzAwODg3MzcuNjU0ODUucGRmPC91cmw+PC9yZWxhdGVkLXVybHM+PC91cmxzPjxjdXN0b20y
PlBNQzgxNDUxNTQ8L2N1c3RvbTI+PGVsZWN0cm9uaWMtcmVzb3VyY2UtbnVtPjEwLjEwMDEvamFt
YXBlZGlhdHJpY3MuMjAyMS4wNzc1PC9lbGVjdHJvbmljLXJlc291cmNlLW51bT48cmVtb3RlLWRh
dGFiYXNlLW5hbWU+TWVkbGluZTwvcmVtb3RlLWRhdGFiYXNlLW5hbWU+PHJlbW90ZS1kYXRhYmFz
ZS1wcm92aWRlcj5OTE08L3JlbW90ZS1kYXRhYmFzZS1wcm92aWRlcj48L3JlY29yZD48L0NpdGU+
PC9FbmROb3RlPgB=
</w:fldData>
              </w:fldChar>
            </w:r>
            <w:r w:rsidR="002A38B6">
              <w:rPr>
                <w:rFonts w:ascii="Calibri" w:eastAsia="Times New Roman" w:hAnsi="Calibri" w:cs="Calibri"/>
                <w:sz w:val="16"/>
                <w:szCs w:val="16"/>
              </w:rPr>
              <w:instrText xml:space="preserve"> ADDIN EN.CITE </w:instrText>
            </w:r>
            <w:r w:rsidR="002A38B6">
              <w:rPr>
                <w:rFonts w:ascii="Calibri" w:eastAsia="Times New Roman" w:hAnsi="Calibri" w:cs="Calibri"/>
                <w:sz w:val="16"/>
                <w:szCs w:val="16"/>
              </w:rPr>
              <w:fldChar w:fldCharType="begin">
                <w:fldData xml:space="preserve">PEVuZE5vdGU+PENpdGUgRXhjbHVkZVllYXI9IjEiPjxBdXRob3I+QWJpcmFtYWxhdGhhPC9BdXRo
b3I+PFllYXI+MjAyMTwvWWVhcj48UmVjTnVtPjQ2PC9SZWNOdW0+PElEVGV4dD5lMjEwNzc1PC9J
RFRleHQ+PERpc3BsYXlUZXh0PntBYmlyYW1hbGF0aGEgZTIxMDc3NX08L0Rpc3BsYXlUZXh0Pjxy
ZWNvcmQ+PHJlYy1udW1iZXI+NDY8L3JlYy1udW1iZXI+PGZvcmVpZ24ta2V5cz48a2V5IGFwcD0i
RU4iIGRiLWlkPSJ6NWF2MDJhZHJlOTJ4NGVlZWZwcHpwcmR0djkweGRmZHh6cmEiIHRpbWVzdGFt
cD0iMTY2MzY1NTcxMiI+NDY8L2tleT48L2ZvcmVpZ24ta2V5cz48cmVmLXR5cGUgbmFtZT0iSm91
cm5hbCBBcnRpY2xlIj4xNzwvcmVmLXR5cGU+PGNvbnRyaWJ1dG9ycz48YXV0aG9ycz48YXV0aG9y
PkFiaXJhbWFsYXRoYSwgVC48L2F1dGhvcj48YXV0aG9yPlJhbWFzd2FteSwgVi4gVi48L2F1dGhv
cj48YXV0aG9yPkJhbmR5b3BhZGh5YXksIFQuPC9hdXRob3I+PGF1dGhvcj5QdWxsYXR0YXlpbCwg
QS4gSy48L2F1dGhvcj48YXV0aG9yPlRoYW5pZ2FpbmF0aGFuLCBTLjwvYXV0aG9yPjxhdXRob3I+
VHJldmlzYW51dG8sIEQuPC9hdXRob3I+PGF1dGhvcj5Sb2VociwgQy4gQy48L2F1dGhvcj48L2F1
dGhvcnM+PC9jb250cmlidXRvcnM+PGF1dGgtYWRkcmVzcz5EZXBhcnRtZW50IG9mIE5lb25hdG9s
b2d5LCBTcmkgUmFtYWNoYW5kcmEgSW5zdGl0dXRlIG9mIEhpZ2hlciBFZHVjYXRpb24gYW5kIFJl
c2VhcmNoLCBDaGVubmFpLCBJbmRpYS4mI3hEO0RlcGFydG1lbnQgb2YgTmVvbmF0b2xvZ3ksIEFu
a3VyYSBIb3NwaXRhbCBmb3IgV29tZW4gYW5kIENoaWxkcmVuLCBIeWRlcmFiYWQsIEluZGlhLiYj
eEQ7RGVwYXJ0bWVudCBvZiBOZW9uYXRvbG9neSwgRHIgUmFtIE1hbm9oYXIgTG9oaWEgSG9zcGl0
YWwgYW5kIFBvc3QgR3JhZHVhdGUgSW5zdGl0dXRlIG9mIE1lZGljYWwgRWR1Y2F0aW9uIGFuZCBS
ZXNlYXJjaCwgTmV3IERlbGhpLCBJbmRpYS4mI3hEO0RpdmlzaW9uIG9mIENsaW5pY2FsIExpYnJh
cnksIFNpZHJhIEhvc3BpdGFsLCBEb2hhLCBRYXRhci4mI3hEO0RlcGFydG1lbnQgb2YgTmVvbmF0
b2xvZ3ksIEFsbCBJbmRpYSBJbnN0aXR1dGUgb2YgTWVkaWNhbCBTY2llbmNlcywgSm9kaHB1ciwg
SW5kaWEuJiN4RDtEZXBhcnRtZW50IG9mIFBlZGlhdHJpY3MsIE1lZGljYWwgU2Nob29sLCBVbml2
ZXJzaXR5IG9mIFBhZHVhLCBBemllbmRhIE9zcGVkYWxpZXJhIFBhZG92YSwgUGFkdWEsIEl0YWx5
LiYjeEQ7TmF0aW9uYWwgUGVyaW5hdGFsIEVwaWRlbWlvbG9neSBVbml0LCBOdWZmaWVsZCBEZXBh
cnRtZW50IG9mIFBvcHVsYXRpb24gSGVhbHRoLCBNZWRpY2FsIFNjaWVuY2VzIERpdmlzaW9uLCBV
bml2ZXJzaXR5IG9mIE94Zm9yZCwgT3hmb3JkLCBVbml0ZWQgS2luZ2RvbS48L2F1dGgtYWRkcmVz
cz48dGl0bGVzPjx0aXRsZT5EZWxpdmVyeSBSb29tIEludGVydmVudGlvbnMgZm9yIEh5cG90aGVy
bWlhIGluIFByZXRlcm0gTmVvbmF0ZXM6IEEgU3lzdGVtYXRpYyBSZXZpZXcgYW5kIE5ldHdvcmsg
TWV0YS1hbmFseXNpczwvdGl0bGU+PHNlY29uZGFyeS10aXRsZT5KQU1BIFBlZGlhdHI8L3NlY29u
ZGFyeS10aXRsZT48L3RpdGxlcz48cGFnZXM+ZTIxMDc3NTwvcGFnZXM+PHZvbHVtZT4xNzU8L3Zv
bHVtZT48bnVtYmVyPjk8L251bWJlcj48ZWRpdGlvbj4yMDIxMDkwNzwvZWRpdGlvbj48a2V5d29y
ZHM+PGtleXdvcmQ+Qm9keSBUZW1wZXJhdHVyZSBSZWd1bGF0aW9uL3BoeXNpb2xvZ3k8L2tleXdv
cmQ+PGtleXdvcmQ+RGVsaXZlcnkgUm9vbXMvKnN0YW5kYXJkczwva2V5d29yZD48a2V5d29yZD5H
ZXN0YXRpb25hbCBBZ2U8L2tleXdvcmQ+PGtleXdvcmQ+SHVtYW5zPC9rZXl3b3JkPjxrZXl3b3Jk
Pkh5cG90aGVybWlhL2NvbXBsaWNhdGlvbnMvKmV0aW9sb2d5PC9rZXl3b3JkPjxrZXl3b3JkPklu
ZmFudCwgTmV3Ym9ybjwva2V5d29yZD48a2V5d29yZD5OZXR3b3JrIE1ldGEtQW5hbHlzaXM8L2tl
eXdvcmQ+PC9rZXl3b3Jkcz48ZGF0ZXM+PHllYXI+MjAyMTwveWVhcj48cHViLWRhdGVzPjxkYXRl
PlNlcCAxPC9kYXRlPjwvcHViLWRhdGVzPjwvZGF0ZXM+PGlzYm4+MjE2OC02MjExIChFbGVjdHJv
bmljKSYjeEQ7MjE2OC02MjAzIChMaW5raW5nKTwvaXNibj48YWNjZXNzaW9uLW51bT4zNDAyODUx
MzwvYWNjZXNzaW9uLW51bT48bGFiZWw+ZTIxMDc3NTwvbGFiZWw+PHVybHM+PHJlbGF0ZWQtdXJs
cz48dXJsPmh0dHBzOi8vd3d3Lm5jYmkubmxtLm5paC5nb3YvcHVibWVkLzM0MDI4NTEzPC91cmw+
PHVybD5odHRwczovL2phbWFuZXR3b3JrLmNvbS9qb3VybmFscy9qYW1hcGVkaWF0cmljcy9hcnRp
Y2xlcGRmLzI3ODAyNDMvamFtYXBlZGlhdHJpY3NfYWJpcmFtYWxhdGhhXzIwMjFfb2lfMjEwMDI0
XzE2MzAwODg3MzcuNjU0ODUucGRmPC91cmw+PC9yZWxhdGVkLXVybHM+PC91cmxzPjxjdXN0b20y
PlBNQzgxNDUxNTQ8L2N1c3RvbTI+PGVsZWN0cm9uaWMtcmVzb3VyY2UtbnVtPjEwLjEwMDEvamFt
YXBlZGlhdHJpY3MuMjAyMS4wNzc1PC9lbGVjdHJvbmljLXJlc291cmNlLW51bT48cmVtb3RlLWRh
dGFiYXNlLW5hbWU+TWVkbGluZTwvcmVtb3RlLWRhdGFiYXNlLW5hbWU+PHJlbW90ZS1kYXRhYmFz
ZS1wcm92aWRlcj5OTE08L3JlbW90ZS1kYXRhYmFzZS1wcm92aWRlcj48L3JlY29yZD48L0NpdGU+
PC9FbmROb3RlPgB=
</w:fldData>
              </w:fldChar>
            </w:r>
            <w:r w:rsidR="002A38B6">
              <w:rPr>
                <w:rFonts w:ascii="Calibri" w:eastAsia="Times New Roman" w:hAnsi="Calibri" w:cs="Calibri"/>
                <w:sz w:val="16"/>
                <w:szCs w:val="16"/>
              </w:rPr>
              <w:instrText xml:space="preserve"> ADDIN EN.CITE.DATA </w:instrText>
            </w:r>
            <w:r w:rsidR="002A38B6">
              <w:rPr>
                <w:rFonts w:ascii="Calibri" w:eastAsia="Times New Roman" w:hAnsi="Calibri" w:cs="Calibri"/>
                <w:sz w:val="16"/>
                <w:szCs w:val="16"/>
              </w:rPr>
            </w:r>
            <w:r w:rsidR="002A38B6">
              <w:rPr>
                <w:rFonts w:ascii="Calibri" w:eastAsia="Times New Roman" w:hAnsi="Calibri" w:cs="Calibri"/>
                <w:sz w:val="16"/>
                <w:szCs w:val="16"/>
              </w:rPr>
              <w:fldChar w:fldCharType="end"/>
            </w:r>
            <w:r w:rsidR="002A38B6">
              <w:rPr>
                <w:rFonts w:ascii="Calibri" w:eastAsia="Times New Roman" w:hAnsi="Calibri" w:cs="Calibri"/>
                <w:sz w:val="16"/>
                <w:szCs w:val="16"/>
              </w:rPr>
            </w:r>
            <w:r w:rsidR="002A38B6">
              <w:rPr>
                <w:rFonts w:ascii="Calibri" w:eastAsia="Times New Roman" w:hAnsi="Calibri" w:cs="Calibri"/>
                <w:sz w:val="16"/>
                <w:szCs w:val="16"/>
              </w:rPr>
              <w:fldChar w:fldCharType="separate"/>
            </w:r>
            <w:r w:rsidR="002A38B6">
              <w:rPr>
                <w:rFonts w:ascii="Calibri" w:eastAsia="Times New Roman" w:hAnsi="Calibri" w:cs="Calibri"/>
                <w:noProof/>
                <w:sz w:val="16"/>
                <w:szCs w:val="16"/>
              </w:rPr>
              <w:t>{Abiramalatha e210775}</w:t>
            </w:r>
            <w:r w:rsidR="002A38B6">
              <w:rPr>
                <w:rFonts w:ascii="Calibri" w:eastAsia="Times New Roman" w:hAnsi="Calibri" w:cs="Calibri"/>
                <w:sz w:val="16"/>
                <w:szCs w:val="16"/>
              </w:rPr>
              <w:fldChar w:fldCharType="end"/>
            </w:r>
          </w:p>
        </w:tc>
      </w:tr>
    </w:tbl>
    <w:p w14:paraId="58374401" w14:textId="77777777" w:rsidR="005A2EFA" w:rsidRDefault="00EA639A">
      <w:pPr>
        <w:pStyle w:val="Heading1"/>
        <w:spacing w:after="20" w:afterAutospacing="0"/>
        <w:divId w:val="368653322"/>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6784"/>
        <w:gridCol w:w="4400"/>
      </w:tblGrid>
      <w:tr w:rsidR="005A2EFA" w14:paraId="62859411"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B38BEEA"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2B010E12" w14:textId="77777777" w:rsidR="005A2EFA" w:rsidRDefault="00EA639A">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problem a priority?</w:t>
            </w:r>
          </w:p>
        </w:tc>
      </w:tr>
      <w:tr w:rsidR="005A2EFA" w14:paraId="76623768"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8E2D9D"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78A6EB"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A858C5"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18C7B1F0"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F499AD" w14:textId="77777777" w:rsidR="005A2EFA" w:rsidRDefault="00EA639A">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B8564B" w14:textId="7DA7C00D" w:rsidR="005A2EFA" w:rsidRDefault="00EA639A">
            <w:pPr>
              <w:rPr>
                <w:rFonts w:ascii="Calibri" w:eastAsia="Times New Roman" w:hAnsi="Calibri" w:cs="Calibri"/>
                <w:sz w:val="16"/>
                <w:szCs w:val="16"/>
              </w:rPr>
            </w:pPr>
            <w:r>
              <w:rPr>
                <w:rFonts w:ascii="Calibri" w:eastAsia="Times New Roman" w:hAnsi="Calibri" w:cs="Calibri"/>
                <w:sz w:val="16"/>
                <w:szCs w:val="16"/>
              </w:rPr>
              <w:lastRenderedPageBreak/>
              <w:t xml:space="preserve">A systematic review conducted for ILCOR concluded that "For the critical outcome of mortality, there is evidence from 36 observational studies of increased risk of mortality associated with hypothermia </w:t>
            </w:r>
            <w:r>
              <w:rPr>
                <w:rFonts w:ascii="Calibri" w:eastAsia="Times New Roman" w:hAnsi="Calibri" w:cs="Calibri"/>
                <w:sz w:val="16"/>
                <w:szCs w:val="16"/>
              </w:rPr>
              <w:lastRenderedPageBreak/>
              <w:t>at admission (low-quality evidence but upgraded to moderate-quality evidence due to effect size, dose-effect relationship, and single direction of evidence)".</w:t>
            </w:r>
            <w:r w:rsidR="002A38B6">
              <w:t xml:space="preserve"> </w:t>
            </w:r>
            <w:r w:rsidR="00922930">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sidR="00D26AF9">
              <w:rPr>
                <w:rFonts w:ascii="Calibri" w:eastAsia="Times New Roman" w:hAnsi="Calibri" w:cs="Calibri"/>
                <w:sz w:val="16"/>
                <w:szCs w:val="16"/>
              </w:rPr>
              <w:instrText xml:space="preserve"> ADDIN EN.CITE </w:instrText>
            </w:r>
            <w:r w:rsidR="00D26AF9">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sidR="00D26AF9">
              <w:rPr>
                <w:rFonts w:ascii="Calibri" w:eastAsia="Times New Roman" w:hAnsi="Calibri" w:cs="Calibri"/>
                <w:sz w:val="16"/>
                <w:szCs w:val="16"/>
              </w:rPr>
              <w:instrText xml:space="preserve"> ADDIN EN.CITE.DATA </w:instrText>
            </w:r>
            <w:r w:rsidR="00D26AF9">
              <w:rPr>
                <w:rFonts w:ascii="Calibri" w:eastAsia="Times New Roman" w:hAnsi="Calibri" w:cs="Calibri"/>
                <w:sz w:val="16"/>
                <w:szCs w:val="16"/>
              </w:rPr>
            </w:r>
            <w:r w:rsidR="00D26AF9">
              <w:rPr>
                <w:rFonts w:ascii="Calibri" w:eastAsia="Times New Roman" w:hAnsi="Calibri" w:cs="Calibri"/>
                <w:sz w:val="16"/>
                <w:szCs w:val="16"/>
              </w:rPr>
              <w:fldChar w:fldCharType="end"/>
            </w:r>
            <w:r w:rsidR="00922930">
              <w:rPr>
                <w:rFonts w:ascii="Calibri" w:eastAsia="Times New Roman" w:hAnsi="Calibri" w:cs="Calibri"/>
                <w:sz w:val="16"/>
                <w:szCs w:val="16"/>
              </w:rPr>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Perlman 2015 S204}</w:t>
            </w:r>
            <w:r w:rsidR="00922930">
              <w:rPr>
                <w:rFonts w:ascii="Calibri" w:eastAsia="Times New Roman" w:hAnsi="Calibri" w:cs="Calibri"/>
                <w:sz w:val="16"/>
                <w:szCs w:val="16"/>
              </w:rPr>
              <w:fldChar w:fldCharType="end"/>
            </w:r>
            <w:r w:rsidR="002A38B6" w:rsidRPr="002A38B6" w:rsidDel="002A38B6">
              <w:rPr>
                <w:rFonts w:ascii="Calibri" w:eastAsia="Times New Roman" w:hAnsi="Calibri" w:cs="Calibri"/>
                <w:sz w:val="16"/>
                <w:szCs w:val="16"/>
              </w:rPr>
              <w:t xml:space="preserve"> </w:t>
            </w:r>
            <w:r>
              <w:rPr>
                <w:rFonts w:ascii="Calibri" w:eastAsia="Times New Roman" w:hAnsi="Calibri" w:cs="Calibri"/>
                <w:sz w:val="16"/>
                <w:szCs w:val="16"/>
              </w:rPr>
              <w:t xml:space="preserve"> The same systematic review concluded that "There is evidence of a dose effect on mortality, suggesting an increased risk of at least 28% for each 1° below 36.5°C body temperature at admission and dose-dependent effect size". </w:t>
            </w:r>
            <w:r w:rsidR="00922930">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sidR="00D26AF9">
              <w:rPr>
                <w:rFonts w:ascii="Calibri" w:eastAsia="Times New Roman" w:hAnsi="Calibri" w:cs="Calibri"/>
                <w:sz w:val="16"/>
                <w:szCs w:val="16"/>
              </w:rPr>
              <w:instrText xml:space="preserve"> ADDIN EN.CITE </w:instrText>
            </w:r>
            <w:r w:rsidR="00D26AF9">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sidR="00D26AF9">
              <w:rPr>
                <w:rFonts w:ascii="Calibri" w:eastAsia="Times New Roman" w:hAnsi="Calibri" w:cs="Calibri"/>
                <w:sz w:val="16"/>
                <w:szCs w:val="16"/>
              </w:rPr>
              <w:instrText xml:space="preserve"> ADDIN EN.CITE.DATA </w:instrText>
            </w:r>
            <w:r w:rsidR="00D26AF9">
              <w:rPr>
                <w:rFonts w:ascii="Calibri" w:eastAsia="Times New Roman" w:hAnsi="Calibri" w:cs="Calibri"/>
                <w:sz w:val="16"/>
                <w:szCs w:val="16"/>
              </w:rPr>
            </w:r>
            <w:r w:rsidR="00D26AF9">
              <w:rPr>
                <w:rFonts w:ascii="Calibri" w:eastAsia="Times New Roman" w:hAnsi="Calibri" w:cs="Calibri"/>
                <w:sz w:val="16"/>
                <w:szCs w:val="16"/>
              </w:rPr>
              <w:fldChar w:fldCharType="end"/>
            </w:r>
            <w:r w:rsidR="00922930">
              <w:rPr>
                <w:rFonts w:ascii="Calibri" w:eastAsia="Times New Roman" w:hAnsi="Calibri" w:cs="Calibri"/>
                <w:sz w:val="16"/>
                <w:szCs w:val="16"/>
              </w:rPr>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Perlman 2015 S204}</w:t>
            </w:r>
            <w:r w:rsidR="00922930">
              <w:rPr>
                <w:rFonts w:ascii="Calibri" w:eastAsia="Times New Roman" w:hAnsi="Calibri" w:cs="Calibri"/>
                <w:sz w:val="16"/>
                <w:szCs w:val="16"/>
              </w:rPr>
              <w:fldChar w:fldCharType="end"/>
            </w:r>
            <w:r w:rsidR="00C8286C" w:rsidRPr="00C8286C" w:rsidDel="00C8286C">
              <w:rPr>
                <w:rFonts w:ascii="Calibri" w:eastAsia="Times New Roman" w:hAnsi="Calibri" w:cs="Calibri"/>
                <w:sz w:val="16"/>
                <w:szCs w:val="16"/>
              </w:rPr>
              <w:t xml:space="preserve"> </w:t>
            </w:r>
            <w:r>
              <w:rPr>
                <w:rFonts w:ascii="Calibri" w:eastAsia="Times New Roman" w:hAnsi="Calibri" w:cs="Calibri"/>
                <w:sz w:val="16"/>
                <w:szCs w:val="16"/>
              </w:rPr>
              <w:t xml:space="preserve">In preterm infants it is common to measure a </w:t>
            </w:r>
            <w:r w:rsidR="00A928A1">
              <w:rPr>
                <w:rFonts w:ascii="Calibri" w:eastAsia="Times New Roman" w:hAnsi="Calibri" w:cs="Calibri"/>
                <w:sz w:val="16"/>
                <w:szCs w:val="16"/>
              </w:rPr>
              <w:t>lower-than-normal</w:t>
            </w:r>
            <w:r>
              <w:rPr>
                <w:rFonts w:ascii="Calibri" w:eastAsia="Times New Roman" w:hAnsi="Calibri" w:cs="Calibri"/>
                <w:sz w:val="16"/>
                <w:szCs w:val="16"/>
              </w:rPr>
              <w:t xml:space="preserve"> body temperature. A systematic review from data collected for the EPICE European collaboration project estimated that hypothermia was common in infants born at hospitals (prevalence range, 32% to 85%) and homes (prevalence range, 11% to 92%), even in tropical environments. In a large cohort of 5697 infants &lt; 32 weeks</w:t>
            </w:r>
            <w:r w:rsidR="00796A82">
              <w:rPr>
                <w:rFonts w:ascii="Calibri" w:eastAsia="Times New Roman" w:hAnsi="Calibri" w:cs="Calibri"/>
                <w:sz w:val="16"/>
                <w:szCs w:val="16"/>
              </w:rPr>
              <w:t>’</w:t>
            </w:r>
            <w:r>
              <w:rPr>
                <w:rFonts w:ascii="Calibri" w:eastAsia="Times New Roman" w:hAnsi="Calibri" w:cs="Calibri"/>
                <w:sz w:val="16"/>
                <w:szCs w:val="16"/>
              </w:rPr>
              <w:t xml:space="preserve"> gestation Wilson et al</w:t>
            </w:r>
            <w:r w:rsidR="00A928A1">
              <w:rPr>
                <w:rFonts w:ascii="Calibri" w:eastAsia="Times New Roman" w:hAnsi="Calibri" w:cs="Calibri"/>
                <w:sz w:val="16"/>
                <w:szCs w:val="16"/>
              </w:rPr>
              <w:t>.</w:t>
            </w:r>
            <w:r w:rsidR="00C8286C">
              <w:t xml:space="preserve"> </w:t>
            </w:r>
            <w:r w:rsidR="00922930" w:rsidRPr="00E13BD5">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sidR="00922930" w:rsidRPr="00E13BD5">
              <w:rPr>
                <w:rFonts w:ascii="Calibri" w:eastAsia="Times New Roman" w:hAnsi="Calibri" w:cs="Calibri"/>
                <w:sz w:val="16"/>
                <w:szCs w:val="16"/>
              </w:rPr>
              <w:instrText xml:space="preserve"> ADDIN EN.CITE </w:instrText>
            </w:r>
            <w:r w:rsidR="00922930" w:rsidRPr="00E13BD5">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sidR="00922930" w:rsidRPr="00E13BD5">
              <w:rPr>
                <w:rFonts w:ascii="Calibri" w:eastAsia="Times New Roman" w:hAnsi="Calibri" w:cs="Calibri"/>
                <w:sz w:val="16"/>
                <w:szCs w:val="16"/>
              </w:rPr>
              <w:instrText xml:space="preserve"> ADDIN EN.CITE.DATA </w:instrText>
            </w:r>
            <w:r w:rsidR="00922930" w:rsidRPr="00E13BD5">
              <w:rPr>
                <w:rFonts w:ascii="Calibri" w:eastAsia="Times New Roman" w:hAnsi="Calibri" w:cs="Calibri"/>
                <w:sz w:val="16"/>
                <w:szCs w:val="16"/>
              </w:rPr>
            </w:r>
            <w:r w:rsidR="00922930" w:rsidRPr="00E13BD5">
              <w:rPr>
                <w:rFonts w:ascii="Calibri" w:eastAsia="Times New Roman" w:hAnsi="Calibri" w:cs="Calibri"/>
                <w:sz w:val="16"/>
                <w:szCs w:val="16"/>
              </w:rPr>
              <w:fldChar w:fldCharType="end"/>
            </w:r>
            <w:r w:rsidR="00922930" w:rsidRPr="00E13BD5">
              <w:rPr>
                <w:rFonts w:ascii="Calibri" w:eastAsia="Times New Roman" w:hAnsi="Calibri" w:cs="Calibri"/>
                <w:sz w:val="16"/>
                <w:szCs w:val="16"/>
              </w:rPr>
            </w:r>
            <w:r w:rsidR="00922930" w:rsidRPr="00E13BD5">
              <w:rPr>
                <w:rFonts w:ascii="Calibri" w:eastAsia="Times New Roman" w:hAnsi="Calibri" w:cs="Calibri"/>
                <w:sz w:val="16"/>
                <w:szCs w:val="16"/>
              </w:rPr>
              <w:fldChar w:fldCharType="separate"/>
            </w:r>
            <w:r w:rsidR="00922930" w:rsidRPr="00E13BD5">
              <w:rPr>
                <w:rFonts w:ascii="Calibri" w:eastAsia="Times New Roman" w:hAnsi="Calibri" w:cs="Calibri"/>
                <w:noProof/>
                <w:sz w:val="16"/>
                <w:szCs w:val="16"/>
              </w:rPr>
              <w:t>{Wilson 2016 61}</w:t>
            </w:r>
            <w:r w:rsidR="00922930" w:rsidRPr="00E13BD5">
              <w:rPr>
                <w:rFonts w:ascii="Calibri" w:eastAsia="Times New Roman" w:hAnsi="Calibri" w:cs="Calibri"/>
                <w:sz w:val="16"/>
                <w:szCs w:val="16"/>
              </w:rPr>
              <w:fldChar w:fldCharType="end"/>
            </w:r>
            <w:r>
              <w:rPr>
                <w:rFonts w:ascii="Calibri" w:eastAsia="Times New Roman" w:hAnsi="Calibri" w:cs="Calibri"/>
                <w:sz w:val="16"/>
                <w:szCs w:val="16"/>
              </w:rPr>
              <w:t xml:space="preserve"> showed that 53.4% of the cohort had a body temperature at admission less than 36.5°C, and 12.9% below 35.5°C. In their model adjusted for pregnancy complications, singleton or multiple pregnancy, antenatal corticosteroids, mode of delivery, gestational age, infant size and sex, and Apgar score &lt;7 at 5 minutes, an admission temperature &lt;35.5°C was associated with increased mortality at postnatal ages 1-6 days, (risk ratio 2.41; 95% CI 1.45-4.00), and 7-28 days (risk ratio 1.79; 1.15-2.78) but not after 28 days of age. </w:t>
            </w:r>
            <w:r w:rsidR="00922930">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sidR="00922930">
              <w:rPr>
                <w:rFonts w:ascii="Calibri" w:eastAsia="Times New Roman" w:hAnsi="Calibri" w:cs="Calibri"/>
                <w:sz w:val="16"/>
                <w:szCs w:val="16"/>
              </w:rPr>
              <w:instrText xml:space="preserve"> ADDIN EN.CITE </w:instrText>
            </w:r>
            <w:r w:rsidR="00922930">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sidR="00922930">
              <w:rPr>
                <w:rFonts w:ascii="Calibri" w:eastAsia="Times New Roman" w:hAnsi="Calibri" w:cs="Calibri"/>
                <w:sz w:val="16"/>
                <w:szCs w:val="16"/>
              </w:rPr>
              <w:instrText xml:space="preserve"> ADDIN EN.CITE.DATA </w:instrText>
            </w:r>
            <w:r w:rsidR="00922930">
              <w:rPr>
                <w:rFonts w:ascii="Calibri" w:eastAsia="Times New Roman" w:hAnsi="Calibri" w:cs="Calibri"/>
                <w:sz w:val="16"/>
                <w:szCs w:val="16"/>
              </w:rPr>
            </w:r>
            <w:r w:rsidR="00922930">
              <w:rPr>
                <w:rFonts w:ascii="Calibri" w:eastAsia="Times New Roman" w:hAnsi="Calibri" w:cs="Calibri"/>
                <w:sz w:val="16"/>
                <w:szCs w:val="16"/>
              </w:rPr>
              <w:fldChar w:fldCharType="end"/>
            </w:r>
            <w:r w:rsidR="00922930">
              <w:rPr>
                <w:rFonts w:ascii="Calibri" w:eastAsia="Times New Roman" w:hAnsi="Calibri" w:cs="Calibri"/>
                <w:sz w:val="16"/>
                <w:szCs w:val="16"/>
              </w:rPr>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Wilson 2016 61}</w:t>
            </w:r>
            <w:r w:rsidR="00922930">
              <w:rPr>
                <w:rFonts w:ascii="Calibri" w:eastAsia="Times New Roman" w:hAnsi="Calibri" w:cs="Calibri"/>
                <w:sz w:val="16"/>
                <w:szCs w:val="16"/>
              </w:rPr>
              <w:fldChar w:fldCharType="end"/>
            </w:r>
            <w:r w:rsidR="00C8286C" w:rsidRPr="00C8286C" w:rsidDel="00C8286C">
              <w:rPr>
                <w:rFonts w:ascii="Calibri" w:eastAsia="Times New Roman" w:hAnsi="Calibri" w:cs="Calibri"/>
                <w:sz w:val="16"/>
                <w:szCs w:val="16"/>
              </w:rPr>
              <w:t xml:space="preserve"> </w:t>
            </w:r>
            <w:r>
              <w:rPr>
                <w:rFonts w:ascii="Calibri" w:eastAsia="Times New Roman" w:hAnsi="Calibri" w:cs="Calibri"/>
                <w:sz w:val="16"/>
                <w:szCs w:val="16"/>
              </w:rPr>
              <w:t xml:space="preserve"> A recent network meta-analysis examining benefit and safety of interventions to reduce mortality and morbidity from hypothermia reported that various interventions aimed at improving thermoregulation can improve body temperature at admission and are associated with a lower risk of mortality and major brain injury. </w:t>
            </w:r>
            <w:r w:rsidR="00922930">
              <w:rPr>
                <w:rFonts w:ascii="Calibri" w:eastAsia="Times New Roman" w:hAnsi="Calibri" w:cs="Calibri"/>
                <w:sz w:val="16"/>
                <w:szCs w:val="16"/>
              </w:rPr>
              <w:fldChar w:fldCharType="begin">
                <w:fldData xml:space="preserve">PEVuZE5vdGU+PENpdGU+PEF1dGhvcj5BYmlyYW1hbGF0aGE8L0F1dGhvcj48WWVhcj4yMDIxPC9Z
ZWFyPjxSZWNOdW0+NDY8L1JlY051bT48SURUZXh0PmUyMTA3NzU8L0lEVGV4dD48RGlzcGxheVRl
eHQ+e0FiaXJhbWFsYXRoYSAyMDIxIGUyMTA3NzV9PC9EaXNwbGF5VGV4dD48cmVjb3JkPjxyZWMt
bnVtYmVyPjQ2PC9yZWMtbnVtYmVyPjxmb3JlaWduLWtleXM+PGtleSBhcHA9IkVOIiBkYi1pZD0i
ejVhdjAyYWRyZTkyeDRlZWVmcHB6cHJkdHY5MHhkZmR4enJhIiB0aW1lc3RhbXA9IjE2NjM2NTU3
MTIiPjQ2PC9rZXk+PC9mb3JlaWduLWtleXM+PHJlZi10eXBlIG5hbWU9IkpvdXJuYWwgQXJ0aWNs
ZSI+MTc8L3JlZi10eXBlPjxjb250cmlidXRvcnM+PGF1dGhvcnM+PGF1dGhvcj5BYmlyYW1hbGF0
aGEsIFQuPC9hdXRob3I+PGF1dGhvcj5SYW1hc3dhbXksIFYuIFYuPC9hdXRob3I+PGF1dGhvcj5C
YW5keW9wYWRoeWF5LCBULjwvYXV0aG9yPjxhdXRob3I+UHVsbGF0dGF5aWwsIEEuIEsuPC9hdXRo
b3I+PGF1dGhvcj5UaGFuaWdhaW5hdGhhbiwgUy48L2F1dGhvcj48YXV0aG9yPlRyZXZpc2FudXRv
LCBELjwvYXV0aG9yPjxhdXRob3I+Um9laHIsIEMuIEMuPC9hdXRob3I+PC9hdXRob3JzPjwvY29u
dHJpYnV0b3JzPjxhdXRoLWFkZHJlc3M+RGVwYXJ0bWVudCBvZiBOZW9uYXRvbG9neSwgU3JpIFJh
bWFjaGFuZHJhIEluc3RpdHV0ZSBvZiBIaWdoZXIgRWR1Y2F0aW9uIGFuZCBSZXNlYXJjaCwgQ2hl
bm5haSwgSW5kaWEuJiN4RDtEZXBhcnRtZW50IG9mIE5lb25hdG9sb2d5LCBBbmt1cmEgSG9zcGl0
YWwgZm9yIFdvbWVuIGFuZCBDaGlsZHJlbiwgSHlkZXJhYmFkLCBJbmRpYS4mI3hEO0RlcGFydG1l
bnQgb2YgTmVvbmF0b2xvZ3ksIERyIFJhbSBNYW5vaGFyIExvaGlhIEhvc3BpdGFsIGFuZCBQb3N0
IEdyYWR1YXRlIEluc3RpdHV0ZSBvZiBNZWRpY2FsIEVkdWNhdGlvbiBhbmQgUmVzZWFyY2gsIE5l
dyBEZWxoaSwgSW5kaWEuJiN4RDtEaXZpc2lvbiBvZiBDbGluaWNhbCBMaWJyYXJ5LCBTaWRyYSBI
b3NwaXRhbCwgRG9oYSwgUWF0YXIuJiN4RDtEZXBhcnRtZW50IG9mIE5lb25hdG9sb2d5LCBBbGwg
SW5kaWEgSW5zdGl0dXRlIG9mIE1lZGljYWwgU2NpZW5jZXMsIEpvZGhwdXIsIEluZGlhLiYjeEQ7
RGVwYXJ0bWVudCBvZiBQZWRpYXRyaWNzLCBNZWRpY2FsIFNjaG9vbCwgVW5pdmVyc2l0eSBvZiBQ
YWR1YSwgQXppZW5kYSBPc3BlZGFsaWVyYSBQYWRvdmEsIFBhZHVhLCBJdGFseS4mI3hEO05hdGlv
bmFsIFBlcmluYXRhbCBFcGlkZW1pb2xvZ3kgVW5pdCwgTnVmZmllbGQgRGVwYXJ0bWVudCBvZiBQ
b3B1bGF0aW9uIEhlYWx0aCwgTWVkaWNhbCBTY2llbmNlcyBEaXZpc2lvbiwgVW5pdmVyc2l0eSBv
ZiBPeGZvcmQsIE94Zm9yZCwgVW5pdGVkIEtpbmdkb20uPC9hdXRoLWFkZHJlc3M+PHRpdGxlcz48
dGl0bGU+RGVsaXZlcnkgUm9vbSBJbnRlcnZlbnRpb25zIGZvciBIeXBvdGhlcm1pYSBpbiBQcmV0
ZXJtIE5lb25hdGVzOiBBIFN5c3RlbWF0aWMgUmV2aWV3IGFuZCBOZXR3b3JrIE1ldGEtYW5hbHlz
aXM8L3RpdGxlPjxzZWNvbmRhcnktdGl0bGU+SkFNQSBQZWRpYXRyPC9zZWNvbmRhcnktdGl0bGU+
PC90aXRsZXM+PHBhZ2VzPmUyMTA3NzU8L3BhZ2VzPjx2b2x1bWU+MTc1PC92b2x1bWU+PG51bWJl
cj45PC9udW1iZXI+PGVkaXRpb24+MjAyMTA5MDc8L2VkaXRpb24+PGtleXdvcmRzPjxrZXl3b3Jk
PkJvZHkgVGVtcGVyYXR1cmUgUmVndWxhdGlvbi9waHlzaW9sb2d5PC9rZXl3b3JkPjxrZXl3b3Jk
PkRlbGl2ZXJ5IFJvb21zLypzdGFuZGFyZHM8L2tleXdvcmQ+PGtleXdvcmQ+R2VzdGF0aW9uYWwg
QWdlPC9rZXl3b3JkPjxrZXl3b3JkPkh1bWFuczwva2V5d29yZD48a2V5d29yZD5IeXBvdGhlcm1p
YS9jb21wbGljYXRpb25zLypldGlvbG9neTwva2V5d29yZD48a2V5d29yZD5JbmZhbnQsIE5ld2Jv
cm48L2tleXdvcmQ+PGtleXdvcmQ+TmV0d29yayBNZXRhLUFuYWx5c2lzPC9rZXl3b3JkPjwva2V5
d29yZHM+PGRhdGVzPjx5ZWFyPjIwMjE8L3llYXI+PHB1Yi1kYXRlcz48ZGF0ZT5TZXAgMTwvZGF0
ZT48L3B1Yi1kYXRlcz48L2RhdGVzPjxpc2JuPjIxNjgtNjIxMSAoRWxlY3Ryb25pYykmI3hEOzIx
NjgtNjIwMyAoTGlua2luZyk8L2lzYm4+PGFjY2Vzc2lvbi1udW0+MzQwMjg1MTM8L2FjY2Vzc2lv
bi1udW0+PGxhYmVsPmUyMTA3NzU8L2xhYmVsPjx1cmxzPjxyZWxhdGVkLXVybHM+PHVybD5odHRw
czovL3d3dy5uY2JpLm5sbS5uaWguZ292L3B1Ym1lZC8zNDAyODUxMzwvdXJsPjx1cmw+aHR0cHM6
Ly9qYW1hbmV0d29yay5jb20vam91cm5hbHMvamFtYXBlZGlhdHJpY3MvYXJ0aWNsZXBkZi8yNzgw
MjQzL2phbWFwZWRpYXRyaWNzX2FiaXJhbWFsYXRoYV8yMDIxX29pXzIxMDAyNF8xNjMwMDg4NzM3
LjY1NDg1LnBkZjwvdXJsPjwvcmVsYXRlZC11cmxzPjwvdXJscz48Y3VzdG9tMj5QTUM4MTQ1MTU0
PC9jdXN0b20yPjxlbGVjdHJvbmljLXJlc291cmNlLW51bT4xMC4xMDAxL2phbWFwZWRpYXRyaWNz
LjIwMjEuMDc3NTwvZWxlY3Ryb25pYy1yZXNvdXJjZS1udW0+PHJlbW90ZS1kYXRhYmFzZS1uYW1l
Pk1lZGxpbmU8L3JlbW90ZS1kYXRhYmFzZS1uYW1lPjxyZW1vdGUtZGF0YWJhc2UtcHJvdmlkZXI+
TkxNPC9yZW1vdGUtZGF0YWJhc2UtcHJvdmlkZXI+PC9yZWNvcmQ+PC9DaXRlPjwvRW5kTm90ZT5=
</w:fldData>
              </w:fldChar>
            </w:r>
            <w:r w:rsidR="00922930">
              <w:rPr>
                <w:rFonts w:ascii="Calibri" w:eastAsia="Times New Roman" w:hAnsi="Calibri" w:cs="Calibri"/>
                <w:sz w:val="16"/>
                <w:szCs w:val="16"/>
              </w:rPr>
              <w:instrText xml:space="preserve"> ADDIN EN.CITE </w:instrText>
            </w:r>
            <w:r w:rsidR="00922930">
              <w:rPr>
                <w:rFonts w:ascii="Calibri" w:eastAsia="Times New Roman" w:hAnsi="Calibri" w:cs="Calibri"/>
                <w:sz w:val="16"/>
                <w:szCs w:val="16"/>
              </w:rPr>
              <w:fldChar w:fldCharType="begin">
                <w:fldData xml:space="preserve">PEVuZE5vdGU+PENpdGU+PEF1dGhvcj5BYmlyYW1hbGF0aGE8L0F1dGhvcj48WWVhcj4yMDIxPC9Z
ZWFyPjxSZWNOdW0+NDY8L1JlY051bT48SURUZXh0PmUyMTA3NzU8L0lEVGV4dD48RGlzcGxheVRl
eHQ+e0FiaXJhbWFsYXRoYSAyMDIxIGUyMTA3NzV9PC9EaXNwbGF5VGV4dD48cmVjb3JkPjxyZWMt
bnVtYmVyPjQ2PC9yZWMtbnVtYmVyPjxmb3JlaWduLWtleXM+PGtleSBhcHA9IkVOIiBkYi1pZD0i
ejVhdjAyYWRyZTkyeDRlZWVmcHB6cHJkdHY5MHhkZmR4enJhIiB0aW1lc3RhbXA9IjE2NjM2NTU3
MTIiPjQ2PC9rZXk+PC9mb3JlaWduLWtleXM+PHJlZi10eXBlIG5hbWU9IkpvdXJuYWwgQXJ0aWNs
ZSI+MTc8L3JlZi10eXBlPjxjb250cmlidXRvcnM+PGF1dGhvcnM+PGF1dGhvcj5BYmlyYW1hbGF0
aGEsIFQuPC9hdXRob3I+PGF1dGhvcj5SYW1hc3dhbXksIFYuIFYuPC9hdXRob3I+PGF1dGhvcj5C
YW5keW9wYWRoeWF5LCBULjwvYXV0aG9yPjxhdXRob3I+UHVsbGF0dGF5aWwsIEEuIEsuPC9hdXRo
b3I+PGF1dGhvcj5UaGFuaWdhaW5hdGhhbiwgUy48L2F1dGhvcj48YXV0aG9yPlRyZXZpc2FudXRv
LCBELjwvYXV0aG9yPjxhdXRob3I+Um9laHIsIEMuIEMuPC9hdXRob3I+PC9hdXRob3JzPjwvY29u
dHJpYnV0b3JzPjxhdXRoLWFkZHJlc3M+RGVwYXJ0bWVudCBvZiBOZW9uYXRvbG9neSwgU3JpIFJh
bWFjaGFuZHJhIEluc3RpdHV0ZSBvZiBIaWdoZXIgRWR1Y2F0aW9uIGFuZCBSZXNlYXJjaCwgQ2hl
bm5haSwgSW5kaWEuJiN4RDtEZXBhcnRtZW50IG9mIE5lb25hdG9sb2d5LCBBbmt1cmEgSG9zcGl0
YWwgZm9yIFdvbWVuIGFuZCBDaGlsZHJlbiwgSHlkZXJhYmFkLCBJbmRpYS4mI3hEO0RlcGFydG1l
bnQgb2YgTmVvbmF0b2xvZ3ksIERyIFJhbSBNYW5vaGFyIExvaGlhIEhvc3BpdGFsIGFuZCBQb3N0
IEdyYWR1YXRlIEluc3RpdHV0ZSBvZiBNZWRpY2FsIEVkdWNhdGlvbiBhbmQgUmVzZWFyY2gsIE5l
dyBEZWxoaSwgSW5kaWEuJiN4RDtEaXZpc2lvbiBvZiBDbGluaWNhbCBMaWJyYXJ5LCBTaWRyYSBI
b3NwaXRhbCwgRG9oYSwgUWF0YXIuJiN4RDtEZXBhcnRtZW50IG9mIE5lb25hdG9sb2d5LCBBbGwg
SW5kaWEgSW5zdGl0dXRlIG9mIE1lZGljYWwgU2NpZW5jZXMsIEpvZGhwdXIsIEluZGlhLiYjeEQ7
RGVwYXJ0bWVudCBvZiBQZWRpYXRyaWNzLCBNZWRpY2FsIFNjaG9vbCwgVW5pdmVyc2l0eSBvZiBQ
YWR1YSwgQXppZW5kYSBPc3BlZGFsaWVyYSBQYWRvdmEsIFBhZHVhLCBJdGFseS4mI3hEO05hdGlv
bmFsIFBlcmluYXRhbCBFcGlkZW1pb2xvZ3kgVW5pdCwgTnVmZmllbGQgRGVwYXJ0bWVudCBvZiBQ
b3B1bGF0aW9uIEhlYWx0aCwgTWVkaWNhbCBTY2llbmNlcyBEaXZpc2lvbiwgVW5pdmVyc2l0eSBv
ZiBPeGZvcmQsIE94Zm9yZCwgVW5pdGVkIEtpbmdkb20uPC9hdXRoLWFkZHJlc3M+PHRpdGxlcz48
dGl0bGU+RGVsaXZlcnkgUm9vbSBJbnRlcnZlbnRpb25zIGZvciBIeXBvdGhlcm1pYSBpbiBQcmV0
ZXJtIE5lb25hdGVzOiBBIFN5c3RlbWF0aWMgUmV2aWV3IGFuZCBOZXR3b3JrIE1ldGEtYW5hbHlz
aXM8L3RpdGxlPjxzZWNvbmRhcnktdGl0bGU+SkFNQSBQZWRpYXRyPC9zZWNvbmRhcnktdGl0bGU+
PC90aXRsZXM+PHBhZ2VzPmUyMTA3NzU8L3BhZ2VzPjx2b2x1bWU+MTc1PC92b2x1bWU+PG51bWJl
cj45PC9udW1iZXI+PGVkaXRpb24+MjAyMTA5MDc8L2VkaXRpb24+PGtleXdvcmRzPjxrZXl3b3Jk
PkJvZHkgVGVtcGVyYXR1cmUgUmVndWxhdGlvbi9waHlzaW9sb2d5PC9rZXl3b3JkPjxrZXl3b3Jk
PkRlbGl2ZXJ5IFJvb21zLypzdGFuZGFyZHM8L2tleXdvcmQ+PGtleXdvcmQ+R2VzdGF0aW9uYWwg
QWdlPC9rZXl3b3JkPjxrZXl3b3JkPkh1bWFuczwva2V5d29yZD48a2V5d29yZD5IeXBvdGhlcm1p
YS9jb21wbGljYXRpb25zLypldGlvbG9neTwva2V5d29yZD48a2V5d29yZD5JbmZhbnQsIE5ld2Jv
cm48L2tleXdvcmQ+PGtleXdvcmQ+TmV0d29yayBNZXRhLUFuYWx5c2lzPC9rZXl3b3JkPjwva2V5
d29yZHM+PGRhdGVzPjx5ZWFyPjIwMjE8L3llYXI+PHB1Yi1kYXRlcz48ZGF0ZT5TZXAgMTwvZGF0
ZT48L3B1Yi1kYXRlcz48L2RhdGVzPjxpc2JuPjIxNjgtNjIxMSAoRWxlY3Ryb25pYykmI3hEOzIx
NjgtNjIwMyAoTGlua2luZyk8L2lzYm4+PGFjY2Vzc2lvbi1udW0+MzQwMjg1MTM8L2FjY2Vzc2lv
bi1udW0+PGxhYmVsPmUyMTA3NzU8L2xhYmVsPjx1cmxzPjxyZWxhdGVkLXVybHM+PHVybD5odHRw
czovL3d3dy5uY2JpLm5sbS5uaWguZ292L3B1Ym1lZC8zNDAyODUxMzwvdXJsPjx1cmw+aHR0cHM6
Ly9qYW1hbmV0d29yay5jb20vam91cm5hbHMvamFtYXBlZGlhdHJpY3MvYXJ0aWNsZXBkZi8yNzgw
MjQzL2phbWFwZWRpYXRyaWNzX2FiaXJhbWFsYXRoYV8yMDIxX29pXzIxMDAyNF8xNjMwMDg4NzM3
LjY1NDg1LnBkZjwvdXJsPjwvcmVsYXRlZC11cmxzPjwvdXJscz48Y3VzdG9tMj5QTUM4MTQ1MTU0
PC9jdXN0b20yPjxlbGVjdHJvbmljLXJlc291cmNlLW51bT4xMC4xMDAxL2phbWFwZWRpYXRyaWNz
LjIwMjEuMDc3NTwvZWxlY3Ryb25pYy1yZXNvdXJjZS1udW0+PHJlbW90ZS1kYXRhYmFzZS1uYW1l
Pk1lZGxpbmU8L3JlbW90ZS1kYXRhYmFzZS1uYW1lPjxyZW1vdGUtZGF0YWJhc2UtcHJvdmlkZXI+
TkxNPC9yZW1vdGUtZGF0YWJhc2UtcHJvdmlkZXI+PC9yZWNvcmQ+PC9DaXRlPjwvRW5kTm90ZT5=
</w:fldData>
              </w:fldChar>
            </w:r>
            <w:r w:rsidR="00922930">
              <w:rPr>
                <w:rFonts w:ascii="Calibri" w:eastAsia="Times New Roman" w:hAnsi="Calibri" w:cs="Calibri"/>
                <w:sz w:val="16"/>
                <w:szCs w:val="16"/>
              </w:rPr>
              <w:instrText xml:space="preserve"> ADDIN EN.CITE.DATA </w:instrText>
            </w:r>
            <w:r w:rsidR="00922930">
              <w:rPr>
                <w:rFonts w:ascii="Calibri" w:eastAsia="Times New Roman" w:hAnsi="Calibri" w:cs="Calibri"/>
                <w:sz w:val="16"/>
                <w:szCs w:val="16"/>
              </w:rPr>
            </w:r>
            <w:r w:rsidR="00922930">
              <w:rPr>
                <w:rFonts w:ascii="Calibri" w:eastAsia="Times New Roman" w:hAnsi="Calibri" w:cs="Calibri"/>
                <w:sz w:val="16"/>
                <w:szCs w:val="16"/>
              </w:rPr>
              <w:fldChar w:fldCharType="end"/>
            </w:r>
            <w:r w:rsidR="00922930">
              <w:rPr>
                <w:rFonts w:ascii="Calibri" w:eastAsia="Times New Roman" w:hAnsi="Calibri" w:cs="Calibri"/>
                <w:sz w:val="16"/>
                <w:szCs w:val="16"/>
              </w:rPr>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Abiramalatha 2021 e210775}</w:t>
            </w:r>
            <w:r w:rsidR="00922930">
              <w:rPr>
                <w:rFonts w:ascii="Calibri" w:eastAsia="Times New Roman" w:hAnsi="Calibri" w:cs="Calibri"/>
                <w:sz w:val="16"/>
                <w:szCs w:val="16"/>
              </w:rPr>
              <w:fldChar w:fldCharType="end"/>
            </w:r>
            <w:r w:rsidR="00C8286C" w:rsidRPr="00C8286C" w:rsidDel="00C8286C">
              <w:rPr>
                <w:rFonts w:ascii="Calibri" w:eastAsia="Times New Roman" w:hAnsi="Calibri" w:cs="Calibri"/>
                <w:sz w:val="16"/>
                <w:szCs w:val="16"/>
              </w:rPr>
              <w:t xml:space="preserve"> </w:t>
            </w:r>
            <w:r>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D349EB" w14:textId="77777777" w:rsidR="005A2EFA" w:rsidRDefault="005A2EFA">
            <w:pPr>
              <w:rPr>
                <w:rFonts w:ascii="Calibri" w:eastAsia="Times New Roman" w:hAnsi="Calibri" w:cs="Calibri"/>
                <w:sz w:val="16"/>
                <w:szCs w:val="16"/>
              </w:rPr>
            </w:pPr>
          </w:p>
        </w:tc>
      </w:tr>
      <w:tr w:rsidR="005A2EFA" w14:paraId="5A3B45AD"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001F770"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267E66D2" w14:textId="77777777" w:rsidR="005A2EFA" w:rsidRDefault="00EA639A">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5A2EFA" w14:paraId="37521762"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ECF150"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F26061"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684CAB"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2BEAF74B"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57ED94" w14:textId="77777777" w:rsidR="005A2EFA" w:rsidRDefault="00EA639A">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4244F2" w14:textId="77777777" w:rsidR="005A2EFA" w:rsidRDefault="00EA639A" w:rsidP="00A928A1">
            <w:pPr>
              <w:rPr>
                <w:rFonts w:ascii="Calibri" w:eastAsia="Times New Roman" w:hAnsi="Calibri" w:cs="Calibri"/>
                <w:sz w:val="16"/>
                <w:szCs w:val="16"/>
              </w:rPr>
            </w:pPr>
            <w:r>
              <w:rPr>
                <w:rFonts w:ascii="Calibri" w:eastAsia="Times New Roman" w:hAnsi="Calibri" w:cs="Calibri"/>
                <w:sz w:val="16"/>
                <w:szCs w:val="16"/>
              </w:rPr>
              <w:t>Two different types of studies were available for this comparison:</w:t>
            </w:r>
          </w:p>
          <w:p w14:paraId="6C5BCD41" w14:textId="18AA4971" w:rsidR="005A2EFA" w:rsidRDefault="00EA639A" w:rsidP="00A928A1">
            <w:pPr>
              <w:rPr>
                <w:rFonts w:ascii="Calibri" w:eastAsia="Times New Roman" w:hAnsi="Calibri" w:cs="Calibri"/>
                <w:sz w:val="16"/>
                <w:szCs w:val="16"/>
              </w:rPr>
            </w:pPr>
            <w:r>
              <w:rPr>
                <w:rFonts w:ascii="Calibri" w:eastAsia="Times New Roman" w:hAnsi="Calibri" w:cs="Calibri"/>
                <w:sz w:val="16"/>
                <w:szCs w:val="16"/>
              </w:rPr>
              <w:t xml:space="preserve">Two </w:t>
            </w:r>
            <w:r w:rsidR="002B752C">
              <w:rPr>
                <w:rFonts w:ascii="Calibri" w:eastAsia="Times New Roman" w:hAnsi="Calibri" w:cs="Calibri"/>
                <w:sz w:val="16"/>
                <w:szCs w:val="16"/>
              </w:rPr>
              <w:t>randomized controlled trials (RCTs)</w:t>
            </w:r>
            <w:r>
              <w:rPr>
                <w:rFonts w:ascii="Calibri" w:eastAsia="Times New Roman" w:hAnsi="Calibri" w:cs="Calibri"/>
                <w:sz w:val="16"/>
                <w:szCs w:val="16"/>
              </w:rPr>
              <w:t xml:space="preserve"> compared a thermal mattress to no thermal mattress. Infants in both groups received the same cointerventions (such as radiant warmer, hat and plastic bag or wrap) in each arm of the study.</w:t>
            </w:r>
            <w:r w:rsidR="00F30E8C">
              <w:t xml:space="preserve"> </w:t>
            </w:r>
            <w:r w:rsidR="00922930">
              <w:rPr>
                <w:rFonts w:ascii="Calibri" w:eastAsia="Times New Roman" w:hAnsi="Calibri" w:cs="Calibri"/>
                <w:sz w:val="16"/>
                <w:szCs w:val="16"/>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00922930">
              <w:rPr>
                <w:rFonts w:ascii="Calibri" w:eastAsia="Times New Roman" w:hAnsi="Calibri" w:cs="Calibri"/>
                <w:sz w:val="16"/>
                <w:szCs w:val="16"/>
              </w:rPr>
              <w:instrText xml:space="preserve"> ADDIN EN.CITE </w:instrText>
            </w:r>
            <w:r w:rsidR="00922930">
              <w:rPr>
                <w:rFonts w:ascii="Calibri" w:eastAsia="Times New Roman" w:hAnsi="Calibri" w:cs="Calibri"/>
                <w:sz w:val="16"/>
                <w:szCs w:val="16"/>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00922930">
              <w:rPr>
                <w:rFonts w:ascii="Calibri" w:eastAsia="Times New Roman" w:hAnsi="Calibri" w:cs="Calibri"/>
                <w:sz w:val="16"/>
                <w:szCs w:val="16"/>
              </w:rPr>
              <w:instrText xml:space="preserve"> ADDIN EN.CITE.DATA </w:instrText>
            </w:r>
            <w:r w:rsidR="00922930">
              <w:rPr>
                <w:rFonts w:ascii="Calibri" w:eastAsia="Times New Roman" w:hAnsi="Calibri" w:cs="Calibri"/>
                <w:sz w:val="16"/>
                <w:szCs w:val="16"/>
              </w:rPr>
            </w:r>
            <w:r w:rsidR="00922930">
              <w:rPr>
                <w:rFonts w:ascii="Calibri" w:eastAsia="Times New Roman" w:hAnsi="Calibri" w:cs="Calibri"/>
                <w:sz w:val="16"/>
                <w:szCs w:val="16"/>
              </w:rPr>
              <w:fldChar w:fldCharType="end"/>
            </w:r>
            <w:r w:rsidR="00922930">
              <w:rPr>
                <w:rFonts w:ascii="Calibri" w:eastAsia="Times New Roman" w:hAnsi="Calibri" w:cs="Calibri"/>
                <w:sz w:val="16"/>
                <w:szCs w:val="16"/>
              </w:rPr>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Chawla 2011 780, McCarthy 2013 e135}</w:t>
            </w:r>
            <w:r w:rsidR="00922930">
              <w:rPr>
                <w:rFonts w:ascii="Calibri" w:eastAsia="Times New Roman" w:hAnsi="Calibri" w:cs="Calibri"/>
                <w:sz w:val="16"/>
                <w:szCs w:val="16"/>
              </w:rPr>
              <w:fldChar w:fldCharType="end"/>
            </w:r>
            <w:r>
              <w:rPr>
                <w:rFonts w:ascii="Calibri" w:eastAsia="Times New Roman" w:hAnsi="Calibri" w:cs="Calibri"/>
                <w:sz w:val="16"/>
                <w:szCs w:val="16"/>
              </w:rPr>
              <w:t xml:space="preserve"> These two studies were considered to have no serious indirectness with respect to the comparison of thermal mattress to no thermal mattress and yielded low to moderate certainty evidence. </w:t>
            </w:r>
          </w:p>
          <w:p w14:paraId="18DE328C" w14:textId="353FC8A9" w:rsidR="005A2EFA" w:rsidRDefault="00EA639A" w:rsidP="00A928A1">
            <w:pPr>
              <w:pStyle w:val="public-draftstyledefault-unorderedlistitem"/>
              <w:spacing w:before="0" w:beforeAutospacing="0"/>
              <w:rPr>
                <w:rFonts w:ascii="Calibri" w:eastAsia="Times New Roman" w:hAnsi="Calibri" w:cs="Calibri"/>
                <w:sz w:val="16"/>
                <w:szCs w:val="16"/>
              </w:rPr>
            </w:pPr>
            <w:r>
              <w:rPr>
                <w:rFonts w:ascii="Calibri" w:eastAsia="Times New Roman" w:hAnsi="Calibri" w:cs="Calibri"/>
                <w:sz w:val="16"/>
                <w:szCs w:val="16"/>
              </w:rPr>
              <w:t xml:space="preserve">Two </w:t>
            </w:r>
            <w:r w:rsidR="002B752C">
              <w:rPr>
                <w:rFonts w:ascii="Calibri" w:eastAsia="Times New Roman" w:hAnsi="Calibri" w:cs="Calibri"/>
                <w:sz w:val="16"/>
                <w:szCs w:val="16"/>
              </w:rPr>
              <w:t>RCTs</w:t>
            </w:r>
            <w:r>
              <w:rPr>
                <w:rFonts w:ascii="Calibri" w:eastAsia="Times New Roman" w:hAnsi="Calibri" w:cs="Calibri"/>
                <w:sz w:val="16"/>
                <w:szCs w:val="16"/>
              </w:rPr>
              <w:t xml:space="preserve"> compared a thermal mattress without a plastic barrier (bag or wrap) to a plastic barrier without a thermal mattress.</w:t>
            </w:r>
            <w:r w:rsidR="00F30E8C">
              <w:t xml:space="preserve"> </w:t>
            </w:r>
            <w:r w:rsidR="00922930">
              <w:rPr>
                <w:rFonts w:ascii="Calibri" w:eastAsia="Times New Roman" w:hAnsi="Calibri" w:cs="Calibri"/>
                <w:sz w:val="16"/>
                <w:szCs w:val="16"/>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sidR="00922930">
              <w:rPr>
                <w:rFonts w:ascii="Calibri" w:eastAsia="Times New Roman" w:hAnsi="Calibri" w:cs="Calibri"/>
                <w:sz w:val="16"/>
                <w:szCs w:val="16"/>
              </w:rPr>
              <w:instrText xml:space="preserve"> ADDIN EN.CITE </w:instrText>
            </w:r>
            <w:r w:rsidR="00922930">
              <w:rPr>
                <w:rFonts w:ascii="Calibri" w:eastAsia="Times New Roman" w:hAnsi="Calibri" w:cs="Calibri"/>
                <w:sz w:val="16"/>
                <w:szCs w:val="16"/>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sidR="00922930">
              <w:rPr>
                <w:rFonts w:ascii="Calibri" w:eastAsia="Times New Roman" w:hAnsi="Calibri" w:cs="Calibri"/>
                <w:sz w:val="16"/>
                <w:szCs w:val="16"/>
              </w:rPr>
              <w:instrText xml:space="preserve"> ADDIN EN.CITE.DATA </w:instrText>
            </w:r>
            <w:r w:rsidR="00922930">
              <w:rPr>
                <w:rFonts w:ascii="Calibri" w:eastAsia="Times New Roman" w:hAnsi="Calibri" w:cs="Calibri"/>
                <w:sz w:val="16"/>
                <w:szCs w:val="16"/>
              </w:rPr>
            </w:r>
            <w:r w:rsidR="00922930">
              <w:rPr>
                <w:rFonts w:ascii="Calibri" w:eastAsia="Times New Roman" w:hAnsi="Calibri" w:cs="Calibri"/>
                <w:sz w:val="16"/>
                <w:szCs w:val="16"/>
              </w:rPr>
              <w:fldChar w:fldCharType="end"/>
            </w:r>
            <w:r w:rsidR="00922930">
              <w:rPr>
                <w:rFonts w:ascii="Calibri" w:eastAsia="Times New Roman" w:hAnsi="Calibri" w:cs="Calibri"/>
                <w:sz w:val="16"/>
                <w:szCs w:val="16"/>
              </w:rPr>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Mathew 2013 317, Simon 2011 33}</w:t>
            </w:r>
            <w:r w:rsidR="00922930">
              <w:rPr>
                <w:rFonts w:ascii="Calibri" w:eastAsia="Times New Roman" w:hAnsi="Calibri" w:cs="Calibri"/>
                <w:sz w:val="16"/>
                <w:szCs w:val="16"/>
              </w:rPr>
              <w:fldChar w:fldCharType="end"/>
            </w:r>
            <w:r>
              <w:rPr>
                <w:rFonts w:ascii="Calibri" w:eastAsia="Times New Roman" w:hAnsi="Calibri" w:cs="Calibri"/>
                <w:sz w:val="16"/>
                <w:szCs w:val="16"/>
              </w:rPr>
              <w:t xml:space="preserve"> These two studies were meta-analysed separately and were considered to have very serious indirectness with respect to the comparison of thermal mattress to no thermal mattress and yielded very low certainty evidence. </w:t>
            </w:r>
          </w:p>
          <w:p w14:paraId="580D0FF2" w14:textId="385D1DB3" w:rsidR="005A2EFA" w:rsidRDefault="00EA639A" w:rsidP="00A928A1">
            <w:pPr>
              <w:rPr>
                <w:rFonts w:ascii="Calibri" w:eastAsia="Times New Roman" w:hAnsi="Calibri" w:cs="Calibri"/>
                <w:sz w:val="16"/>
                <w:szCs w:val="16"/>
              </w:rPr>
            </w:pPr>
            <w:r>
              <w:rPr>
                <w:rFonts w:ascii="Calibri" w:eastAsia="Times New Roman" w:hAnsi="Calibri" w:cs="Calibri"/>
                <w:sz w:val="16"/>
                <w:szCs w:val="16"/>
              </w:rPr>
              <w:t xml:space="preserve">Meta analysis of the two pairs of studies is shown separately. </w:t>
            </w:r>
          </w:p>
          <w:p w14:paraId="08298DE9" w14:textId="77777777" w:rsidR="005A2EFA" w:rsidRPr="00E67CA9" w:rsidRDefault="00EA639A">
            <w:pPr>
              <w:rPr>
                <w:rFonts w:ascii="Calibri" w:eastAsia="Times New Roman" w:hAnsi="Calibri" w:cs="Calibri"/>
                <w:b/>
                <w:bCs/>
                <w:sz w:val="16"/>
                <w:szCs w:val="16"/>
                <w:u w:val="single"/>
              </w:rPr>
            </w:pPr>
            <w:r w:rsidRPr="00E67CA9">
              <w:rPr>
                <w:rFonts w:ascii="Calibri" w:eastAsia="Times New Roman" w:hAnsi="Calibri" w:cs="Calibri"/>
                <w:b/>
                <w:bCs/>
                <w:sz w:val="16"/>
                <w:szCs w:val="16"/>
                <w:u w:val="single"/>
              </w:rPr>
              <w:t>Primary outcomes:</w:t>
            </w:r>
          </w:p>
          <w:p w14:paraId="7E940FF7" w14:textId="71069274" w:rsidR="00796A82" w:rsidRDefault="002C2FEF">
            <w:pPr>
              <w:rPr>
                <w:rFonts w:ascii="Calibri" w:eastAsia="Times New Roman" w:hAnsi="Calibri" w:cs="Calibri"/>
                <w:sz w:val="16"/>
                <w:szCs w:val="16"/>
              </w:rPr>
            </w:pPr>
            <w:r>
              <w:rPr>
                <w:rFonts w:ascii="Calibri" w:eastAsia="Times New Roman" w:hAnsi="Calibri" w:cs="Calibri"/>
                <w:sz w:val="16"/>
                <w:szCs w:val="16"/>
              </w:rPr>
              <w:t xml:space="preserve">In the two studies that compared thermal mattress to </w:t>
            </w:r>
            <w:r w:rsidR="00796A82">
              <w:rPr>
                <w:rFonts w:ascii="Calibri" w:eastAsia="Times New Roman" w:hAnsi="Calibri" w:cs="Calibri"/>
                <w:sz w:val="16"/>
                <w:szCs w:val="16"/>
              </w:rPr>
              <w:t>no thermal mattress,</w:t>
            </w:r>
            <w:r>
              <w:rPr>
                <w:rFonts w:ascii="Calibri" w:eastAsia="Times New Roman" w:hAnsi="Calibri" w:cs="Calibri"/>
                <w:sz w:val="16"/>
                <w:szCs w:val="16"/>
              </w:rPr>
              <w:t xml:space="preserve"> for</w:t>
            </w:r>
            <w:r w:rsidR="00796A82">
              <w:rPr>
                <w:rFonts w:ascii="Calibri" w:eastAsia="Times New Roman" w:hAnsi="Calibri" w:cs="Calibri"/>
                <w:sz w:val="16"/>
                <w:szCs w:val="16"/>
              </w:rPr>
              <w:t xml:space="preserve"> the</w:t>
            </w:r>
            <w:r>
              <w:rPr>
                <w:rFonts w:ascii="Calibri" w:eastAsia="Times New Roman" w:hAnsi="Calibri" w:cs="Calibri"/>
                <w:sz w:val="16"/>
                <w:szCs w:val="16"/>
              </w:rPr>
              <w:t xml:space="preserve"> </w:t>
            </w:r>
            <w:r w:rsidR="00EA639A">
              <w:rPr>
                <w:rFonts w:ascii="Calibri" w:eastAsia="Times New Roman" w:hAnsi="Calibri" w:cs="Calibri"/>
                <w:sz w:val="16"/>
                <w:szCs w:val="16"/>
              </w:rPr>
              <w:t xml:space="preserve">important primary outcome </w:t>
            </w:r>
            <w:r w:rsidR="00EA639A">
              <w:rPr>
                <w:rFonts w:ascii="Calibri" w:eastAsia="Times New Roman" w:hAnsi="Calibri" w:cs="Calibri"/>
                <w:b/>
                <w:bCs/>
                <w:sz w:val="16"/>
                <w:szCs w:val="16"/>
              </w:rPr>
              <w:t>survival to hospital discharge</w:t>
            </w:r>
            <w:r w:rsidR="00796A82">
              <w:rPr>
                <w:rFonts w:ascii="Calibri" w:eastAsia="Times New Roman" w:hAnsi="Calibri" w:cs="Calibri"/>
                <w:b/>
                <w:bCs/>
                <w:sz w:val="16"/>
                <w:szCs w:val="16"/>
              </w:rPr>
              <w:t>,</w:t>
            </w:r>
            <w:r w:rsidR="00EA639A">
              <w:rPr>
                <w:rFonts w:ascii="Calibri" w:eastAsia="Times New Roman" w:hAnsi="Calibri" w:cs="Calibri"/>
                <w:b/>
                <w:bCs/>
                <w:sz w:val="16"/>
                <w:szCs w:val="16"/>
              </w:rPr>
              <w:t xml:space="preserve"> clinical benefit or harm </w:t>
            </w:r>
            <w:r w:rsidR="00F30E8C">
              <w:rPr>
                <w:rFonts w:ascii="Calibri" w:eastAsia="Times New Roman" w:hAnsi="Calibri" w:cs="Calibri"/>
                <w:b/>
                <w:bCs/>
                <w:sz w:val="16"/>
                <w:szCs w:val="16"/>
              </w:rPr>
              <w:t>cannot</w:t>
            </w:r>
            <w:r w:rsidR="00EA639A">
              <w:rPr>
                <w:rFonts w:ascii="Calibri" w:eastAsia="Times New Roman" w:hAnsi="Calibri" w:cs="Calibri"/>
                <w:b/>
                <w:bCs/>
                <w:sz w:val="16"/>
                <w:szCs w:val="16"/>
              </w:rPr>
              <w:t xml:space="preserve"> be excluded </w:t>
            </w:r>
            <w:r w:rsidR="00EA639A">
              <w:rPr>
                <w:rFonts w:ascii="Calibri" w:eastAsia="Times New Roman" w:hAnsi="Calibri" w:cs="Calibri"/>
                <w:sz w:val="16"/>
                <w:szCs w:val="16"/>
              </w:rPr>
              <w:t>(</w:t>
            </w:r>
            <w:r w:rsidR="002B752C">
              <w:rPr>
                <w:rFonts w:ascii="Calibri" w:eastAsia="Times New Roman" w:hAnsi="Calibri" w:cs="Calibri"/>
                <w:sz w:val="16"/>
                <w:szCs w:val="16"/>
              </w:rPr>
              <w:t>relative risk (</w:t>
            </w:r>
            <w:r w:rsidR="00EA639A">
              <w:rPr>
                <w:rFonts w:ascii="Calibri" w:eastAsia="Times New Roman" w:hAnsi="Calibri" w:cs="Calibri"/>
                <w:sz w:val="16"/>
                <w:szCs w:val="16"/>
              </w:rPr>
              <w:t>RR</w:t>
            </w:r>
            <w:r w:rsidR="002B752C">
              <w:rPr>
                <w:rFonts w:ascii="Calibri" w:eastAsia="Times New Roman" w:hAnsi="Calibri" w:cs="Calibri"/>
                <w:sz w:val="16"/>
                <w:szCs w:val="16"/>
              </w:rPr>
              <w:t>)</w:t>
            </w:r>
            <w:r w:rsidR="00EA639A">
              <w:rPr>
                <w:rFonts w:ascii="Calibri" w:eastAsia="Times New Roman" w:hAnsi="Calibri" w:cs="Calibri"/>
                <w:sz w:val="16"/>
                <w:szCs w:val="16"/>
              </w:rPr>
              <w:t xml:space="preserve"> 1.02 95%</w:t>
            </w:r>
            <w:r w:rsidR="002B752C">
              <w:rPr>
                <w:rFonts w:ascii="Calibri" w:eastAsia="Times New Roman" w:hAnsi="Calibri" w:cs="Calibri"/>
                <w:sz w:val="16"/>
                <w:szCs w:val="16"/>
              </w:rPr>
              <w:t xml:space="preserve"> confidence intervals</w:t>
            </w:r>
            <w:r w:rsidR="00EA639A">
              <w:rPr>
                <w:rFonts w:ascii="Calibri" w:eastAsia="Times New Roman" w:hAnsi="Calibri" w:cs="Calibri"/>
                <w:sz w:val="16"/>
                <w:szCs w:val="16"/>
              </w:rPr>
              <w:t xml:space="preserve"> </w:t>
            </w:r>
            <w:r w:rsidR="002B752C">
              <w:rPr>
                <w:rFonts w:ascii="Calibri" w:eastAsia="Times New Roman" w:hAnsi="Calibri" w:cs="Calibri"/>
                <w:sz w:val="16"/>
                <w:szCs w:val="16"/>
              </w:rPr>
              <w:t>(</w:t>
            </w:r>
            <w:r w:rsidR="00EA639A">
              <w:rPr>
                <w:rFonts w:ascii="Calibri" w:eastAsia="Times New Roman" w:hAnsi="Calibri" w:cs="Calibri"/>
                <w:sz w:val="16"/>
                <w:szCs w:val="16"/>
              </w:rPr>
              <w:t>CI</w:t>
            </w:r>
            <w:r w:rsidR="002B752C">
              <w:rPr>
                <w:rFonts w:ascii="Calibri" w:eastAsia="Times New Roman" w:hAnsi="Calibri" w:cs="Calibri"/>
                <w:sz w:val="16"/>
                <w:szCs w:val="16"/>
              </w:rPr>
              <w:t>)</w:t>
            </w:r>
            <w:r w:rsidR="00EA639A">
              <w:rPr>
                <w:rFonts w:ascii="Calibri" w:eastAsia="Times New Roman" w:hAnsi="Calibri" w:cs="Calibri"/>
                <w:sz w:val="16"/>
                <w:szCs w:val="16"/>
              </w:rPr>
              <w:t xml:space="preserve"> 0.98 to 1.06</w:t>
            </w:r>
            <w:r w:rsidR="002B752C">
              <w:rPr>
                <w:rFonts w:ascii="Calibri" w:eastAsia="Times New Roman" w:hAnsi="Calibri" w:cs="Calibri"/>
                <w:sz w:val="16"/>
                <w:szCs w:val="16"/>
              </w:rPr>
              <w:t xml:space="preserve">, absolute risk difference </w:t>
            </w:r>
            <w:r w:rsidR="002B752C" w:rsidRPr="004D6FBC">
              <w:rPr>
                <w:rFonts w:ascii="Calibri" w:eastAsia="Times New Roman" w:hAnsi="Calibri" w:cs="Calibri"/>
                <w:sz w:val="16"/>
                <w:szCs w:val="16"/>
              </w:rPr>
              <w:t>(ARD) 19 more infants per 1000, 95% CI 19 fewer to 56 more per 1000</w:t>
            </w:r>
            <w:r w:rsidR="00EA639A" w:rsidRPr="004D6FBC">
              <w:rPr>
                <w:rFonts w:ascii="Calibri" w:eastAsia="Times New Roman" w:hAnsi="Calibri" w:cs="Calibri"/>
                <w:sz w:val="16"/>
                <w:szCs w:val="16"/>
              </w:rPr>
              <w:t>)</w:t>
            </w:r>
            <w:r w:rsidR="00796A82">
              <w:rPr>
                <w:rFonts w:ascii="Calibri" w:eastAsia="Times New Roman" w:hAnsi="Calibri" w:cs="Calibri"/>
                <w:sz w:val="16"/>
                <w:szCs w:val="16"/>
              </w:rPr>
              <w:t xml:space="preserve"> </w:t>
            </w:r>
            <w:r w:rsidR="00EA639A" w:rsidRPr="004D6FBC">
              <w:rPr>
                <w:rFonts w:ascii="Calibri" w:eastAsia="Times New Roman" w:hAnsi="Calibri" w:cs="Calibri"/>
                <w:sz w:val="16"/>
                <w:szCs w:val="16"/>
              </w:rPr>
              <w:t xml:space="preserve"> </w:t>
            </w:r>
            <w:r w:rsidR="00EA639A" w:rsidRPr="004D6FBC">
              <w:rPr>
                <w:rFonts w:ascii="Calibri" w:eastAsia="Times New Roman" w:hAnsi="Calibri" w:cs="Calibri"/>
                <w:b/>
                <w:bCs/>
                <w:sz w:val="16"/>
                <w:szCs w:val="16"/>
              </w:rPr>
              <w:t>low certainty evidence</w:t>
            </w:r>
            <w:r w:rsidR="007D3660" w:rsidRPr="004D6FBC">
              <w:rPr>
                <w:rFonts w:ascii="Calibri" w:eastAsia="Times New Roman" w:hAnsi="Calibri" w:cs="Calibri"/>
                <w:sz w:val="16"/>
                <w:szCs w:val="16"/>
              </w:rPr>
              <w:t xml:space="preserve"> downgraded for </w:t>
            </w:r>
            <w:r w:rsidR="00D93138" w:rsidRPr="004D6FBC">
              <w:rPr>
                <w:rFonts w:ascii="Calibri" w:eastAsia="Times New Roman" w:hAnsi="Calibri" w:cs="Calibri"/>
                <w:sz w:val="16"/>
                <w:szCs w:val="16"/>
              </w:rPr>
              <w:t>risk of bias and imprecision</w:t>
            </w:r>
            <w:r w:rsidR="00EA639A" w:rsidRPr="004D6FBC">
              <w:rPr>
                <w:rFonts w:ascii="Calibri" w:eastAsia="Times New Roman" w:hAnsi="Calibri" w:cs="Calibri"/>
                <w:sz w:val="16"/>
                <w:szCs w:val="16"/>
              </w:rPr>
              <w:t xml:space="preserve"> from</w:t>
            </w:r>
            <w:r w:rsidR="00EA639A">
              <w:rPr>
                <w:rFonts w:ascii="Calibri" w:eastAsia="Times New Roman" w:hAnsi="Calibri" w:cs="Calibri"/>
                <w:sz w:val="16"/>
                <w:szCs w:val="16"/>
              </w:rPr>
              <w:t xml:space="preserve"> two RCTs enrolling 174 participants</w:t>
            </w:r>
            <w:r w:rsidR="00796A82">
              <w:rPr>
                <w:rFonts w:ascii="Calibri" w:eastAsia="Times New Roman" w:hAnsi="Calibri" w:cs="Calibri"/>
                <w:sz w:val="16"/>
                <w:szCs w:val="16"/>
              </w:rPr>
              <w:t xml:space="preserve">. </w:t>
            </w:r>
            <w:r w:rsidR="00796A82">
              <w:rPr>
                <w:rFonts w:ascii="Calibri" w:eastAsia="Times New Roman" w:hAnsi="Calibri" w:cs="Calibri"/>
                <w:sz w:val="16"/>
                <w:szCs w:val="16"/>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00796A82">
              <w:rPr>
                <w:rFonts w:ascii="Calibri" w:eastAsia="Times New Roman" w:hAnsi="Calibri" w:cs="Calibri"/>
                <w:sz w:val="16"/>
                <w:szCs w:val="16"/>
              </w:rPr>
              <w:instrText xml:space="preserve"> ADDIN EN.CITE </w:instrText>
            </w:r>
            <w:r w:rsidR="00796A82">
              <w:rPr>
                <w:rFonts w:ascii="Calibri" w:eastAsia="Times New Roman" w:hAnsi="Calibri" w:cs="Calibri"/>
                <w:sz w:val="16"/>
                <w:szCs w:val="16"/>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00796A82">
              <w:rPr>
                <w:rFonts w:ascii="Calibri" w:eastAsia="Times New Roman" w:hAnsi="Calibri" w:cs="Calibri"/>
                <w:sz w:val="16"/>
                <w:szCs w:val="16"/>
              </w:rPr>
              <w:instrText xml:space="preserve"> ADDIN EN.CITE.DATA </w:instrText>
            </w:r>
            <w:r w:rsidR="00796A82">
              <w:rPr>
                <w:rFonts w:ascii="Calibri" w:eastAsia="Times New Roman" w:hAnsi="Calibri" w:cs="Calibri"/>
                <w:sz w:val="16"/>
                <w:szCs w:val="16"/>
              </w:rPr>
            </w:r>
            <w:r w:rsidR="00796A82">
              <w:rPr>
                <w:rFonts w:ascii="Calibri" w:eastAsia="Times New Roman" w:hAnsi="Calibri" w:cs="Calibri"/>
                <w:sz w:val="16"/>
                <w:szCs w:val="16"/>
              </w:rPr>
              <w:fldChar w:fldCharType="end"/>
            </w:r>
            <w:r w:rsidR="00796A82">
              <w:rPr>
                <w:rFonts w:ascii="Calibri" w:eastAsia="Times New Roman" w:hAnsi="Calibri" w:cs="Calibri"/>
                <w:sz w:val="16"/>
                <w:szCs w:val="16"/>
              </w:rPr>
            </w:r>
            <w:r w:rsidR="00796A82">
              <w:rPr>
                <w:rFonts w:ascii="Calibri" w:eastAsia="Times New Roman" w:hAnsi="Calibri" w:cs="Calibri"/>
                <w:sz w:val="16"/>
                <w:szCs w:val="16"/>
              </w:rPr>
              <w:fldChar w:fldCharType="separate"/>
            </w:r>
            <w:r w:rsidR="00796A82">
              <w:rPr>
                <w:rFonts w:ascii="Calibri" w:eastAsia="Times New Roman" w:hAnsi="Calibri" w:cs="Calibri"/>
                <w:noProof/>
                <w:sz w:val="16"/>
                <w:szCs w:val="16"/>
              </w:rPr>
              <w:t>{Chawla 2011 780, McCarthy 2013 e135}</w:t>
            </w:r>
            <w:r w:rsidR="00796A82">
              <w:rPr>
                <w:rFonts w:ascii="Calibri" w:eastAsia="Times New Roman" w:hAnsi="Calibri" w:cs="Calibri"/>
                <w:sz w:val="16"/>
                <w:szCs w:val="16"/>
              </w:rPr>
              <w:fldChar w:fldCharType="end"/>
            </w:r>
          </w:p>
          <w:p w14:paraId="0C40D91C" w14:textId="2DAF485E" w:rsidR="00CE381B" w:rsidRDefault="00796A82">
            <w:pPr>
              <w:rPr>
                <w:rFonts w:ascii="Calibri" w:eastAsia="Times New Roman" w:hAnsi="Calibri" w:cs="Calibri"/>
                <w:sz w:val="16"/>
                <w:szCs w:val="16"/>
              </w:rPr>
            </w:pPr>
            <w:r>
              <w:rPr>
                <w:rFonts w:ascii="Calibri" w:eastAsia="Times New Roman" w:hAnsi="Calibri" w:cs="Calibri"/>
                <w:sz w:val="16"/>
                <w:szCs w:val="16"/>
              </w:rPr>
              <w:t xml:space="preserve">There were similar findings in the two studies comparing thermal mattress to a plastic bag or wrap; </w:t>
            </w:r>
            <w:r>
              <w:rPr>
                <w:rFonts w:ascii="Calibri" w:eastAsia="Times New Roman" w:hAnsi="Calibri" w:cs="Calibri"/>
                <w:b/>
                <w:bCs/>
                <w:sz w:val="16"/>
                <w:szCs w:val="16"/>
              </w:rPr>
              <w:t>clinical benefit or harm cannot be excluded</w:t>
            </w:r>
            <w:r>
              <w:rPr>
                <w:rFonts w:ascii="Calibri" w:eastAsia="Times New Roman" w:hAnsi="Calibri" w:cs="Calibri"/>
                <w:sz w:val="16"/>
                <w:szCs w:val="16"/>
              </w:rPr>
              <w:t xml:space="preserve"> </w:t>
            </w:r>
            <w:r w:rsidR="00EA639A">
              <w:rPr>
                <w:rFonts w:ascii="Calibri" w:eastAsia="Times New Roman" w:hAnsi="Calibri" w:cs="Calibri"/>
                <w:sz w:val="16"/>
                <w:szCs w:val="16"/>
              </w:rPr>
              <w:t>(RR 0.96 95%CI 0.87 to 1.05</w:t>
            </w:r>
            <w:r w:rsidR="002B752C">
              <w:rPr>
                <w:rFonts w:ascii="Calibri" w:eastAsia="Times New Roman" w:hAnsi="Calibri" w:cs="Calibri"/>
                <w:sz w:val="16"/>
                <w:szCs w:val="16"/>
              </w:rPr>
              <w:t xml:space="preserve">, ARD 35 fewer per 1000, </w:t>
            </w:r>
            <w:r w:rsidR="002B752C">
              <w:rPr>
                <w:rFonts w:ascii="Calibri" w:eastAsia="Times New Roman" w:hAnsi="Calibri" w:cs="Calibri"/>
                <w:sz w:val="16"/>
                <w:szCs w:val="16"/>
              </w:rPr>
              <w:lastRenderedPageBreak/>
              <w:t>95% CI 114 fewer to 44 more per 1000</w:t>
            </w:r>
            <w:r w:rsidR="00EA639A">
              <w:rPr>
                <w:rFonts w:ascii="Calibri" w:eastAsia="Times New Roman" w:hAnsi="Calibri" w:cs="Calibri"/>
                <w:sz w:val="16"/>
                <w:szCs w:val="16"/>
              </w:rPr>
              <w:t xml:space="preserve">) </w:t>
            </w:r>
            <w:r w:rsidR="00EA639A" w:rsidRPr="00796A82">
              <w:rPr>
                <w:rFonts w:ascii="Calibri" w:eastAsia="Times New Roman" w:hAnsi="Calibri" w:cs="Calibri"/>
                <w:b/>
                <w:bCs/>
                <w:sz w:val="16"/>
                <w:szCs w:val="16"/>
              </w:rPr>
              <w:t>very low certainty evi</w:t>
            </w:r>
            <w:r w:rsidR="00F30E8C" w:rsidRPr="00796A82">
              <w:rPr>
                <w:rFonts w:ascii="Calibri" w:eastAsia="Times New Roman" w:hAnsi="Calibri" w:cs="Calibri"/>
                <w:b/>
                <w:bCs/>
                <w:sz w:val="16"/>
                <w:szCs w:val="16"/>
              </w:rPr>
              <w:t>de</w:t>
            </w:r>
            <w:r w:rsidR="00EA639A" w:rsidRPr="00796A82">
              <w:rPr>
                <w:rFonts w:ascii="Calibri" w:eastAsia="Times New Roman" w:hAnsi="Calibri" w:cs="Calibri"/>
                <w:b/>
                <w:bCs/>
                <w:sz w:val="16"/>
                <w:szCs w:val="16"/>
              </w:rPr>
              <w:t>nce</w:t>
            </w:r>
            <w:r w:rsidR="007D3660" w:rsidRPr="00796A82">
              <w:rPr>
                <w:rFonts w:ascii="Calibri" w:eastAsia="Times New Roman" w:hAnsi="Calibri" w:cs="Calibri"/>
                <w:b/>
                <w:bCs/>
                <w:sz w:val="16"/>
                <w:szCs w:val="16"/>
              </w:rPr>
              <w:t>,</w:t>
            </w:r>
            <w:r w:rsidR="007D3660">
              <w:rPr>
                <w:rFonts w:ascii="Calibri" w:eastAsia="Times New Roman" w:hAnsi="Calibri" w:cs="Calibri"/>
                <w:sz w:val="16"/>
                <w:szCs w:val="16"/>
              </w:rPr>
              <w:t xml:space="preserve"> </w:t>
            </w:r>
            <w:r w:rsidR="007D3660" w:rsidRPr="004D6FBC">
              <w:rPr>
                <w:rFonts w:ascii="Calibri" w:eastAsia="Times New Roman" w:hAnsi="Calibri" w:cs="Calibri"/>
                <w:sz w:val="16"/>
                <w:szCs w:val="16"/>
              </w:rPr>
              <w:t xml:space="preserve">downgraded for </w:t>
            </w:r>
            <w:r w:rsidR="00D93138" w:rsidRPr="004D6FBC">
              <w:rPr>
                <w:rFonts w:ascii="Calibri" w:eastAsia="Times New Roman" w:hAnsi="Calibri" w:cs="Calibri"/>
                <w:sz w:val="16"/>
                <w:szCs w:val="16"/>
              </w:rPr>
              <w:t>indirectness and imprecision</w:t>
            </w:r>
            <w:r w:rsidR="007D3660">
              <w:rPr>
                <w:rFonts w:ascii="Calibri" w:eastAsia="Times New Roman" w:hAnsi="Calibri" w:cs="Calibri"/>
                <w:sz w:val="16"/>
                <w:szCs w:val="16"/>
              </w:rPr>
              <w:t xml:space="preserve"> </w:t>
            </w:r>
            <w:r w:rsidR="00EA639A">
              <w:rPr>
                <w:rFonts w:ascii="Calibri" w:eastAsia="Times New Roman" w:hAnsi="Calibri" w:cs="Calibri"/>
                <w:sz w:val="16"/>
                <w:szCs w:val="16"/>
              </w:rPr>
              <w:t>from two RCTs enrolling 77 participants.</w:t>
            </w:r>
            <w:r w:rsidR="00F30E8C" w:rsidRPr="00F30E8C">
              <w:rPr>
                <w:rFonts w:ascii="Calibri" w:eastAsia="Times New Roman" w:hAnsi="Calibri" w:cs="Calibri"/>
                <w:sz w:val="16"/>
                <w:szCs w:val="16"/>
              </w:rPr>
              <w:t xml:space="preserve"> </w:t>
            </w:r>
            <w:r w:rsidR="00922930">
              <w:rPr>
                <w:rFonts w:ascii="Calibri" w:eastAsia="Times New Roman" w:hAnsi="Calibri" w:cs="Calibri"/>
                <w:sz w:val="16"/>
                <w:szCs w:val="16"/>
              </w:rPr>
              <w:fldChar w:fldCharType="begin">
                <w:fldData xml:space="preserve">PEVuZE5vdGU+PENpdGU+PEF1dGhvcj5NYXRoZXc8L0F1dGhvcj48WWVhcj4yMDEzPC9ZZWFyPjxS
ZWNOdW0+Mzc8L1JlY051bT48RGlzcGxheVRleHQ+e01hdGhldyAyMDEzIDMxNywgU2ltb24gMjAx
MSAzM308L0Rpc3BsYXlUZXh0PjxyZWNvcmQ+PHJlYy1udW1iZXI+Mzc8L3JlYy1udW1iZXI+PGZv
cmVpZ24ta2V5cz48a2V5IGFwcD0iRU4iIGRiLWlkPSJ6NWF2MDJhZHJlOTJ4NGVlZWZwcHpwcmR0
djkweGRmZHh6cmEiIHRpbWVzdGFtcD0iMTY2MDIwMjI3MiI+Mzc8L2tleT48L2ZvcmVpZ24ta2V5
cz48cmVmLXR5cGUgbmFtZT0iSm91cm5hbCBBcnRpY2xlIj4xNzwvcmVmLXR5cGU+PGNvbnRyaWJ1
dG9ycz48YXV0aG9ycz48YXV0aG9yPk1hdGhldywgQi48L2F1dGhvcj48YXV0aG9yPkxha3NobWlu
cnVzaW1oYSwgUy48L2F1dGhvcj48YXV0aG9yPlNlbmd1cHRhLCBTLjwvYXV0aG9yPjxhdXRob3I+
Q2FycmlvbiwgVi48L2F1dGhvcj48L2F1dGhvcnM+PC9jb250cmlidXRvcnM+PHRpdGxlcz48dGl0
bGU+UmFuZG9taXplZCBjb250cm9sbGVkIHRyaWFsIG9mIHZpbnlsIGJhZ3MgdmVyc3VzIHRoZXJt
YWwgbWF0dHJlc3MgdG8gcHJldmVudCBoeXBvdGhlcm1pYSBpbiBleHRyZW1lbHkgbG93LWdlc3Rh
dGlvbmFsLWFnZSBpbmZhbnRzPC90aXRsZT48c2Vjb25kYXJ5LXRpdGxlPkFtIEogUGVyaW5hdG9s
PC9zZWNvbmRhcnktdGl0bGU+PC90aXRsZXM+PHBlcmlvZGljYWw+PGZ1bGwtdGl0bGU+QW0gSiBQ
ZXJpbmF0b2w8L2Z1bGwtdGl0bGU+PC9wZXJpb2RpY2FsPjxwYWdlcz4zMTctMjI8L3BhZ2VzPjx2
b2x1bWU+MzA8L3ZvbHVtZT48bnVtYmVyPjQ8L251bWJlcj48ZGF0ZXM+PHllYXI+MjAxMzwveWVh
cj48L2RhdGVzPjxhY2Nlc3Npb24tbnVtPjIyODkzNTU1PC9hY2Nlc3Npb24tbnVtPjxsYWJlbD4z
MTc8L2xhYmVsPjx1cmxzPjxyZWxhdGVkLXVybHM+PHVybD5odHRwczovL3d3dy50aGllbWUtY29u
bmVjdC5jb20vcHJvZHVjdHMvZWpvdXJuYWxzL3BkZi8xMC4xMDU1L3MtMDAzMi0xMzI0NzAwLnBk
ZjwvdXJsPjx1cmw+aHR0cHM6Ly93d3cudGhpZW1lLWNvbm5lY3QuY29tL3Byb2R1Y3RzL2Vqb3Vy
bmFscy9hYnN0cmFjdC8xMC4xMDU1L3MtMDAzMi0xMzI0NzAwPC91cmw+PC9yZWxhdGVkLXVybHM+
PC91cmxzPjxlbGVjdHJvbmljLXJlc291cmNlLW51bT4xMC4xMDU1L3MtMDAzMi0xMzI0NzAwPC9l
bGVjdHJvbmljLXJlc291cmNlLW51bT48L3JlY29yZD48L0NpdGU+PENpdGU+PEF1dGhvcj5TaW1v
bjwvQXV0aG9yPjxZZWFyPjIwMTE8L1llYXI+PFJlY051bT4yMTwvUmVjTnVtPjxyZWNvcmQ+PHJl
Yy1udW1iZXI+MjE8L3JlYy1udW1iZXI+PGZvcmVpZ24ta2V5cz48a2V5IGFwcD0iRU4iIGRiLWlk
PSJ6NWF2MDJhZHJlOTJ4NGVlZWZwcHpwcmR0djkweGRmZHh6cmEiIHRpbWVzdGFtcD0iMTY2MDIw
MDg4NyI+MjE8L2tleT48L2ZvcmVpZ24ta2V5cz48cmVmLXR5cGUgbmFtZT0iSm91cm5hbCBBcnRp
Y2xlIj4xNzwvcmVmLXR5cGU+PGNvbnRyaWJ1dG9ycz48YXV0aG9ycz48YXV0aG9yPlNpbW9uLCBQ
LjwvYXV0aG9yPjxhdXRob3I+RGFubmF3YXksIEQuPC9hdXRob3I+PGF1dGhvcj5CcmlnaHQsIEIu
PC9hdXRob3I+PGF1dGhvcj5Lcm91cywgTC48L2F1dGhvcj48YXV0aG9yPldsb2RhdmVyLCBBLjwv
YXV0aG9yPjxhdXRob3I+QnVya3MsIEIuPC9hdXRob3I+PGF1dGhvcj5UaGksIEMuPC9hdXRob3I+
PGF1dGhvcj5NaWxhbSwgSi48L2F1dGhvcj48YXV0aG9yPkVzY29iZWRvLCBNLjwvYXV0aG9yPjwv
YXV0aG9ycz48L2NvbnRyaWJ1dG9ycz48dGl0bGVzPjx0aXRsZT5UaGVybWFsIGRlZmVuc2Ugb2Yg
ZXh0cmVtZWx5IGxvdyBnZXN0YXRpb25hbCBhZ2UgbmV3Ym9ybnMgZHVyaW5nIHJlc3VzY2l0YXRp
b246IGV4b3RoZXJtaWMgbWF0dHJlc3NlcyB2cyBwb2x5ZXRoeWxlbmUgd3JhcDwvdGl0bGU+PHNl
Y29uZGFyeS10aXRsZT5KIFBlcmluYXRvbDwvc2Vjb25kYXJ5LXRpdGxlPjwvdGl0bGVzPjxwZXJp
b2RpY2FsPjxmdWxsLXRpdGxlPkogUGVyaW5hdG9sPC9mdWxsLXRpdGxlPjwvcGVyaW9kaWNhbD48
cGFnZXM+MzMtNzwvcGFnZXM+PHZvbHVtZT4zMTwvdm9sdW1lPjxudW1iZXI+MTwvbnVtYmVyPjxk
YXRlcz48eWVhcj4yMDExPC95ZWFyPjwvZGF0ZXM+PGFjY2Vzc2lvbi1udW0+MjA0MTA5MDg8L2Fj
Y2Vzc2lvbi1udW0+PGxhYmVsPjMzPC9sYWJlbD48dXJscz48cmVsYXRlZC11cmxzPjx1cmw+aHR0
cHM6Ly93d3cubmF0dXJlLmNvbS9hcnRpY2xlcy9qcDIwMTA1Ni5wZGY8L3VybD48L3JlbGF0ZWQt
dXJscz48L3VybHM+PGVsZWN0cm9uaWMtcmVzb3VyY2UtbnVtPjEwLjEwMzgvanAuMjAxMC41Njwv
ZWxlY3Ryb25pYy1yZXNvdXJjZS1udW0+PC9yZWNvcmQ+PC9DaXRlPjwvRW5kTm90ZT4A
</w:fldData>
              </w:fldChar>
            </w:r>
            <w:r w:rsidR="00922930">
              <w:rPr>
                <w:rFonts w:ascii="Calibri" w:eastAsia="Times New Roman" w:hAnsi="Calibri" w:cs="Calibri"/>
                <w:sz w:val="16"/>
                <w:szCs w:val="16"/>
              </w:rPr>
              <w:instrText xml:space="preserve"> ADDIN EN.CITE </w:instrText>
            </w:r>
            <w:r w:rsidR="00922930">
              <w:rPr>
                <w:rFonts w:ascii="Calibri" w:eastAsia="Times New Roman" w:hAnsi="Calibri" w:cs="Calibri"/>
                <w:sz w:val="16"/>
                <w:szCs w:val="16"/>
              </w:rPr>
              <w:fldChar w:fldCharType="begin">
                <w:fldData xml:space="preserve">PEVuZE5vdGU+PENpdGU+PEF1dGhvcj5NYXRoZXc8L0F1dGhvcj48WWVhcj4yMDEzPC9ZZWFyPjxS
ZWNOdW0+Mzc8L1JlY051bT48RGlzcGxheVRleHQ+e01hdGhldyAyMDEzIDMxNywgU2ltb24gMjAx
MSAzM308L0Rpc3BsYXlUZXh0PjxyZWNvcmQ+PHJlYy1udW1iZXI+Mzc8L3JlYy1udW1iZXI+PGZv
cmVpZ24ta2V5cz48a2V5IGFwcD0iRU4iIGRiLWlkPSJ6NWF2MDJhZHJlOTJ4NGVlZWZwcHpwcmR0
djkweGRmZHh6cmEiIHRpbWVzdGFtcD0iMTY2MDIwMjI3MiI+Mzc8L2tleT48L2ZvcmVpZ24ta2V5
cz48cmVmLXR5cGUgbmFtZT0iSm91cm5hbCBBcnRpY2xlIj4xNzwvcmVmLXR5cGU+PGNvbnRyaWJ1
dG9ycz48YXV0aG9ycz48YXV0aG9yPk1hdGhldywgQi48L2F1dGhvcj48YXV0aG9yPkxha3NobWlu
cnVzaW1oYSwgUy48L2F1dGhvcj48YXV0aG9yPlNlbmd1cHRhLCBTLjwvYXV0aG9yPjxhdXRob3I+
Q2FycmlvbiwgVi48L2F1dGhvcj48L2F1dGhvcnM+PC9jb250cmlidXRvcnM+PHRpdGxlcz48dGl0
bGU+UmFuZG9taXplZCBjb250cm9sbGVkIHRyaWFsIG9mIHZpbnlsIGJhZ3MgdmVyc3VzIHRoZXJt
YWwgbWF0dHJlc3MgdG8gcHJldmVudCBoeXBvdGhlcm1pYSBpbiBleHRyZW1lbHkgbG93LWdlc3Rh
dGlvbmFsLWFnZSBpbmZhbnRzPC90aXRsZT48c2Vjb25kYXJ5LXRpdGxlPkFtIEogUGVyaW5hdG9s
PC9zZWNvbmRhcnktdGl0bGU+PC90aXRsZXM+PHBlcmlvZGljYWw+PGZ1bGwtdGl0bGU+QW0gSiBQ
ZXJpbmF0b2w8L2Z1bGwtdGl0bGU+PC9wZXJpb2RpY2FsPjxwYWdlcz4zMTctMjI8L3BhZ2VzPjx2
b2x1bWU+MzA8L3ZvbHVtZT48bnVtYmVyPjQ8L251bWJlcj48ZGF0ZXM+PHllYXI+MjAxMzwveWVh
cj48L2RhdGVzPjxhY2Nlc3Npb24tbnVtPjIyODkzNTU1PC9hY2Nlc3Npb24tbnVtPjxsYWJlbD4z
MTc8L2xhYmVsPjx1cmxzPjxyZWxhdGVkLXVybHM+PHVybD5odHRwczovL3d3dy50aGllbWUtY29u
bmVjdC5jb20vcHJvZHVjdHMvZWpvdXJuYWxzL3BkZi8xMC4xMDU1L3MtMDAzMi0xMzI0NzAwLnBk
ZjwvdXJsPjx1cmw+aHR0cHM6Ly93d3cudGhpZW1lLWNvbm5lY3QuY29tL3Byb2R1Y3RzL2Vqb3Vy
bmFscy9hYnN0cmFjdC8xMC4xMDU1L3MtMDAzMi0xMzI0NzAwPC91cmw+PC9yZWxhdGVkLXVybHM+
PC91cmxzPjxlbGVjdHJvbmljLXJlc291cmNlLW51bT4xMC4xMDU1L3MtMDAzMi0xMzI0NzAwPC9l
bGVjdHJvbmljLXJlc291cmNlLW51bT48L3JlY29yZD48L0NpdGU+PENpdGU+PEF1dGhvcj5TaW1v
bjwvQXV0aG9yPjxZZWFyPjIwMTE8L1llYXI+PFJlY051bT4yMTwvUmVjTnVtPjxyZWNvcmQ+PHJl
Yy1udW1iZXI+MjE8L3JlYy1udW1iZXI+PGZvcmVpZ24ta2V5cz48a2V5IGFwcD0iRU4iIGRiLWlk
PSJ6NWF2MDJhZHJlOTJ4NGVlZWZwcHpwcmR0djkweGRmZHh6cmEiIHRpbWVzdGFtcD0iMTY2MDIw
MDg4NyI+MjE8L2tleT48L2ZvcmVpZ24ta2V5cz48cmVmLXR5cGUgbmFtZT0iSm91cm5hbCBBcnRp
Y2xlIj4xNzwvcmVmLXR5cGU+PGNvbnRyaWJ1dG9ycz48YXV0aG9ycz48YXV0aG9yPlNpbW9uLCBQ
LjwvYXV0aG9yPjxhdXRob3I+RGFubmF3YXksIEQuPC9hdXRob3I+PGF1dGhvcj5CcmlnaHQsIEIu
PC9hdXRob3I+PGF1dGhvcj5Lcm91cywgTC48L2F1dGhvcj48YXV0aG9yPldsb2RhdmVyLCBBLjwv
YXV0aG9yPjxhdXRob3I+QnVya3MsIEIuPC9hdXRob3I+PGF1dGhvcj5UaGksIEMuPC9hdXRob3I+
PGF1dGhvcj5NaWxhbSwgSi48L2F1dGhvcj48YXV0aG9yPkVzY29iZWRvLCBNLjwvYXV0aG9yPjwv
YXV0aG9ycz48L2NvbnRyaWJ1dG9ycz48dGl0bGVzPjx0aXRsZT5UaGVybWFsIGRlZmVuc2Ugb2Yg
ZXh0cmVtZWx5IGxvdyBnZXN0YXRpb25hbCBhZ2UgbmV3Ym9ybnMgZHVyaW5nIHJlc3VzY2l0YXRp
b246IGV4b3RoZXJtaWMgbWF0dHJlc3NlcyB2cyBwb2x5ZXRoeWxlbmUgd3JhcDwvdGl0bGU+PHNl
Y29uZGFyeS10aXRsZT5KIFBlcmluYXRvbDwvc2Vjb25kYXJ5LXRpdGxlPjwvdGl0bGVzPjxwZXJp
b2RpY2FsPjxmdWxsLXRpdGxlPkogUGVyaW5hdG9sPC9mdWxsLXRpdGxlPjwvcGVyaW9kaWNhbD48
cGFnZXM+MzMtNzwvcGFnZXM+PHZvbHVtZT4zMTwvdm9sdW1lPjxudW1iZXI+MTwvbnVtYmVyPjxk
YXRlcz48eWVhcj4yMDExPC95ZWFyPjwvZGF0ZXM+PGFjY2Vzc2lvbi1udW0+MjA0MTA5MDg8L2Fj
Y2Vzc2lvbi1udW0+PGxhYmVsPjMzPC9sYWJlbD48dXJscz48cmVsYXRlZC11cmxzPjx1cmw+aHR0
cHM6Ly93d3cubmF0dXJlLmNvbS9hcnRpY2xlcy9qcDIwMTA1Ni5wZGY8L3VybD48L3JlbGF0ZWQt
dXJscz48L3VybHM+PGVsZWN0cm9uaWMtcmVzb3VyY2UtbnVtPjEwLjEwMzgvanAuMjAxMC41Njwv
ZWxlY3Ryb25pYy1yZXNvdXJjZS1udW0+PC9yZWNvcmQ+PC9DaXRlPjwvRW5kTm90ZT4A
</w:fldData>
              </w:fldChar>
            </w:r>
            <w:r w:rsidR="00922930">
              <w:rPr>
                <w:rFonts w:ascii="Calibri" w:eastAsia="Times New Roman" w:hAnsi="Calibri" w:cs="Calibri"/>
                <w:sz w:val="16"/>
                <w:szCs w:val="16"/>
              </w:rPr>
              <w:instrText xml:space="preserve"> ADDIN EN.CITE.DATA </w:instrText>
            </w:r>
            <w:r w:rsidR="00922930">
              <w:rPr>
                <w:rFonts w:ascii="Calibri" w:eastAsia="Times New Roman" w:hAnsi="Calibri" w:cs="Calibri"/>
                <w:sz w:val="16"/>
                <w:szCs w:val="16"/>
              </w:rPr>
            </w:r>
            <w:r w:rsidR="00922930">
              <w:rPr>
                <w:rFonts w:ascii="Calibri" w:eastAsia="Times New Roman" w:hAnsi="Calibri" w:cs="Calibri"/>
                <w:sz w:val="16"/>
                <w:szCs w:val="16"/>
              </w:rPr>
              <w:fldChar w:fldCharType="end"/>
            </w:r>
            <w:r w:rsidR="00922930">
              <w:rPr>
                <w:rFonts w:ascii="Calibri" w:eastAsia="Times New Roman" w:hAnsi="Calibri" w:cs="Calibri"/>
                <w:sz w:val="16"/>
                <w:szCs w:val="16"/>
              </w:rPr>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Mathew 2013 317, Simon 2011 33}</w:t>
            </w:r>
            <w:r w:rsidR="00922930">
              <w:rPr>
                <w:rFonts w:ascii="Calibri" w:eastAsia="Times New Roman" w:hAnsi="Calibri" w:cs="Calibri"/>
                <w:sz w:val="16"/>
                <w:szCs w:val="16"/>
              </w:rPr>
              <w:fldChar w:fldCharType="end"/>
            </w:r>
          </w:p>
          <w:p w14:paraId="18412B3F" w14:textId="532D54A2" w:rsidR="005A2EFA" w:rsidRDefault="00796A82">
            <w:pPr>
              <w:rPr>
                <w:rFonts w:ascii="Calibri" w:eastAsia="Times New Roman" w:hAnsi="Calibri" w:cs="Calibri"/>
                <w:sz w:val="16"/>
                <w:szCs w:val="16"/>
              </w:rPr>
            </w:pPr>
            <w:r>
              <w:rPr>
                <w:rFonts w:ascii="Calibri" w:eastAsia="Times New Roman" w:hAnsi="Calibri" w:cs="Calibri"/>
                <w:sz w:val="16"/>
                <w:szCs w:val="16"/>
              </w:rPr>
              <w:t>In a study that compared use of a thermal mattress to no thermal mattress, f</w:t>
            </w:r>
            <w:r w:rsidR="00EA639A">
              <w:rPr>
                <w:rFonts w:ascii="Calibri" w:eastAsia="Times New Roman" w:hAnsi="Calibri" w:cs="Calibri"/>
                <w:sz w:val="16"/>
                <w:szCs w:val="16"/>
              </w:rPr>
              <w:t>or the second primary outcome</w:t>
            </w:r>
            <w:r w:rsidR="00EA639A">
              <w:rPr>
                <w:rFonts w:ascii="Calibri" w:eastAsia="Times New Roman" w:hAnsi="Calibri" w:cs="Calibri"/>
                <w:b/>
                <w:bCs/>
                <w:sz w:val="16"/>
                <w:szCs w:val="16"/>
              </w:rPr>
              <w:t xml:space="preserve"> normothermia on admission</w:t>
            </w:r>
            <w:r w:rsidR="00EA639A">
              <w:rPr>
                <w:rFonts w:ascii="Calibri" w:eastAsia="Times New Roman" w:hAnsi="Calibri" w:cs="Calibri"/>
                <w:sz w:val="16"/>
                <w:szCs w:val="16"/>
              </w:rPr>
              <w:t xml:space="preserve"> there was </w:t>
            </w:r>
            <w:r w:rsidR="00EA639A">
              <w:rPr>
                <w:rFonts w:ascii="Calibri" w:eastAsia="Times New Roman" w:hAnsi="Calibri" w:cs="Calibri"/>
                <w:b/>
                <w:bCs/>
                <w:sz w:val="16"/>
                <w:szCs w:val="16"/>
              </w:rPr>
              <w:t xml:space="preserve">possible clinical </w:t>
            </w:r>
            <w:r w:rsidR="002B752C">
              <w:rPr>
                <w:rFonts w:ascii="Calibri" w:eastAsia="Times New Roman" w:hAnsi="Calibri" w:cs="Calibri"/>
                <w:b/>
                <w:bCs/>
                <w:sz w:val="16"/>
                <w:szCs w:val="16"/>
              </w:rPr>
              <w:t>harm</w:t>
            </w:r>
            <w:r w:rsidR="00EA639A">
              <w:rPr>
                <w:rFonts w:ascii="Calibri" w:eastAsia="Times New Roman" w:hAnsi="Calibri" w:cs="Calibri"/>
                <w:sz w:val="16"/>
                <w:szCs w:val="16"/>
              </w:rPr>
              <w:t xml:space="preserve"> (RR 0.53, 95% CI 0.34 to 0.81</w:t>
            </w:r>
            <w:r w:rsidR="002B752C">
              <w:rPr>
                <w:rFonts w:ascii="Calibri" w:eastAsia="Times New Roman" w:hAnsi="Calibri" w:cs="Calibri"/>
                <w:sz w:val="16"/>
                <w:szCs w:val="16"/>
              </w:rPr>
              <w:t>, ARD 363 fewer infants per 1000 were normothermic on admission with use of a thermal mattress, 95% CI  147 fewer to 509 fewer per 1000</w:t>
            </w:r>
            <w:r w:rsidR="00EA639A">
              <w:rPr>
                <w:rFonts w:ascii="Calibri" w:eastAsia="Times New Roman" w:hAnsi="Calibri" w:cs="Calibri"/>
                <w:sz w:val="16"/>
                <w:szCs w:val="16"/>
              </w:rPr>
              <w:t xml:space="preserve">) </w:t>
            </w:r>
            <w:r w:rsidR="00EA639A" w:rsidRPr="00E67CA9">
              <w:rPr>
                <w:rFonts w:ascii="Calibri" w:eastAsia="Times New Roman" w:hAnsi="Calibri" w:cs="Calibri"/>
                <w:b/>
                <w:bCs/>
                <w:sz w:val="16"/>
                <w:szCs w:val="16"/>
              </w:rPr>
              <w:t>moderate certainty evidence</w:t>
            </w:r>
            <w:r w:rsidR="007D3660">
              <w:rPr>
                <w:rFonts w:ascii="Calibri" w:eastAsia="Times New Roman" w:hAnsi="Calibri" w:cs="Calibri"/>
                <w:sz w:val="16"/>
                <w:szCs w:val="16"/>
              </w:rPr>
              <w:t xml:space="preserve">, </w:t>
            </w:r>
            <w:r w:rsidR="007D3660" w:rsidRPr="004D6FBC">
              <w:rPr>
                <w:rFonts w:ascii="Calibri" w:eastAsia="Times New Roman" w:hAnsi="Calibri" w:cs="Calibri"/>
                <w:sz w:val="16"/>
                <w:szCs w:val="16"/>
              </w:rPr>
              <w:t xml:space="preserve">downgraded for </w:t>
            </w:r>
            <w:r w:rsidR="00D93138" w:rsidRPr="004D6FBC">
              <w:rPr>
                <w:rFonts w:ascii="Calibri" w:eastAsia="Times New Roman" w:hAnsi="Calibri" w:cs="Calibri"/>
                <w:sz w:val="16"/>
                <w:szCs w:val="16"/>
              </w:rPr>
              <w:t>imprecision</w:t>
            </w:r>
            <w:r w:rsidR="007D3660">
              <w:rPr>
                <w:rFonts w:ascii="Calibri" w:eastAsia="Times New Roman" w:hAnsi="Calibri" w:cs="Calibri"/>
                <w:sz w:val="16"/>
                <w:szCs w:val="16"/>
              </w:rPr>
              <w:t xml:space="preserve"> </w:t>
            </w:r>
            <w:r w:rsidR="00EA639A">
              <w:rPr>
                <w:rFonts w:ascii="Calibri" w:eastAsia="Times New Roman" w:hAnsi="Calibri" w:cs="Calibri"/>
                <w:sz w:val="16"/>
                <w:szCs w:val="16"/>
              </w:rPr>
              <w:t xml:space="preserve">from 1 RCT enrolling 72 </w:t>
            </w:r>
            <w:r w:rsidR="00F30E8C">
              <w:rPr>
                <w:rFonts w:ascii="Calibri" w:eastAsia="Times New Roman" w:hAnsi="Calibri" w:cs="Calibri"/>
                <w:sz w:val="16"/>
                <w:szCs w:val="16"/>
              </w:rPr>
              <w:t>participants</w:t>
            </w:r>
            <w:r w:rsidR="00EA639A">
              <w:rPr>
                <w:rFonts w:ascii="Calibri" w:eastAsia="Times New Roman" w:hAnsi="Calibri" w:cs="Calibri"/>
                <w:sz w:val="16"/>
                <w:szCs w:val="16"/>
              </w:rPr>
              <w:t>.</w:t>
            </w:r>
            <w:r w:rsidR="00F30E8C">
              <w:t xml:space="preserve"> </w:t>
            </w:r>
            <w:r w:rsidR="00922930">
              <w:rPr>
                <w:rFonts w:ascii="Calibri" w:eastAsia="Times New Roman" w:hAnsi="Calibri" w:cs="Calibri"/>
                <w:sz w:val="16"/>
                <w:szCs w:val="16"/>
              </w:rPr>
              <w:fldChar w:fldCharType="begin"/>
            </w:r>
            <w:r w:rsidR="00922930">
              <w:rPr>
                <w:rFonts w:ascii="Calibri" w:eastAsia="Times New Roman" w:hAnsi="Calibri" w:cs="Calibri"/>
                <w:sz w:val="16"/>
                <w:szCs w:val="16"/>
              </w:rPr>
              <w:instrText xml:space="preserve"> ADDIN EN.CITE &lt;EndNote&gt;&lt;Cite&gt;&lt;Author&gt;McCarthy&lt;/Author&gt;&lt;Year&gt;2013&lt;/Year&gt;&lt;RecNum&gt;38&lt;/RecNum&gt;&lt;IDText&gt;e135-41&lt;/IDText&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McCarthy 2013 e135}</w:t>
            </w:r>
            <w:r w:rsidR="00922930">
              <w:rPr>
                <w:rFonts w:ascii="Calibri" w:eastAsia="Times New Roman" w:hAnsi="Calibri" w:cs="Calibri"/>
                <w:sz w:val="16"/>
                <w:szCs w:val="16"/>
              </w:rPr>
              <w:fldChar w:fldCharType="end"/>
            </w:r>
            <w:r w:rsidR="00F30E8C" w:rsidRPr="00F30E8C" w:rsidDel="00F30E8C">
              <w:rPr>
                <w:rFonts w:ascii="Calibri" w:eastAsia="Times New Roman" w:hAnsi="Calibri" w:cs="Calibri"/>
                <w:sz w:val="16"/>
                <w:szCs w:val="16"/>
              </w:rPr>
              <w:t xml:space="preserve"> </w:t>
            </w:r>
            <w:r w:rsidR="00CE381B">
              <w:rPr>
                <w:rFonts w:ascii="Calibri" w:eastAsia="Times New Roman" w:hAnsi="Calibri" w:cs="Calibri"/>
                <w:sz w:val="16"/>
                <w:szCs w:val="16"/>
              </w:rPr>
              <w:t xml:space="preserve">This study compared thermal mattress with no </w:t>
            </w:r>
            <w:r w:rsidR="005D15B0">
              <w:rPr>
                <w:rFonts w:ascii="Calibri" w:eastAsia="Times New Roman" w:hAnsi="Calibri" w:cs="Calibri"/>
                <w:sz w:val="16"/>
                <w:szCs w:val="16"/>
              </w:rPr>
              <w:t>thermal</w:t>
            </w:r>
            <w:r w:rsidR="00CE381B">
              <w:rPr>
                <w:rFonts w:ascii="Calibri" w:eastAsia="Times New Roman" w:hAnsi="Calibri" w:cs="Calibri"/>
                <w:sz w:val="16"/>
                <w:szCs w:val="16"/>
              </w:rPr>
              <w:t xml:space="preserve"> mattress. </w:t>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493"/>
              <w:gridCol w:w="1016"/>
              <w:gridCol w:w="1191"/>
              <w:gridCol w:w="771"/>
              <w:gridCol w:w="968"/>
              <w:gridCol w:w="1179"/>
            </w:tblGrid>
            <w:tr w:rsidR="00492C05" w14:paraId="1E9F5A6B" w14:textId="77777777">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1724C53D" w14:textId="4DCD5716" w:rsidR="005A2EFA" w:rsidRDefault="00776039">
                  <w:pPr>
                    <w:rPr>
                      <w:rFonts w:ascii="Times New Roman" w:eastAsia="Times New Roman" w:hAnsi="Times New Roman" w:cs="Times New Roman"/>
                      <w:b/>
                      <w:bCs/>
                      <w:color w:val="FFFFFF"/>
                      <w:sz w:val="16"/>
                      <w:szCs w:val="16"/>
                    </w:rPr>
                  </w:pPr>
                  <w:r>
                    <w:rPr>
                      <w:rFonts w:eastAsia="Times New Roman"/>
                      <w:b/>
                      <w:bCs/>
                      <w:color w:val="FFFFFF"/>
                      <w:sz w:val="16"/>
                      <w:szCs w:val="16"/>
                    </w:rPr>
                    <w:t>Primary o</w:t>
                  </w:r>
                  <w:r w:rsidR="00EA639A">
                    <w:rPr>
                      <w:rFonts w:eastAsia="Times New Roman"/>
                      <w:b/>
                      <w:bCs/>
                      <w:color w:val="FFFFFF"/>
                      <w:sz w:val="16"/>
                      <w:szCs w:val="16"/>
                    </w:rPr>
                    <w:t>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78AF7539" w14:textId="445A7E09" w:rsidR="005A2EFA" w:rsidRDefault="00EA639A">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7E30F128" w14:textId="77777777" w:rsidR="005A2EFA" w:rsidRDefault="00EA639A">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6A089A3" w14:textId="77777777" w:rsidR="005A2EFA" w:rsidRDefault="00EA639A">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7CD00AA" w14:textId="77777777" w:rsidR="005A2EFA" w:rsidRDefault="00EA639A">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492C05" w14:paraId="03E0B7F7" w14:textId="77777777">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25C7A7C" w14:textId="77777777" w:rsidR="005A2EFA" w:rsidRDefault="005A2EFA">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0D3C90E" w14:textId="77777777" w:rsidR="005A2EFA" w:rsidRDefault="005A2EFA">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7D4E80B" w14:textId="77777777" w:rsidR="005A2EFA" w:rsidRDefault="005A2EFA">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DD6AC30" w14:textId="77777777" w:rsidR="005A2EFA" w:rsidRDefault="005A2EFA">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F987E23" w14:textId="77777777" w:rsidR="005A2EFA" w:rsidRDefault="00EA639A">
                  <w:pPr>
                    <w:rPr>
                      <w:rFonts w:eastAsia="Times New Roman"/>
                      <w:b/>
                      <w:bCs/>
                      <w:color w:val="000000"/>
                      <w:sz w:val="16"/>
                      <w:szCs w:val="16"/>
                    </w:rPr>
                  </w:pPr>
                  <w:r>
                    <w:rPr>
                      <w:rFonts w:eastAsia="Times New Roman"/>
                      <w:b/>
                      <w:bCs/>
                      <w:color w:val="000000"/>
                      <w:sz w:val="16"/>
                      <w:szCs w:val="16"/>
                    </w:rPr>
                    <w:t>Risk with thermal mattress</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82BD03E" w14:textId="77777777" w:rsidR="005A2EFA" w:rsidRDefault="00EA639A">
                  <w:pPr>
                    <w:rPr>
                      <w:rFonts w:eastAsia="Times New Roman"/>
                      <w:b/>
                      <w:bCs/>
                      <w:color w:val="000000"/>
                      <w:sz w:val="16"/>
                      <w:szCs w:val="16"/>
                    </w:rPr>
                  </w:pPr>
                  <w:r>
                    <w:rPr>
                      <w:rFonts w:eastAsia="Times New Roman"/>
                      <w:b/>
                      <w:bCs/>
                      <w:color w:val="000000"/>
                      <w:sz w:val="16"/>
                      <w:szCs w:val="16"/>
                    </w:rPr>
                    <w:t>Risk difference with thermal mattress</w:t>
                  </w:r>
                </w:p>
              </w:tc>
            </w:tr>
            <w:tr w:rsidR="00492C05" w14:paraId="03853CBF" w14:textId="77777777" w:rsidTr="00A928A1">
              <w:trPr>
                <w:trHeight w:val="807"/>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EFE1F3F" w14:textId="74DA861C" w:rsidR="00F30E8C" w:rsidRDefault="00F30E8C">
                  <w:pPr>
                    <w:rPr>
                      <w:rFonts w:eastAsia="Times New Roman"/>
                      <w:sz w:val="16"/>
                      <w:szCs w:val="16"/>
                    </w:rPr>
                  </w:pPr>
                  <w:r>
                    <w:rPr>
                      <w:rStyle w:val="label"/>
                      <w:rFonts w:eastAsia="Times New Roman"/>
                      <w:sz w:val="16"/>
                      <w:szCs w:val="16"/>
                    </w:rPr>
                    <w:t xml:space="preserve">Survival </w:t>
                  </w:r>
                  <w:r w:rsidR="00450A8D" w:rsidRPr="00450A8D">
                    <w:rPr>
                      <w:rStyle w:val="label"/>
                      <w:rFonts w:eastAsia="Times New Roman"/>
                      <w:sz w:val="16"/>
                      <w:szCs w:val="16"/>
                    </w:rPr>
                    <w:t>–</w:t>
                  </w:r>
                  <w:r w:rsidR="00450A8D" w:rsidRPr="00E67CA9">
                    <w:rPr>
                      <w:rStyle w:val="label"/>
                      <w:sz w:val="16"/>
                      <w:szCs w:val="16"/>
                    </w:rPr>
                    <w:t xml:space="preserve"> </w:t>
                  </w:r>
                  <w:r w:rsidR="00191370">
                    <w:rPr>
                      <w:rStyle w:val="label"/>
                      <w:sz w:val="16"/>
                      <w:szCs w:val="16"/>
                    </w:rPr>
                    <w:t>control group</w:t>
                  </w:r>
                  <w:r w:rsidR="00492C05">
                    <w:rPr>
                      <w:rStyle w:val="label"/>
                      <w:sz w:val="16"/>
                      <w:szCs w:val="16"/>
                    </w:rPr>
                    <w:t xml:space="preserve"> no thermal mattress</w:t>
                  </w:r>
                  <w:r w:rsidR="00450A8D">
                    <w:rPr>
                      <w:rStyle w:val="label"/>
                    </w:rPr>
                    <w:t xml:space="preserve">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601ADA5" w14:textId="77777777" w:rsidR="00F30E8C" w:rsidRDefault="00F30E8C">
                  <w:pPr>
                    <w:rPr>
                      <w:rFonts w:eastAsia="Times New Roman"/>
                      <w:sz w:val="16"/>
                      <w:szCs w:val="16"/>
                    </w:rPr>
                  </w:pPr>
                  <w:r>
                    <w:rPr>
                      <w:rFonts w:eastAsia="Times New Roman"/>
                      <w:sz w:val="16"/>
                      <w:szCs w:val="16"/>
                    </w:rPr>
                    <w:t>174</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96F7327" w14:textId="77777777" w:rsidR="00F30E8C" w:rsidRDefault="00F30E8C">
                  <w:pPr>
                    <w:rPr>
                      <w:rFonts w:eastAsia="Times New Roman"/>
                      <w:sz w:val="16"/>
                      <w:szCs w:val="16"/>
                    </w:rPr>
                  </w:pPr>
                  <w:r>
                    <w:rPr>
                      <w:rStyle w:val="quality-sign"/>
                      <w:rFonts w:ascii="Cambria Math" w:eastAsia="Times New Roman" w:hAnsi="Cambria Math" w:cs="Cambria Math"/>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a,b</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3A15B55" w14:textId="77777777" w:rsidR="00F30E8C" w:rsidRDefault="00F30E8C">
                  <w:pPr>
                    <w:rPr>
                      <w:rFonts w:eastAsia="Times New Roman"/>
                      <w:sz w:val="16"/>
                      <w:szCs w:val="16"/>
                    </w:rPr>
                  </w:pPr>
                  <w:r>
                    <w:rPr>
                      <w:rStyle w:val="block"/>
                      <w:rFonts w:eastAsia="Times New Roman"/>
                      <w:b/>
                      <w:bCs/>
                      <w:sz w:val="16"/>
                      <w:szCs w:val="16"/>
                    </w:rPr>
                    <w:t>RR 1.02</w:t>
                  </w:r>
                  <w:r>
                    <w:rPr>
                      <w:rFonts w:eastAsia="Times New Roman"/>
                      <w:sz w:val="16"/>
                      <w:szCs w:val="16"/>
                    </w:rPr>
                    <w:br/>
                  </w:r>
                  <w:r>
                    <w:rPr>
                      <w:rStyle w:val="cell"/>
                      <w:rFonts w:eastAsia="Times New Roman"/>
                      <w:sz w:val="16"/>
                      <w:szCs w:val="16"/>
                    </w:rPr>
                    <w:t>(0.98 to 1.06)</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7B2EC69F" w14:textId="5C5336AA" w:rsidR="00F30E8C" w:rsidRDefault="00F30E8C" w:rsidP="00782821">
                  <w:pPr>
                    <w:rPr>
                      <w:rFonts w:eastAsia="Times New Roman"/>
                      <w:color w:val="000000"/>
                      <w:sz w:val="16"/>
                      <w:szCs w:val="16"/>
                    </w:rPr>
                  </w:pPr>
                  <w:r>
                    <w:rPr>
                      <w:rFonts w:eastAsia="Times New Roman"/>
                      <w:color w:val="000000"/>
                      <w:sz w:val="16"/>
                      <w:szCs w:val="16"/>
                    </w:rPr>
                    <w:t>929 per 1,000</w:t>
                  </w:r>
                </w:p>
              </w:tc>
              <w:tc>
                <w:tcPr>
                  <w:tcW w:w="0" w:type="auto"/>
                  <w:tcBorders>
                    <w:top w:val="single" w:sz="6" w:space="0" w:color="BFBFBF"/>
                    <w:left w:val="single" w:sz="6" w:space="0" w:color="BFBFBF"/>
                    <w:right w:val="single" w:sz="6" w:space="0" w:color="BFBFBF"/>
                  </w:tcBorders>
                  <w:shd w:val="clear" w:color="auto" w:fill="EBEBEB"/>
                </w:tcPr>
                <w:p w14:paraId="4039C69D" w14:textId="3778FBE5" w:rsidR="00F30E8C" w:rsidRDefault="00F30E8C" w:rsidP="00FF67C8">
                  <w:pPr>
                    <w:rPr>
                      <w:rFonts w:eastAsia="Times New Roman"/>
                      <w:color w:val="000000"/>
                      <w:sz w:val="16"/>
                      <w:szCs w:val="16"/>
                    </w:rPr>
                  </w:pPr>
                  <w:r>
                    <w:rPr>
                      <w:rStyle w:val="cell-value"/>
                      <w:rFonts w:eastAsia="Times New Roman"/>
                      <w:b/>
                      <w:bCs/>
                      <w:color w:val="000000"/>
                      <w:sz w:val="16"/>
                      <w:szCs w:val="16"/>
                    </w:rPr>
                    <w:t>19 more per 1,000</w:t>
                  </w:r>
                  <w:r>
                    <w:rPr>
                      <w:rFonts w:eastAsia="Times New Roman"/>
                      <w:color w:val="000000"/>
                      <w:sz w:val="16"/>
                      <w:szCs w:val="16"/>
                    </w:rPr>
                    <w:br/>
                  </w:r>
                  <w:r>
                    <w:rPr>
                      <w:rStyle w:val="cell-value"/>
                      <w:rFonts w:eastAsia="Times New Roman"/>
                      <w:color w:val="000000"/>
                      <w:sz w:val="16"/>
                      <w:szCs w:val="16"/>
                    </w:rPr>
                    <w:t>(19 fewer to 56 more)</w:t>
                  </w:r>
                </w:p>
              </w:tc>
            </w:tr>
            <w:tr w:rsidR="00492C05" w14:paraId="7AA7176C" w14:textId="77777777" w:rsidTr="00A928A1">
              <w:trPr>
                <w:trHeight w:val="781"/>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40B232B" w14:textId="2C1DBAD1" w:rsidR="00F30E8C" w:rsidRDefault="00F30E8C">
                  <w:pPr>
                    <w:rPr>
                      <w:rFonts w:eastAsia="Times New Roman"/>
                      <w:sz w:val="16"/>
                      <w:szCs w:val="16"/>
                    </w:rPr>
                  </w:pPr>
                  <w:r>
                    <w:rPr>
                      <w:rStyle w:val="label"/>
                      <w:rFonts w:eastAsia="Times New Roman"/>
                      <w:sz w:val="16"/>
                      <w:szCs w:val="16"/>
                    </w:rPr>
                    <w:t xml:space="preserve">Survival </w:t>
                  </w:r>
                  <w:r w:rsidR="00492C05">
                    <w:rPr>
                      <w:rStyle w:val="label"/>
                      <w:rFonts w:eastAsia="Times New Roman"/>
                      <w:sz w:val="16"/>
                      <w:szCs w:val="16"/>
                    </w:rPr>
                    <w:t xml:space="preserve">– </w:t>
                  </w:r>
                  <w:r w:rsidR="00191370">
                    <w:rPr>
                      <w:rStyle w:val="label"/>
                      <w:rFonts w:eastAsia="Times New Roman"/>
                      <w:sz w:val="16"/>
                      <w:szCs w:val="16"/>
                    </w:rPr>
                    <w:t>control group</w:t>
                  </w:r>
                  <w:r w:rsidR="00492C05">
                    <w:rPr>
                      <w:rStyle w:val="label"/>
                      <w:rFonts w:eastAsia="Times New Roman"/>
                      <w:sz w:val="16"/>
                      <w:szCs w:val="16"/>
                    </w:rPr>
                    <w:t xml:space="preserve"> plastic bag or wrap</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A50EA2F" w14:textId="77777777" w:rsidR="00F30E8C" w:rsidRDefault="00F30E8C">
                  <w:pPr>
                    <w:rPr>
                      <w:rFonts w:eastAsia="Times New Roman"/>
                      <w:sz w:val="16"/>
                      <w:szCs w:val="16"/>
                    </w:rPr>
                  </w:pPr>
                  <w:r>
                    <w:rPr>
                      <w:rFonts w:eastAsia="Times New Roman"/>
                      <w:sz w:val="16"/>
                      <w:szCs w:val="16"/>
                    </w:rPr>
                    <w:t>77</w:t>
                  </w:r>
                  <w:r>
                    <w:rPr>
                      <w:rFonts w:eastAsia="Times New Roman"/>
                      <w:sz w:val="16"/>
                      <w:szCs w:val="16"/>
                    </w:rPr>
                    <w:br/>
                    <w:t>(2 RCTs)</w:t>
                  </w:r>
                  <w:r>
                    <w:rPr>
                      <w:rFonts w:eastAsia="Times New Roman"/>
                      <w:sz w:val="16"/>
                      <w:szCs w:val="16"/>
                      <w:vertAlign w:val="superscript"/>
                    </w:rPr>
                    <w:t>3,4</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34E470" w14:textId="77777777" w:rsidR="00F30E8C" w:rsidRDefault="00F30E8C">
                  <w:pPr>
                    <w:rPr>
                      <w:rFonts w:eastAsia="Times New Roman"/>
                      <w:sz w:val="16"/>
                      <w:szCs w:val="16"/>
                    </w:rPr>
                  </w:pPr>
                  <w:r>
                    <w:rPr>
                      <w:rStyle w:val="quality-sign"/>
                      <w:rFonts w:ascii="Cambria Math" w:eastAsia="Times New Roman" w:hAnsi="Cambria Math" w:cs="Cambria Math"/>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a,c</w:t>
                  </w:r>
                  <w:proofErr w:type="gramEnd"/>
                  <w:r>
                    <w:rPr>
                      <w:rFonts w:eastAsia="Times New Roman"/>
                      <w:sz w:val="16"/>
                      <w:szCs w:val="16"/>
                      <w:vertAlign w:val="superscript"/>
                    </w:rPr>
                    <w:t>,d</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2C94F2" w14:textId="77777777" w:rsidR="00F30E8C" w:rsidRDefault="00F30E8C">
                  <w:pPr>
                    <w:rPr>
                      <w:rFonts w:eastAsia="Times New Roman"/>
                      <w:sz w:val="16"/>
                      <w:szCs w:val="16"/>
                    </w:rPr>
                  </w:pPr>
                  <w:r>
                    <w:rPr>
                      <w:rStyle w:val="block"/>
                      <w:rFonts w:eastAsia="Times New Roman"/>
                      <w:b/>
                      <w:bCs/>
                      <w:sz w:val="16"/>
                      <w:szCs w:val="16"/>
                    </w:rPr>
                    <w:t>RR 0.96</w:t>
                  </w:r>
                  <w:r>
                    <w:rPr>
                      <w:rFonts w:eastAsia="Times New Roman"/>
                      <w:sz w:val="16"/>
                      <w:szCs w:val="16"/>
                    </w:rPr>
                    <w:br/>
                  </w:r>
                  <w:r>
                    <w:rPr>
                      <w:rStyle w:val="cell"/>
                      <w:rFonts w:eastAsia="Times New Roman"/>
                      <w:sz w:val="16"/>
                      <w:szCs w:val="16"/>
                    </w:rPr>
                    <w:t>(0.87 to 1.05)</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5623592B" w14:textId="7FD8E43A" w:rsidR="00F30E8C" w:rsidRDefault="00F30E8C" w:rsidP="00F15959">
                  <w:pPr>
                    <w:rPr>
                      <w:rFonts w:eastAsia="Times New Roman"/>
                      <w:color w:val="000000"/>
                      <w:sz w:val="16"/>
                      <w:szCs w:val="16"/>
                    </w:rPr>
                  </w:pPr>
                  <w:r>
                    <w:rPr>
                      <w:rFonts w:eastAsia="Times New Roman"/>
                      <w:color w:val="000000"/>
                      <w:sz w:val="16"/>
                      <w:szCs w:val="16"/>
                    </w:rPr>
                    <w:t>875 per 1,000</w:t>
                  </w:r>
                </w:p>
              </w:tc>
              <w:tc>
                <w:tcPr>
                  <w:tcW w:w="0" w:type="auto"/>
                  <w:tcBorders>
                    <w:top w:val="single" w:sz="6" w:space="0" w:color="BFBFBF"/>
                    <w:left w:val="single" w:sz="6" w:space="0" w:color="BFBFBF"/>
                    <w:right w:val="single" w:sz="6" w:space="0" w:color="BFBFBF"/>
                  </w:tcBorders>
                  <w:shd w:val="clear" w:color="auto" w:fill="EBEBEB"/>
                </w:tcPr>
                <w:p w14:paraId="565AF648" w14:textId="5E372848" w:rsidR="00F30E8C" w:rsidRDefault="00F30E8C" w:rsidP="00602438">
                  <w:pPr>
                    <w:rPr>
                      <w:rFonts w:eastAsia="Times New Roman"/>
                      <w:color w:val="000000"/>
                      <w:sz w:val="16"/>
                      <w:szCs w:val="16"/>
                    </w:rPr>
                  </w:pPr>
                  <w:r>
                    <w:rPr>
                      <w:rStyle w:val="cell-value"/>
                      <w:rFonts w:eastAsia="Times New Roman"/>
                      <w:b/>
                      <w:bCs/>
                      <w:color w:val="000000"/>
                      <w:sz w:val="16"/>
                      <w:szCs w:val="16"/>
                    </w:rPr>
                    <w:t>35 fewer per 1,000</w:t>
                  </w:r>
                  <w:r>
                    <w:rPr>
                      <w:rFonts w:eastAsia="Times New Roman"/>
                      <w:color w:val="000000"/>
                      <w:sz w:val="16"/>
                      <w:szCs w:val="16"/>
                    </w:rPr>
                    <w:br/>
                  </w:r>
                  <w:r>
                    <w:rPr>
                      <w:rStyle w:val="cell-value"/>
                      <w:rFonts w:eastAsia="Times New Roman"/>
                      <w:color w:val="000000"/>
                      <w:sz w:val="16"/>
                      <w:szCs w:val="16"/>
                    </w:rPr>
                    <w:t>(114 fewer to 44 more)</w:t>
                  </w:r>
                </w:p>
              </w:tc>
            </w:tr>
            <w:tr w:rsidR="00492C05" w14:paraId="6B1834AD" w14:textId="77777777" w:rsidTr="00A928A1">
              <w:trPr>
                <w:trHeight w:val="1167"/>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CBDA135" w14:textId="2A9ACBA0" w:rsidR="00450A8D" w:rsidRDefault="00450A8D">
                  <w:pPr>
                    <w:rPr>
                      <w:rStyle w:val="label"/>
                      <w:rFonts w:eastAsia="Times New Roman"/>
                      <w:sz w:val="16"/>
                      <w:szCs w:val="16"/>
                    </w:rPr>
                  </w:pPr>
                  <w:r>
                    <w:rPr>
                      <w:rStyle w:val="label"/>
                      <w:rFonts w:eastAsia="Times New Roman"/>
                      <w:sz w:val="16"/>
                      <w:szCs w:val="16"/>
                    </w:rPr>
                    <w:t xml:space="preserve">Normothermia on admission </w:t>
                  </w:r>
                  <w:r w:rsidR="002B752C">
                    <w:rPr>
                      <w:rStyle w:val="label"/>
                      <w:rFonts w:eastAsia="Times New Roman"/>
                      <w:sz w:val="16"/>
                      <w:szCs w:val="16"/>
                    </w:rPr>
                    <w:t>(</w:t>
                  </w:r>
                  <w:r>
                    <w:rPr>
                      <w:rStyle w:val="label"/>
                      <w:rFonts w:eastAsia="Times New Roman"/>
                      <w:sz w:val="16"/>
                      <w:szCs w:val="16"/>
                    </w:rPr>
                    <w:t>36.5-37.5ºC</w:t>
                  </w:r>
                  <w:r w:rsidR="002B752C">
                    <w:rPr>
                      <w:rStyle w:val="label"/>
                      <w:rFonts w:eastAsia="Times New Roman"/>
                      <w:sz w:val="16"/>
                      <w:szCs w:val="16"/>
                    </w:rPr>
                    <w:t>)</w:t>
                  </w:r>
                </w:p>
                <w:p w14:paraId="14368B08" w14:textId="7CFFA2EE" w:rsidR="00492C05" w:rsidRDefault="00191370">
                  <w:pPr>
                    <w:rPr>
                      <w:rFonts w:eastAsia="Times New Roman"/>
                      <w:sz w:val="16"/>
                      <w:szCs w:val="16"/>
                    </w:rPr>
                  </w:pPr>
                  <w:r w:rsidRPr="00450A8D">
                    <w:rPr>
                      <w:rStyle w:val="label"/>
                      <w:rFonts w:eastAsia="Times New Roman"/>
                      <w:sz w:val="16"/>
                      <w:szCs w:val="16"/>
                    </w:rPr>
                    <w:t>–</w:t>
                  </w:r>
                  <w:r w:rsidRPr="00E67CA9">
                    <w:rPr>
                      <w:rStyle w:val="label"/>
                      <w:sz w:val="16"/>
                      <w:szCs w:val="16"/>
                    </w:rPr>
                    <w:t xml:space="preserve"> </w:t>
                  </w:r>
                  <w:r>
                    <w:rPr>
                      <w:rStyle w:val="label"/>
                      <w:sz w:val="16"/>
                      <w:szCs w:val="16"/>
                    </w:rPr>
                    <w:t>control group no thermal mattres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B8068D5" w14:textId="77777777" w:rsidR="00450A8D" w:rsidRDefault="00450A8D">
                  <w:pPr>
                    <w:rPr>
                      <w:rFonts w:eastAsia="Times New Roman"/>
                      <w:sz w:val="16"/>
                      <w:szCs w:val="16"/>
                    </w:rPr>
                  </w:pPr>
                  <w:r>
                    <w:rPr>
                      <w:rFonts w:eastAsia="Times New Roman"/>
                      <w:sz w:val="16"/>
                      <w:szCs w:val="16"/>
                    </w:rPr>
                    <w:t>72</w:t>
                  </w:r>
                  <w:r>
                    <w:rPr>
                      <w:rFonts w:eastAsia="Times New Roman"/>
                      <w:sz w:val="16"/>
                      <w:szCs w:val="16"/>
                    </w:rPr>
                    <w:br/>
                    <w:t>(1 RCT)</w:t>
                  </w:r>
                  <w:r>
                    <w:rPr>
                      <w:rFonts w:eastAsia="Times New Roman"/>
                      <w:sz w:val="16"/>
                      <w:szCs w:val="16"/>
                      <w:vertAlign w:val="superscript"/>
                    </w:rPr>
                    <w:t>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8426C53" w14:textId="77777777" w:rsidR="00450A8D" w:rsidRDefault="00450A8D">
                  <w:pPr>
                    <w:rPr>
                      <w:rFonts w:eastAsia="Times New Roman"/>
                      <w:sz w:val="16"/>
                      <w:szCs w:val="16"/>
                    </w:rPr>
                  </w:pPr>
                  <w:r>
                    <w:rPr>
                      <w:rStyle w:val="quality-sign"/>
                      <w:rFonts w:ascii="Cambria Math" w:eastAsia="Times New Roman" w:hAnsi="Cambria Math" w:cs="Cambria Math"/>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a,e</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74287CB" w14:textId="77777777" w:rsidR="00450A8D" w:rsidRDefault="00450A8D">
                  <w:pPr>
                    <w:rPr>
                      <w:rFonts w:eastAsia="Times New Roman"/>
                      <w:sz w:val="16"/>
                      <w:szCs w:val="16"/>
                    </w:rPr>
                  </w:pPr>
                  <w:r>
                    <w:rPr>
                      <w:rStyle w:val="block"/>
                      <w:rFonts w:eastAsia="Times New Roman"/>
                      <w:b/>
                      <w:bCs/>
                      <w:sz w:val="16"/>
                      <w:szCs w:val="16"/>
                    </w:rPr>
                    <w:t>RR 0.53</w:t>
                  </w:r>
                  <w:r>
                    <w:rPr>
                      <w:rFonts w:eastAsia="Times New Roman"/>
                      <w:sz w:val="16"/>
                      <w:szCs w:val="16"/>
                    </w:rPr>
                    <w:br/>
                  </w:r>
                  <w:r>
                    <w:rPr>
                      <w:rStyle w:val="cell"/>
                      <w:rFonts w:eastAsia="Times New Roman"/>
                      <w:sz w:val="16"/>
                      <w:szCs w:val="16"/>
                    </w:rPr>
                    <w:t>(0.34 to 0.81)</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208F2857" w14:textId="21C50D73" w:rsidR="00450A8D" w:rsidRDefault="00450A8D" w:rsidP="00F51ED1">
                  <w:pPr>
                    <w:rPr>
                      <w:rFonts w:eastAsia="Times New Roman"/>
                      <w:color w:val="000000"/>
                      <w:sz w:val="16"/>
                      <w:szCs w:val="16"/>
                    </w:rPr>
                  </w:pPr>
                  <w:r>
                    <w:rPr>
                      <w:rFonts w:eastAsia="Times New Roman"/>
                      <w:color w:val="000000"/>
                      <w:sz w:val="16"/>
                      <w:szCs w:val="16"/>
                    </w:rPr>
                    <w:t>771 per 1,000</w:t>
                  </w:r>
                </w:p>
              </w:tc>
              <w:tc>
                <w:tcPr>
                  <w:tcW w:w="0" w:type="auto"/>
                  <w:tcBorders>
                    <w:top w:val="single" w:sz="6" w:space="0" w:color="BFBFBF"/>
                    <w:left w:val="single" w:sz="6" w:space="0" w:color="BFBFBF"/>
                    <w:right w:val="single" w:sz="6" w:space="0" w:color="BFBFBF"/>
                  </w:tcBorders>
                  <w:shd w:val="clear" w:color="auto" w:fill="EBEBEB"/>
                </w:tcPr>
                <w:p w14:paraId="1E602FD8" w14:textId="1EC7F67F" w:rsidR="00450A8D" w:rsidRDefault="00450A8D" w:rsidP="002102F3">
                  <w:pPr>
                    <w:rPr>
                      <w:rFonts w:eastAsia="Times New Roman"/>
                      <w:color w:val="000000"/>
                      <w:sz w:val="16"/>
                      <w:szCs w:val="16"/>
                    </w:rPr>
                  </w:pPr>
                  <w:r>
                    <w:rPr>
                      <w:rStyle w:val="cell-value"/>
                      <w:rFonts w:eastAsia="Times New Roman"/>
                      <w:b/>
                      <w:bCs/>
                      <w:color w:val="000000"/>
                      <w:sz w:val="16"/>
                      <w:szCs w:val="16"/>
                    </w:rPr>
                    <w:t>363 fewer per 1,000</w:t>
                  </w:r>
                  <w:r>
                    <w:rPr>
                      <w:rFonts w:eastAsia="Times New Roman"/>
                      <w:color w:val="000000"/>
                      <w:sz w:val="16"/>
                      <w:szCs w:val="16"/>
                    </w:rPr>
                    <w:br/>
                  </w:r>
                  <w:r>
                    <w:rPr>
                      <w:rStyle w:val="cell-value"/>
                      <w:rFonts w:eastAsia="Times New Roman"/>
                      <w:color w:val="000000"/>
                      <w:sz w:val="16"/>
                      <w:szCs w:val="16"/>
                    </w:rPr>
                    <w:t>(509 fewer to 147 fewer)</w:t>
                  </w:r>
                </w:p>
              </w:tc>
            </w:tr>
          </w:tbl>
          <w:p w14:paraId="26123136" w14:textId="61B0B83B" w:rsidR="00F30E8C" w:rsidRPr="00E67CA9" w:rsidRDefault="00922930">
            <w:pPr>
              <w:numPr>
                <w:ilvl w:val="0"/>
                <w:numId w:val="1"/>
              </w:numPr>
              <w:spacing w:before="100" w:beforeAutospacing="1" w:after="100" w:afterAutospacing="1" w:line="240" w:lineRule="auto"/>
              <w:ind w:left="360"/>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Chawla&lt;/Author&gt;&lt;Year&gt;2011&lt;/Year&gt;&lt;RecNum&gt;34&lt;/RecNum&gt;&lt;IDText&gt;780-4&lt;/IDText&gt;&lt;DisplayText&gt;{Chawla 2011 780}&lt;/DisplayText&gt;&lt;record&gt;&lt;rec-number&gt;34&lt;/rec-number&gt;&lt;foreign-keys&gt;&lt;key app="EN" db-id="z5av02adre92x4eeefppzprdtv90xdfdxzra" timestamp="1660202088"&gt;34&lt;/key&gt;&lt;/foreign-keys&gt;&lt;ref-type name="Journal Article"&gt;17&lt;/ref-type&gt;&lt;contributors&gt;&lt;authors&gt;&lt;author&gt;Chawla, S.&lt;/author&gt;&lt;author&gt;Amaram, A.&lt;/author&gt;&lt;author&gt;Gopal, S. P.&lt;/author&gt;&lt;author&gt;Natarajan, G.&lt;/author&gt;&lt;/authors&gt;&lt;/contributors&gt;&lt;titles&gt;&lt;title&gt;Safety and efficacy of Trans-warmer mattress for preterm neonates: results of a randomized controlled trial&lt;/title&gt;&lt;secondary-title&gt;J Perinatol&lt;/secondary-title&gt;&lt;/titles&gt;&lt;periodical&gt;&lt;full-title&gt;J Perinatol&lt;/full-title&gt;&lt;/periodical&gt;&lt;pages&gt;780-4&lt;/pages&gt;&lt;volume&gt;31&lt;/volume&gt;&lt;number&gt;12&lt;/number&gt;&lt;dates&gt;&lt;year&gt;2011&lt;/year&gt;&lt;/dates&gt;&lt;accession-num&gt;21527905&lt;/accession-num&gt;&lt;label&gt;780&lt;/label&gt;&lt;urls&gt;&lt;related-urls&gt;&lt;url&gt;https://www.nature.com/articles/jp201133.pdf&lt;/url&gt;&lt;/related-urls&gt;&lt;/urls&gt;&lt;electronic-resource-num&gt;10.1038/jp.2011.33&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Chawla 2011 780}</w:t>
            </w:r>
            <w:r>
              <w:rPr>
                <w:rFonts w:eastAsia="Times New Roman" w:cstheme="minorHAnsi"/>
                <w:sz w:val="16"/>
                <w:szCs w:val="16"/>
              </w:rPr>
              <w:fldChar w:fldCharType="end"/>
            </w:r>
          </w:p>
          <w:p w14:paraId="7E70F0F7" w14:textId="0B5F3842" w:rsidR="005A2EFA" w:rsidRPr="00E67CA9" w:rsidRDefault="00922930">
            <w:pPr>
              <w:numPr>
                <w:ilvl w:val="0"/>
                <w:numId w:val="1"/>
              </w:numPr>
              <w:spacing w:before="100" w:beforeAutospacing="1" w:after="100" w:afterAutospacing="1" w:line="240" w:lineRule="auto"/>
              <w:ind w:left="360"/>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McCarthy&lt;/Author&gt;&lt;Year&gt;2013&lt;/Year&gt;&lt;RecNum&gt;38&lt;/RecNum&gt;&lt;IDText&gt;e135-41&lt;/IDText&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McCarthy 2013 e135}</w:t>
            </w:r>
            <w:r>
              <w:rPr>
                <w:rFonts w:eastAsia="Times New Roman" w:cstheme="minorHAnsi"/>
                <w:sz w:val="16"/>
                <w:szCs w:val="16"/>
              </w:rPr>
              <w:fldChar w:fldCharType="end"/>
            </w:r>
          </w:p>
          <w:p w14:paraId="4DD93A4D" w14:textId="4BF46E64" w:rsidR="005A2EFA" w:rsidRPr="00E67CA9" w:rsidRDefault="00922930">
            <w:pPr>
              <w:numPr>
                <w:ilvl w:val="0"/>
                <w:numId w:val="1"/>
              </w:numPr>
              <w:spacing w:before="100" w:beforeAutospacing="1" w:after="100" w:afterAutospacing="1" w:line="240" w:lineRule="auto"/>
              <w:ind w:left="360"/>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Simon&lt;/Author&gt;&lt;Year&gt;2011&lt;/Year&gt;&lt;RecNum&gt;21&lt;/RecNum&gt;&lt;IDText&gt;33-7&lt;/IDText&gt;&lt;DisplayText&gt;{Simon 2011 33}&lt;/DisplayText&gt;&lt;record&gt;&lt;rec-number&gt;21&lt;/rec-number&gt;&lt;foreign-keys&gt;&lt;key app="EN" db-id="z5av02adre92x4eeefppzprdtv90xdfdxzra" timestamp="1660200887"&gt;21&lt;/key&gt;&lt;/foreign-keys&gt;&lt;ref-type name="Journal Article"&gt;17&lt;/ref-type&gt;&lt;contributors&gt;&lt;authors&gt;&lt;author&gt;Simon, P.&lt;/author&gt;&lt;author&gt;Dannaway, D.&lt;/author&gt;&lt;author&gt;Bright, B.&lt;/author&gt;&lt;author&gt;Krous, L.&lt;/author&gt;&lt;author&gt;Wlodaver, A.&lt;/author&gt;&lt;author&gt;Burks, B.&lt;/author&gt;&lt;author&gt;Thi, C.&lt;/author&gt;&lt;author&gt;Milam, J.&lt;/author&gt;&lt;author&gt;Escobedo, M.&lt;/author&gt;&lt;/authors&gt;&lt;/contributors&gt;&lt;titles&gt;&lt;title&gt;Thermal defense of extremely low gestational age newborns during resuscitation: exothermic mattresses vs polyethylene wrap&lt;/title&gt;&lt;secondary-title&gt;J Perinatol&lt;/secondary-title&gt;&lt;/titles&gt;&lt;periodical&gt;&lt;full-title&gt;J Perinatol&lt;/full-title&gt;&lt;/periodical&gt;&lt;pages&gt;33-7&lt;/pages&gt;&lt;volume&gt;31&lt;/volume&gt;&lt;number&gt;1&lt;/number&gt;&lt;dates&gt;&lt;year&gt;2011&lt;/year&gt;&lt;/dates&gt;&lt;accession-num&gt;20410908&lt;/accession-num&gt;&lt;label&gt;33&lt;/label&gt;&lt;urls&gt;&lt;related-urls&gt;&lt;url&gt;https://www.nature.com/articles/jp201056.pdf&lt;/url&gt;&lt;/related-urls&gt;&lt;/urls&gt;&lt;electronic-resource-num&gt;10.1038/jp.2010.56&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Simon 2011 33}</w:t>
            </w:r>
            <w:r>
              <w:rPr>
                <w:rFonts w:eastAsia="Times New Roman" w:cstheme="minorHAnsi"/>
                <w:sz w:val="16"/>
                <w:szCs w:val="16"/>
              </w:rPr>
              <w:fldChar w:fldCharType="end"/>
            </w:r>
          </w:p>
          <w:p w14:paraId="219E7E81" w14:textId="6B5E5C34" w:rsidR="005A2EFA" w:rsidRPr="00E67CA9" w:rsidRDefault="00922930">
            <w:pPr>
              <w:numPr>
                <w:ilvl w:val="0"/>
                <w:numId w:val="1"/>
              </w:numPr>
              <w:spacing w:before="100" w:beforeAutospacing="1" w:after="0" w:line="240" w:lineRule="auto"/>
              <w:ind w:left="360"/>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McCarthy&lt;/Author&gt;&lt;Year&gt;2013&lt;/Year&gt;&lt;RecNum&gt;38&lt;/RecNum&gt;&lt;IDText&gt;e135-41&lt;/IDText&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McCarthy 2013 e135}</w:t>
            </w:r>
            <w:r>
              <w:rPr>
                <w:rFonts w:eastAsia="Times New Roman" w:cstheme="minorHAnsi"/>
                <w:sz w:val="16"/>
                <w:szCs w:val="16"/>
              </w:rPr>
              <w:fldChar w:fldCharType="end"/>
            </w:r>
          </w:p>
          <w:p w14:paraId="5867EF3B" w14:textId="3826B2E7" w:rsidR="005A2EFA" w:rsidRPr="00E67CA9" w:rsidRDefault="00935924">
            <w:pPr>
              <w:numPr>
                <w:ilvl w:val="0"/>
                <w:numId w:val="2"/>
              </w:numPr>
              <w:spacing w:before="100" w:beforeAutospacing="1" w:after="100" w:afterAutospacing="1" w:line="240" w:lineRule="auto"/>
              <w:ind w:left="360"/>
              <w:rPr>
                <w:rFonts w:eastAsia="Times New Roman" w:cstheme="minorHAnsi"/>
                <w:sz w:val="16"/>
                <w:szCs w:val="16"/>
              </w:rPr>
            </w:pPr>
            <w:r>
              <w:rPr>
                <w:rFonts w:eastAsia="Times New Roman" w:cstheme="minorHAnsi"/>
                <w:sz w:val="16"/>
                <w:szCs w:val="16"/>
              </w:rPr>
              <w:t>Optimal information size (</w:t>
            </w:r>
            <w:r w:rsidR="00EA639A" w:rsidRPr="00E67CA9">
              <w:rPr>
                <w:rFonts w:eastAsia="Times New Roman" w:cstheme="minorHAnsi"/>
                <w:sz w:val="16"/>
                <w:szCs w:val="16"/>
              </w:rPr>
              <w:t>OIS</w:t>
            </w:r>
            <w:r>
              <w:rPr>
                <w:rFonts w:eastAsia="Times New Roman" w:cstheme="minorHAnsi"/>
                <w:sz w:val="16"/>
                <w:szCs w:val="16"/>
              </w:rPr>
              <w:t>)</w:t>
            </w:r>
            <w:r w:rsidR="00EA639A" w:rsidRPr="00E67CA9">
              <w:rPr>
                <w:rFonts w:eastAsia="Times New Roman" w:cstheme="minorHAnsi"/>
                <w:sz w:val="16"/>
                <w:szCs w:val="16"/>
              </w:rPr>
              <w:t xml:space="preserve"> criterion not satisfied</w:t>
            </w:r>
          </w:p>
          <w:p w14:paraId="26519881" w14:textId="77777777" w:rsidR="005A2EFA" w:rsidRPr="00E67CA9" w:rsidRDefault="00EA639A">
            <w:pPr>
              <w:numPr>
                <w:ilvl w:val="0"/>
                <w:numId w:val="2"/>
              </w:numPr>
              <w:spacing w:before="100" w:beforeAutospacing="1" w:after="100" w:afterAutospacing="1" w:line="240" w:lineRule="auto"/>
              <w:ind w:left="360"/>
              <w:rPr>
                <w:rFonts w:eastAsia="Times New Roman" w:cstheme="minorHAnsi"/>
                <w:sz w:val="16"/>
                <w:szCs w:val="16"/>
              </w:rPr>
            </w:pPr>
            <w:r w:rsidRPr="00E67CA9">
              <w:rPr>
                <w:rFonts w:eastAsia="Times New Roman" w:cstheme="minorHAnsi"/>
                <w:sz w:val="16"/>
                <w:szCs w:val="16"/>
              </w:rPr>
              <w:t>One included study that contributed a large proportion of the participants was at high risk of bias</w:t>
            </w:r>
          </w:p>
          <w:p w14:paraId="23546030" w14:textId="77777777" w:rsidR="005A2EFA" w:rsidRPr="00E67CA9" w:rsidRDefault="00EA639A">
            <w:pPr>
              <w:numPr>
                <w:ilvl w:val="0"/>
                <w:numId w:val="2"/>
              </w:numPr>
              <w:spacing w:before="100" w:beforeAutospacing="1" w:after="100" w:afterAutospacing="1" w:line="240" w:lineRule="auto"/>
              <w:ind w:left="360"/>
              <w:rPr>
                <w:rFonts w:eastAsia="Times New Roman" w:cstheme="minorHAnsi"/>
                <w:sz w:val="16"/>
                <w:szCs w:val="16"/>
              </w:rPr>
            </w:pPr>
            <w:r w:rsidRPr="00E67CA9">
              <w:rPr>
                <w:rFonts w:eastAsia="Times New Roman" w:cstheme="minorHAnsi"/>
                <w:sz w:val="16"/>
                <w:szCs w:val="16"/>
              </w:rPr>
              <w:t>Study(</w:t>
            </w:r>
            <w:proofErr w:type="spellStart"/>
            <w:r w:rsidRPr="00E67CA9">
              <w:rPr>
                <w:rFonts w:eastAsia="Times New Roman" w:cstheme="minorHAnsi"/>
                <w:sz w:val="16"/>
                <w:szCs w:val="16"/>
              </w:rPr>
              <w:t>ies</w:t>
            </w:r>
            <w:proofErr w:type="spellEnd"/>
            <w:r w:rsidRPr="00E67CA9">
              <w:rPr>
                <w:rFonts w:eastAsia="Times New Roman" w:cstheme="minorHAnsi"/>
                <w:sz w:val="16"/>
                <w:szCs w:val="16"/>
              </w:rPr>
              <w:t>) compared a thermal mattress with use of a plastic bag or wrap</w:t>
            </w:r>
          </w:p>
          <w:p w14:paraId="76FAC450" w14:textId="77777777" w:rsidR="005A2EFA" w:rsidRPr="00E67CA9" w:rsidRDefault="00EA639A">
            <w:pPr>
              <w:numPr>
                <w:ilvl w:val="0"/>
                <w:numId w:val="2"/>
              </w:numPr>
              <w:spacing w:before="100" w:beforeAutospacing="1" w:after="100" w:afterAutospacing="1" w:line="240" w:lineRule="auto"/>
              <w:ind w:left="360"/>
              <w:rPr>
                <w:rFonts w:eastAsia="Times New Roman" w:cstheme="minorHAnsi"/>
                <w:sz w:val="16"/>
                <w:szCs w:val="16"/>
              </w:rPr>
            </w:pPr>
            <w:r w:rsidRPr="00E67CA9">
              <w:rPr>
                <w:rFonts w:eastAsia="Times New Roman" w:cstheme="minorHAnsi"/>
                <w:sz w:val="16"/>
                <w:szCs w:val="16"/>
              </w:rPr>
              <w:t>Both studies were at low risk of bias</w:t>
            </w:r>
          </w:p>
          <w:p w14:paraId="6E7C9B9F" w14:textId="2B0741EC" w:rsidR="005A2EFA" w:rsidRPr="008245B2" w:rsidRDefault="00EA639A">
            <w:pPr>
              <w:numPr>
                <w:ilvl w:val="0"/>
                <w:numId w:val="2"/>
              </w:numPr>
              <w:spacing w:before="100" w:beforeAutospacing="1" w:after="100" w:afterAutospacing="1" w:line="240" w:lineRule="auto"/>
              <w:ind w:left="360"/>
              <w:rPr>
                <w:rFonts w:ascii="Calibri" w:eastAsia="Times New Roman" w:hAnsi="Calibri" w:cs="Calibri"/>
                <w:sz w:val="16"/>
                <w:szCs w:val="16"/>
              </w:rPr>
            </w:pPr>
            <w:r w:rsidRPr="00E67CA9">
              <w:rPr>
                <w:rFonts w:eastAsia="Times New Roman" w:cstheme="minorHAnsi"/>
                <w:sz w:val="16"/>
                <w:szCs w:val="16"/>
              </w:rPr>
              <w:t>The only included study was at low risk of bias</w:t>
            </w:r>
          </w:p>
          <w:p w14:paraId="61A4E013" w14:textId="4BE4E988" w:rsidR="005A2EFA" w:rsidRPr="00776039" w:rsidRDefault="00CE381B" w:rsidP="00E67CA9">
            <w:pPr>
              <w:keepNext/>
              <w:rPr>
                <w:rFonts w:ascii="Calibri" w:eastAsia="Times New Roman" w:hAnsi="Calibri" w:cs="Calibri"/>
                <w:sz w:val="16"/>
                <w:szCs w:val="16"/>
              </w:rPr>
            </w:pPr>
            <w:r w:rsidRPr="00E67CA9">
              <w:rPr>
                <w:rFonts w:eastAsia="Times New Roman" w:cstheme="minorHAnsi"/>
                <w:b/>
                <w:bCs/>
                <w:sz w:val="16"/>
                <w:szCs w:val="16"/>
                <w:u w:val="single"/>
              </w:rPr>
              <w:lastRenderedPageBreak/>
              <w:t>Secondary Outcomes</w:t>
            </w:r>
          </w:p>
          <w:p w14:paraId="0266779A" w14:textId="37B33CC4" w:rsidR="005D15B0" w:rsidRDefault="00EA639A">
            <w:pPr>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mean body temperature on admission</w:t>
            </w:r>
            <w:r>
              <w:rPr>
                <w:rFonts w:ascii="Calibri" w:eastAsia="Times New Roman" w:hAnsi="Calibri" w:cs="Calibri"/>
                <w:sz w:val="16"/>
                <w:szCs w:val="16"/>
              </w:rPr>
              <w:t xml:space="preserve">, there was </w:t>
            </w:r>
            <w:r>
              <w:rPr>
                <w:rFonts w:ascii="Calibri" w:eastAsia="Times New Roman" w:hAnsi="Calibri" w:cs="Calibri"/>
                <w:b/>
                <w:bCs/>
                <w:sz w:val="16"/>
                <w:szCs w:val="16"/>
              </w:rPr>
              <w:t xml:space="preserve">possible clinical benefit. </w:t>
            </w:r>
            <w:r>
              <w:rPr>
                <w:rFonts w:ascii="Calibri" w:eastAsia="Times New Roman" w:hAnsi="Calibri" w:cs="Calibri"/>
                <w:sz w:val="16"/>
                <w:szCs w:val="16"/>
              </w:rPr>
              <w:t>The mean</w:t>
            </w:r>
            <w:r w:rsidR="00E0676A">
              <w:rPr>
                <w:rFonts w:ascii="Calibri" w:eastAsia="Times New Roman" w:hAnsi="Calibri" w:cs="Calibri"/>
                <w:sz w:val="16"/>
                <w:szCs w:val="16"/>
              </w:rPr>
              <w:t xml:space="preserve"> difference (MD) in</w:t>
            </w:r>
            <w:r>
              <w:rPr>
                <w:rFonts w:ascii="Calibri" w:eastAsia="Times New Roman" w:hAnsi="Calibri" w:cs="Calibri"/>
                <w:sz w:val="16"/>
                <w:szCs w:val="16"/>
              </w:rPr>
              <w:t xml:space="preserve"> temperature was 0.46</w:t>
            </w:r>
            <w:r w:rsidR="00E13BD5">
              <w:rPr>
                <w:rFonts w:ascii="Calibri" w:eastAsia="Times New Roman" w:hAnsi="Calibri" w:cs="Calibri"/>
                <w:sz w:val="16"/>
                <w:szCs w:val="16"/>
              </w:rPr>
              <w:t xml:space="preserve">°C </w:t>
            </w:r>
            <w:r>
              <w:rPr>
                <w:rFonts w:ascii="Calibri" w:eastAsia="Times New Roman" w:hAnsi="Calibri" w:cs="Calibri"/>
                <w:sz w:val="16"/>
                <w:szCs w:val="16"/>
              </w:rPr>
              <w:t>higher in the thermal mattress group (</w:t>
            </w:r>
            <w:r w:rsidR="00E0676A">
              <w:rPr>
                <w:rFonts w:ascii="Calibri" w:eastAsia="Times New Roman" w:hAnsi="Calibri" w:cs="Calibri"/>
                <w:sz w:val="16"/>
                <w:szCs w:val="16"/>
              </w:rPr>
              <w:t xml:space="preserve">95% CI </w:t>
            </w:r>
            <w:r>
              <w:rPr>
                <w:rFonts w:ascii="Calibri" w:eastAsia="Times New Roman" w:hAnsi="Calibri" w:cs="Calibri"/>
                <w:sz w:val="16"/>
                <w:szCs w:val="16"/>
              </w:rPr>
              <w:t>0.22 to 0.69°C</w:t>
            </w:r>
            <w:r w:rsidR="00E0676A" w:rsidRPr="00E67CA9">
              <w:rPr>
                <w:rFonts w:ascii="Calibri" w:eastAsia="Times New Roman" w:hAnsi="Calibri" w:cs="Calibri"/>
                <w:sz w:val="16"/>
                <w:szCs w:val="16"/>
              </w:rPr>
              <w:t>)</w:t>
            </w:r>
            <w:r w:rsidR="00E0676A">
              <w:rPr>
                <w:rFonts w:ascii="Calibri" w:eastAsia="Times New Roman" w:hAnsi="Calibri" w:cs="Calibri"/>
                <w:b/>
                <w:bCs/>
                <w:sz w:val="16"/>
                <w:szCs w:val="16"/>
              </w:rPr>
              <w:t xml:space="preserve"> l</w:t>
            </w:r>
            <w:r w:rsidRPr="00E67CA9">
              <w:rPr>
                <w:rFonts w:ascii="Calibri" w:eastAsia="Times New Roman" w:hAnsi="Calibri" w:cs="Calibri"/>
                <w:b/>
                <w:bCs/>
                <w:sz w:val="16"/>
                <w:szCs w:val="16"/>
              </w:rPr>
              <w:t>ow certainty evidence</w:t>
            </w:r>
            <w:r w:rsidR="007D3660" w:rsidRPr="004D6FBC">
              <w:rPr>
                <w:rFonts w:ascii="Calibri" w:eastAsia="Times New Roman" w:hAnsi="Calibri" w:cs="Calibri"/>
                <w:b/>
                <w:bCs/>
                <w:sz w:val="16"/>
                <w:szCs w:val="16"/>
              </w:rPr>
              <w:t>,</w:t>
            </w:r>
            <w:r w:rsidRPr="004D6FBC">
              <w:rPr>
                <w:rFonts w:ascii="Calibri" w:eastAsia="Times New Roman" w:hAnsi="Calibri" w:cs="Calibri"/>
                <w:sz w:val="16"/>
                <w:szCs w:val="16"/>
              </w:rPr>
              <w:t xml:space="preserve"> </w:t>
            </w:r>
            <w:r w:rsidR="007D3660" w:rsidRPr="004D6FBC">
              <w:rPr>
                <w:rFonts w:ascii="Calibri" w:eastAsia="Times New Roman" w:hAnsi="Calibri" w:cs="Calibri"/>
                <w:sz w:val="16"/>
                <w:szCs w:val="16"/>
              </w:rPr>
              <w:t>downgraded for</w:t>
            </w:r>
            <w:r w:rsidR="004D6FBC" w:rsidRPr="004D6FBC">
              <w:rPr>
                <w:rFonts w:ascii="Calibri" w:eastAsia="Times New Roman" w:hAnsi="Calibri" w:cs="Calibri"/>
                <w:sz w:val="16"/>
                <w:szCs w:val="16"/>
              </w:rPr>
              <w:t xml:space="preserve"> </w:t>
            </w:r>
            <w:r w:rsidR="00D93138" w:rsidRPr="004D6FBC">
              <w:rPr>
                <w:rFonts w:ascii="Calibri" w:eastAsia="Times New Roman" w:hAnsi="Calibri" w:cs="Calibri"/>
                <w:sz w:val="16"/>
                <w:szCs w:val="16"/>
              </w:rPr>
              <w:t>risk of bias and imprecision</w:t>
            </w:r>
            <w:r w:rsidR="007D3660">
              <w:rPr>
                <w:rFonts w:ascii="Calibri" w:eastAsia="Times New Roman" w:hAnsi="Calibri" w:cs="Calibri"/>
                <w:sz w:val="16"/>
                <w:szCs w:val="16"/>
              </w:rPr>
              <w:t xml:space="preserve"> </w:t>
            </w:r>
            <w:r>
              <w:rPr>
                <w:rFonts w:ascii="Calibri" w:eastAsia="Times New Roman" w:hAnsi="Calibri" w:cs="Calibri"/>
                <w:sz w:val="16"/>
                <w:szCs w:val="16"/>
              </w:rPr>
              <w:t>from two RCTs enrolling 174 participants</w:t>
            </w:r>
            <w:r w:rsidR="005D15B0">
              <w:rPr>
                <w:rFonts w:ascii="Calibri" w:eastAsia="Times New Roman" w:hAnsi="Calibri" w:cs="Calibri"/>
                <w:sz w:val="16"/>
                <w:szCs w:val="16"/>
              </w:rPr>
              <w:t xml:space="preserve"> </w:t>
            </w:r>
            <w:r w:rsidR="005D15B0">
              <w:rPr>
                <w:rFonts w:eastAsia="Times New Roman" w:cstheme="minorHAnsi"/>
                <w:sz w:val="16"/>
                <w:szCs w:val="16"/>
              </w:rPr>
              <w:t xml:space="preserve">that compared thermal mattress to no thermal mattress </w:t>
            </w:r>
            <w:r w:rsidR="00922930">
              <w:rPr>
                <w:rFonts w:ascii="Calibri" w:eastAsia="Times New Roman" w:hAnsi="Calibri" w:cs="Calibri"/>
                <w:sz w:val="16"/>
                <w:szCs w:val="16"/>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00922930">
              <w:rPr>
                <w:rFonts w:ascii="Calibri" w:eastAsia="Times New Roman" w:hAnsi="Calibri" w:cs="Calibri"/>
                <w:sz w:val="16"/>
                <w:szCs w:val="16"/>
              </w:rPr>
              <w:instrText xml:space="preserve"> ADDIN EN.CITE </w:instrText>
            </w:r>
            <w:r w:rsidR="00922930">
              <w:rPr>
                <w:rFonts w:ascii="Calibri" w:eastAsia="Times New Roman" w:hAnsi="Calibri" w:cs="Calibri"/>
                <w:sz w:val="16"/>
                <w:szCs w:val="16"/>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00922930">
              <w:rPr>
                <w:rFonts w:ascii="Calibri" w:eastAsia="Times New Roman" w:hAnsi="Calibri" w:cs="Calibri"/>
                <w:sz w:val="16"/>
                <w:szCs w:val="16"/>
              </w:rPr>
              <w:instrText xml:space="preserve"> ADDIN EN.CITE.DATA </w:instrText>
            </w:r>
            <w:r w:rsidR="00922930">
              <w:rPr>
                <w:rFonts w:ascii="Calibri" w:eastAsia="Times New Roman" w:hAnsi="Calibri" w:cs="Calibri"/>
                <w:sz w:val="16"/>
                <w:szCs w:val="16"/>
              </w:rPr>
            </w:r>
            <w:r w:rsidR="00922930">
              <w:rPr>
                <w:rFonts w:ascii="Calibri" w:eastAsia="Times New Roman" w:hAnsi="Calibri" w:cs="Calibri"/>
                <w:sz w:val="16"/>
                <w:szCs w:val="16"/>
              </w:rPr>
              <w:fldChar w:fldCharType="end"/>
            </w:r>
            <w:r w:rsidR="00922930">
              <w:rPr>
                <w:rFonts w:ascii="Calibri" w:eastAsia="Times New Roman" w:hAnsi="Calibri" w:cs="Calibri"/>
                <w:sz w:val="16"/>
                <w:szCs w:val="16"/>
              </w:rPr>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Chawla 2011 780, McCarthy 2013 e135}</w:t>
            </w:r>
            <w:r w:rsidR="00922930">
              <w:rPr>
                <w:rFonts w:ascii="Calibri" w:eastAsia="Times New Roman" w:hAnsi="Calibri" w:cs="Calibri"/>
                <w:sz w:val="16"/>
                <w:szCs w:val="16"/>
              </w:rPr>
              <w:fldChar w:fldCharType="end"/>
            </w:r>
            <w:r>
              <w:rPr>
                <w:rFonts w:ascii="Calibri" w:eastAsia="Times New Roman" w:hAnsi="Calibri" w:cs="Calibri"/>
                <w:sz w:val="16"/>
                <w:szCs w:val="16"/>
              </w:rPr>
              <w:t xml:space="preserve"> </w:t>
            </w:r>
          </w:p>
          <w:p w14:paraId="0D3524A7" w14:textId="7474DCEA" w:rsidR="005A2EFA" w:rsidRPr="003E6C4A" w:rsidRDefault="00E0676A">
            <w:pPr>
              <w:rPr>
                <w:rFonts w:ascii="Calibri" w:eastAsia="Times New Roman" w:hAnsi="Calibri" w:cs="Calibri"/>
                <w:sz w:val="16"/>
                <w:szCs w:val="16"/>
              </w:rPr>
            </w:pPr>
            <w:r>
              <w:rPr>
                <w:rFonts w:ascii="Calibri" w:eastAsia="Times New Roman" w:hAnsi="Calibri" w:cs="Calibri"/>
                <w:sz w:val="16"/>
                <w:szCs w:val="16"/>
              </w:rPr>
              <w:t>H</w:t>
            </w:r>
            <w:r w:rsidRPr="003E6C4A">
              <w:rPr>
                <w:rFonts w:ascii="Calibri" w:eastAsia="Times New Roman" w:hAnsi="Calibri" w:cs="Calibri"/>
                <w:sz w:val="16"/>
                <w:szCs w:val="16"/>
              </w:rPr>
              <w:t xml:space="preserve">owever, the two studies that compared thermal mattress with a plastic bag or wrap found a minimal MD in temperature: </w:t>
            </w:r>
            <w:r w:rsidR="00EA639A" w:rsidRPr="003E6C4A">
              <w:rPr>
                <w:rFonts w:ascii="Calibri" w:eastAsia="Times New Roman" w:hAnsi="Calibri" w:cs="Calibri"/>
                <w:sz w:val="16"/>
                <w:szCs w:val="16"/>
              </w:rPr>
              <w:t>The mean temperature was 0.09</w:t>
            </w:r>
            <w:r w:rsidR="00E13BD5">
              <w:rPr>
                <w:rFonts w:ascii="Calibri" w:eastAsia="Times New Roman" w:hAnsi="Calibri" w:cs="Calibri"/>
                <w:sz w:val="16"/>
                <w:szCs w:val="16"/>
              </w:rPr>
              <w:t xml:space="preserve">°C </w:t>
            </w:r>
            <w:r w:rsidR="00EA639A" w:rsidRPr="003E6C4A">
              <w:rPr>
                <w:rFonts w:ascii="Calibri" w:eastAsia="Times New Roman" w:hAnsi="Calibri" w:cs="Calibri"/>
                <w:sz w:val="16"/>
                <w:szCs w:val="16"/>
              </w:rPr>
              <w:t xml:space="preserve">higher in the thermal mattress group </w:t>
            </w:r>
            <w:r w:rsidR="007D3660" w:rsidRPr="003E6C4A">
              <w:rPr>
                <w:rFonts w:ascii="Calibri" w:eastAsia="Times New Roman" w:hAnsi="Calibri" w:cs="Calibri"/>
                <w:sz w:val="16"/>
                <w:szCs w:val="16"/>
              </w:rPr>
              <w:t xml:space="preserve">95% CI </w:t>
            </w:r>
            <w:r w:rsidR="00EA639A" w:rsidRPr="003E6C4A">
              <w:rPr>
                <w:rFonts w:ascii="Calibri" w:eastAsia="Times New Roman" w:hAnsi="Calibri" w:cs="Calibri"/>
                <w:sz w:val="16"/>
                <w:szCs w:val="16"/>
              </w:rPr>
              <w:t xml:space="preserve">0.59 </w:t>
            </w:r>
            <w:r w:rsidR="007D3660" w:rsidRPr="003E6C4A">
              <w:rPr>
                <w:rFonts w:ascii="Calibri" w:eastAsia="Times New Roman" w:hAnsi="Calibri" w:cs="Calibri"/>
                <w:sz w:val="16"/>
                <w:szCs w:val="16"/>
              </w:rPr>
              <w:t xml:space="preserve">lower </w:t>
            </w:r>
            <w:r w:rsidR="00EA639A" w:rsidRPr="003E6C4A">
              <w:rPr>
                <w:rFonts w:ascii="Calibri" w:eastAsia="Times New Roman" w:hAnsi="Calibri" w:cs="Calibri"/>
                <w:sz w:val="16"/>
                <w:szCs w:val="16"/>
              </w:rPr>
              <w:t>to 0.77°C</w:t>
            </w:r>
            <w:r w:rsidR="007D3660" w:rsidRPr="003E6C4A">
              <w:rPr>
                <w:rFonts w:ascii="Calibri" w:eastAsia="Times New Roman" w:hAnsi="Calibri" w:cs="Calibri"/>
                <w:sz w:val="16"/>
                <w:szCs w:val="16"/>
              </w:rPr>
              <w:t xml:space="preserve"> higher)</w:t>
            </w:r>
            <w:r w:rsidR="00E13BD5">
              <w:rPr>
                <w:rFonts w:ascii="Calibri" w:eastAsia="Times New Roman" w:hAnsi="Calibri" w:cs="Calibri"/>
                <w:sz w:val="16"/>
                <w:szCs w:val="16"/>
              </w:rPr>
              <w:t>,</w:t>
            </w:r>
            <w:r w:rsidR="007D3660" w:rsidRPr="003E6C4A">
              <w:rPr>
                <w:rFonts w:ascii="Calibri" w:eastAsia="Times New Roman" w:hAnsi="Calibri" w:cs="Calibri"/>
                <w:sz w:val="16"/>
                <w:szCs w:val="16"/>
              </w:rPr>
              <w:t xml:space="preserve"> </w:t>
            </w:r>
            <w:r w:rsidR="00EA639A" w:rsidRPr="00E13BD5">
              <w:rPr>
                <w:rFonts w:ascii="Calibri" w:eastAsia="Times New Roman" w:hAnsi="Calibri" w:cs="Calibri"/>
                <w:b/>
                <w:bCs/>
                <w:sz w:val="16"/>
                <w:szCs w:val="16"/>
              </w:rPr>
              <w:t>low certainty evidence</w:t>
            </w:r>
            <w:r w:rsidR="007D3660" w:rsidRPr="003E6C4A">
              <w:rPr>
                <w:rFonts w:ascii="Calibri" w:eastAsia="Times New Roman" w:hAnsi="Calibri" w:cs="Calibri"/>
                <w:sz w:val="16"/>
                <w:szCs w:val="16"/>
              </w:rPr>
              <w:t xml:space="preserve"> downgraded </w:t>
            </w:r>
            <w:r w:rsidR="003E6C4A" w:rsidRPr="003E6C4A">
              <w:rPr>
                <w:rFonts w:ascii="Calibri" w:eastAsia="Times New Roman" w:hAnsi="Calibri" w:cs="Calibri"/>
                <w:sz w:val="16"/>
                <w:szCs w:val="16"/>
              </w:rPr>
              <w:t>for indirectness and</w:t>
            </w:r>
            <w:r w:rsidR="007D3660" w:rsidRPr="003E6C4A">
              <w:rPr>
                <w:rFonts w:ascii="Calibri" w:eastAsia="Times New Roman" w:hAnsi="Calibri" w:cs="Calibri"/>
                <w:sz w:val="16"/>
                <w:szCs w:val="16"/>
              </w:rPr>
              <w:t xml:space="preserve"> </w:t>
            </w:r>
            <w:r w:rsidR="003E6C4A" w:rsidRPr="003E6C4A">
              <w:rPr>
                <w:rFonts w:ascii="Calibri" w:eastAsia="Times New Roman" w:hAnsi="Calibri" w:cs="Calibri"/>
                <w:sz w:val="16"/>
                <w:szCs w:val="16"/>
              </w:rPr>
              <w:t>imprecision</w:t>
            </w:r>
            <w:r w:rsidR="007D3660" w:rsidRPr="003E6C4A">
              <w:rPr>
                <w:rFonts w:ascii="Calibri" w:eastAsia="Times New Roman" w:hAnsi="Calibri" w:cs="Calibri"/>
                <w:sz w:val="16"/>
                <w:szCs w:val="16"/>
              </w:rPr>
              <w:t xml:space="preserve"> </w:t>
            </w:r>
            <w:r w:rsidR="00EA639A" w:rsidRPr="003E6C4A">
              <w:rPr>
                <w:rFonts w:ascii="Calibri" w:eastAsia="Times New Roman" w:hAnsi="Calibri" w:cs="Calibri"/>
                <w:sz w:val="16"/>
                <w:szCs w:val="16"/>
              </w:rPr>
              <w:t xml:space="preserve">from two RCTs enrolling 77 participants. </w:t>
            </w:r>
            <w:r w:rsidR="00922930" w:rsidRPr="003E6C4A">
              <w:rPr>
                <w:rFonts w:ascii="Calibri" w:eastAsia="Times New Roman" w:hAnsi="Calibri" w:cs="Calibri"/>
                <w:sz w:val="16"/>
                <w:szCs w:val="16"/>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sidR="00922930" w:rsidRPr="003E6C4A">
              <w:rPr>
                <w:rFonts w:ascii="Calibri" w:eastAsia="Times New Roman" w:hAnsi="Calibri" w:cs="Calibri"/>
                <w:sz w:val="16"/>
                <w:szCs w:val="16"/>
              </w:rPr>
              <w:instrText xml:space="preserve"> ADDIN EN.CITE </w:instrText>
            </w:r>
            <w:r w:rsidR="00922930" w:rsidRPr="003E6C4A">
              <w:rPr>
                <w:rFonts w:ascii="Calibri" w:eastAsia="Times New Roman" w:hAnsi="Calibri" w:cs="Calibri"/>
                <w:sz w:val="16"/>
                <w:szCs w:val="16"/>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sidR="00922930" w:rsidRPr="003E6C4A">
              <w:rPr>
                <w:rFonts w:ascii="Calibri" w:eastAsia="Times New Roman" w:hAnsi="Calibri" w:cs="Calibri"/>
                <w:sz w:val="16"/>
                <w:szCs w:val="16"/>
              </w:rPr>
              <w:instrText xml:space="preserve"> ADDIN EN.CITE.DATA </w:instrText>
            </w:r>
            <w:r w:rsidR="00922930" w:rsidRPr="003E6C4A">
              <w:rPr>
                <w:rFonts w:ascii="Calibri" w:eastAsia="Times New Roman" w:hAnsi="Calibri" w:cs="Calibri"/>
                <w:sz w:val="16"/>
                <w:szCs w:val="16"/>
              </w:rPr>
            </w:r>
            <w:r w:rsidR="00922930" w:rsidRPr="003E6C4A">
              <w:rPr>
                <w:rFonts w:ascii="Calibri" w:eastAsia="Times New Roman" w:hAnsi="Calibri" w:cs="Calibri"/>
                <w:sz w:val="16"/>
                <w:szCs w:val="16"/>
              </w:rPr>
              <w:fldChar w:fldCharType="end"/>
            </w:r>
            <w:r w:rsidR="00922930" w:rsidRPr="003E6C4A">
              <w:rPr>
                <w:rFonts w:ascii="Calibri" w:eastAsia="Times New Roman" w:hAnsi="Calibri" w:cs="Calibri"/>
                <w:sz w:val="16"/>
                <w:szCs w:val="16"/>
              </w:rPr>
            </w:r>
            <w:r w:rsidR="00922930" w:rsidRPr="003E6C4A">
              <w:rPr>
                <w:rFonts w:ascii="Calibri" w:eastAsia="Times New Roman" w:hAnsi="Calibri" w:cs="Calibri"/>
                <w:sz w:val="16"/>
                <w:szCs w:val="16"/>
              </w:rPr>
              <w:fldChar w:fldCharType="separate"/>
            </w:r>
            <w:r w:rsidR="00922930" w:rsidRPr="003E6C4A">
              <w:rPr>
                <w:rFonts w:ascii="Calibri" w:eastAsia="Times New Roman" w:hAnsi="Calibri" w:cs="Calibri"/>
                <w:noProof/>
                <w:sz w:val="16"/>
                <w:szCs w:val="16"/>
              </w:rPr>
              <w:t>{Mathew 2013 317, Simon 2011 33}</w:t>
            </w:r>
            <w:r w:rsidR="00922930" w:rsidRPr="003E6C4A">
              <w:rPr>
                <w:rFonts w:ascii="Calibri" w:eastAsia="Times New Roman" w:hAnsi="Calibri" w:cs="Calibri"/>
                <w:sz w:val="16"/>
                <w:szCs w:val="16"/>
              </w:rPr>
              <w:fldChar w:fldCharType="end"/>
            </w:r>
            <w:r w:rsidRPr="003E6C4A">
              <w:rPr>
                <w:rFonts w:ascii="Calibri" w:eastAsia="Times New Roman" w:hAnsi="Calibri" w:cs="Calibri"/>
                <w:sz w:val="16"/>
                <w:szCs w:val="16"/>
              </w:rPr>
              <w:t xml:space="preserve"> This lack of improvement in temperature in most infants</w:t>
            </w:r>
            <w:r w:rsidR="004D6FBC" w:rsidRPr="003E6C4A">
              <w:rPr>
                <w:rFonts w:ascii="Calibri" w:eastAsia="Times New Roman" w:hAnsi="Calibri" w:cs="Calibri"/>
                <w:sz w:val="16"/>
                <w:szCs w:val="16"/>
              </w:rPr>
              <w:t>, which may be because two measures to maintain normal temperature were being compared with each other,</w:t>
            </w:r>
            <w:r w:rsidRPr="003E6C4A">
              <w:rPr>
                <w:rFonts w:ascii="Calibri" w:eastAsia="Times New Roman" w:hAnsi="Calibri" w:cs="Calibri"/>
                <w:sz w:val="16"/>
                <w:szCs w:val="16"/>
              </w:rPr>
              <w:t xml:space="preserve"> should be </w:t>
            </w:r>
            <w:proofErr w:type="gramStart"/>
            <w:r w:rsidRPr="003E6C4A">
              <w:rPr>
                <w:rFonts w:ascii="Calibri" w:eastAsia="Times New Roman" w:hAnsi="Calibri" w:cs="Calibri"/>
                <w:sz w:val="16"/>
                <w:szCs w:val="16"/>
              </w:rPr>
              <w:t>taken into account</w:t>
            </w:r>
            <w:proofErr w:type="gramEnd"/>
            <w:r w:rsidRPr="003E6C4A">
              <w:rPr>
                <w:rFonts w:ascii="Calibri" w:eastAsia="Times New Roman" w:hAnsi="Calibri" w:cs="Calibri"/>
                <w:sz w:val="16"/>
                <w:szCs w:val="16"/>
              </w:rPr>
              <w:t xml:space="preserve"> when considering other outcome data for these studies. </w:t>
            </w:r>
          </w:p>
          <w:p w14:paraId="3A7155F9" w14:textId="424BE90E" w:rsidR="00E0676A" w:rsidRPr="003E6C4A" w:rsidRDefault="00E0676A" w:rsidP="00E0676A">
            <w:pPr>
              <w:rPr>
                <w:rFonts w:ascii="Calibri" w:eastAsia="Times New Roman" w:hAnsi="Calibri" w:cs="Calibri"/>
                <w:sz w:val="16"/>
                <w:szCs w:val="16"/>
              </w:rPr>
            </w:pPr>
            <w:r w:rsidRPr="003E6C4A">
              <w:rPr>
                <w:rFonts w:ascii="Calibri" w:eastAsia="Times New Roman" w:hAnsi="Calibri" w:cs="Calibri"/>
                <w:sz w:val="16"/>
                <w:szCs w:val="16"/>
              </w:rPr>
              <w:t xml:space="preserve">For </w:t>
            </w:r>
            <w:r w:rsidRPr="003E6C4A">
              <w:rPr>
                <w:rFonts w:ascii="Calibri" w:eastAsia="Times New Roman" w:hAnsi="Calibri" w:cs="Calibri"/>
                <w:b/>
                <w:bCs/>
                <w:sz w:val="16"/>
                <w:szCs w:val="16"/>
              </w:rPr>
              <w:t>hypothermia &lt; 36.5</w:t>
            </w:r>
            <w:r w:rsidR="00E13BD5">
              <w:rPr>
                <w:rFonts w:ascii="Calibri" w:eastAsia="Times New Roman" w:hAnsi="Calibri" w:cs="Calibri"/>
                <w:b/>
                <w:bCs/>
                <w:sz w:val="16"/>
                <w:szCs w:val="16"/>
              </w:rPr>
              <w:t xml:space="preserve">°C </w:t>
            </w:r>
            <w:r w:rsidRPr="003E6C4A">
              <w:rPr>
                <w:rFonts w:ascii="Calibri" w:eastAsia="Times New Roman" w:hAnsi="Calibri" w:cs="Calibri"/>
                <w:b/>
                <w:bCs/>
                <w:sz w:val="16"/>
                <w:szCs w:val="16"/>
              </w:rPr>
              <w:t>on admission to the NICU, clinical benefit or harm cannot be excluded</w:t>
            </w:r>
            <w:r w:rsidRPr="003E6C4A">
              <w:rPr>
                <w:rFonts w:ascii="Calibri" w:eastAsia="Times New Roman" w:hAnsi="Calibri" w:cs="Calibri"/>
                <w:sz w:val="16"/>
                <w:szCs w:val="16"/>
              </w:rPr>
              <w:t xml:space="preserve"> RR 2.58 (95% CI 0.47 to 14.26)</w:t>
            </w:r>
            <w:r w:rsidR="00E13BD5">
              <w:rPr>
                <w:rFonts w:ascii="Calibri" w:eastAsia="Times New Roman" w:hAnsi="Calibri" w:cs="Calibri"/>
                <w:sz w:val="16"/>
                <w:szCs w:val="16"/>
              </w:rPr>
              <w:t>,</w:t>
            </w:r>
            <w:r w:rsidRPr="003E6C4A">
              <w:rPr>
                <w:rFonts w:ascii="Calibri" w:eastAsia="Times New Roman" w:hAnsi="Calibri" w:cs="Calibri"/>
                <w:sz w:val="16"/>
                <w:szCs w:val="16"/>
              </w:rPr>
              <w:t xml:space="preserve"> </w:t>
            </w:r>
            <w:r w:rsidRPr="00E13BD5">
              <w:rPr>
                <w:rFonts w:ascii="Calibri" w:eastAsia="Times New Roman" w:hAnsi="Calibri" w:cs="Calibri"/>
                <w:b/>
                <w:bCs/>
                <w:sz w:val="16"/>
                <w:szCs w:val="16"/>
              </w:rPr>
              <w:t>moderate certainty evidence</w:t>
            </w:r>
            <w:r w:rsidRPr="003E6C4A">
              <w:rPr>
                <w:rFonts w:ascii="Calibri" w:eastAsia="Times New Roman" w:hAnsi="Calibri" w:cs="Calibri"/>
                <w:sz w:val="16"/>
                <w:szCs w:val="16"/>
              </w:rPr>
              <w:t xml:space="preserve"> </w:t>
            </w:r>
            <w:r w:rsidR="007D3660" w:rsidRPr="003E6C4A">
              <w:rPr>
                <w:rFonts w:ascii="Calibri" w:eastAsia="Times New Roman" w:hAnsi="Calibri" w:cs="Calibri"/>
                <w:sz w:val="16"/>
                <w:szCs w:val="16"/>
              </w:rPr>
              <w:t xml:space="preserve">downgraded for </w:t>
            </w:r>
            <w:r w:rsidR="00D93138" w:rsidRPr="003E6C4A">
              <w:rPr>
                <w:rFonts w:ascii="Calibri" w:eastAsia="Times New Roman" w:hAnsi="Calibri" w:cs="Calibri"/>
                <w:sz w:val="16"/>
                <w:szCs w:val="16"/>
              </w:rPr>
              <w:t>indirectness and imprecision</w:t>
            </w:r>
            <w:r w:rsidR="007D3660" w:rsidRPr="003E6C4A">
              <w:rPr>
                <w:rFonts w:ascii="Calibri" w:eastAsia="Times New Roman" w:hAnsi="Calibri" w:cs="Calibri"/>
                <w:sz w:val="16"/>
                <w:szCs w:val="16"/>
              </w:rPr>
              <w:t xml:space="preserve"> </w:t>
            </w:r>
            <w:r w:rsidRPr="003E6C4A">
              <w:rPr>
                <w:rFonts w:ascii="Calibri" w:eastAsia="Times New Roman" w:hAnsi="Calibri" w:cs="Calibri"/>
                <w:sz w:val="16"/>
                <w:szCs w:val="16"/>
              </w:rPr>
              <w:t xml:space="preserve">from one RCT enrolling 49 </w:t>
            </w:r>
            <w:r w:rsidR="00E67CA9" w:rsidRPr="003E6C4A">
              <w:rPr>
                <w:rFonts w:ascii="Calibri" w:eastAsia="Times New Roman" w:hAnsi="Calibri" w:cs="Calibri"/>
                <w:sz w:val="16"/>
                <w:szCs w:val="16"/>
              </w:rPr>
              <w:t>participants</w:t>
            </w:r>
            <w:r w:rsidRPr="00E13BD5">
              <w:rPr>
                <w:rFonts w:ascii="Calibri" w:eastAsia="Times New Roman" w:hAnsi="Calibri" w:cs="Calibri"/>
                <w:sz w:val="16"/>
                <w:szCs w:val="16"/>
              </w:rPr>
              <w:t xml:space="preserve">. </w:t>
            </w:r>
            <w:r w:rsidR="00922930" w:rsidRPr="00E13BD5">
              <w:rPr>
                <w:rFonts w:ascii="Calibri" w:eastAsia="Times New Roman" w:hAnsi="Calibri" w:cs="Calibri"/>
                <w:sz w:val="16"/>
                <w:szCs w:val="16"/>
              </w:rPr>
              <w:fldChar w:fldCharType="begin"/>
            </w:r>
            <w:r w:rsidR="00922930" w:rsidRPr="00E13BD5">
              <w:rPr>
                <w:rFonts w:ascii="Calibri" w:eastAsia="Times New Roman" w:hAnsi="Calibri" w:cs="Calibri"/>
                <w:sz w:val="16"/>
                <w:szCs w:val="16"/>
              </w:rPr>
              <w:instrText xml:space="preserve"> ADDIN EN.CITE &lt;EndNote&gt;&lt;Cite&gt;&lt;Author&gt;McCarthy&lt;/Author&gt;&lt;Year&gt;2013&lt;/Year&gt;&lt;RecNum&gt;38&lt;/RecNum&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sidR="00922930" w:rsidRPr="00E13BD5">
              <w:rPr>
                <w:rFonts w:ascii="Calibri" w:eastAsia="Times New Roman" w:hAnsi="Calibri" w:cs="Calibri"/>
                <w:sz w:val="16"/>
                <w:szCs w:val="16"/>
              </w:rPr>
              <w:fldChar w:fldCharType="separate"/>
            </w:r>
            <w:r w:rsidR="00922930" w:rsidRPr="00E13BD5">
              <w:rPr>
                <w:rFonts w:ascii="Calibri" w:eastAsia="Times New Roman" w:hAnsi="Calibri" w:cs="Calibri"/>
                <w:noProof/>
                <w:sz w:val="16"/>
                <w:szCs w:val="16"/>
              </w:rPr>
              <w:t>{McCarthy 2013 e135}</w:t>
            </w:r>
            <w:r w:rsidR="00922930" w:rsidRPr="00E13BD5">
              <w:rPr>
                <w:rFonts w:ascii="Calibri" w:eastAsia="Times New Roman" w:hAnsi="Calibri" w:cs="Calibri"/>
                <w:sz w:val="16"/>
                <w:szCs w:val="16"/>
              </w:rPr>
              <w:fldChar w:fldCharType="end"/>
            </w:r>
          </w:p>
          <w:p w14:paraId="56CBF16B" w14:textId="2059EB0B" w:rsidR="00E0676A" w:rsidRPr="003E6C4A" w:rsidRDefault="00EA639A">
            <w:pPr>
              <w:rPr>
                <w:rFonts w:ascii="Calibri" w:eastAsia="Times New Roman" w:hAnsi="Calibri" w:cs="Calibri"/>
                <w:sz w:val="16"/>
                <w:szCs w:val="16"/>
              </w:rPr>
            </w:pPr>
            <w:r w:rsidRPr="003E6C4A">
              <w:rPr>
                <w:rFonts w:ascii="Calibri" w:eastAsia="Times New Roman" w:hAnsi="Calibri" w:cs="Calibri"/>
                <w:sz w:val="16"/>
                <w:szCs w:val="16"/>
              </w:rPr>
              <w:t>For</w:t>
            </w:r>
            <w:r w:rsidRPr="003E6C4A">
              <w:rPr>
                <w:rFonts w:ascii="Calibri" w:eastAsia="Times New Roman" w:hAnsi="Calibri" w:cs="Calibri"/>
                <w:b/>
                <w:bCs/>
                <w:sz w:val="16"/>
                <w:szCs w:val="16"/>
              </w:rPr>
              <w:t xml:space="preserve"> IVH &gt; Grade 2, clinical benefit or harm cannot be excluded</w:t>
            </w:r>
            <w:r w:rsidR="00E0676A" w:rsidRPr="003E6C4A">
              <w:rPr>
                <w:rFonts w:ascii="Calibri" w:eastAsia="Times New Roman" w:hAnsi="Calibri" w:cs="Calibri"/>
                <w:b/>
                <w:bCs/>
                <w:sz w:val="16"/>
                <w:szCs w:val="16"/>
              </w:rPr>
              <w:t xml:space="preserve"> </w:t>
            </w:r>
            <w:r w:rsidR="00E0676A" w:rsidRPr="003E6C4A">
              <w:rPr>
                <w:rFonts w:ascii="Calibri" w:eastAsia="Times New Roman" w:hAnsi="Calibri" w:cs="Calibri"/>
                <w:sz w:val="16"/>
                <w:szCs w:val="16"/>
              </w:rPr>
              <w:t xml:space="preserve">(RR 4.62, 95% CI 0.56 to 38.19, ARD </w:t>
            </w:r>
            <w:r w:rsidR="007D3660" w:rsidRPr="003E6C4A">
              <w:rPr>
                <w:rFonts w:ascii="Calibri" w:eastAsia="Times New Roman" w:hAnsi="Calibri" w:cs="Calibri"/>
                <w:sz w:val="16"/>
                <w:szCs w:val="16"/>
              </w:rPr>
              <w:t>74 more per 1000 infants, 95% CI 9 fewer to 759 more</w:t>
            </w:r>
            <w:r w:rsidR="00E0676A" w:rsidRPr="003E6C4A">
              <w:rPr>
                <w:rFonts w:ascii="Calibri" w:eastAsia="Times New Roman" w:hAnsi="Calibri" w:cs="Calibri"/>
                <w:sz w:val="16"/>
                <w:szCs w:val="16"/>
              </w:rPr>
              <w:t>)</w:t>
            </w:r>
            <w:r w:rsidR="00E13BD5">
              <w:rPr>
                <w:rFonts w:ascii="Calibri" w:eastAsia="Times New Roman" w:hAnsi="Calibri" w:cs="Calibri"/>
                <w:sz w:val="16"/>
                <w:szCs w:val="16"/>
              </w:rPr>
              <w:t>,</w:t>
            </w:r>
            <w:r w:rsidR="00E0676A" w:rsidRPr="003E6C4A">
              <w:rPr>
                <w:rFonts w:ascii="Calibri" w:eastAsia="Times New Roman" w:hAnsi="Calibri" w:cs="Calibri"/>
                <w:sz w:val="16"/>
                <w:szCs w:val="16"/>
              </w:rPr>
              <w:t xml:space="preserve"> </w:t>
            </w:r>
            <w:r w:rsidR="00E0676A" w:rsidRPr="003E6C4A">
              <w:rPr>
                <w:rFonts w:ascii="Calibri" w:eastAsia="Times New Roman" w:hAnsi="Calibri" w:cs="Calibri"/>
                <w:b/>
                <w:bCs/>
                <w:sz w:val="16"/>
                <w:szCs w:val="16"/>
              </w:rPr>
              <w:t>very low certainty evidence</w:t>
            </w:r>
            <w:r w:rsidR="007D3660" w:rsidRPr="003E6C4A">
              <w:rPr>
                <w:rFonts w:ascii="Calibri" w:eastAsia="Times New Roman" w:hAnsi="Calibri" w:cs="Calibri"/>
                <w:sz w:val="16"/>
                <w:szCs w:val="16"/>
              </w:rPr>
              <w:t xml:space="preserve"> downgraded for </w:t>
            </w:r>
            <w:r w:rsidR="00D93138" w:rsidRPr="003E6C4A">
              <w:rPr>
                <w:rFonts w:ascii="Calibri" w:eastAsia="Times New Roman" w:hAnsi="Calibri" w:cs="Calibri"/>
                <w:sz w:val="16"/>
                <w:szCs w:val="16"/>
              </w:rPr>
              <w:t>risk of bias and imprecision</w:t>
            </w:r>
            <w:r w:rsidR="007D3660" w:rsidRPr="003E6C4A">
              <w:rPr>
                <w:rFonts w:ascii="Calibri" w:eastAsia="Times New Roman" w:hAnsi="Calibri" w:cs="Calibri"/>
                <w:sz w:val="16"/>
                <w:szCs w:val="16"/>
              </w:rPr>
              <w:t xml:space="preserve"> </w:t>
            </w:r>
            <w:r w:rsidR="00E0676A" w:rsidRPr="003E6C4A">
              <w:rPr>
                <w:rFonts w:ascii="Calibri" w:eastAsia="Times New Roman" w:hAnsi="Calibri" w:cs="Calibri"/>
                <w:sz w:val="16"/>
                <w:szCs w:val="16"/>
              </w:rPr>
              <w:t xml:space="preserve">from one RCT enrolling 102 </w:t>
            </w:r>
            <w:r w:rsidR="007D3660" w:rsidRPr="003E6C4A">
              <w:rPr>
                <w:rFonts w:ascii="Calibri" w:eastAsia="Times New Roman" w:hAnsi="Calibri" w:cs="Calibri"/>
                <w:sz w:val="16"/>
                <w:szCs w:val="16"/>
              </w:rPr>
              <w:t>participants that compared thermal mattress with no thermal mattress</w:t>
            </w:r>
            <w:r w:rsidRPr="003E6C4A">
              <w:rPr>
                <w:rFonts w:ascii="Calibri" w:eastAsia="Times New Roman" w:hAnsi="Calibri" w:cs="Calibri"/>
                <w:sz w:val="16"/>
                <w:szCs w:val="16"/>
              </w:rPr>
              <w:t>.</w:t>
            </w:r>
            <w:r w:rsidR="007D3660" w:rsidRPr="003E6C4A">
              <w:rPr>
                <w:rFonts w:ascii="Calibri" w:eastAsia="Times New Roman" w:hAnsi="Calibri" w:cs="Calibri"/>
                <w:sz w:val="16"/>
                <w:szCs w:val="16"/>
              </w:rPr>
              <w:t xml:space="preserve"> </w:t>
            </w:r>
            <w:r w:rsidR="00922930" w:rsidRPr="003E6C4A">
              <w:rPr>
                <w:rFonts w:ascii="Calibri" w:eastAsia="Times New Roman" w:hAnsi="Calibri" w:cs="Calibri"/>
                <w:sz w:val="16"/>
                <w:szCs w:val="16"/>
              </w:rPr>
              <w:fldChar w:fldCharType="begin"/>
            </w:r>
            <w:r w:rsidR="00922930" w:rsidRPr="003E6C4A">
              <w:rPr>
                <w:rFonts w:ascii="Calibri" w:eastAsia="Times New Roman" w:hAnsi="Calibri" w:cs="Calibri"/>
                <w:sz w:val="16"/>
                <w:szCs w:val="16"/>
              </w:rPr>
              <w:instrText xml:space="preserve"> ADDIN EN.CITE &lt;EndNote&gt;&lt;Cite&gt;&lt;Author&gt;Chawla&lt;/Author&gt;&lt;Year&gt;2011&lt;/Year&gt;&lt;RecNum&gt;34&lt;/RecNum&gt;&lt;DisplayText&gt;{Chawla 2011 780}&lt;/DisplayText&gt;&lt;record&gt;&lt;rec-number&gt;34&lt;/rec-number&gt;&lt;foreign-keys&gt;&lt;key app="EN" db-id="z5av02adre92x4eeefppzprdtv90xdfdxzra" timestamp="1660202088"&gt;34&lt;/key&gt;&lt;/foreign-keys&gt;&lt;ref-type name="Journal Article"&gt;17&lt;/ref-type&gt;&lt;contributors&gt;&lt;authors&gt;&lt;author&gt;Chawla, S.&lt;/author&gt;&lt;author&gt;Amaram, A.&lt;/author&gt;&lt;author&gt;Gopal, S. P.&lt;/author&gt;&lt;author&gt;Natarajan, G.&lt;/author&gt;&lt;/authors&gt;&lt;/contributors&gt;&lt;titles&gt;&lt;title&gt;Safety and efficacy of Trans-warmer mattress for preterm neonates: results of a randomized controlled trial&lt;/title&gt;&lt;secondary-title&gt;J Perinatol&lt;/secondary-title&gt;&lt;/titles&gt;&lt;periodical&gt;&lt;full-title&gt;J Perinatol&lt;/full-title&gt;&lt;/periodical&gt;&lt;pages&gt;780-4&lt;/pages&gt;&lt;volume&gt;31&lt;/volume&gt;&lt;number&gt;12&lt;/number&gt;&lt;dates&gt;&lt;year&gt;2011&lt;/year&gt;&lt;/dates&gt;&lt;accession-num&gt;21527905&lt;/accession-num&gt;&lt;label&gt;780&lt;/label&gt;&lt;urls&gt;&lt;related-urls&gt;&lt;url&gt;https://www.nature.com/articles/jp201133.pdf&lt;/url&gt;&lt;/related-urls&gt;&lt;/urls&gt;&lt;electronic-resource-num&gt;10.1038/jp.2011.33&lt;/electronic-resource-num&gt;&lt;/record&gt;&lt;/Cite&gt;&lt;/EndNote&gt;</w:instrText>
            </w:r>
            <w:r w:rsidR="00922930" w:rsidRPr="003E6C4A">
              <w:rPr>
                <w:rFonts w:ascii="Calibri" w:eastAsia="Times New Roman" w:hAnsi="Calibri" w:cs="Calibri"/>
                <w:sz w:val="16"/>
                <w:szCs w:val="16"/>
              </w:rPr>
              <w:fldChar w:fldCharType="separate"/>
            </w:r>
            <w:r w:rsidR="00922930" w:rsidRPr="003E6C4A">
              <w:rPr>
                <w:rFonts w:ascii="Calibri" w:eastAsia="Times New Roman" w:hAnsi="Calibri" w:cs="Calibri"/>
                <w:noProof/>
                <w:sz w:val="16"/>
                <w:szCs w:val="16"/>
              </w:rPr>
              <w:t>{Chawla 2011 780}</w:t>
            </w:r>
            <w:r w:rsidR="00922930" w:rsidRPr="003E6C4A">
              <w:rPr>
                <w:rFonts w:ascii="Calibri" w:eastAsia="Times New Roman" w:hAnsi="Calibri" w:cs="Calibri"/>
                <w:sz w:val="16"/>
                <w:szCs w:val="16"/>
              </w:rPr>
              <w:fldChar w:fldCharType="end"/>
            </w:r>
            <w:r w:rsidR="001876AC" w:rsidRPr="003E6C4A">
              <w:rPr>
                <w:rFonts w:ascii="Calibri" w:eastAsia="Times New Roman" w:hAnsi="Calibri" w:cs="Calibri"/>
                <w:sz w:val="16"/>
                <w:szCs w:val="16"/>
              </w:rPr>
              <w:t xml:space="preserve"> and</w:t>
            </w:r>
            <w:r w:rsidR="007D3660" w:rsidRPr="003E6C4A">
              <w:rPr>
                <w:rFonts w:ascii="Calibri" w:eastAsia="Times New Roman" w:hAnsi="Calibri" w:cs="Calibri"/>
                <w:sz w:val="16"/>
                <w:szCs w:val="16"/>
              </w:rPr>
              <w:t xml:space="preserve"> </w:t>
            </w:r>
            <w:r w:rsidRPr="003E6C4A">
              <w:rPr>
                <w:rFonts w:ascii="Calibri" w:eastAsia="Times New Roman" w:hAnsi="Calibri" w:cs="Calibri"/>
                <w:sz w:val="16"/>
                <w:szCs w:val="16"/>
              </w:rPr>
              <w:t>(RR 0.94, 95% CI 0.24 to 3.57</w:t>
            </w:r>
            <w:r w:rsidR="00E0676A" w:rsidRPr="003E6C4A">
              <w:rPr>
                <w:rFonts w:ascii="Calibri" w:eastAsia="Times New Roman" w:hAnsi="Calibri" w:cs="Calibri"/>
                <w:sz w:val="16"/>
                <w:szCs w:val="16"/>
              </w:rPr>
              <w:t xml:space="preserve">, ARD </w:t>
            </w:r>
            <w:r w:rsidR="001876AC" w:rsidRPr="003E6C4A">
              <w:rPr>
                <w:rFonts w:ascii="Calibri" w:eastAsia="Times New Roman" w:hAnsi="Calibri" w:cs="Calibri"/>
                <w:sz w:val="16"/>
                <w:szCs w:val="16"/>
              </w:rPr>
              <w:t xml:space="preserve">118 fewer infants per 1000, 95% CI 219 fewer to 75 </w:t>
            </w:r>
            <w:r w:rsidR="00E67CA9" w:rsidRPr="003E6C4A">
              <w:rPr>
                <w:rFonts w:ascii="Calibri" w:eastAsia="Times New Roman" w:hAnsi="Calibri" w:cs="Calibri"/>
                <w:sz w:val="16"/>
                <w:szCs w:val="16"/>
              </w:rPr>
              <w:t>more infants</w:t>
            </w:r>
            <w:r w:rsidR="001876AC" w:rsidRPr="003E6C4A">
              <w:rPr>
                <w:rFonts w:ascii="Calibri" w:eastAsia="Times New Roman" w:hAnsi="Calibri" w:cs="Calibri"/>
                <w:sz w:val="16"/>
                <w:szCs w:val="16"/>
              </w:rPr>
              <w:t xml:space="preserve"> per 1000</w:t>
            </w:r>
            <w:r w:rsidRPr="003E6C4A">
              <w:rPr>
                <w:rFonts w:ascii="Calibri" w:eastAsia="Times New Roman" w:hAnsi="Calibri" w:cs="Calibri"/>
                <w:sz w:val="16"/>
                <w:szCs w:val="16"/>
              </w:rPr>
              <w:t>)</w:t>
            </w:r>
            <w:r w:rsidR="00E13BD5">
              <w:rPr>
                <w:rFonts w:ascii="Calibri" w:eastAsia="Times New Roman" w:hAnsi="Calibri" w:cs="Calibri"/>
                <w:sz w:val="16"/>
                <w:szCs w:val="16"/>
              </w:rPr>
              <w:t>,</w:t>
            </w:r>
            <w:r w:rsidRPr="003E6C4A">
              <w:rPr>
                <w:rFonts w:ascii="Calibri" w:eastAsia="Times New Roman" w:hAnsi="Calibri" w:cs="Calibri"/>
                <w:sz w:val="16"/>
                <w:szCs w:val="16"/>
              </w:rPr>
              <w:t xml:space="preserve"> </w:t>
            </w:r>
            <w:r w:rsidRPr="003E6C4A">
              <w:rPr>
                <w:rFonts w:ascii="Calibri" w:eastAsia="Times New Roman" w:hAnsi="Calibri" w:cs="Calibri"/>
                <w:b/>
                <w:bCs/>
                <w:sz w:val="16"/>
                <w:szCs w:val="16"/>
              </w:rPr>
              <w:t>very low certainty evidence</w:t>
            </w:r>
            <w:r w:rsidRPr="003E6C4A">
              <w:rPr>
                <w:rFonts w:ascii="Calibri" w:eastAsia="Times New Roman" w:hAnsi="Calibri" w:cs="Calibri"/>
                <w:sz w:val="16"/>
                <w:szCs w:val="16"/>
              </w:rPr>
              <w:t xml:space="preserve"> </w:t>
            </w:r>
            <w:r w:rsidR="00A66176" w:rsidRPr="003E6C4A">
              <w:rPr>
                <w:rFonts w:ascii="Calibri" w:eastAsia="Times New Roman" w:hAnsi="Calibri" w:cs="Calibri"/>
                <w:sz w:val="16"/>
                <w:szCs w:val="16"/>
              </w:rPr>
              <w:t>downgraded for</w:t>
            </w:r>
            <w:r w:rsidR="00D93138" w:rsidRPr="003E6C4A">
              <w:rPr>
                <w:rFonts w:ascii="Calibri" w:eastAsia="Times New Roman" w:hAnsi="Calibri" w:cs="Calibri"/>
                <w:sz w:val="16"/>
                <w:szCs w:val="16"/>
              </w:rPr>
              <w:t xml:space="preserve"> indirectness and imprecision</w:t>
            </w:r>
            <w:r w:rsidR="00A66176" w:rsidRPr="003E6C4A">
              <w:rPr>
                <w:rFonts w:ascii="Calibri" w:eastAsia="Times New Roman" w:hAnsi="Calibri" w:cs="Calibri"/>
                <w:sz w:val="16"/>
                <w:szCs w:val="16"/>
              </w:rPr>
              <w:t xml:space="preserve"> from </w:t>
            </w:r>
            <w:r w:rsidRPr="003E6C4A">
              <w:rPr>
                <w:rFonts w:ascii="Calibri" w:eastAsia="Times New Roman" w:hAnsi="Calibri" w:cs="Calibri"/>
                <w:sz w:val="16"/>
                <w:szCs w:val="16"/>
              </w:rPr>
              <w:t xml:space="preserve">two RCTs enrolling 77 </w:t>
            </w:r>
            <w:r w:rsidR="00E0676A" w:rsidRPr="003E6C4A">
              <w:rPr>
                <w:rFonts w:ascii="Calibri" w:eastAsia="Times New Roman" w:hAnsi="Calibri" w:cs="Calibri"/>
                <w:sz w:val="16"/>
                <w:szCs w:val="16"/>
              </w:rPr>
              <w:t>participants</w:t>
            </w:r>
            <w:r w:rsidRPr="003E6C4A">
              <w:rPr>
                <w:rFonts w:ascii="Calibri" w:eastAsia="Times New Roman" w:hAnsi="Calibri" w:cs="Calibri"/>
                <w:sz w:val="16"/>
                <w:szCs w:val="16"/>
              </w:rPr>
              <w:t xml:space="preserve"> </w:t>
            </w:r>
            <w:r w:rsidR="001876AC" w:rsidRPr="003E6C4A">
              <w:rPr>
                <w:rFonts w:ascii="Calibri" w:eastAsia="Times New Roman" w:hAnsi="Calibri" w:cs="Calibri"/>
                <w:sz w:val="16"/>
                <w:szCs w:val="16"/>
              </w:rPr>
              <w:t>that compared thermal mattress to plastic ba</w:t>
            </w:r>
            <w:r w:rsidR="00A66176" w:rsidRPr="003E6C4A">
              <w:rPr>
                <w:rFonts w:ascii="Calibri" w:eastAsia="Times New Roman" w:hAnsi="Calibri" w:cs="Calibri"/>
                <w:sz w:val="16"/>
                <w:szCs w:val="16"/>
              </w:rPr>
              <w:t>g</w:t>
            </w:r>
            <w:r w:rsidR="001876AC" w:rsidRPr="003E6C4A">
              <w:rPr>
                <w:rFonts w:ascii="Calibri" w:eastAsia="Times New Roman" w:hAnsi="Calibri" w:cs="Calibri"/>
                <w:sz w:val="16"/>
                <w:szCs w:val="16"/>
              </w:rPr>
              <w:t xml:space="preserve"> or wrap. </w:t>
            </w:r>
            <w:r w:rsidR="00922930" w:rsidRPr="003E6C4A">
              <w:rPr>
                <w:rFonts w:ascii="Calibri" w:eastAsia="Times New Roman" w:hAnsi="Calibri" w:cs="Calibri"/>
                <w:sz w:val="16"/>
                <w:szCs w:val="16"/>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sidR="00922930" w:rsidRPr="003E6C4A">
              <w:rPr>
                <w:rFonts w:ascii="Calibri" w:eastAsia="Times New Roman" w:hAnsi="Calibri" w:cs="Calibri"/>
                <w:sz w:val="16"/>
                <w:szCs w:val="16"/>
              </w:rPr>
              <w:instrText xml:space="preserve"> ADDIN EN.CITE </w:instrText>
            </w:r>
            <w:r w:rsidR="00922930" w:rsidRPr="003E6C4A">
              <w:rPr>
                <w:rFonts w:ascii="Calibri" w:eastAsia="Times New Roman" w:hAnsi="Calibri" w:cs="Calibri"/>
                <w:sz w:val="16"/>
                <w:szCs w:val="16"/>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sidR="00922930" w:rsidRPr="003E6C4A">
              <w:rPr>
                <w:rFonts w:ascii="Calibri" w:eastAsia="Times New Roman" w:hAnsi="Calibri" w:cs="Calibri"/>
                <w:sz w:val="16"/>
                <w:szCs w:val="16"/>
              </w:rPr>
              <w:instrText xml:space="preserve"> ADDIN EN.CITE.DATA </w:instrText>
            </w:r>
            <w:r w:rsidR="00922930" w:rsidRPr="003E6C4A">
              <w:rPr>
                <w:rFonts w:ascii="Calibri" w:eastAsia="Times New Roman" w:hAnsi="Calibri" w:cs="Calibri"/>
                <w:sz w:val="16"/>
                <w:szCs w:val="16"/>
              </w:rPr>
            </w:r>
            <w:r w:rsidR="00922930" w:rsidRPr="003E6C4A">
              <w:rPr>
                <w:rFonts w:ascii="Calibri" w:eastAsia="Times New Roman" w:hAnsi="Calibri" w:cs="Calibri"/>
                <w:sz w:val="16"/>
                <w:szCs w:val="16"/>
              </w:rPr>
              <w:fldChar w:fldCharType="end"/>
            </w:r>
            <w:r w:rsidR="00922930" w:rsidRPr="003E6C4A">
              <w:rPr>
                <w:rFonts w:ascii="Calibri" w:eastAsia="Times New Roman" w:hAnsi="Calibri" w:cs="Calibri"/>
                <w:sz w:val="16"/>
                <w:szCs w:val="16"/>
              </w:rPr>
            </w:r>
            <w:r w:rsidR="00922930" w:rsidRPr="003E6C4A">
              <w:rPr>
                <w:rFonts w:ascii="Calibri" w:eastAsia="Times New Roman" w:hAnsi="Calibri" w:cs="Calibri"/>
                <w:sz w:val="16"/>
                <w:szCs w:val="16"/>
              </w:rPr>
              <w:fldChar w:fldCharType="separate"/>
            </w:r>
            <w:r w:rsidR="00922930" w:rsidRPr="003E6C4A">
              <w:rPr>
                <w:rFonts w:ascii="Calibri" w:eastAsia="Times New Roman" w:hAnsi="Calibri" w:cs="Calibri"/>
                <w:noProof/>
                <w:sz w:val="16"/>
                <w:szCs w:val="16"/>
              </w:rPr>
              <w:t>{Mathew 2013 317, Simon 2011 33}</w:t>
            </w:r>
            <w:r w:rsidR="00922930" w:rsidRPr="003E6C4A">
              <w:rPr>
                <w:rFonts w:ascii="Calibri" w:eastAsia="Times New Roman" w:hAnsi="Calibri" w:cs="Calibri"/>
                <w:sz w:val="16"/>
                <w:szCs w:val="16"/>
              </w:rPr>
              <w:fldChar w:fldCharType="end"/>
            </w:r>
            <w:r w:rsidR="001876AC" w:rsidRPr="003E6C4A">
              <w:rPr>
                <w:rFonts w:ascii="Calibri" w:eastAsia="Times New Roman" w:hAnsi="Calibri" w:cs="Calibri"/>
                <w:sz w:val="16"/>
                <w:szCs w:val="16"/>
              </w:rPr>
              <w:t xml:space="preserve"> </w:t>
            </w:r>
          </w:p>
          <w:p w14:paraId="22576189" w14:textId="32B73CAF" w:rsidR="005A2EFA" w:rsidRPr="003E6C4A" w:rsidRDefault="00EA639A">
            <w:pPr>
              <w:rPr>
                <w:rFonts w:ascii="Calibri" w:eastAsia="Times New Roman" w:hAnsi="Calibri" w:cs="Calibri"/>
                <w:sz w:val="16"/>
                <w:szCs w:val="16"/>
              </w:rPr>
            </w:pPr>
            <w:r w:rsidRPr="003E6C4A">
              <w:rPr>
                <w:rFonts w:ascii="Calibri" w:eastAsia="Times New Roman" w:hAnsi="Calibri" w:cs="Calibri"/>
                <w:sz w:val="16"/>
                <w:szCs w:val="16"/>
              </w:rPr>
              <w:t>For</w:t>
            </w:r>
            <w:r w:rsidRPr="003E6C4A">
              <w:rPr>
                <w:rFonts w:ascii="Calibri" w:eastAsia="Times New Roman" w:hAnsi="Calibri" w:cs="Calibri"/>
                <w:b/>
                <w:bCs/>
                <w:sz w:val="16"/>
                <w:szCs w:val="16"/>
              </w:rPr>
              <w:t xml:space="preserve"> NEC</w:t>
            </w:r>
            <w:r w:rsidRPr="003E6C4A">
              <w:rPr>
                <w:rFonts w:ascii="Calibri" w:eastAsia="Times New Roman" w:hAnsi="Calibri" w:cs="Calibri"/>
                <w:sz w:val="16"/>
                <w:szCs w:val="16"/>
              </w:rPr>
              <w:t xml:space="preserve">, </w:t>
            </w:r>
            <w:r w:rsidRPr="003E6C4A">
              <w:rPr>
                <w:rFonts w:ascii="Calibri" w:eastAsia="Times New Roman" w:hAnsi="Calibri" w:cs="Calibri"/>
                <w:b/>
                <w:bCs/>
                <w:sz w:val="16"/>
                <w:szCs w:val="16"/>
              </w:rPr>
              <w:t>clinical benefit or harm cannot be excluded</w:t>
            </w:r>
            <w:r w:rsidR="00D8209E" w:rsidRPr="003E6C4A">
              <w:rPr>
                <w:rFonts w:ascii="Calibri" w:eastAsia="Times New Roman" w:hAnsi="Calibri" w:cs="Calibri"/>
                <w:b/>
                <w:bCs/>
                <w:sz w:val="16"/>
                <w:szCs w:val="16"/>
              </w:rPr>
              <w:t xml:space="preserve"> </w:t>
            </w:r>
            <w:r w:rsidR="00D8209E" w:rsidRPr="003E6C4A">
              <w:rPr>
                <w:rFonts w:ascii="Calibri" w:eastAsia="Times New Roman" w:hAnsi="Calibri" w:cs="Calibri"/>
                <w:sz w:val="16"/>
                <w:szCs w:val="16"/>
              </w:rPr>
              <w:t>(RR</w:t>
            </w:r>
            <w:r w:rsidR="00D93138" w:rsidRPr="003E6C4A">
              <w:rPr>
                <w:rFonts w:ascii="Calibri" w:eastAsia="Times New Roman" w:hAnsi="Calibri" w:cs="Calibri"/>
                <w:sz w:val="16"/>
                <w:szCs w:val="16"/>
              </w:rPr>
              <w:t>0.64</w:t>
            </w:r>
            <w:r w:rsidR="00D8209E" w:rsidRPr="003E6C4A">
              <w:rPr>
                <w:rFonts w:ascii="Calibri" w:eastAsia="Times New Roman" w:hAnsi="Calibri" w:cs="Calibri"/>
                <w:sz w:val="16"/>
                <w:szCs w:val="16"/>
              </w:rPr>
              <w:t>2, 95% CI 0.</w:t>
            </w:r>
            <w:r w:rsidR="00D93138" w:rsidRPr="003E6C4A">
              <w:rPr>
                <w:rFonts w:ascii="Calibri" w:eastAsia="Times New Roman" w:hAnsi="Calibri" w:cs="Calibri"/>
                <w:sz w:val="16"/>
                <w:szCs w:val="16"/>
              </w:rPr>
              <w:t>33</w:t>
            </w:r>
            <w:r w:rsidR="00D8209E" w:rsidRPr="003E6C4A">
              <w:rPr>
                <w:rFonts w:ascii="Calibri" w:eastAsia="Times New Roman" w:hAnsi="Calibri" w:cs="Calibri"/>
                <w:sz w:val="16"/>
                <w:szCs w:val="16"/>
              </w:rPr>
              <w:t xml:space="preserve"> to </w:t>
            </w:r>
            <w:r w:rsidR="00D93138" w:rsidRPr="003E6C4A">
              <w:rPr>
                <w:rFonts w:ascii="Calibri" w:eastAsia="Times New Roman" w:hAnsi="Calibri" w:cs="Calibri"/>
                <w:sz w:val="16"/>
                <w:szCs w:val="16"/>
              </w:rPr>
              <w:t>1.23</w:t>
            </w:r>
            <w:r w:rsidR="00D8209E" w:rsidRPr="003E6C4A">
              <w:rPr>
                <w:rFonts w:ascii="Calibri" w:eastAsia="Times New Roman" w:hAnsi="Calibri" w:cs="Calibri"/>
                <w:sz w:val="16"/>
                <w:szCs w:val="16"/>
              </w:rPr>
              <w:t xml:space="preserve">, ARD 118 fewer infants per 1000, 95% CI </w:t>
            </w:r>
            <w:r w:rsidR="00FD53C0" w:rsidRPr="003E6C4A">
              <w:rPr>
                <w:rFonts w:ascii="Calibri" w:eastAsia="Times New Roman" w:hAnsi="Calibri" w:cs="Calibri"/>
                <w:sz w:val="16"/>
                <w:szCs w:val="16"/>
              </w:rPr>
              <w:t>219 fewer to 75 more infants per 1000</w:t>
            </w:r>
            <w:r w:rsidR="00D8209E" w:rsidRPr="003E6C4A">
              <w:rPr>
                <w:rFonts w:ascii="Calibri" w:eastAsia="Times New Roman" w:hAnsi="Calibri" w:cs="Calibri"/>
                <w:sz w:val="16"/>
                <w:szCs w:val="16"/>
              </w:rPr>
              <w:t>)</w:t>
            </w:r>
            <w:r w:rsidR="00E13BD5">
              <w:rPr>
                <w:rFonts w:ascii="Calibri" w:eastAsia="Times New Roman" w:hAnsi="Calibri" w:cs="Calibri"/>
                <w:sz w:val="16"/>
                <w:szCs w:val="16"/>
              </w:rPr>
              <w:t>,</w:t>
            </w:r>
            <w:r w:rsidR="00D8209E" w:rsidRPr="003E6C4A">
              <w:rPr>
                <w:rFonts w:ascii="Calibri" w:eastAsia="Times New Roman" w:hAnsi="Calibri" w:cs="Calibri"/>
                <w:sz w:val="16"/>
                <w:szCs w:val="16"/>
              </w:rPr>
              <w:t xml:space="preserve"> </w:t>
            </w:r>
            <w:r w:rsidR="00D8209E" w:rsidRPr="003E6C4A">
              <w:rPr>
                <w:rFonts w:ascii="Calibri" w:eastAsia="Times New Roman" w:hAnsi="Calibri" w:cs="Calibri"/>
                <w:b/>
                <w:bCs/>
                <w:sz w:val="16"/>
                <w:szCs w:val="16"/>
              </w:rPr>
              <w:t>very low certainty evidence</w:t>
            </w:r>
            <w:r w:rsidR="00D8209E" w:rsidRPr="003E6C4A">
              <w:rPr>
                <w:rFonts w:ascii="Calibri" w:eastAsia="Times New Roman" w:hAnsi="Calibri" w:cs="Calibri"/>
                <w:sz w:val="16"/>
                <w:szCs w:val="16"/>
              </w:rPr>
              <w:t xml:space="preserve"> </w:t>
            </w:r>
            <w:r w:rsidR="00A66176" w:rsidRPr="003E6C4A">
              <w:rPr>
                <w:rFonts w:ascii="Calibri" w:eastAsia="Times New Roman" w:hAnsi="Calibri" w:cs="Calibri"/>
                <w:sz w:val="16"/>
                <w:szCs w:val="16"/>
              </w:rPr>
              <w:t xml:space="preserve">downgraded for </w:t>
            </w:r>
            <w:r w:rsidR="003E6C4A" w:rsidRPr="003E6C4A">
              <w:rPr>
                <w:rFonts w:ascii="Calibri" w:eastAsia="Times New Roman" w:hAnsi="Calibri" w:cs="Calibri"/>
                <w:sz w:val="16"/>
                <w:szCs w:val="16"/>
              </w:rPr>
              <w:t>risk of bias an imprecision</w:t>
            </w:r>
            <w:r w:rsidR="00A66176" w:rsidRPr="003E6C4A">
              <w:rPr>
                <w:rFonts w:ascii="Calibri" w:eastAsia="Times New Roman" w:hAnsi="Calibri" w:cs="Calibri"/>
                <w:sz w:val="16"/>
                <w:szCs w:val="16"/>
              </w:rPr>
              <w:t xml:space="preserve"> </w:t>
            </w:r>
            <w:r w:rsidR="00D8209E" w:rsidRPr="003E6C4A">
              <w:rPr>
                <w:rFonts w:ascii="Calibri" w:eastAsia="Times New Roman" w:hAnsi="Calibri" w:cs="Calibri"/>
                <w:sz w:val="16"/>
                <w:szCs w:val="16"/>
              </w:rPr>
              <w:t>from one RCT enrolling 102 participants</w:t>
            </w:r>
            <w:r w:rsidR="00FD53C0" w:rsidRPr="003E6C4A">
              <w:rPr>
                <w:rFonts w:ascii="Calibri" w:eastAsia="Times New Roman" w:hAnsi="Calibri" w:cs="Calibri"/>
                <w:sz w:val="16"/>
                <w:szCs w:val="16"/>
              </w:rPr>
              <w:t xml:space="preserve"> that compared thermal mattress to no thermal mattress</w:t>
            </w:r>
            <w:r w:rsidR="00D8209E" w:rsidRPr="003E6C4A">
              <w:rPr>
                <w:rFonts w:ascii="Calibri" w:eastAsia="Times New Roman" w:hAnsi="Calibri" w:cs="Calibri"/>
                <w:sz w:val="16"/>
                <w:szCs w:val="16"/>
              </w:rPr>
              <w:t xml:space="preserve"> </w:t>
            </w:r>
            <w:r w:rsidR="00922930" w:rsidRPr="00E13BD5">
              <w:rPr>
                <w:rFonts w:ascii="Calibri" w:eastAsia="Times New Roman" w:hAnsi="Calibri" w:cs="Calibri"/>
                <w:sz w:val="16"/>
                <w:szCs w:val="16"/>
              </w:rPr>
              <w:fldChar w:fldCharType="begin"/>
            </w:r>
            <w:r w:rsidR="00922930" w:rsidRPr="00E13BD5">
              <w:rPr>
                <w:rFonts w:ascii="Calibri" w:eastAsia="Times New Roman" w:hAnsi="Calibri" w:cs="Calibri"/>
                <w:sz w:val="16"/>
                <w:szCs w:val="16"/>
              </w:rPr>
              <w:instrText xml:space="preserve"> ADDIN EN.CITE &lt;EndNote&gt;&lt;Cite&gt;&lt;Author&gt;Chawla&lt;/Author&gt;&lt;Year&gt;2011&lt;/Year&gt;&lt;RecNum&gt;34&lt;/RecNum&gt;&lt;DisplayText&gt;{Chawla 2011 780}&lt;/DisplayText&gt;&lt;record&gt;&lt;rec-number&gt;34&lt;/rec-number&gt;&lt;foreign-keys&gt;&lt;key app="EN" db-id="z5av02adre92x4eeefppzprdtv90xdfdxzra" timestamp="1660202088"&gt;34&lt;/key&gt;&lt;/foreign-keys&gt;&lt;ref-type name="Journal Article"&gt;17&lt;/ref-type&gt;&lt;contributors&gt;&lt;authors&gt;&lt;author&gt;Chawla, S.&lt;/author&gt;&lt;author&gt;Amaram, A.&lt;/author&gt;&lt;author&gt;Gopal, S. P.&lt;/author&gt;&lt;author&gt;Natarajan, G.&lt;/author&gt;&lt;/authors&gt;&lt;/contributors&gt;&lt;titles&gt;&lt;title&gt;Safety and efficacy of Trans-warmer mattress for preterm neonates: results of a randomized controlled trial&lt;/title&gt;&lt;secondary-title&gt;J Perinatol&lt;/secondary-title&gt;&lt;/titles&gt;&lt;periodical&gt;&lt;full-title&gt;J Perinatol&lt;/full-title&gt;&lt;/periodical&gt;&lt;pages&gt;780-4&lt;/pages&gt;&lt;volume&gt;31&lt;/volume&gt;&lt;number&gt;12&lt;/number&gt;&lt;dates&gt;&lt;year&gt;2011&lt;/year&gt;&lt;/dates&gt;&lt;accession-num&gt;21527905&lt;/accession-num&gt;&lt;label&gt;780&lt;/label&gt;&lt;urls&gt;&lt;related-urls&gt;&lt;url&gt;https://www.nature.com/articles/jp201133.pdf&lt;/url&gt;&lt;/related-urls&gt;&lt;/urls&gt;&lt;electronic-resource-num&gt;10.1038/jp.2011.33&lt;/electronic-resource-num&gt;&lt;/record&gt;&lt;/Cite&gt;&lt;/EndNote&gt;</w:instrText>
            </w:r>
            <w:r w:rsidR="00922930" w:rsidRPr="00E13BD5">
              <w:rPr>
                <w:rFonts w:ascii="Calibri" w:eastAsia="Times New Roman" w:hAnsi="Calibri" w:cs="Calibri"/>
                <w:sz w:val="16"/>
                <w:szCs w:val="16"/>
              </w:rPr>
              <w:fldChar w:fldCharType="separate"/>
            </w:r>
            <w:r w:rsidR="00922930" w:rsidRPr="00E13BD5">
              <w:rPr>
                <w:rFonts w:ascii="Calibri" w:eastAsia="Times New Roman" w:hAnsi="Calibri" w:cs="Calibri"/>
                <w:noProof/>
                <w:sz w:val="16"/>
                <w:szCs w:val="16"/>
              </w:rPr>
              <w:t>{Chawla 2011 780}</w:t>
            </w:r>
            <w:r w:rsidR="00922930" w:rsidRPr="00E13BD5">
              <w:rPr>
                <w:rFonts w:ascii="Calibri" w:eastAsia="Times New Roman" w:hAnsi="Calibri" w:cs="Calibri"/>
                <w:sz w:val="16"/>
                <w:szCs w:val="16"/>
              </w:rPr>
              <w:fldChar w:fldCharType="end"/>
            </w:r>
            <w:r w:rsidR="00D8209E" w:rsidRPr="00E13BD5">
              <w:rPr>
                <w:rFonts w:ascii="Calibri" w:eastAsia="Times New Roman" w:hAnsi="Calibri" w:cs="Calibri"/>
                <w:sz w:val="16"/>
                <w:szCs w:val="16"/>
              </w:rPr>
              <w:t xml:space="preserve"> and </w:t>
            </w:r>
            <w:r w:rsidRPr="003E6C4A">
              <w:rPr>
                <w:rFonts w:ascii="Calibri" w:eastAsia="Times New Roman" w:hAnsi="Calibri" w:cs="Calibri"/>
                <w:sz w:val="16"/>
                <w:szCs w:val="16"/>
              </w:rPr>
              <w:t>(RR 1.83, 95% CI 0.58 to 5.76</w:t>
            </w:r>
            <w:r w:rsidR="00FD53C0" w:rsidRPr="003E6C4A">
              <w:rPr>
                <w:rFonts w:ascii="Calibri" w:eastAsia="Times New Roman" w:hAnsi="Calibri" w:cs="Calibri"/>
                <w:sz w:val="16"/>
                <w:szCs w:val="16"/>
              </w:rPr>
              <w:t>, ARD 83 more infants per 1000, 95% CI 42 fewer to 476 more per 1000</w:t>
            </w:r>
            <w:r w:rsidRPr="003E6C4A">
              <w:rPr>
                <w:rFonts w:ascii="Calibri" w:eastAsia="Times New Roman" w:hAnsi="Calibri" w:cs="Calibri"/>
                <w:sz w:val="16"/>
                <w:szCs w:val="16"/>
              </w:rPr>
              <w:t>)</w:t>
            </w:r>
            <w:r w:rsidR="00E13BD5">
              <w:rPr>
                <w:rFonts w:ascii="Calibri" w:eastAsia="Times New Roman" w:hAnsi="Calibri" w:cs="Calibri"/>
                <w:sz w:val="16"/>
                <w:szCs w:val="16"/>
              </w:rPr>
              <w:t>,</w:t>
            </w:r>
            <w:r w:rsidRPr="003E6C4A">
              <w:rPr>
                <w:rFonts w:ascii="Calibri" w:eastAsia="Times New Roman" w:hAnsi="Calibri" w:cs="Calibri"/>
                <w:sz w:val="16"/>
                <w:szCs w:val="16"/>
              </w:rPr>
              <w:t xml:space="preserve"> </w:t>
            </w:r>
            <w:r w:rsidRPr="003E6C4A">
              <w:rPr>
                <w:rFonts w:ascii="Calibri" w:eastAsia="Times New Roman" w:hAnsi="Calibri" w:cs="Calibri"/>
                <w:b/>
                <w:bCs/>
                <w:sz w:val="16"/>
                <w:szCs w:val="16"/>
              </w:rPr>
              <w:t>very low certainty evidence</w:t>
            </w:r>
            <w:r w:rsidRPr="003E6C4A">
              <w:rPr>
                <w:rFonts w:ascii="Calibri" w:eastAsia="Times New Roman" w:hAnsi="Calibri" w:cs="Calibri"/>
                <w:sz w:val="16"/>
                <w:szCs w:val="16"/>
              </w:rPr>
              <w:t xml:space="preserve"> </w:t>
            </w:r>
            <w:r w:rsidR="00D93138" w:rsidRPr="003E6C4A">
              <w:rPr>
                <w:rFonts w:ascii="Calibri" w:eastAsia="Times New Roman" w:hAnsi="Calibri" w:cs="Calibri"/>
                <w:sz w:val="16"/>
                <w:szCs w:val="16"/>
              </w:rPr>
              <w:t xml:space="preserve">downgraded </w:t>
            </w:r>
            <w:r w:rsidR="00FE4871" w:rsidRPr="003E6C4A">
              <w:rPr>
                <w:rFonts w:ascii="Calibri" w:eastAsia="Times New Roman" w:hAnsi="Calibri" w:cs="Calibri"/>
                <w:sz w:val="16"/>
                <w:szCs w:val="16"/>
              </w:rPr>
              <w:t>for</w:t>
            </w:r>
            <w:r w:rsidR="00D93138" w:rsidRPr="003E6C4A">
              <w:rPr>
                <w:rFonts w:ascii="Calibri" w:eastAsia="Times New Roman" w:hAnsi="Calibri" w:cs="Calibri"/>
                <w:sz w:val="16"/>
                <w:szCs w:val="16"/>
              </w:rPr>
              <w:t xml:space="preserve"> </w:t>
            </w:r>
            <w:r w:rsidR="00FE4871" w:rsidRPr="003E6C4A">
              <w:rPr>
                <w:rFonts w:ascii="Calibri" w:eastAsia="Times New Roman" w:hAnsi="Calibri" w:cs="Calibri"/>
                <w:sz w:val="16"/>
                <w:szCs w:val="16"/>
              </w:rPr>
              <w:t>indirectness</w:t>
            </w:r>
            <w:r w:rsidR="00D93138" w:rsidRPr="003E6C4A">
              <w:rPr>
                <w:rFonts w:ascii="Calibri" w:eastAsia="Times New Roman" w:hAnsi="Calibri" w:cs="Calibri"/>
                <w:sz w:val="16"/>
                <w:szCs w:val="16"/>
              </w:rPr>
              <w:t xml:space="preserve"> </w:t>
            </w:r>
            <w:r w:rsidR="00FE4871" w:rsidRPr="003E6C4A">
              <w:rPr>
                <w:rFonts w:ascii="Calibri" w:eastAsia="Times New Roman" w:hAnsi="Calibri" w:cs="Calibri"/>
                <w:sz w:val="16"/>
                <w:szCs w:val="16"/>
              </w:rPr>
              <w:t>and</w:t>
            </w:r>
            <w:r w:rsidR="00D93138" w:rsidRPr="003E6C4A">
              <w:rPr>
                <w:rFonts w:ascii="Calibri" w:eastAsia="Times New Roman" w:hAnsi="Calibri" w:cs="Calibri"/>
                <w:sz w:val="16"/>
                <w:szCs w:val="16"/>
              </w:rPr>
              <w:t xml:space="preserve"> </w:t>
            </w:r>
            <w:r w:rsidR="00FE4871" w:rsidRPr="003E6C4A">
              <w:rPr>
                <w:rFonts w:ascii="Calibri" w:eastAsia="Times New Roman" w:hAnsi="Calibri" w:cs="Calibri"/>
                <w:sz w:val="16"/>
                <w:szCs w:val="16"/>
              </w:rPr>
              <w:t>imprecision</w:t>
            </w:r>
            <w:r w:rsidR="00D93138" w:rsidRPr="003E6C4A">
              <w:rPr>
                <w:rFonts w:ascii="Calibri" w:eastAsia="Times New Roman" w:hAnsi="Calibri" w:cs="Calibri"/>
                <w:sz w:val="16"/>
                <w:szCs w:val="16"/>
              </w:rPr>
              <w:t xml:space="preserve"> </w:t>
            </w:r>
            <w:r w:rsidRPr="003E6C4A">
              <w:rPr>
                <w:rFonts w:ascii="Calibri" w:eastAsia="Times New Roman" w:hAnsi="Calibri" w:cs="Calibri"/>
                <w:sz w:val="16"/>
                <w:szCs w:val="16"/>
              </w:rPr>
              <w:t>from two RCTs enrolling 77 participants</w:t>
            </w:r>
            <w:r w:rsidR="00FD53C0" w:rsidRPr="003E6C4A">
              <w:rPr>
                <w:rFonts w:ascii="Calibri" w:eastAsia="Times New Roman" w:hAnsi="Calibri" w:cs="Calibri"/>
                <w:sz w:val="16"/>
                <w:szCs w:val="16"/>
              </w:rPr>
              <w:t xml:space="preserve"> that compared thermal mattress with plastic bag or wrap. </w:t>
            </w:r>
            <w:r w:rsidR="00922930" w:rsidRPr="003E6C4A">
              <w:rPr>
                <w:rFonts w:ascii="Calibri" w:eastAsia="Times New Roman" w:hAnsi="Calibri" w:cs="Calibri"/>
                <w:sz w:val="16"/>
                <w:szCs w:val="16"/>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sidR="00922930" w:rsidRPr="003E6C4A">
              <w:rPr>
                <w:rFonts w:ascii="Calibri" w:eastAsia="Times New Roman" w:hAnsi="Calibri" w:cs="Calibri"/>
                <w:sz w:val="16"/>
                <w:szCs w:val="16"/>
              </w:rPr>
              <w:instrText xml:space="preserve"> ADDIN EN.CITE </w:instrText>
            </w:r>
            <w:r w:rsidR="00922930" w:rsidRPr="003E6C4A">
              <w:rPr>
                <w:rFonts w:ascii="Calibri" w:eastAsia="Times New Roman" w:hAnsi="Calibri" w:cs="Calibri"/>
                <w:sz w:val="16"/>
                <w:szCs w:val="16"/>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sidR="00922930" w:rsidRPr="003E6C4A">
              <w:rPr>
                <w:rFonts w:ascii="Calibri" w:eastAsia="Times New Roman" w:hAnsi="Calibri" w:cs="Calibri"/>
                <w:sz w:val="16"/>
                <w:szCs w:val="16"/>
              </w:rPr>
              <w:instrText xml:space="preserve"> ADDIN EN.CITE.DATA </w:instrText>
            </w:r>
            <w:r w:rsidR="00922930" w:rsidRPr="003E6C4A">
              <w:rPr>
                <w:rFonts w:ascii="Calibri" w:eastAsia="Times New Roman" w:hAnsi="Calibri" w:cs="Calibri"/>
                <w:sz w:val="16"/>
                <w:szCs w:val="16"/>
              </w:rPr>
            </w:r>
            <w:r w:rsidR="00922930" w:rsidRPr="003E6C4A">
              <w:rPr>
                <w:rFonts w:ascii="Calibri" w:eastAsia="Times New Roman" w:hAnsi="Calibri" w:cs="Calibri"/>
                <w:sz w:val="16"/>
                <w:szCs w:val="16"/>
              </w:rPr>
              <w:fldChar w:fldCharType="end"/>
            </w:r>
            <w:r w:rsidR="00922930" w:rsidRPr="003E6C4A">
              <w:rPr>
                <w:rFonts w:ascii="Calibri" w:eastAsia="Times New Roman" w:hAnsi="Calibri" w:cs="Calibri"/>
                <w:sz w:val="16"/>
                <w:szCs w:val="16"/>
              </w:rPr>
            </w:r>
            <w:r w:rsidR="00922930" w:rsidRPr="003E6C4A">
              <w:rPr>
                <w:rFonts w:ascii="Calibri" w:eastAsia="Times New Roman" w:hAnsi="Calibri" w:cs="Calibri"/>
                <w:sz w:val="16"/>
                <w:szCs w:val="16"/>
              </w:rPr>
              <w:fldChar w:fldCharType="separate"/>
            </w:r>
            <w:r w:rsidR="00922930" w:rsidRPr="003E6C4A">
              <w:rPr>
                <w:rFonts w:ascii="Calibri" w:eastAsia="Times New Roman" w:hAnsi="Calibri" w:cs="Calibri"/>
                <w:noProof/>
                <w:sz w:val="16"/>
                <w:szCs w:val="16"/>
              </w:rPr>
              <w:t>{Mathew 2013 317, Simon 2011 33}</w:t>
            </w:r>
            <w:r w:rsidR="00922930" w:rsidRPr="003E6C4A">
              <w:rPr>
                <w:rFonts w:ascii="Calibri" w:eastAsia="Times New Roman" w:hAnsi="Calibri" w:cs="Calibri"/>
                <w:sz w:val="16"/>
                <w:szCs w:val="16"/>
              </w:rPr>
              <w:fldChar w:fldCharType="end"/>
            </w:r>
            <w:r w:rsidR="00D8209E" w:rsidRPr="003E6C4A">
              <w:rPr>
                <w:rFonts w:ascii="Calibri" w:eastAsia="Times New Roman" w:hAnsi="Calibri" w:cs="Calibri"/>
                <w:sz w:val="16"/>
                <w:szCs w:val="16"/>
              </w:rPr>
              <w:t xml:space="preserve"> </w:t>
            </w:r>
            <w:r w:rsidRPr="003E6C4A">
              <w:rPr>
                <w:rFonts w:ascii="Calibri" w:eastAsia="Times New Roman" w:hAnsi="Calibri" w:cs="Calibri"/>
                <w:sz w:val="16"/>
                <w:szCs w:val="16"/>
              </w:rPr>
              <w:t xml:space="preserve">and </w:t>
            </w:r>
          </w:p>
          <w:p w14:paraId="3DE371E5" w14:textId="3A9FDF30" w:rsidR="005A2EFA" w:rsidRPr="003E6C4A" w:rsidRDefault="00EA639A">
            <w:pPr>
              <w:rPr>
                <w:rFonts w:ascii="Calibri" w:eastAsia="Times New Roman" w:hAnsi="Calibri" w:cs="Calibri"/>
                <w:sz w:val="16"/>
                <w:szCs w:val="16"/>
              </w:rPr>
            </w:pPr>
            <w:r w:rsidRPr="003E6C4A">
              <w:rPr>
                <w:rFonts w:ascii="Calibri" w:eastAsia="Times New Roman" w:hAnsi="Calibri" w:cs="Calibri"/>
                <w:sz w:val="16"/>
                <w:szCs w:val="16"/>
              </w:rPr>
              <w:t xml:space="preserve">For </w:t>
            </w:r>
            <w:r w:rsidRPr="003E6C4A">
              <w:rPr>
                <w:rFonts w:ascii="Calibri" w:eastAsia="Times New Roman" w:hAnsi="Calibri" w:cs="Calibri"/>
                <w:b/>
                <w:bCs/>
                <w:sz w:val="16"/>
                <w:szCs w:val="16"/>
              </w:rPr>
              <w:t>BPD</w:t>
            </w:r>
            <w:r w:rsidR="00FD53C0" w:rsidRPr="003E6C4A">
              <w:rPr>
                <w:rFonts w:ascii="Calibri" w:eastAsia="Times New Roman" w:hAnsi="Calibri" w:cs="Calibri"/>
                <w:b/>
                <w:bCs/>
                <w:sz w:val="16"/>
                <w:szCs w:val="16"/>
              </w:rPr>
              <w:t>,</w:t>
            </w:r>
            <w:r w:rsidRPr="003E6C4A">
              <w:rPr>
                <w:rFonts w:ascii="Calibri" w:eastAsia="Times New Roman" w:hAnsi="Calibri" w:cs="Calibri"/>
                <w:b/>
                <w:bCs/>
                <w:sz w:val="16"/>
                <w:szCs w:val="16"/>
              </w:rPr>
              <w:t xml:space="preserve"> clinical benefit or harm cannot be excluded</w:t>
            </w:r>
            <w:r w:rsidRPr="003E6C4A">
              <w:rPr>
                <w:rFonts w:ascii="Calibri" w:eastAsia="Times New Roman" w:hAnsi="Calibri" w:cs="Calibri"/>
                <w:sz w:val="16"/>
                <w:szCs w:val="16"/>
              </w:rPr>
              <w:t xml:space="preserve"> RR 1.59</w:t>
            </w:r>
            <w:r w:rsidRPr="003E6C4A">
              <w:rPr>
                <w:rFonts w:ascii="Calibri" w:eastAsia="Times New Roman" w:hAnsi="Calibri" w:cs="Calibri"/>
                <w:b/>
                <w:bCs/>
                <w:sz w:val="16"/>
                <w:szCs w:val="16"/>
              </w:rPr>
              <w:t xml:space="preserve"> </w:t>
            </w:r>
            <w:r w:rsidRPr="003E6C4A">
              <w:rPr>
                <w:rFonts w:ascii="Calibri" w:eastAsia="Times New Roman" w:hAnsi="Calibri" w:cs="Calibri"/>
                <w:sz w:val="16"/>
                <w:szCs w:val="16"/>
              </w:rPr>
              <w:t>(95% CI 0.94 to 2.66</w:t>
            </w:r>
            <w:r w:rsidR="00A66176" w:rsidRPr="003E6C4A">
              <w:rPr>
                <w:rFonts w:ascii="Calibri" w:eastAsia="Times New Roman" w:hAnsi="Calibri" w:cs="Calibri"/>
                <w:sz w:val="16"/>
                <w:szCs w:val="16"/>
              </w:rPr>
              <w:t>, ARD 119 more infants per 1000, 95% CI 12 fewer to 336 more infants per 1000</w:t>
            </w:r>
            <w:r w:rsidRPr="003E6C4A">
              <w:rPr>
                <w:rFonts w:ascii="Calibri" w:eastAsia="Times New Roman" w:hAnsi="Calibri" w:cs="Calibri"/>
                <w:sz w:val="16"/>
                <w:szCs w:val="16"/>
              </w:rPr>
              <w:t>)</w:t>
            </w:r>
            <w:r w:rsidR="00E13BD5">
              <w:rPr>
                <w:rFonts w:ascii="Calibri" w:eastAsia="Times New Roman" w:hAnsi="Calibri" w:cs="Calibri"/>
                <w:sz w:val="16"/>
                <w:szCs w:val="16"/>
              </w:rPr>
              <w:t>,</w:t>
            </w:r>
            <w:r w:rsidRPr="003E6C4A">
              <w:rPr>
                <w:rFonts w:ascii="Calibri" w:eastAsia="Times New Roman" w:hAnsi="Calibri" w:cs="Calibri"/>
                <w:sz w:val="16"/>
                <w:szCs w:val="16"/>
              </w:rPr>
              <w:t xml:space="preserve"> </w:t>
            </w:r>
            <w:r w:rsidRPr="003E6C4A">
              <w:rPr>
                <w:rFonts w:ascii="Calibri" w:eastAsia="Times New Roman" w:hAnsi="Calibri" w:cs="Calibri"/>
                <w:b/>
                <w:bCs/>
                <w:sz w:val="16"/>
                <w:szCs w:val="16"/>
              </w:rPr>
              <w:t xml:space="preserve">low </w:t>
            </w:r>
            <w:r w:rsidR="00A66176" w:rsidRPr="003E6C4A">
              <w:rPr>
                <w:rFonts w:ascii="Calibri" w:eastAsia="Times New Roman" w:hAnsi="Calibri" w:cs="Calibri"/>
                <w:b/>
                <w:bCs/>
                <w:sz w:val="16"/>
                <w:szCs w:val="16"/>
              </w:rPr>
              <w:t>certainty</w:t>
            </w:r>
            <w:r w:rsidRPr="003E6C4A">
              <w:rPr>
                <w:rFonts w:ascii="Calibri" w:eastAsia="Times New Roman" w:hAnsi="Calibri" w:cs="Calibri"/>
                <w:b/>
                <w:bCs/>
                <w:sz w:val="16"/>
                <w:szCs w:val="16"/>
              </w:rPr>
              <w:t xml:space="preserve"> evidence</w:t>
            </w:r>
            <w:r w:rsidR="00FE4871" w:rsidRPr="003E6C4A">
              <w:rPr>
                <w:rFonts w:ascii="Calibri" w:eastAsia="Times New Roman" w:hAnsi="Calibri" w:cs="Calibri"/>
                <w:b/>
                <w:bCs/>
                <w:sz w:val="16"/>
                <w:szCs w:val="16"/>
              </w:rPr>
              <w:t xml:space="preserve"> </w:t>
            </w:r>
            <w:r w:rsidR="00FE4871" w:rsidRPr="003E6C4A">
              <w:rPr>
                <w:rFonts w:ascii="Calibri" w:eastAsia="Times New Roman" w:hAnsi="Calibri" w:cs="Calibri"/>
                <w:sz w:val="16"/>
                <w:szCs w:val="16"/>
              </w:rPr>
              <w:t>downgraded for risk of bias and imprecision</w:t>
            </w:r>
            <w:r w:rsidRPr="003E6C4A">
              <w:rPr>
                <w:rFonts w:ascii="Calibri" w:eastAsia="Times New Roman" w:hAnsi="Calibri" w:cs="Calibri"/>
                <w:sz w:val="16"/>
                <w:szCs w:val="16"/>
              </w:rPr>
              <w:t xml:space="preserve"> from two RCTs enrolling 174 partic</w:t>
            </w:r>
            <w:r w:rsidR="00A66176" w:rsidRPr="003E6C4A">
              <w:rPr>
                <w:rFonts w:ascii="Calibri" w:eastAsia="Times New Roman" w:hAnsi="Calibri" w:cs="Calibri"/>
                <w:sz w:val="16"/>
                <w:szCs w:val="16"/>
              </w:rPr>
              <w:t>i</w:t>
            </w:r>
            <w:r w:rsidRPr="003E6C4A">
              <w:rPr>
                <w:rFonts w:ascii="Calibri" w:eastAsia="Times New Roman" w:hAnsi="Calibri" w:cs="Calibri"/>
                <w:sz w:val="16"/>
                <w:szCs w:val="16"/>
              </w:rPr>
              <w:t>pants</w:t>
            </w:r>
            <w:r w:rsidR="00A66176" w:rsidRPr="003E6C4A">
              <w:rPr>
                <w:rFonts w:ascii="Calibri" w:eastAsia="Times New Roman" w:hAnsi="Calibri" w:cs="Calibri"/>
                <w:sz w:val="16"/>
                <w:szCs w:val="16"/>
              </w:rPr>
              <w:t xml:space="preserve"> that compared thermal mattress to no thermal mattress</w:t>
            </w:r>
            <w:r w:rsidR="00A66176" w:rsidRPr="003E6C4A">
              <w:rPr>
                <w:rFonts w:ascii="Calibri" w:eastAsia="Times New Roman" w:hAnsi="Calibri" w:cs="Calibri"/>
                <w:sz w:val="16"/>
                <w:szCs w:val="16"/>
                <w:shd w:val="clear" w:color="auto" w:fill="EBEBEB"/>
              </w:rPr>
              <w:t xml:space="preserve"> </w:t>
            </w:r>
            <w:r w:rsidR="00922930" w:rsidRPr="003E6C4A">
              <w:rPr>
                <w:rFonts w:ascii="Calibri" w:eastAsia="Times New Roman" w:hAnsi="Calibri" w:cs="Calibri"/>
                <w:sz w:val="16"/>
                <w:szCs w:val="16"/>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00922930" w:rsidRPr="003E6C4A">
              <w:rPr>
                <w:rFonts w:ascii="Calibri" w:eastAsia="Times New Roman" w:hAnsi="Calibri" w:cs="Calibri"/>
                <w:sz w:val="16"/>
                <w:szCs w:val="16"/>
              </w:rPr>
              <w:instrText xml:space="preserve"> ADDIN EN.CITE </w:instrText>
            </w:r>
            <w:r w:rsidR="00922930" w:rsidRPr="003E6C4A">
              <w:rPr>
                <w:rFonts w:ascii="Calibri" w:eastAsia="Times New Roman" w:hAnsi="Calibri" w:cs="Calibri"/>
                <w:sz w:val="16"/>
                <w:szCs w:val="16"/>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00922930" w:rsidRPr="003E6C4A">
              <w:rPr>
                <w:rFonts w:ascii="Calibri" w:eastAsia="Times New Roman" w:hAnsi="Calibri" w:cs="Calibri"/>
                <w:sz w:val="16"/>
                <w:szCs w:val="16"/>
              </w:rPr>
              <w:instrText xml:space="preserve"> ADDIN EN.CITE.DATA </w:instrText>
            </w:r>
            <w:r w:rsidR="00922930" w:rsidRPr="003E6C4A">
              <w:rPr>
                <w:rFonts w:ascii="Calibri" w:eastAsia="Times New Roman" w:hAnsi="Calibri" w:cs="Calibri"/>
                <w:sz w:val="16"/>
                <w:szCs w:val="16"/>
              </w:rPr>
            </w:r>
            <w:r w:rsidR="00922930" w:rsidRPr="003E6C4A">
              <w:rPr>
                <w:rFonts w:ascii="Calibri" w:eastAsia="Times New Roman" w:hAnsi="Calibri" w:cs="Calibri"/>
                <w:sz w:val="16"/>
                <w:szCs w:val="16"/>
              </w:rPr>
              <w:fldChar w:fldCharType="end"/>
            </w:r>
            <w:r w:rsidR="00922930" w:rsidRPr="003E6C4A">
              <w:rPr>
                <w:rFonts w:ascii="Calibri" w:eastAsia="Times New Roman" w:hAnsi="Calibri" w:cs="Calibri"/>
                <w:sz w:val="16"/>
                <w:szCs w:val="16"/>
              </w:rPr>
            </w:r>
            <w:r w:rsidR="00922930" w:rsidRPr="003E6C4A">
              <w:rPr>
                <w:rFonts w:ascii="Calibri" w:eastAsia="Times New Roman" w:hAnsi="Calibri" w:cs="Calibri"/>
                <w:sz w:val="16"/>
                <w:szCs w:val="16"/>
              </w:rPr>
              <w:fldChar w:fldCharType="separate"/>
            </w:r>
            <w:r w:rsidR="00922930" w:rsidRPr="003E6C4A">
              <w:rPr>
                <w:rFonts w:ascii="Calibri" w:eastAsia="Times New Roman" w:hAnsi="Calibri" w:cs="Calibri"/>
                <w:noProof/>
                <w:sz w:val="16"/>
                <w:szCs w:val="16"/>
              </w:rPr>
              <w:t>{Chawla 2011 780, McCarthy 2013 e135}</w:t>
            </w:r>
            <w:r w:rsidR="00922930" w:rsidRPr="003E6C4A">
              <w:rPr>
                <w:rFonts w:ascii="Calibri" w:eastAsia="Times New Roman" w:hAnsi="Calibri" w:cs="Calibri"/>
                <w:sz w:val="16"/>
                <w:szCs w:val="16"/>
              </w:rPr>
              <w:fldChar w:fldCharType="end"/>
            </w:r>
            <w:r w:rsidRPr="003E6C4A">
              <w:rPr>
                <w:rFonts w:ascii="Calibri" w:eastAsia="Times New Roman" w:hAnsi="Calibri" w:cs="Calibri"/>
                <w:sz w:val="16"/>
                <w:szCs w:val="16"/>
              </w:rPr>
              <w:t xml:space="preserve"> and RR 0.75,</w:t>
            </w:r>
            <w:r w:rsidR="00FE4871" w:rsidRPr="003E6C4A">
              <w:rPr>
                <w:rFonts w:ascii="Calibri" w:eastAsia="Times New Roman" w:hAnsi="Calibri" w:cs="Calibri"/>
                <w:sz w:val="16"/>
                <w:szCs w:val="16"/>
              </w:rPr>
              <w:t>(</w:t>
            </w:r>
            <w:r w:rsidRPr="003E6C4A">
              <w:rPr>
                <w:rFonts w:ascii="Calibri" w:eastAsia="Times New Roman" w:hAnsi="Calibri" w:cs="Calibri"/>
                <w:sz w:val="16"/>
                <w:szCs w:val="16"/>
              </w:rPr>
              <w:t xml:space="preserve"> 95% CI 0.40 to 1.3)</w:t>
            </w:r>
            <w:r w:rsidR="00A66176" w:rsidRPr="003E6C4A">
              <w:rPr>
                <w:rFonts w:ascii="Calibri" w:eastAsia="Times New Roman" w:hAnsi="Calibri" w:cs="Calibri"/>
                <w:sz w:val="16"/>
                <w:szCs w:val="16"/>
              </w:rPr>
              <w:t xml:space="preserve">, </w:t>
            </w:r>
            <w:r w:rsidRPr="003E6C4A">
              <w:rPr>
                <w:rFonts w:ascii="Calibri" w:eastAsia="Times New Roman" w:hAnsi="Calibri" w:cs="Calibri"/>
                <w:sz w:val="16"/>
                <w:szCs w:val="16"/>
              </w:rPr>
              <w:t xml:space="preserve">very low certainty evidence </w:t>
            </w:r>
            <w:r w:rsidR="00A66176" w:rsidRPr="003E6C4A">
              <w:rPr>
                <w:rFonts w:ascii="Calibri" w:eastAsia="Times New Roman" w:hAnsi="Calibri" w:cs="Calibri"/>
                <w:sz w:val="16"/>
                <w:szCs w:val="16"/>
              </w:rPr>
              <w:t>downgraded for</w:t>
            </w:r>
            <w:r w:rsidR="00FE4871" w:rsidRPr="003E6C4A">
              <w:rPr>
                <w:rFonts w:ascii="Calibri" w:eastAsia="Times New Roman" w:hAnsi="Calibri" w:cs="Calibri"/>
                <w:sz w:val="16"/>
                <w:szCs w:val="16"/>
              </w:rPr>
              <w:t xml:space="preserve"> indirectness and imprecision</w:t>
            </w:r>
            <w:r w:rsidR="00A66176" w:rsidRPr="003E6C4A">
              <w:rPr>
                <w:rFonts w:ascii="Calibri" w:eastAsia="Times New Roman" w:hAnsi="Calibri" w:cs="Calibri"/>
                <w:sz w:val="16"/>
                <w:szCs w:val="16"/>
              </w:rPr>
              <w:t xml:space="preserve"> </w:t>
            </w:r>
            <w:r w:rsidRPr="003E6C4A">
              <w:rPr>
                <w:rFonts w:ascii="Calibri" w:eastAsia="Times New Roman" w:hAnsi="Calibri" w:cs="Calibri"/>
                <w:sz w:val="16"/>
                <w:szCs w:val="16"/>
              </w:rPr>
              <w:t>from one RCT enrolling 36 participants</w:t>
            </w:r>
            <w:r w:rsidR="00A66176" w:rsidRPr="003E6C4A">
              <w:rPr>
                <w:rFonts w:ascii="Calibri" w:eastAsia="Times New Roman" w:hAnsi="Calibri" w:cs="Calibri"/>
                <w:sz w:val="16"/>
                <w:szCs w:val="16"/>
              </w:rPr>
              <w:t xml:space="preserve"> that compared thermal mattress with plastic bag or wrap</w:t>
            </w:r>
            <w:r w:rsidRPr="003E6C4A">
              <w:rPr>
                <w:rFonts w:ascii="Calibri" w:eastAsia="Times New Roman" w:hAnsi="Calibri" w:cs="Calibri"/>
                <w:sz w:val="16"/>
                <w:szCs w:val="16"/>
              </w:rPr>
              <w:t>.</w:t>
            </w:r>
            <w:r w:rsidR="00A66176" w:rsidRPr="003E6C4A">
              <w:t xml:space="preserve"> </w:t>
            </w:r>
            <w:r w:rsidR="00922930" w:rsidRPr="003E6C4A">
              <w:rPr>
                <w:rFonts w:ascii="Calibri" w:eastAsia="Times New Roman" w:hAnsi="Calibri" w:cs="Calibri"/>
                <w:sz w:val="16"/>
                <w:szCs w:val="16"/>
              </w:rPr>
              <w:fldChar w:fldCharType="begin"/>
            </w:r>
            <w:r w:rsidR="00922930" w:rsidRPr="003E6C4A">
              <w:rPr>
                <w:rFonts w:ascii="Calibri" w:eastAsia="Times New Roman" w:hAnsi="Calibri" w:cs="Calibri"/>
                <w:sz w:val="16"/>
                <w:szCs w:val="16"/>
              </w:rPr>
              <w:instrText xml:space="preserve"> ADDIN EN.CITE &lt;EndNote&gt;&lt;Cite&gt;&lt;Author&gt;Simon&lt;/Author&gt;&lt;Year&gt;2011&lt;/Year&gt;&lt;RecNum&gt;21&lt;/RecNum&gt;&lt;DisplayText&gt;{Simon 2011 33}&lt;/DisplayText&gt;&lt;record&gt;&lt;rec-number&gt;21&lt;/rec-number&gt;&lt;foreign-keys&gt;&lt;key app="EN" db-id="z5av02adre92x4eeefppzprdtv90xdfdxzra" timestamp="1660200887"&gt;21&lt;/key&gt;&lt;/foreign-keys&gt;&lt;ref-type name="Journal Article"&gt;17&lt;/ref-type&gt;&lt;contributors&gt;&lt;authors&gt;&lt;author&gt;Simon, P.&lt;/author&gt;&lt;author&gt;Dannaway, D.&lt;/author&gt;&lt;author&gt;Bright, B.&lt;/author&gt;&lt;author&gt;Krous, L.&lt;/author&gt;&lt;author&gt;Wlodaver, A.&lt;/author&gt;&lt;author&gt;Burks, B.&lt;/author&gt;&lt;author&gt;Thi, C.&lt;/author&gt;&lt;author&gt;Milam, J.&lt;/author&gt;&lt;author&gt;Escobedo, M.&lt;/author&gt;&lt;/authors&gt;&lt;/contributors&gt;&lt;titles&gt;&lt;title&gt;Thermal defense of extremely low gestational age newborns during resuscitation: exothermic mattresses vs polyethylene wrap&lt;/title&gt;&lt;secondary-title&gt;J Perinatol&lt;/secondary-title&gt;&lt;/titles&gt;&lt;periodical&gt;&lt;full-title&gt;J Perinatol&lt;/full-title&gt;&lt;/periodical&gt;&lt;pages&gt;33-7&lt;/pages&gt;&lt;volume&gt;31&lt;/volume&gt;&lt;number&gt;1&lt;/number&gt;&lt;dates&gt;&lt;year&gt;2011&lt;/year&gt;&lt;/dates&gt;&lt;accession-num&gt;20410908&lt;/accession-num&gt;&lt;label&gt;33&lt;/label&gt;&lt;urls&gt;&lt;related-urls&gt;&lt;url&gt;https://www.nature.com/articles/jp201056.pdf&lt;/url&gt;&lt;/related-urls&gt;&lt;/urls&gt;&lt;electronic-resource-num&gt;10.1038/jp.2010.56&lt;/electronic-resource-num&gt;&lt;/record&gt;&lt;/Cite&gt;&lt;/EndNote&gt;</w:instrText>
            </w:r>
            <w:r w:rsidR="00922930" w:rsidRPr="003E6C4A">
              <w:rPr>
                <w:rFonts w:ascii="Calibri" w:eastAsia="Times New Roman" w:hAnsi="Calibri" w:cs="Calibri"/>
                <w:sz w:val="16"/>
                <w:szCs w:val="16"/>
              </w:rPr>
              <w:fldChar w:fldCharType="separate"/>
            </w:r>
            <w:r w:rsidR="00922930" w:rsidRPr="003E6C4A">
              <w:rPr>
                <w:rFonts w:ascii="Calibri" w:eastAsia="Times New Roman" w:hAnsi="Calibri" w:cs="Calibri"/>
                <w:noProof/>
                <w:sz w:val="16"/>
                <w:szCs w:val="16"/>
              </w:rPr>
              <w:t>{Simon 2011 33}</w:t>
            </w:r>
            <w:r w:rsidR="00922930" w:rsidRPr="003E6C4A">
              <w:rPr>
                <w:rFonts w:ascii="Calibri" w:eastAsia="Times New Roman" w:hAnsi="Calibri" w:cs="Calibri"/>
                <w:sz w:val="16"/>
                <w:szCs w:val="16"/>
              </w:rPr>
              <w:fldChar w:fldCharType="end"/>
            </w:r>
          </w:p>
          <w:p w14:paraId="4B5FCA6A" w14:textId="0CF26FB2" w:rsidR="005A2EFA" w:rsidRDefault="005D15B0">
            <w:pPr>
              <w:rPr>
                <w:rFonts w:ascii="Calibri" w:eastAsia="Times New Roman" w:hAnsi="Calibri" w:cs="Calibri"/>
                <w:sz w:val="16"/>
                <w:szCs w:val="16"/>
              </w:rPr>
            </w:pPr>
            <w:r w:rsidRPr="003E6C4A">
              <w:rPr>
                <w:rFonts w:ascii="Calibri" w:eastAsia="Times New Roman" w:hAnsi="Calibri" w:cs="Calibri"/>
                <w:sz w:val="16"/>
                <w:szCs w:val="16"/>
              </w:rPr>
              <w:t>F</w:t>
            </w:r>
            <w:r w:rsidR="00EA639A" w:rsidRPr="003E6C4A">
              <w:rPr>
                <w:rFonts w:ascii="Calibri" w:eastAsia="Times New Roman" w:hAnsi="Calibri" w:cs="Calibri"/>
                <w:sz w:val="16"/>
                <w:szCs w:val="16"/>
              </w:rPr>
              <w:t xml:space="preserve">or the outcome </w:t>
            </w:r>
            <w:r w:rsidR="00EA639A" w:rsidRPr="003E6C4A">
              <w:rPr>
                <w:rFonts w:ascii="Calibri" w:eastAsia="Times New Roman" w:hAnsi="Calibri" w:cs="Calibri"/>
                <w:b/>
                <w:bCs/>
                <w:sz w:val="16"/>
                <w:szCs w:val="16"/>
              </w:rPr>
              <w:t xml:space="preserve">late </w:t>
            </w:r>
            <w:r w:rsidR="002C2FEF">
              <w:rPr>
                <w:rFonts w:ascii="Calibri" w:eastAsia="Times New Roman" w:hAnsi="Calibri" w:cs="Calibri"/>
                <w:b/>
                <w:bCs/>
                <w:sz w:val="16"/>
                <w:szCs w:val="16"/>
              </w:rPr>
              <w:t>onset</w:t>
            </w:r>
            <w:r w:rsidR="00EA639A" w:rsidRPr="003E6C4A">
              <w:rPr>
                <w:rFonts w:ascii="Calibri" w:eastAsia="Times New Roman" w:hAnsi="Calibri" w:cs="Calibri"/>
                <w:b/>
                <w:bCs/>
                <w:sz w:val="16"/>
                <w:szCs w:val="16"/>
              </w:rPr>
              <w:t xml:space="preserve"> sepsis</w:t>
            </w:r>
            <w:r w:rsidR="00EA639A" w:rsidRPr="003E6C4A">
              <w:rPr>
                <w:rFonts w:ascii="Calibri" w:eastAsia="Times New Roman" w:hAnsi="Calibri" w:cs="Calibri"/>
                <w:sz w:val="16"/>
                <w:szCs w:val="16"/>
              </w:rPr>
              <w:t xml:space="preserve"> </w:t>
            </w:r>
            <w:r w:rsidR="00EA639A" w:rsidRPr="003E6C4A">
              <w:rPr>
                <w:rFonts w:ascii="Calibri" w:eastAsia="Times New Roman" w:hAnsi="Calibri" w:cs="Calibri"/>
                <w:b/>
                <w:bCs/>
                <w:sz w:val="16"/>
                <w:szCs w:val="16"/>
              </w:rPr>
              <w:t>clinical benefit or harm cannot be excluded</w:t>
            </w:r>
            <w:r w:rsidR="00EA639A" w:rsidRPr="003E6C4A">
              <w:rPr>
                <w:rFonts w:ascii="Calibri" w:eastAsia="Times New Roman" w:hAnsi="Calibri" w:cs="Calibri"/>
                <w:sz w:val="16"/>
                <w:szCs w:val="16"/>
              </w:rPr>
              <w:t xml:space="preserve"> </w:t>
            </w:r>
            <w:r w:rsidR="00A66176" w:rsidRPr="003E6C4A">
              <w:rPr>
                <w:rFonts w:ascii="Calibri" w:eastAsia="Times New Roman" w:hAnsi="Calibri" w:cs="Calibri"/>
                <w:sz w:val="16"/>
                <w:szCs w:val="16"/>
              </w:rPr>
              <w:t>(</w:t>
            </w:r>
            <w:r w:rsidR="00EA639A" w:rsidRPr="003E6C4A">
              <w:rPr>
                <w:rFonts w:ascii="Calibri" w:eastAsia="Times New Roman" w:hAnsi="Calibri" w:cs="Calibri"/>
                <w:sz w:val="16"/>
                <w:szCs w:val="16"/>
              </w:rPr>
              <w:t>RR 0.90 95% CI 0.37 to 2.19</w:t>
            </w:r>
            <w:r w:rsidR="00A66176" w:rsidRPr="003E6C4A">
              <w:rPr>
                <w:rFonts w:ascii="Calibri" w:eastAsia="Times New Roman" w:hAnsi="Calibri" w:cs="Calibri"/>
                <w:sz w:val="16"/>
                <w:szCs w:val="16"/>
              </w:rPr>
              <w:t>, ARD 27 fewer infants per 100</w:t>
            </w:r>
            <w:r w:rsidR="00FE4871" w:rsidRPr="003E6C4A">
              <w:rPr>
                <w:rFonts w:ascii="Calibri" w:eastAsia="Times New Roman" w:hAnsi="Calibri" w:cs="Calibri"/>
                <w:sz w:val="16"/>
                <w:szCs w:val="16"/>
              </w:rPr>
              <w:t>0</w:t>
            </w:r>
            <w:r w:rsidR="00A66176" w:rsidRPr="003E6C4A">
              <w:rPr>
                <w:rFonts w:ascii="Calibri" w:eastAsia="Times New Roman" w:hAnsi="Calibri" w:cs="Calibri"/>
                <w:sz w:val="16"/>
                <w:szCs w:val="16"/>
              </w:rPr>
              <w:t xml:space="preserve">, </w:t>
            </w:r>
            <w:r w:rsidR="00FE4871" w:rsidRPr="003E6C4A">
              <w:rPr>
                <w:rFonts w:ascii="Calibri" w:eastAsia="Times New Roman" w:hAnsi="Calibri" w:cs="Calibri"/>
                <w:sz w:val="16"/>
                <w:szCs w:val="16"/>
              </w:rPr>
              <w:t>(</w:t>
            </w:r>
            <w:r w:rsidR="00A66176" w:rsidRPr="003E6C4A">
              <w:rPr>
                <w:rFonts w:ascii="Calibri" w:eastAsia="Times New Roman" w:hAnsi="Calibri" w:cs="Calibri"/>
                <w:sz w:val="16"/>
                <w:szCs w:val="16"/>
              </w:rPr>
              <w:t>95% CI 167 fewer to 316 more per 1000</w:t>
            </w:r>
            <w:r w:rsidR="00EA639A" w:rsidRPr="003E6C4A">
              <w:rPr>
                <w:rFonts w:ascii="Calibri" w:eastAsia="Times New Roman" w:hAnsi="Calibri" w:cs="Calibri"/>
                <w:sz w:val="16"/>
                <w:szCs w:val="16"/>
              </w:rPr>
              <w:t>)</w:t>
            </w:r>
            <w:r w:rsidR="00E13BD5">
              <w:rPr>
                <w:rFonts w:ascii="Calibri" w:eastAsia="Times New Roman" w:hAnsi="Calibri" w:cs="Calibri"/>
                <w:sz w:val="16"/>
                <w:szCs w:val="16"/>
              </w:rPr>
              <w:t>,</w:t>
            </w:r>
            <w:r w:rsidR="00EA639A" w:rsidRPr="003E6C4A">
              <w:rPr>
                <w:rFonts w:ascii="Calibri" w:eastAsia="Times New Roman" w:hAnsi="Calibri" w:cs="Calibri"/>
                <w:sz w:val="16"/>
                <w:szCs w:val="16"/>
              </w:rPr>
              <w:t xml:space="preserve"> </w:t>
            </w:r>
            <w:r w:rsidR="00EA639A" w:rsidRPr="003E6C4A">
              <w:rPr>
                <w:rFonts w:ascii="Calibri" w:eastAsia="Times New Roman" w:hAnsi="Calibri" w:cs="Calibri"/>
                <w:b/>
                <w:bCs/>
                <w:sz w:val="16"/>
                <w:szCs w:val="16"/>
              </w:rPr>
              <w:t>very low certainty evidence</w:t>
            </w:r>
            <w:r w:rsidR="00A66176" w:rsidRPr="003E6C4A">
              <w:rPr>
                <w:rFonts w:ascii="Calibri" w:eastAsia="Times New Roman" w:hAnsi="Calibri" w:cs="Calibri"/>
                <w:sz w:val="16"/>
                <w:szCs w:val="16"/>
              </w:rPr>
              <w:t xml:space="preserve"> downgraded for </w:t>
            </w:r>
            <w:r w:rsidR="00FE4871" w:rsidRPr="003E6C4A">
              <w:rPr>
                <w:rFonts w:ascii="Calibri" w:eastAsia="Times New Roman" w:hAnsi="Calibri" w:cs="Calibri"/>
                <w:sz w:val="16"/>
                <w:szCs w:val="16"/>
              </w:rPr>
              <w:t>risk of bias and imprecision</w:t>
            </w:r>
            <w:r w:rsidR="00A66176" w:rsidRPr="003E6C4A">
              <w:rPr>
                <w:rFonts w:ascii="Calibri" w:eastAsia="Times New Roman" w:hAnsi="Calibri" w:cs="Calibri"/>
                <w:sz w:val="16"/>
                <w:szCs w:val="16"/>
              </w:rPr>
              <w:t xml:space="preserve"> </w:t>
            </w:r>
            <w:r w:rsidR="00EA639A" w:rsidRPr="003E6C4A">
              <w:rPr>
                <w:rFonts w:ascii="Calibri" w:eastAsia="Times New Roman" w:hAnsi="Calibri" w:cs="Calibri"/>
                <w:sz w:val="16"/>
                <w:szCs w:val="16"/>
              </w:rPr>
              <w:t>from one RCT enrolling 102 partic</w:t>
            </w:r>
            <w:r w:rsidR="00A66176" w:rsidRPr="003E6C4A">
              <w:rPr>
                <w:rFonts w:ascii="Calibri" w:eastAsia="Times New Roman" w:hAnsi="Calibri" w:cs="Calibri"/>
                <w:sz w:val="16"/>
                <w:szCs w:val="16"/>
              </w:rPr>
              <w:t>i</w:t>
            </w:r>
            <w:r w:rsidR="00EA639A" w:rsidRPr="003E6C4A">
              <w:rPr>
                <w:rFonts w:ascii="Calibri" w:eastAsia="Times New Roman" w:hAnsi="Calibri" w:cs="Calibri"/>
                <w:sz w:val="16"/>
                <w:szCs w:val="16"/>
              </w:rPr>
              <w:t>pants</w:t>
            </w:r>
            <w:r w:rsidR="00A66176" w:rsidRPr="003E6C4A">
              <w:rPr>
                <w:rFonts w:ascii="Calibri" w:eastAsia="Times New Roman" w:hAnsi="Calibri" w:cs="Calibri"/>
                <w:sz w:val="16"/>
                <w:szCs w:val="16"/>
              </w:rPr>
              <w:t xml:space="preserve"> that compared thermal mattress to no thermal mattress</w:t>
            </w:r>
            <w:r w:rsidR="00A66176" w:rsidRPr="003E6C4A">
              <w:rPr>
                <w:rFonts w:ascii="Calibri" w:eastAsia="Times New Roman" w:hAnsi="Calibri" w:cs="Calibri"/>
                <w:sz w:val="16"/>
                <w:szCs w:val="16"/>
                <w:shd w:val="clear" w:color="auto" w:fill="EBEBEB"/>
              </w:rPr>
              <w:t xml:space="preserve"> </w:t>
            </w:r>
            <w:r w:rsidR="00922930" w:rsidRPr="003E6C4A">
              <w:rPr>
                <w:rFonts w:ascii="Calibri" w:eastAsia="Times New Roman" w:hAnsi="Calibri" w:cs="Calibri"/>
                <w:sz w:val="16"/>
                <w:szCs w:val="16"/>
              </w:rPr>
              <w:fldChar w:fldCharType="begin"/>
            </w:r>
            <w:r w:rsidR="00922930" w:rsidRPr="003E6C4A">
              <w:rPr>
                <w:rFonts w:ascii="Calibri" w:eastAsia="Times New Roman" w:hAnsi="Calibri" w:cs="Calibri"/>
                <w:sz w:val="16"/>
                <w:szCs w:val="16"/>
              </w:rPr>
              <w:instrText xml:space="preserve"> ADDIN EN.CITE &lt;EndNote&gt;&lt;Cite&gt;&lt;Author&gt;Chawla&lt;/Author&gt;&lt;Year&gt;2011&lt;/Year&gt;&lt;RecNum&gt;34&lt;/RecNum&gt;&lt;IDText&gt;780-4&lt;/IDText&gt;&lt;DisplayText&gt;{Chawla 2011 780}&lt;/DisplayText&gt;&lt;record&gt;&lt;rec-number&gt;34&lt;/rec-number&gt;&lt;foreign-keys&gt;&lt;key app="EN" db-id="z5av02adre92x4eeefppzprdtv90xdfdxzra" timestamp="1660202088"&gt;34&lt;/key&gt;&lt;/foreign-keys&gt;&lt;ref-type name="Journal Article"&gt;17&lt;/ref-type&gt;&lt;contributors&gt;&lt;authors&gt;&lt;author&gt;Chawla, S.&lt;/author&gt;&lt;author&gt;Amaram, A.&lt;/author&gt;&lt;author&gt;Gopal, S. P.&lt;/author&gt;&lt;author&gt;Natarajan, G.&lt;/author&gt;&lt;/authors&gt;&lt;/contributors&gt;&lt;titles&gt;&lt;title&gt;Safety and efficacy of Trans-warmer mattress for preterm neonates: results of a randomized controlled trial&lt;/title&gt;&lt;secondary-title&gt;J Perinatol&lt;/secondary-title&gt;&lt;/titles&gt;&lt;periodical&gt;&lt;full-title&gt;J Perinatol&lt;/full-title&gt;&lt;/periodical&gt;&lt;pages&gt;780-4&lt;/pages&gt;&lt;volume&gt;31&lt;/volume&gt;&lt;number&gt;12&lt;/number&gt;&lt;dates&gt;&lt;year&gt;2011&lt;/year&gt;&lt;/dates&gt;&lt;accession-num&gt;21527905&lt;/accession-num&gt;&lt;label&gt;780&lt;/label&gt;&lt;urls&gt;&lt;related-urls&gt;&lt;url&gt;https://www.nature.com/articles/jp201133.pdf&lt;/url&gt;&lt;/related-urls&gt;&lt;/urls&gt;&lt;electronic-resource-num&gt;10.1038/jp.2011.33&lt;/electronic-resource-num&gt;&lt;/record&gt;&lt;/Cite&gt;&lt;/EndNote&gt;</w:instrText>
            </w:r>
            <w:r w:rsidR="00922930" w:rsidRPr="003E6C4A">
              <w:rPr>
                <w:rFonts w:ascii="Calibri" w:eastAsia="Times New Roman" w:hAnsi="Calibri" w:cs="Calibri"/>
                <w:sz w:val="16"/>
                <w:szCs w:val="16"/>
              </w:rPr>
              <w:fldChar w:fldCharType="separate"/>
            </w:r>
            <w:r w:rsidR="00922930" w:rsidRPr="003E6C4A">
              <w:rPr>
                <w:rFonts w:ascii="Calibri" w:eastAsia="Times New Roman" w:hAnsi="Calibri" w:cs="Calibri"/>
                <w:noProof/>
                <w:sz w:val="16"/>
                <w:szCs w:val="16"/>
              </w:rPr>
              <w:t>{Chawla 2011 780}</w:t>
            </w:r>
            <w:r w:rsidR="00922930" w:rsidRPr="003E6C4A">
              <w:rPr>
                <w:rFonts w:ascii="Calibri" w:eastAsia="Times New Roman" w:hAnsi="Calibri" w:cs="Calibri"/>
                <w:sz w:val="16"/>
                <w:szCs w:val="16"/>
              </w:rPr>
              <w:fldChar w:fldCharType="end"/>
            </w:r>
          </w:p>
          <w:p w14:paraId="536F21AC" w14:textId="4E1AD421" w:rsidR="00CE381B" w:rsidRDefault="00EA639A" w:rsidP="00CE381B">
            <w:pPr>
              <w:rPr>
                <w:rFonts w:ascii="Calibri" w:eastAsia="Times New Roman" w:hAnsi="Calibri" w:cs="Calibri"/>
                <w:sz w:val="16"/>
                <w:szCs w:val="16"/>
              </w:rPr>
            </w:pPr>
            <w:r>
              <w:rPr>
                <w:rFonts w:ascii="Calibri" w:eastAsia="Times New Roman" w:hAnsi="Calibri" w:cs="Calibri"/>
                <w:sz w:val="16"/>
                <w:szCs w:val="16"/>
              </w:rPr>
              <w:t>For the other secondary outcomes intubation in the delivery room and serious haemorrhage (</w:t>
            </w:r>
            <w:r w:rsidR="00E13BD5">
              <w:rPr>
                <w:rFonts w:ascii="Calibri" w:eastAsia="Times New Roman" w:hAnsi="Calibri" w:cs="Calibri"/>
                <w:sz w:val="16"/>
                <w:szCs w:val="16"/>
              </w:rPr>
              <w:t>e.g.,</w:t>
            </w:r>
            <w:r>
              <w:rPr>
                <w:rFonts w:ascii="Calibri" w:eastAsia="Times New Roman" w:hAnsi="Calibri" w:cs="Calibri"/>
                <w:sz w:val="16"/>
                <w:szCs w:val="16"/>
              </w:rPr>
              <w:t xml:space="preserve"> pulmonary, </w:t>
            </w:r>
            <w:proofErr w:type="spellStart"/>
            <w:r>
              <w:rPr>
                <w:rFonts w:ascii="Calibri" w:eastAsia="Times New Roman" w:hAnsi="Calibri" w:cs="Calibri"/>
                <w:sz w:val="16"/>
                <w:szCs w:val="16"/>
              </w:rPr>
              <w:t>subgaleal</w:t>
            </w:r>
            <w:proofErr w:type="spellEnd"/>
            <w:r>
              <w:rPr>
                <w:rFonts w:ascii="Calibri" w:eastAsia="Times New Roman" w:hAnsi="Calibri" w:cs="Calibri"/>
                <w:sz w:val="16"/>
                <w:szCs w:val="16"/>
              </w:rPr>
              <w:t>) there were no data.</w:t>
            </w:r>
          </w:p>
          <w:tbl>
            <w:tblPr>
              <w:tblW w:w="0" w:type="auto"/>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114"/>
              <w:gridCol w:w="959"/>
              <w:gridCol w:w="1073"/>
              <w:gridCol w:w="826"/>
              <w:gridCol w:w="1216"/>
              <w:gridCol w:w="1430"/>
            </w:tblGrid>
            <w:tr w:rsidR="007D3660" w14:paraId="3258C532" w14:textId="77777777" w:rsidTr="00E67CA9">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96BB779" w14:textId="77777777" w:rsidR="00CE381B" w:rsidRDefault="00CE381B" w:rsidP="00CE381B">
                  <w:pPr>
                    <w:rPr>
                      <w:rFonts w:ascii="Times New Roman" w:eastAsia="Times New Roman" w:hAnsi="Times New Roman" w:cs="Times New Roman"/>
                      <w:b/>
                      <w:bCs/>
                      <w:color w:val="FFFFFF"/>
                      <w:sz w:val="16"/>
                      <w:szCs w:val="16"/>
                    </w:rPr>
                  </w:pPr>
                  <w:r>
                    <w:rPr>
                      <w:rFonts w:eastAsia="Times New Roman"/>
                      <w:b/>
                      <w:bCs/>
                      <w:color w:val="FFFFFF"/>
                      <w:sz w:val="16"/>
                      <w:szCs w:val="16"/>
                    </w:rPr>
                    <w:lastRenderedPageBreak/>
                    <w:t>Secondary 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46A7DB0" w14:textId="77777777" w:rsidR="00CE381B" w:rsidRDefault="00CE381B" w:rsidP="00CE381B">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464B5E2" w14:textId="77777777" w:rsidR="00CE381B" w:rsidRDefault="00CE381B" w:rsidP="00CE381B">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06A27CFE" w14:textId="77777777" w:rsidR="00CE381B" w:rsidRDefault="00CE381B" w:rsidP="00CE381B">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2A1C03E" w14:textId="77777777" w:rsidR="00CE381B" w:rsidRDefault="00CE381B" w:rsidP="00CE381B">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7D3660" w14:paraId="72010610" w14:textId="77777777" w:rsidTr="00E67CA9">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291CB42" w14:textId="77777777" w:rsidR="00CE381B" w:rsidRDefault="00CE381B" w:rsidP="00CE381B">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E2F7060" w14:textId="77777777" w:rsidR="00CE381B" w:rsidRDefault="00CE381B" w:rsidP="00CE381B">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CF70510" w14:textId="77777777" w:rsidR="00CE381B" w:rsidRDefault="00CE381B" w:rsidP="00CE381B">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B8A301F" w14:textId="77777777" w:rsidR="00CE381B" w:rsidRDefault="00CE381B" w:rsidP="00CE381B">
                  <w:pPr>
                    <w:rPr>
                      <w:rFonts w:eastAsia="Times New Roman"/>
                      <w:b/>
                      <w:bCs/>
                      <w:color w:val="FFFFFF"/>
                      <w:sz w:val="16"/>
                      <w:szCs w:val="16"/>
                    </w:rPr>
                  </w:pPr>
                </w:p>
              </w:tc>
              <w:tc>
                <w:tcPr>
                  <w:tcW w:w="1071"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F64F218" w14:textId="77777777" w:rsidR="00CE381B" w:rsidRDefault="00CE381B" w:rsidP="00CE381B">
                  <w:pPr>
                    <w:rPr>
                      <w:rFonts w:eastAsia="Times New Roman"/>
                      <w:b/>
                      <w:bCs/>
                      <w:color w:val="000000"/>
                      <w:sz w:val="16"/>
                      <w:szCs w:val="16"/>
                    </w:rPr>
                  </w:pPr>
                  <w:r>
                    <w:rPr>
                      <w:rFonts w:eastAsia="Times New Roman"/>
                      <w:b/>
                      <w:bCs/>
                      <w:color w:val="000000"/>
                      <w:sz w:val="16"/>
                      <w:szCs w:val="16"/>
                    </w:rPr>
                    <w:t>Risk with thermal mattress</w:t>
                  </w:r>
                </w:p>
              </w:tc>
              <w:tc>
                <w:tcPr>
                  <w:tcW w:w="1259"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EA884F3" w14:textId="77777777" w:rsidR="00CE381B" w:rsidRDefault="00CE381B" w:rsidP="00CE381B">
                  <w:pPr>
                    <w:rPr>
                      <w:rFonts w:eastAsia="Times New Roman"/>
                      <w:b/>
                      <w:bCs/>
                      <w:color w:val="000000"/>
                      <w:sz w:val="16"/>
                      <w:szCs w:val="16"/>
                    </w:rPr>
                  </w:pPr>
                  <w:r>
                    <w:rPr>
                      <w:rFonts w:eastAsia="Times New Roman"/>
                      <w:b/>
                      <w:bCs/>
                      <w:color w:val="000000"/>
                      <w:sz w:val="16"/>
                      <w:szCs w:val="16"/>
                    </w:rPr>
                    <w:t>Risk difference with thermal mattress</w:t>
                  </w:r>
                </w:p>
              </w:tc>
            </w:tr>
            <w:tr w:rsidR="007D3660" w14:paraId="2BD8F774" w14:textId="77777777" w:rsidTr="00E67CA9">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C527EF6" w14:textId="6C14007B" w:rsidR="00CE381B" w:rsidRDefault="00CE381B" w:rsidP="00CE381B">
                  <w:pPr>
                    <w:rPr>
                      <w:rFonts w:eastAsia="Times New Roman"/>
                      <w:sz w:val="16"/>
                      <w:szCs w:val="16"/>
                    </w:rPr>
                  </w:pPr>
                  <w:r>
                    <w:rPr>
                      <w:rStyle w:val="label"/>
                      <w:rFonts w:eastAsia="Times New Roman"/>
                      <w:sz w:val="16"/>
                      <w:szCs w:val="16"/>
                    </w:rPr>
                    <w:t xml:space="preserve">Mean body temperature </w:t>
                  </w:r>
                  <w:r w:rsidRPr="00450A8D">
                    <w:rPr>
                      <w:rStyle w:val="label"/>
                      <w:rFonts w:eastAsia="Times New Roman"/>
                      <w:sz w:val="16"/>
                      <w:szCs w:val="16"/>
                    </w:rPr>
                    <w:t>–</w:t>
                  </w:r>
                  <w:r w:rsidR="003C212A">
                    <w:rPr>
                      <w:rStyle w:val="label"/>
                      <w:sz w:val="16"/>
                      <w:szCs w:val="16"/>
                    </w:rPr>
                    <w:t>control group</w:t>
                  </w:r>
                  <w:r>
                    <w:rPr>
                      <w:rStyle w:val="label"/>
                      <w:sz w:val="16"/>
                      <w:szCs w:val="16"/>
                    </w:rPr>
                    <w:t xml:space="preserve"> no thermal mattres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3DD739D" w14:textId="77777777" w:rsidR="00CE381B" w:rsidRDefault="00CE381B" w:rsidP="00CE381B">
                  <w:pPr>
                    <w:rPr>
                      <w:rFonts w:eastAsia="Times New Roman"/>
                      <w:sz w:val="16"/>
                      <w:szCs w:val="16"/>
                    </w:rPr>
                  </w:pPr>
                  <w:r>
                    <w:rPr>
                      <w:rFonts w:eastAsia="Times New Roman"/>
                      <w:sz w:val="16"/>
                      <w:szCs w:val="16"/>
                    </w:rPr>
                    <w:t>174</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1A93C7C" w14:textId="77777777" w:rsidR="00CE381B" w:rsidRDefault="00CE381B" w:rsidP="00CE381B">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a,b</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4820AA2" w14:textId="08525AA0" w:rsidR="00CE381B" w:rsidRPr="007D3660" w:rsidRDefault="007D3660" w:rsidP="00CE381B">
                  <w:pPr>
                    <w:rPr>
                      <w:rFonts w:eastAsia="Times New Roman"/>
                      <w:sz w:val="16"/>
                      <w:szCs w:val="16"/>
                    </w:rPr>
                  </w:pPr>
                  <w:r w:rsidRPr="00E67CA9">
                    <w:rPr>
                      <w:sz w:val="16"/>
                      <w:szCs w:val="16"/>
                    </w:rPr>
                    <w:t>Not applicable</w:t>
                  </w:r>
                </w:p>
              </w:tc>
              <w:tc>
                <w:tcPr>
                  <w:tcW w:w="1071"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BDEBB6D" w14:textId="7CAEA1C3" w:rsidR="00CE381B" w:rsidRDefault="00CE381B" w:rsidP="00CE381B">
                  <w:pPr>
                    <w:rPr>
                      <w:rFonts w:eastAsia="Times New Roman"/>
                      <w:color w:val="000000"/>
                      <w:sz w:val="16"/>
                      <w:szCs w:val="16"/>
                    </w:rPr>
                  </w:pPr>
                  <w:r>
                    <w:rPr>
                      <w:rStyle w:val="cell-value"/>
                      <w:rFonts w:eastAsia="Times New Roman"/>
                      <w:color w:val="000000"/>
                      <w:sz w:val="16"/>
                      <w:szCs w:val="16"/>
                    </w:rPr>
                    <w:t xml:space="preserve">The mean </w:t>
                  </w:r>
                  <w:proofErr w:type="spellStart"/>
                  <w:r>
                    <w:rPr>
                      <w:rStyle w:val="cell-value"/>
                      <w:rFonts w:eastAsia="Times New Roman"/>
                      <w:color w:val="000000"/>
                      <w:sz w:val="16"/>
                      <w:szCs w:val="16"/>
                    </w:rPr>
                    <w:t>mean</w:t>
                  </w:r>
                  <w:proofErr w:type="spellEnd"/>
                  <w:r>
                    <w:rPr>
                      <w:rStyle w:val="cell-value"/>
                      <w:rFonts w:eastAsia="Times New Roman"/>
                      <w:color w:val="000000"/>
                      <w:sz w:val="16"/>
                      <w:szCs w:val="16"/>
                    </w:rPr>
                    <w:t xml:space="preserve"> body temperature was </w:t>
                  </w:r>
                  <w:r>
                    <w:rPr>
                      <w:rStyle w:val="cell-value"/>
                      <w:rFonts w:eastAsia="Times New Roman"/>
                      <w:b/>
                      <w:bCs/>
                      <w:color w:val="000000"/>
                      <w:sz w:val="16"/>
                      <w:szCs w:val="16"/>
                    </w:rPr>
                    <w:t>36.3</w:t>
                  </w:r>
                  <w:r w:rsidR="00E13BD5">
                    <w:rPr>
                      <w:rStyle w:val="cell-value"/>
                      <w:rFonts w:eastAsia="Times New Roman"/>
                      <w:color w:val="000000"/>
                      <w:sz w:val="16"/>
                      <w:szCs w:val="16"/>
                    </w:rPr>
                    <w:t xml:space="preserve">°C </w:t>
                  </w:r>
                </w:p>
              </w:tc>
              <w:tc>
                <w:tcPr>
                  <w:tcW w:w="1259"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AC8FE85" w14:textId="520B4B24" w:rsidR="00CE381B" w:rsidRDefault="00CE381B" w:rsidP="00CE381B">
                  <w:pPr>
                    <w:rPr>
                      <w:rFonts w:eastAsia="Times New Roman"/>
                      <w:color w:val="000000"/>
                      <w:sz w:val="16"/>
                      <w:szCs w:val="16"/>
                    </w:rPr>
                  </w:pPr>
                  <w:r>
                    <w:rPr>
                      <w:rStyle w:val="cell-value"/>
                      <w:rFonts w:eastAsia="Times New Roman"/>
                      <w:color w:val="000000"/>
                      <w:sz w:val="16"/>
                      <w:szCs w:val="16"/>
                    </w:rPr>
                    <w:t xml:space="preserve">MD </w:t>
                  </w:r>
                  <w:r>
                    <w:rPr>
                      <w:rStyle w:val="cell-value"/>
                      <w:rFonts w:eastAsia="Times New Roman"/>
                      <w:b/>
                      <w:bCs/>
                      <w:color w:val="000000"/>
                      <w:sz w:val="16"/>
                      <w:szCs w:val="16"/>
                    </w:rPr>
                    <w:t>0.46</w:t>
                  </w:r>
                  <w:r w:rsidR="00E13BD5">
                    <w:rPr>
                      <w:rStyle w:val="cell-value"/>
                      <w:rFonts w:eastAsia="Times New Roman"/>
                      <w:b/>
                      <w:bCs/>
                      <w:color w:val="000000"/>
                      <w:sz w:val="16"/>
                      <w:szCs w:val="16"/>
                    </w:rPr>
                    <w:t xml:space="preserve">°C </w:t>
                  </w:r>
                  <w:r>
                    <w:rPr>
                      <w:rStyle w:val="cell-value"/>
                      <w:rFonts w:eastAsia="Times New Roman"/>
                      <w:b/>
                      <w:bCs/>
                      <w:color w:val="000000"/>
                      <w:sz w:val="16"/>
                      <w:szCs w:val="16"/>
                    </w:rPr>
                    <w:t>higher</w:t>
                  </w:r>
                  <w:r>
                    <w:rPr>
                      <w:rFonts w:eastAsia="Times New Roman"/>
                      <w:color w:val="000000"/>
                      <w:sz w:val="16"/>
                      <w:szCs w:val="16"/>
                    </w:rPr>
                    <w:br/>
                  </w:r>
                  <w:r>
                    <w:rPr>
                      <w:rStyle w:val="cell-value"/>
                      <w:rFonts w:eastAsia="Times New Roman"/>
                      <w:color w:val="000000"/>
                      <w:sz w:val="16"/>
                      <w:szCs w:val="16"/>
                    </w:rPr>
                    <w:t>(0.22 higher to 0.69 higher)</w:t>
                  </w:r>
                </w:p>
              </w:tc>
            </w:tr>
            <w:tr w:rsidR="007D3660" w14:paraId="128F1A11" w14:textId="77777777" w:rsidTr="00E67CA9">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D99ED64" w14:textId="02FFE1CC" w:rsidR="00CE381B" w:rsidRDefault="00CE381B" w:rsidP="00CE381B">
                  <w:pPr>
                    <w:rPr>
                      <w:rFonts w:eastAsia="Times New Roman"/>
                      <w:sz w:val="16"/>
                      <w:szCs w:val="16"/>
                    </w:rPr>
                  </w:pPr>
                  <w:r>
                    <w:rPr>
                      <w:rStyle w:val="label"/>
                      <w:rFonts w:eastAsia="Times New Roman"/>
                      <w:sz w:val="16"/>
                      <w:szCs w:val="16"/>
                    </w:rPr>
                    <w:t xml:space="preserve">Mean body temperature – </w:t>
                  </w:r>
                  <w:r w:rsidR="003C212A">
                    <w:rPr>
                      <w:rStyle w:val="label"/>
                      <w:rFonts w:eastAsia="Times New Roman"/>
                      <w:sz w:val="16"/>
                      <w:szCs w:val="16"/>
                    </w:rPr>
                    <w:t>control group</w:t>
                  </w:r>
                  <w:r>
                    <w:rPr>
                      <w:rStyle w:val="label"/>
                      <w:rFonts w:eastAsia="Times New Roman"/>
                      <w:sz w:val="16"/>
                      <w:szCs w:val="16"/>
                    </w:rPr>
                    <w:t xml:space="preserve"> plastic bag or wrap</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534DD68" w14:textId="77777777" w:rsidR="00CE381B" w:rsidRDefault="00CE381B" w:rsidP="00CE381B">
                  <w:pPr>
                    <w:rPr>
                      <w:rFonts w:eastAsia="Times New Roman"/>
                      <w:sz w:val="16"/>
                      <w:szCs w:val="16"/>
                    </w:rPr>
                  </w:pPr>
                  <w:r>
                    <w:rPr>
                      <w:rFonts w:eastAsia="Times New Roman"/>
                      <w:sz w:val="16"/>
                      <w:szCs w:val="16"/>
                    </w:rPr>
                    <w:t>77</w:t>
                  </w:r>
                  <w:r>
                    <w:rPr>
                      <w:rFonts w:eastAsia="Times New Roman"/>
                      <w:sz w:val="16"/>
                      <w:szCs w:val="16"/>
                    </w:rPr>
                    <w:br/>
                    <w:t>(2 RCTs)</w:t>
                  </w:r>
                  <w:r>
                    <w:rPr>
                      <w:rFonts w:eastAsia="Times New Roman"/>
                      <w:sz w:val="16"/>
                      <w:szCs w:val="16"/>
                      <w:vertAlign w:val="superscript"/>
                    </w:rPr>
                    <w:t>3,4</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81ED4F1" w14:textId="77777777" w:rsidR="00CE381B" w:rsidRDefault="00CE381B" w:rsidP="00CE381B">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b,c</w:t>
                  </w:r>
                  <w:proofErr w:type="gramEnd"/>
                  <w:r>
                    <w:rPr>
                      <w:rFonts w:eastAsia="Times New Roman"/>
                      <w:sz w:val="16"/>
                      <w:szCs w:val="16"/>
                      <w:vertAlign w:val="superscript"/>
                    </w:rPr>
                    <w:t>,d</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1DC0C8D" w14:textId="0D95E5D0" w:rsidR="00CE381B" w:rsidRDefault="007D3660" w:rsidP="00CE381B">
                  <w:pPr>
                    <w:rPr>
                      <w:rFonts w:eastAsia="Times New Roman"/>
                      <w:sz w:val="16"/>
                      <w:szCs w:val="16"/>
                    </w:rPr>
                  </w:pPr>
                  <w:r w:rsidRPr="00336AC7">
                    <w:rPr>
                      <w:sz w:val="16"/>
                      <w:szCs w:val="16"/>
                    </w:rPr>
                    <w:t>Not applicable</w:t>
                  </w:r>
                </w:p>
              </w:tc>
              <w:tc>
                <w:tcPr>
                  <w:tcW w:w="1071"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1DA3F62" w14:textId="109F0472" w:rsidR="00CE381B" w:rsidRDefault="00CE381B" w:rsidP="00CE381B">
                  <w:pPr>
                    <w:rPr>
                      <w:rFonts w:eastAsia="Times New Roman"/>
                      <w:color w:val="000000"/>
                      <w:sz w:val="16"/>
                      <w:szCs w:val="16"/>
                    </w:rPr>
                  </w:pPr>
                  <w:r>
                    <w:rPr>
                      <w:rStyle w:val="cell-value"/>
                      <w:rFonts w:eastAsia="Times New Roman"/>
                      <w:color w:val="000000"/>
                      <w:sz w:val="16"/>
                      <w:szCs w:val="16"/>
                    </w:rPr>
                    <w:t xml:space="preserve">The mean </w:t>
                  </w:r>
                  <w:proofErr w:type="spellStart"/>
                  <w:r>
                    <w:rPr>
                      <w:rStyle w:val="cell-value"/>
                      <w:rFonts w:eastAsia="Times New Roman"/>
                      <w:color w:val="000000"/>
                      <w:sz w:val="16"/>
                      <w:szCs w:val="16"/>
                    </w:rPr>
                    <w:t>mean</w:t>
                  </w:r>
                  <w:proofErr w:type="spellEnd"/>
                  <w:r>
                    <w:rPr>
                      <w:rStyle w:val="cell-value"/>
                      <w:rFonts w:eastAsia="Times New Roman"/>
                      <w:color w:val="000000"/>
                      <w:sz w:val="16"/>
                      <w:szCs w:val="16"/>
                    </w:rPr>
                    <w:t xml:space="preserve"> body temperature Simon and Mathew was </w:t>
                  </w:r>
                  <w:r>
                    <w:rPr>
                      <w:rStyle w:val="cell-value"/>
                      <w:rFonts w:eastAsia="Times New Roman"/>
                      <w:b/>
                      <w:bCs/>
                      <w:color w:val="000000"/>
                      <w:sz w:val="16"/>
                      <w:szCs w:val="16"/>
                    </w:rPr>
                    <w:t>36.1</w:t>
                  </w:r>
                  <w:r w:rsidR="00E13BD5">
                    <w:rPr>
                      <w:rStyle w:val="cell-value"/>
                      <w:rFonts w:eastAsia="Times New Roman"/>
                      <w:color w:val="000000"/>
                      <w:sz w:val="16"/>
                      <w:szCs w:val="16"/>
                    </w:rPr>
                    <w:t xml:space="preserve">°C </w:t>
                  </w:r>
                </w:p>
              </w:tc>
              <w:tc>
                <w:tcPr>
                  <w:tcW w:w="1259" w:type="dxa"/>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CBE7B5A" w14:textId="3F7A4DE6" w:rsidR="00CE381B" w:rsidRDefault="00CE381B" w:rsidP="00CE381B">
                  <w:pPr>
                    <w:rPr>
                      <w:rFonts w:eastAsia="Times New Roman"/>
                      <w:color w:val="000000"/>
                      <w:sz w:val="16"/>
                      <w:szCs w:val="16"/>
                    </w:rPr>
                  </w:pPr>
                  <w:r>
                    <w:rPr>
                      <w:rStyle w:val="cell-value"/>
                      <w:rFonts w:eastAsia="Times New Roman"/>
                      <w:color w:val="000000"/>
                      <w:sz w:val="16"/>
                      <w:szCs w:val="16"/>
                    </w:rPr>
                    <w:t xml:space="preserve">MD </w:t>
                  </w:r>
                  <w:r>
                    <w:rPr>
                      <w:rStyle w:val="cell-value"/>
                      <w:rFonts w:eastAsia="Times New Roman"/>
                      <w:b/>
                      <w:bCs/>
                      <w:color w:val="000000"/>
                      <w:sz w:val="16"/>
                      <w:szCs w:val="16"/>
                    </w:rPr>
                    <w:t>0.09</w:t>
                  </w:r>
                  <w:r w:rsidR="00E13BD5">
                    <w:rPr>
                      <w:rStyle w:val="cell-value"/>
                      <w:rFonts w:eastAsia="Times New Roman"/>
                      <w:b/>
                      <w:bCs/>
                      <w:color w:val="000000"/>
                      <w:sz w:val="16"/>
                      <w:szCs w:val="16"/>
                    </w:rPr>
                    <w:t xml:space="preserve">°C </w:t>
                  </w:r>
                  <w:r>
                    <w:rPr>
                      <w:rStyle w:val="cell-value"/>
                      <w:rFonts w:eastAsia="Times New Roman"/>
                      <w:b/>
                      <w:bCs/>
                      <w:color w:val="000000"/>
                      <w:sz w:val="16"/>
                      <w:szCs w:val="16"/>
                    </w:rPr>
                    <w:t>higher</w:t>
                  </w:r>
                  <w:r>
                    <w:rPr>
                      <w:rFonts w:eastAsia="Times New Roman"/>
                      <w:color w:val="000000"/>
                      <w:sz w:val="16"/>
                      <w:szCs w:val="16"/>
                    </w:rPr>
                    <w:br/>
                  </w:r>
                  <w:r>
                    <w:rPr>
                      <w:rStyle w:val="cell-value"/>
                      <w:rFonts w:eastAsia="Times New Roman"/>
                      <w:color w:val="000000"/>
                      <w:sz w:val="16"/>
                      <w:szCs w:val="16"/>
                    </w:rPr>
                    <w:t>(0.59 lower to 0.77 higher)</w:t>
                  </w:r>
                </w:p>
              </w:tc>
            </w:tr>
            <w:tr w:rsidR="008B2EF8" w14:paraId="7CEE6776" w14:textId="77777777" w:rsidTr="008B2EF8">
              <w:trPr>
                <w:trHeight w:val="843"/>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6E7C702" w14:textId="0C07259C" w:rsidR="00CE381B" w:rsidRDefault="00CE381B" w:rsidP="00CE381B">
                  <w:pPr>
                    <w:rPr>
                      <w:rFonts w:eastAsia="Times New Roman"/>
                      <w:sz w:val="16"/>
                      <w:szCs w:val="16"/>
                    </w:rPr>
                  </w:pPr>
                  <w:r>
                    <w:rPr>
                      <w:rStyle w:val="label"/>
                      <w:rFonts w:eastAsia="Times New Roman"/>
                      <w:sz w:val="16"/>
                      <w:szCs w:val="16"/>
                    </w:rPr>
                    <w:t>Admission temp &lt;36.5ºC</w:t>
                  </w:r>
                  <w:r w:rsidR="00E0676A">
                    <w:rPr>
                      <w:rStyle w:val="label"/>
                      <w:rFonts w:eastAsia="Times New Roman"/>
                      <w:sz w:val="16"/>
                      <w:szCs w:val="16"/>
                    </w:rPr>
                    <w:t xml:space="preserve"> </w:t>
                  </w:r>
                  <w:r>
                    <w:rPr>
                      <w:rFonts w:eastAsia="Times New Roman"/>
                      <w:sz w:val="16"/>
                      <w:szCs w:val="16"/>
                    </w:rPr>
                    <w:t>(control group no thermal mattres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CA607B" w14:textId="77777777" w:rsidR="00CE381B" w:rsidRDefault="00CE381B" w:rsidP="00CE381B">
                  <w:pPr>
                    <w:rPr>
                      <w:rFonts w:eastAsia="Times New Roman"/>
                      <w:sz w:val="16"/>
                      <w:szCs w:val="16"/>
                    </w:rPr>
                  </w:pPr>
                  <w:r>
                    <w:rPr>
                      <w:rFonts w:eastAsia="Times New Roman"/>
                      <w:sz w:val="16"/>
                      <w:szCs w:val="16"/>
                    </w:rPr>
                    <w:t>36</w:t>
                  </w:r>
                  <w:r>
                    <w:rPr>
                      <w:rFonts w:eastAsia="Times New Roman"/>
                      <w:sz w:val="16"/>
                      <w:szCs w:val="16"/>
                    </w:rPr>
                    <w:br/>
                    <w:t>(1 RCT)</w:t>
                  </w:r>
                  <w:r>
                    <w:rPr>
                      <w:rFonts w:eastAsia="Times New Roman"/>
                      <w:sz w:val="16"/>
                      <w:szCs w:val="16"/>
                      <w:vertAlign w:val="superscript"/>
                    </w:rPr>
                    <w:t>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2E436D5" w14:textId="77777777" w:rsidR="00CE381B" w:rsidRDefault="00CE381B" w:rsidP="00CE381B">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b,e</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81875A7" w14:textId="77777777" w:rsidR="00CE381B" w:rsidRDefault="00CE381B" w:rsidP="00CE381B">
                  <w:pPr>
                    <w:rPr>
                      <w:rFonts w:eastAsia="Times New Roman"/>
                      <w:sz w:val="16"/>
                      <w:szCs w:val="16"/>
                    </w:rPr>
                  </w:pPr>
                  <w:r>
                    <w:rPr>
                      <w:rStyle w:val="block"/>
                      <w:rFonts w:eastAsia="Times New Roman"/>
                      <w:b/>
                      <w:bCs/>
                      <w:sz w:val="16"/>
                      <w:szCs w:val="16"/>
                    </w:rPr>
                    <w:t>RR 2.58</w:t>
                  </w:r>
                  <w:r>
                    <w:rPr>
                      <w:rFonts w:eastAsia="Times New Roman"/>
                      <w:sz w:val="16"/>
                      <w:szCs w:val="16"/>
                    </w:rPr>
                    <w:br/>
                  </w:r>
                  <w:r>
                    <w:rPr>
                      <w:rStyle w:val="cell"/>
                      <w:rFonts w:eastAsia="Times New Roman"/>
                      <w:sz w:val="16"/>
                      <w:szCs w:val="16"/>
                    </w:rPr>
                    <w:t>(0.47 to 14.26)</w:t>
                  </w:r>
                </w:p>
              </w:tc>
              <w:tc>
                <w:tcPr>
                  <w:tcW w:w="1071" w:type="dxa"/>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1D664D47" w14:textId="77777777" w:rsidR="00CE381B" w:rsidRDefault="00CE381B" w:rsidP="00CE381B">
                  <w:pPr>
                    <w:rPr>
                      <w:rFonts w:eastAsia="Times New Roman"/>
                      <w:color w:val="000000"/>
                      <w:sz w:val="16"/>
                      <w:szCs w:val="16"/>
                    </w:rPr>
                  </w:pPr>
                  <w:r>
                    <w:rPr>
                      <w:rFonts w:eastAsia="Times New Roman"/>
                      <w:color w:val="000000"/>
                      <w:sz w:val="16"/>
                      <w:szCs w:val="16"/>
                    </w:rPr>
                    <w:t>684 per 1,000</w:t>
                  </w:r>
                </w:p>
              </w:tc>
              <w:tc>
                <w:tcPr>
                  <w:tcW w:w="1259" w:type="dxa"/>
                  <w:tcBorders>
                    <w:top w:val="single" w:sz="6" w:space="0" w:color="BFBFBF"/>
                    <w:left w:val="single" w:sz="6" w:space="0" w:color="BFBFBF"/>
                    <w:right w:val="single" w:sz="6" w:space="0" w:color="BFBFBF"/>
                  </w:tcBorders>
                  <w:shd w:val="clear" w:color="auto" w:fill="EBEBEB"/>
                </w:tcPr>
                <w:p w14:paraId="78AF6CD0" w14:textId="77777777" w:rsidR="00CE381B" w:rsidRDefault="00CE381B" w:rsidP="00CE381B">
                  <w:pPr>
                    <w:rPr>
                      <w:rFonts w:eastAsia="Times New Roman"/>
                      <w:color w:val="000000"/>
                      <w:sz w:val="16"/>
                      <w:szCs w:val="16"/>
                    </w:rPr>
                  </w:pPr>
                  <w:r>
                    <w:rPr>
                      <w:rStyle w:val="cell-value"/>
                      <w:rFonts w:eastAsia="Times New Roman"/>
                      <w:b/>
                      <w:bCs/>
                      <w:color w:val="000000"/>
                      <w:sz w:val="16"/>
                      <w:szCs w:val="16"/>
                    </w:rPr>
                    <w:t>1,081 more per 1,000</w:t>
                  </w:r>
                  <w:r>
                    <w:rPr>
                      <w:rFonts w:eastAsia="Times New Roman"/>
                      <w:color w:val="000000"/>
                      <w:sz w:val="16"/>
                      <w:szCs w:val="16"/>
                    </w:rPr>
                    <w:br/>
                  </w:r>
                  <w:r>
                    <w:rPr>
                      <w:rStyle w:val="cell-value"/>
                      <w:rFonts w:eastAsia="Times New Roman"/>
                      <w:color w:val="000000"/>
                      <w:sz w:val="16"/>
                      <w:szCs w:val="16"/>
                    </w:rPr>
                    <w:t>(363 fewer to 9,073 more)</w:t>
                  </w:r>
                </w:p>
              </w:tc>
            </w:tr>
            <w:tr w:rsidR="008B2EF8" w14:paraId="0F591C43" w14:textId="77777777" w:rsidTr="008B2EF8">
              <w:trPr>
                <w:trHeight w:val="959"/>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1041C77" w14:textId="11384A61" w:rsidR="00E0676A" w:rsidRDefault="00E0676A" w:rsidP="00E0676A">
                  <w:pPr>
                    <w:rPr>
                      <w:rFonts w:eastAsia="Times New Roman"/>
                      <w:sz w:val="16"/>
                      <w:szCs w:val="16"/>
                    </w:rPr>
                  </w:pPr>
                  <w:r>
                    <w:rPr>
                      <w:rStyle w:val="label"/>
                      <w:rFonts w:eastAsia="Times New Roman"/>
                      <w:sz w:val="16"/>
                      <w:szCs w:val="16"/>
                    </w:rPr>
                    <w:t>IVH &gt; Grade</w:t>
                  </w:r>
                  <w:r w:rsidR="00930234">
                    <w:rPr>
                      <w:rStyle w:val="label"/>
                      <w:rFonts w:eastAsia="Times New Roman"/>
                      <w:sz w:val="16"/>
                      <w:szCs w:val="16"/>
                    </w:rPr>
                    <w:t xml:space="preserve"> </w:t>
                  </w:r>
                  <w:r>
                    <w:rPr>
                      <w:rStyle w:val="label"/>
                      <w:rFonts w:eastAsia="Times New Roman"/>
                      <w:sz w:val="16"/>
                      <w:szCs w:val="16"/>
                    </w:rPr>
                    <w:t xml:space="preserve">2 </w:t>
                  </w:r>
                  <w:r>
                    <w:rPr>
                      <w:rFonts w:eastAsia="Times New Roman"/>
                      <w:sz w:val="16"/>
                      <w:szCs w:val="16"/>
                    </w:rPr>
                    <w:t>(control group no thermal mattres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5C4F225" w14:textId="61F5E0C8" w:rsidR="00E0676A" w:rsidRDefault="00E0676A" w:rsidP="00E0676A">
                  <w:pPr>
                    <w:rPr>
                      <w:rFonts w:eastAsia="Times New Roman"/>
                      <w:sz w:val="16"/>
                      <w:szCs w:val="16"/>
                    </w:rPr>
                  </w:pPr>
                  <w:r>
                    <w:rPr>
                      <w:rFonts w:eastAsia="Times New Roman"/>
                      <w:sz w:val="16"/>
                      <w:szCs w:val="16"/>
                    </w:rPr>
                    <w:t>102</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F8A6B61" w14:textId="28D41825" w:rsidR="00E0676A" w:rsidRDefault="00E0676A" w:rsidP="00E0676A">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b,f</w:t>
                  </w:r>
                  <w:proofErr w:type="gramEnd"/>
                  <w:r>
                    <w:rPr>
                      <w:rFonts w:eastAsia="Times New Roman"/>
                      <w:sz w:val="16"/>
                      <w:szCs w:val="16"/>
                      <w:vertAlign w:val="superscript"/>
                    </w:rPr>
                    <w:t>,g</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C463E7C" w14:textId="3EDE0F00" w:rsidR="00E0676A" w:rsidRDefault="00E0676A" w:rsidP="00E0676A">
                  <w:pPr>
                    <w:rPr>
                      <w:rFonts w:eastAsia="Times New Roman"/>
                      <w:sz w:val="16"/>
                      <w:szCs w:val="16"/>
                    </w:rPr>
                  </w:pPr>
                  <w:r>
                    <w:rPr>
                      <w:rStyle w:val="block"/>
                      <w:rFonts w:eastAsia="Times New Roman"/>
                      <w:b/>
                      <w:bCs/>
                      <w:sz w:val="16"/>
                      <w:szCs w:val="16"/>
                    </w:rPr>
                    <w:t>RR 4.62</w:t>
                  </w:r>
                  <w:r>
                    <w:rPr>
                      <w:rFonts w:eastAsia="Times New Roman"/>
                      <w:sz w:val="16"/>
                      <w:szCs w:val="16"/>
                    </w:rPr>
                    <w:br/>
                  </w:r>
                  <w:r>
                    <w:rPr>
                      <w:rStyle w:val="cell"/>
                      <w:rFonts w:eastAsia="Times New Roman"/>
                      <w:sz w:val="16"/>
                      <w:szCs w:val="16"/>
                    </w:rPr>
                    <w:t>(0.56 to 38.19)</w:t>
                  </w:r>
                </w:p>
              </w:tc>
              <w:tc>
                <w:tcPr>
                  <w:tcW w:w="1071" w:type="dxa"/>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4DD7D125" w14:textId="56D39642" w:rsidR="00E0676A" w:rsidRDefault="00E0676A" w:rsidP="00E0676A">
                  <w:pPr>
                    <w:rPr>
                      <w:rFonts w:eastAsia="Times New Roman"/>
                      <w:color w:val="000000"/>
                      <w:sz w:val="16"/>
                      <w:szCs w:val="16"/>
                    </w:rPr>
                  </w:pPr>
                  <w:r>
                    <w:rPr>
                      <w:rFonts w:eastAsia="Times New Roman"/>
                      <w:color w:val="000000"/>
                      <w:sz w:val="16"/>
                      <w:szCs w:val="16"/>
                    </w:rPr>
                    <w:t>20 per 1,000</w:t>
                  </w:r>
                </w:p>
              </w:tc>
              <w:tc>
                <w:tcPr>
                  <w:tcW w:w="1259" w:type="dxa"/>
                  <w:tcBorders>
                    <w:top w:val="single" w:sz="6" w:space="0" w:color="BFBFBF"/>
                    <w:left w:val="single" w:sz="6" w:space="0" w:color="BFBFBF"/>
                    <w:right w:val="single" w:sz="6" w:space="0" w:color="BFBFBF"/>
                  </w:tcBorders>
                  <w:shd w:val="clear" w:color="auto" w:fill="EBEBEB"/>
                </w:tcPr>
                <w:p w14:paraId="6B7F57D3" w14:textId="4A2C58D2" w:rsidR="00E0676A" w:rsidRDefault="00E0676A" w:rsidP="00E0676A">
                  <w:pPr>
                    <w:rPr>
                      <w:rFonts w:eastAsia="Times New Roman"/>
                      <w:color w:val="000000"/>
                      <w:sz w:val="16"/>
                      <w:szCs w:val="16"/>
                    </w:rPr>
                  </w:pPr>
                  <w:r>
                    <w:rPr>
                      <w:rStyle w:val="cell-value"/>
                      <w:rFonts w:eastAsia="Times New Roman"/>
                      <w:b/>
                      <w:bCs/>
                      <w:color w:val="000000"/>
                      <w:sz w:val="16"/>
                      <w:szCs w:val="16"/>
                    </w:rPr>
                    <w:t>74 more per 1,000</w:t>
                  </w:r>
                  <w:r>
                    <w:rPr>
                      <w:rFonts w:eastAsia="Times New Roman"/>
                      <w:color w:val="000000"/>
                      <w:sz w:val="16"/>
                      <w:szCs w:val="16"/>
                    </w:rPr>
                    <w:br/>
                  </w:r>
                  <w:r>
                    <w:rPr>
                      <w:rStyle w:val="cell-value"/>
                      <w:rFonts w:eastAsia="Times New Roman"/>
                      <w:color w:val="000000"/>
                      <w:sz w:val="16"/>
                      <w:szCs w:val="16"/>
                    </w:rPr>
                    <w:t>(9 fewer to 759 more)</w:t>
                  </w:r>
                </w:p>
              </w:tc>
            </w:tr>
          </w:tbl>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097"/>
              <w:gridCol w:w="981"/>
              <w:gridCol w:w="1040"/>
              <w:gridCol w:w="825"/>
              <w:gridCol w:w="1275"/>
              <w:gridCol w:w="1400"/>
            </w:tblGrid>
            <w:tr w:rsidR="008B2EF8" w14:paraId="60CF8654" w14:textId="77777777" w:rsidTr="00E67CA9">
              <w:trPr>
                <w:divId w:val="368653322"/>
                <w:trHeight w:val="959"/>
              </w:trPr>
              <w:tc>
                <w:tcPr>
                  <w:tcW w:w="829"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706C36D" w14:textId="25B0A663" w:rsidR="00F81C4E" w:rsidRDefault="00F81C4E" w:rsidP="00336AC7">
                  <w:pPr>
                    <w:rPr>
                      <w:rFonts w:eastAsia="Times New Roman"/>
                      <w:sz w:val="16"/>
                      <w:szCs w:val="16"/>
                    </w:rPr>
                  </w:pPr>
                  <w:r>
                    <w:rPr>
                      <w:rStyle w:val="label"/>
                      <w:rFonts w:eastAsia="Times New Roman"/>
                      <w:sz w:val="16"/>
                      <w:szCs w:val="16"/>
                    </w:rPr>
                    <w:t>IVH &gt; Grade</w:t>
                  </w:r>
                  <w:r w:rsidR="00930234">
                    <w:rPr>
                      <w:rStyle w:val="label"/>
                      <w:rFonts w:eastAsia="Times New Roman"/>
                      <w:sz w:val="16"/>
                      <w:szCs w:val="16"/>
                    </w:rPr>
                    <w:t xml:space="preserve"> </w:t>
                  </w:r>
                  <w:r>
                    <w:rPr>
                      <w:rStyle w:val="label"/>
                      <w:rFonts w:eastAsia="Times New Roman"/>
                      <w:sz w:val="16"/>
                      <w:szCs w:val="16"/>
                    </w:rPr>
                    <w:t xml:space="preserve">2 </w:t>
                  </w:r>
                  <w:r>
                    <w:rPr>
                      <w:rFonts w:eastAsia="Times New Roman"/>
                      <w:sz w:val="16"/>
                      <w:szCs w:val="16"/>
                    </w:rPr>
                    <w:t>(control group plastic bag or wrap)</w:t>
                  </w:r>
                </w:p>
              </w:tc>
              <w:tc>
                <w:tcPr>
                  <w:tcW w:w="741"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983E517" w14:textId="095D4FC9" w:rsidR="00F81C4E" w:rsidRDefault="00930234" w:rsidP="00336AC7">
                  <w:pPr>
                    <w:rPr>
                      <w:rFonts w:eastAsia="Times New Roman"/>
                      <w:sz w:val="16"/>
                      <w:szCs w:val="16"/>
                    </w:rPr>
                  </w:pPr>
                  <w:r>
                    <w:rPr>
                      <w:rFonts w:eastAsia="Times New Roman"/>
                      <w:sz w:val="16"/>
                      <w:szCs w:val="16"/>
                    </w:rPr>
                    <w:t>77</w:t>
                  </w:r>
                  <w:r w:rsidR="00F81C4E">
                    <w:rPr>
                      <w:rFonts w:eastAsia="Times New Roman"/>
                      <w:sz w:val="16"/>
                      <w:szCs w:val="16"/>
                    </w:rPr>
                    <w:br/>
                    <w:t>(</w:t>
                  </w:r>
                  <w:r>
                    <w:rPr>
                      <w:rFonts w:eastAsia="Times New Roman"/>
                      <w:sz w:val="16"/>
                      <w:szCs w:val="16"/>
                    </w:rPr>
                    <w:t>2</w:t>
                  </w:r>
                  <w:r w:rsidR="00F81C4E">
                    <w:rPr>
                      <w:rFonts w:eastAsia="Times New Roman"/>
                      <w:sz w:val="16"/>
                      <w:szCs w:val="16"/>
                    </w:rPr>
                    <w:t xml:space="preserve"> RCT</w:t>
                  </w:r>
                  <w:r>
                    <w:rPr>
                      <w:rFonts w:eastAsia="Times New Roman"/>
                      <w:sz w:val="16"/>
                      <w:szCs w:val="16"/>
                    </w:rPr>
                    <w:t>s</w:t>
                  </w:r>
                  <w:r w:rsidR="00F81C4E">
                    <w:rPr>
                      <w:rFonts w:eastAsia="Times New Roman"/>
                      <w:sz w:val="16"/>
                      <w:szCs w:val="16"/>
                    </w:rPr>
                    <w:t>)</w:t>
                  </w:r>
                  <w:r>
                    <w:rPr>
                      <w:rFonts w:eastAsia="Times New Roman"/>
                      <w:sz w:val="16"/>
                      <w:szCs w:val="16"/>
                      <w:vertAlign w:val="superscript"/>
                    </w:rPr>
                    <w:t xml:space="preserve"> 3,4</w:t>
                  </w:r>
                </w:p>
              </w:tc>
              <w:tc>
                <w:tcPr>
                  <w:tcW w:w="786"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3F8A1E9" w14:textId="663C38B3" w:rsidR="00F81C4E" w:rsidRDefault="00F81C4E" w:rsidP="00336AC7">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sidR="00930234">
                    <w:rPr>
                      <w:rFonts w:eastAsia="Times New Roman"/>
                      <w:sz w:val="16"/>
                      <w:szCs w:val="16"/>
                      <w:vertAlign w:val="superscript"/>
                    </w:rPr>
                    <w:t>b,c</w:t>
                  </w:r>
                  <w:proofErr w:type="gramEnd"/>
                  <w:r w:rsidR="00930234">
                    <w:rPr>
                      <w:rFonts w:eastAsia="Times New Roman"/>
                      <w:sz w:val="16"/>
                      <w:szCs w:val="16"/>
                      <w:vertAlign w:val="superscript"/>
                    </w:rPr>
                    <w:t>,d</w:t>
                  </w:r>
                  <w:proofErr w:type="spellEnd"/>
                </w:p>
              </w:tc>
              <w:tc>
                <w:tcPr>
                  <w:tcW w:w="623"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468398C" w14:textId="777E2D36" w:rsidR="00F81C4E" w:rsidRDefault="00F81C4E" w:rsidP="00336AC7">
                  <w:pPr>
                    <w:rPr>
                      <w:rFonts w:eastAsia="Times New Roman"/>
                      <w:sz w:val="16"/>
                      <w:szCs w:val="16"/>
                    </w:rPr>
                  </w:pPr>
                  <w:r>
                    <w:rPr>
                      <w:rStyle w:val="block"/>
                      <w:rFonts w:eastAsia="Times New Roman"/>
                      <w:b/>
                      <w:bCs/>
                      <w:sz w:val="16"/>
                      <w:szCs w:val="16"/>
                    </w:rPr>
                    <w:t>RR</w:t>
                  </w:r>
                  <w:r w:rsidR="00930234">
                    <w:rPr>
                      <w:rStyle w:val="block"/>
                      <w:rFonts w:eastAsia="Times New Roman"/>
                      <w:b/>
                      <w:bCs/>
                      <w:sz w:val="16"/>
                      <w:szCs w:val="16"/>
                    </w:rPr>
                    <w:t xml:space="preserve"> 0.64</w:t>
                  </w:r>
                  <w:r>
                    <w:rPr>
                      <w:rFonts w:eastAsia="Times New Roman"/>
                      <w:sz w:val="16"/>
                      <w:szCs w:val="16"/>
                    </w:rPr>
                    <w:br/>
                  </w:r>
                  <w:r>
                    <w:rPr>
                      <w:rStyle w:val="cell"/>
                      <w:rFonts w:eastAsia="Times New Roman"/>
                      <w:sz w:val="16"/>
                      <w:szCs w:val="16"/>
                    </w:rPr>
                    <w:t>(0.</w:t>
                  </w:r>
                  <w:r w:rsidR="00930234">
                    <w:rPr>
                      <w:rStyle w:val="cell"/>
                      <w:rFonts w:eastAsia="Times New Roman"/>
                      <w:sz w:val="16"/>
                      <w:szCs w:val="16"/>
                    </w:rPr>
                    <w:t xml:space="preserve">33 </w:t>
                  </w:r>
                  <w:r>
                    <w:rPr>
                      <w:rStyle w:val="cell"/>
                      <w:rFonts w:eastAsia="Times New Roman"/>
                      <w:sz w:val="16"/>
                      <w:szCs w:val="16"/>
                    </w:rPr>
                    <w:t xml:space="preserve">to </w:t>
                  </w:r>
                  <w:r w:rsidR="00930234">
                    <w:rPr>
                      <w:rStyle w:val="cell"/>
                      <w:rFonts w:eastAsia="Times New Roman"/>
                      <w:sz w:val="16"/>
                      <w:szCs w:val="16"/>
                    </w:rPr>
                    <w:t>1.23</w:t>
                  </w:r>
                  <w:r>
                    <w:rPr>
                      <w:rStyle w:val="cell"/>
                      <w:rFonts w:eastAsia="Times New Roman"/>
                      <w:sz w:val="16"/>
                      <w:szCs w:val="16"/>
                    </w:rPr>
                    <w:t>)</w:t>
                  </w:r>
                </w:p>
              </w:tc>
              <w:tc>
                <w:tcPr>
                  <w:tcW w:w="963" w:type="pct"/>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2D74516E" w14:textId="2CA977B2" w:rsidR="00F81C4E" w:rsidRDefault="00930234" w:rsidP="00336AC7">
                  <w:pPr>
                    <w:rPr>
                      <w:rFonts w:eastAsia="Times New Roman"/>
                      <w:color w:val="000000"/>
                      <w:sz w:val="16"/>
                      <w:szCs w:val="16"/>
                    </w:rPr>
                  </w:pPr>
                  <w:r>
                    <w:rPr>
                      <w:rFonts w:eastAsia="Times New Roman"/>
                      <w:color w:val="000000"/>
                      <w:sz w:val="16"/>
                      <w:szCs w:val="16"/>
                    </w:rPr>
                    <w:t>327</w:t>
                  </w:r>
                  <w:r w:rsidR="00F81C4E">
                    <w:rPr>
                      <w:rFonts w:eastAsia="Times New Roman"/>
                      <w:color w:val="000000"/>
                      <w:sz w:val="16"/>
                      <w:szCs w:val="16"/>
                    </w:rPr>
                    <w:t xml:space="preserve"> per 1,000</w:t>
                  </w:r>
                </w:p>
              </w:tc>
              <w:tc>
                <w:tcPr>
                  <w:tcW w:w="1058" w:type="pct"/>
                  <w:tcBorders>
                    <w:top w:val="single" w:sz="6" w:space="0" w:color="BFBFBF"/>
                    <w:left w:val="single" w:sz="6" w:space="0" w:color="BFBFBF"/>
                    <w:right w:val="single" w:sz="6" w:space="0" w:color="BFBFBF"/>
                  </w:tcBorders>
                  <w:shd w:val="clear" w:color="auto" w:fill="EBEBEB"/>
                </w:tcPr>
                <w:p w14:paraId="6264AAD2" w14:textId="0166CE19" w:rsidR="00F81C4E" w:rsidRDefault="00930234" w:rsidP="00336AC7">
                  <w:pPr>
                    <w:rPr>
                      <w:rFonts w:eastAsia="Times New Roman"/>
                      <w:color w:val="000000"/>
                      <w:sz w:val="16"/>
                      <w:szCs w:val="16"/>
                    </w:rPr>
                  </w:pPr>
                  <w:r>
                    <w:rPr>
                      <w:rStyle w:val="cell-value"/>
                      <w:rFonts w:eastAsia="Times New Roman"/>
                      <w:b/>
                      <w:bCs/>
                      <w:color w:val="000000"/>
                      <w:sz w:val="16"/>
                      <w:szCs w:val="16"/>
                    </w:rPr>
                    <w:t>118</w:t>
                  </w:r>
                  <w:r w:rsidR="00F81C4E">
                    <w:rPr>
                      <w:rStyle w:val="cell-value"/>
                      <w:rFonts w:eastAsia="Times New Roman"/>
                      <w:b/>
                      <w:bCs/>
                      <w:color w:val="000000"/>
                      <w:sz w:val="16"/>
                      <w:szCs w:val="16"/>
                    </w:rPr>
                    <w:t xml:space="preserve"> </w:t>
                  </w:r>
                  <w:r>
                    <w:rPr>
                      <w:rStyle w:val="cell-value"/>
                      <w:rFonts w:eastAsia="Times New Roman"/>
                      <w:b/>
                      <w:bCs/>
                      <w:color w:val="000000"/>
                      <w:sz w:val="16"/>
                      <w:szCs w:val="16"/>
                    </w:rPr>
                    <w:t>fewer</w:t>
                  </w:r>
                  <w:r w:rsidR="00F81C4E">
                    <w:rPr>
                      <w:rStyle w:val="cell-value"/>
                      <w:rFonts w:eastAsia="Times New Roman"/>
                      <w:b/>
                      <w:bCs/>
                      <w:color w:val="000000"/>
                      <w:sz w:val="16"/>
                      <w:szCs w:val="16"/>
                    </w:rPr>
                    <w:t xml:space="preserve"> per 1,000</w:t>
                  </w:r>
                  <w:r w:rsidR="00F81C4E">
                    <w:rPr>
                      <w:rFonts w:eastAsia="Times New Roman"/>
                      <w:color w:val="000000"/>
                      <w:sz w:val="16"/>
                      <w:szCs w:val="16"/>
                    </w:rPr>
                    <w:br/>
                  </w:r>
                  <w:r w:rsidR="00F81C4E">
                    <w:rPr>
                      <w:rStyle w:val="cell-value"/>
                      <w:rFonts w:eastAsia="Times New Roman"/>
                      <w:color w:val="000000"/>
                      <w:sz w:val="16"/>
                      <w:szCs w:val="16"/>
                    </w:rPr>
                    <w:t>(</w:t>
                  </w:r>
                  <w:r>
                    <w:rPr>
                      <w:rStyle w:val="cell-value"/>
                      <w:rFonts w:eastAsia="Times New Roman"/>
                      <w:color w:val="000000"/>
                      <w:sz w:val="16"/>
                      <w:szCs w:val="16"/>
                    </w:rPr>
                    <w:t>219</w:t>
                  </w:r>
                  <w:r w:rsidR="00F81C4E">
                    <w:rPr>
                      <w:rStyle w:val="cell-value"/>
                      <w:rFonts w:eastAsia="Times New Roman"/>
                      <w:color w:val="000000"/>
                      <w:sz w:val="16"/>
                      <w:szCs w:val="16"/>
                    </w:rPr>
                    <w:t xml:space="preserve"> fewer to</w:t>
                  </w:r>
                  <w:r>
                    <w:rPr>
                      <w:rStyle w:val="cell-value"/>
                      <w:rFonts w:eastAsia="Times New Roman"/>
                      <w:color w:val="000000"/>
                      <w:sz w:val="16"/>
                      <w:szCs w:val="16"/>
                    </w:rPr>
                    <w:t xml:space="preserve"> 75</w:t>
                  </w:r>
                  <w:r w:rsidR="00F81C4E">
                    <w:rPr>
                      <w:rStyle w:val="cell-value"/>
                      <w:rFonts w:eastAsia="Times New Roman"/>
                      <w:color w:val="000000"/>
                      <w:sz w:val="16"/>
                      <w:szCs w:val="16"/>
                    </w:rPr>
                    <w:t xml:space="preserve"> more)</w:t>
                  </w:r>
                </w:p>
              </w:tc>
            </w:tr>
          </w:tbl>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097"/>
              <w:gridCol w:w="981"/>
              <w:gridCol w:w="1040"/>
              <w:gridCol w:w="825"/>
              <w:gridCol w:w="1275"/>
              <w:gridCol w:w="1400"/>
            </w:tblGrid>
            <w:tr w:rsidR="002D6369" w14:paraId="67647F81" w14:textId="77777777" w:rsidTr="00E67CA9">
              <w:trPr>
                <w:trHeight w:val="670"/>
              </w:trPr>
              <w:tc>
                <w:tcPr>
                  <w:tcW w:w="829"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68E1CD2" w14:textId="399FBE28" w:rsidR="00CE381B" w:rsidRDefault="00CE381B" w:rsidP="00CE381B">
                  <w:pPr>
                    <w:rPr>
                      <w:rFonts w:eastAsia="Times New Roman"/>
                      <w:sz w:val="16"/>
                      <w:szCs w:val="16"/>
                    </w:rPr>
                  </w:pPr>
                  <w:r>
                    <w:rPr>
                      <w:rStyle w:val="label"/>
                      <w:rFonts w:eastAsia="Times New Roman"/>
                      <w:sz w:val="16"/>
                      <w:szCs w:val="16"/>
                    </w:rPr>
                    <w:t xml:space="preserve">NEC </w:t>
                  </w:r>
                  <w:r w:rsidR="007D3660">
                    <w:rPr>
                      <w:rStyle w:val="label"/>
                      <w:rFonts w:eastAsia="Times New Roman"/>
                      <w:sz w:val="16"/>
                      <w:szCs w:val="16"/>
                    </w:rPr>
                    <w:br/>
                  </w:r>
                  <w:r>
                    <w:rPr>
                      <w:rFonts w:eastAsia="Times New Roman"/>
                      <w:sz w:val="16"/>
                      <w:szCs w:val="16"/>
                    </w:rPr>
                    <w:t>(control group no thermal mattress)</w:t>
                  </w:r>
                </w:p>
              </w:tc>
              <w:tc>
                <w:tcPr>
                  <w:tcW w:w="741"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4F4913C" w14:textId="77777777" w:rsidR="00CE381B" w:rsidRDefault="00CE381B" w:rsidP="00CE381B">
                  <w:pPr>
                    <w:rPr>
                      <w:rFonts w:eastAsia="Times New Roman"/>
                      <w:sz w:val="16"/>
                      <w:szCs w:val="16"/>
                    </w:rPr>
                  </w:pPr>
                  <w:r>
                    <w:rPr>
                      <w:rFonts w:eastAsia="Times New Roman"/>
                      <w:sz w:val="16"/>
                      <w:szCs w:val="16"/>
                    </w:rPr>
                    <w:t>102</w:t>
                  </w:r>
                  <w:r>
                    <w:rPr>
                      <w:rFonts w:eastAsia="Times New Roman"/>
                      <w:sz w:val="16"/>
                      <w:szCs w:val="16"/>
                    </w:rPr>
                    <w:br/>
                    <w:t>(1 RCT)</w:t>
                  </w:r>
                  <w:r>
                    <w:rPr>
                      <w:rFonts w:eastAsia="Times New Roman"/>
                      <w:sz w:val="16"/>
                      <w:szCs w:val="16"/>
                      <w:vertAlign w:val="superscript"/>
                    </w:rPr>
                    <w:t>1</w:t>
                  </w:r>
                </w:p>
              </w:tc>
              <w:tc>
                <w:tcPr>
                  <w:tcW w:w="786"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57488D4" w14:textId="77777777" w:rsidR="00CE381B" w:rsidRDefault="00CE381B" w:rsidP="00CE381B">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a,b</w:t>
                  </w:r>
                  <w:proofErr w:type="spellEnd"/>
                  <w:proofErr w:type="gramEnd"/>
                </w:p>
              </w:tc>
              <w:tc>
                <w:tcPr>
                  <w:tcW w:w="623"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B22BA6" w14:textId="77777777" w:rsidR="00CE381B" w:rsidRDefault="00CE381B" w:rsidP="00CE381B">
                  <w:pPr>
                    <w:rPr>
                      <w:rFonts w:eastAsia="Times New Roman"/>
                      <w:sz w:val="16"/>
                      <w:szCs w:val="16"/>
                    </w:rPr>
                  </w:pPr>
                  <w:r>
                    <w:rPr>
                      <w:rStyle w:val="block"/>
                      <w:rFonts w:eastAsia="Times New Roman"/>
                      <w:b/>
                      <w:bCs/>
                      <w:sz w:val="16"/>
                      <w:szCs w:val="16"/>
                    </w:rPr>
                    <w:t>RR 0.64</w:t>
                  </w:r>
                  <w:r>
                    <w:rPr>
                      <w:rFonts w:eastAsia="Times New Roman"/>
                      <w:sz w:val="16"/>
                      <w:szCs w:val="16"/>
                    </w:rPr>
                    <w:br/>
                  </w:r>
                  <w:r>
                    <w:rPr>
                      <w:rStyle w:val="cell"/>
                      <w:rFonts w:eastAsia="Times New Roman"/>
                      <w:sz w:val="16"/>
                      <w:szCs w:val="16"/>
                    </w:rPr>
                    <w:t>(0.33 to 1.23)</w:t>
                  </w:r>
                </w:p>
              </w:tc>
              <w:tc>
                <w:tcPr>
                  <w:tcW w:w="963" w:type="pct"/>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584131E1" w14:textId="77777777" w:rsidR="00CE381B" w:rsidRDefault="00CE381B" w:rsidP="00CE381B">
                  <w:pPr>
                    <w:rPr>
                      <w:rFonts w:eastAsia="Times New Roman"/>
                      <w:color w:val="000000"/>
                      <w:sz w:val="16"/>
                      <w:szCs w:val="16"/>
                    </w:rPr>
                  </w:pPr>
                </w:p>
                <w:p w14:paraId="582375E1" w14:textId="77777777" w:rsidR="00CE381B" w:rsidRDefault="00CE381B" w:rsidP="00CE381B">
                  <w:pPr>
                    <w:rPr>
                      <w:rFonts w:eastAsia="Times New Roman"/>
                      <w:color w:val="000000"/>
                      <w:sz w:val="16"/>
                      <w:szCs w:val="16"/>
                    </w:rPr>
                  </w:pPr>
                  <w:r>
                    <w:rPr>
                      <w:rFonts w:eastAsia="Times New Roman"/>
                      <w:color w:val="000000"/>
                      <w:sz w:val="16"/>
                      <w:szCs w:val="16"/>
                    </w:rPr>
                    <w:t>327 per 1,000</w:t>
                  </w:r>
                </w:p>
              </w:tc>
              <w:tc>
                <w:tcPr>
                  <w:tcW w:w="1058" w:type="pct"/>
                  <w:tcBorders>
                    <w:top w:val="single" w:sz="6" w:space="0" w:color="BFBFBF"/>
                    <w:left w:val="single" w:sz="6" w:space="0" w:color="BFBFBF"/>
                    <w:right w:val="single" w:sz="6" w:space="0" w:color="BFBFBF"/>
                  </w:tcBorders>
                  <w:shd w:val="clear" w:color="auto" w:fill="EBEBEB"/>
                </w:tcPr>
                <w:p w14:paraId="636E1D37" w14:textId="77777777" w:rsidR="00CE381B" w:rsidRDefault="00CE381B" w:rsidP="00CE381B">
                  <w:pPr>
                    <w:rPr>
                      <w:rFonts w:eastAsia="Times New Roman"/>
                      <w:color w:val="000000"/>
                      <w:sz w:val="16"/>
                      <w:szCs w:val="16"/>
                    </w:rPr>
                  </w:pPr>
                  <w:r>
                    <w:rPr>
                      <w:rStyle w:val="cell-value"/>
                      <w:rFonts w:eastAsia="Times New Roman"/>
                      <w:b/>
                      <w:bCs/>
                      <w:color w:val="000000"/>
                      <w:sz w:val="16"/>
                      <w:szCs w:val="16"/>
                    </w:rPr>
                    <w:t>118 fewer per 1,000</w:t>
                  </w:r>
                  <w:r>
                    <w:rPr>
                      <w:rFonts w:eastAsia="Times New Roman"/>
                      <w:color w:val="000000"/>
                      <w:sz w:val="16"/>
                      <w:szCs w:val="16"/>
                    </w:rPr>
                    <w:br/>
                  </w:r>
                  <w:r>
                    <w:rPr>
                      <w:rStyle w:val="cell-value"/>
                      <w:rFonts w:eastAsia="Times New Roman"/>
                      <w:color w:val="000000"/>
                      <w:sz w:val="16"/>
                      <w:szCs w:val="16"/>
                    </w:rPr>
                    <w:t>(219 fewer to 75 more)</w:t>
                  </w:r>
                </w:p>
              </w:tc>
            </w:tr>
            <w:tr w:rsidR="002D6369" w14:paraId="26F0B728" w14:textId="77777777" w:rsidTr="00E67CA9">
              <w:trPr>
                <w:trHeight w:val="771"/>
              </w:trPr>
              <w:tc>
                <w:tcPr>
                  <w:tcW w:w="829"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673238E" w14:textId="77777777" w:rsidR="00CE381B" w:rsidRDefault="00CE381B" w:rsidP="00CE381B">
                  <w:pPr>
                    <w:rPr>
                      <w:rFonts w:eastAsia="Times New Roman"/>
                      <w:sz w:val="16"/>
                      <w:szCs w:val="16"/>
                    </w:rPr>
                  </w:pPr>
                  <w:r>
                    <w:rPr>
                      <w:rStyle w:val="label"/>
                      <w:rFonts w:eastAsia="Times New Roman"/>
                      <w:sz w:val="16"/>
                      <w:szCs w:val="16"/>
                    </w:rPr>
                    <w:t>NEC – studies comparing with plastic bag or wrap</w:t>
                  </w:r>
                </w:p>
              </w:tc>
              <w:tc>
                <w:tcPr>
                  <w:tcW w:w="741"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A27B548" w14:textId="77777777" w:rsidR="00CE381B" w:rsidRDefault="00CE381B" w:rsidP="00CE381B">
                  <w:pPr>
                    <w:rPr>
                      <w:rFonts w:eastAsia="Times New Roman"/>
                      <w:sz w:val="16"/>
                      <w:szCs w:val="16"/>
                    </w:rPr>
                  </w:pPr>
                  <w:r>
                    <w:rPr>
                      <w:rFonts w:eastAsia="Times New Roman"/>
                      <w:sz w:val="16"/>
                      <w:szCs w:val="16"/>
                    </w:rPr>
                    <w:t>77</w:t>
                  </w:r>
                  <w:r>
                    <w:rPr>
                      <w:rFonts w:eastAsia="Times New Roman"/>
                      <w:sz w:val="16"/>
                      <w:szCs w:val="16"/>
                    </w:rPr>
                    <w:br/>
                    <w:t>(2 RCTs)</w:t>
                  </w:r>
                  <w:r>
                    <w:rPr>
                      <w:rFonts w:eastAsia="Times New Roman"/>
                      <w:sz w:val="16"/>
                      <w:szCs w:val="16"/>
                      <w:vertAlign w:val="superscript"/>
                    </w:rPr>
                    <w:t>3,4</w:t>
                  </w:r>
                </w:p>
              </w:tc>
              <w:tc>
                <w:tcPr>
                  <w:tcW w:w="786"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0627BEC" w14:textId="77777777" w:rsidR="00CE381B" w:rsidRDefault="00CE381B" w:rsidP="00CE381B">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b,d</w:t>
                  </w:r>
                  <w:proofErr w:type="gramEnd"/>
                  <w:r>
                    <w:rPr>
                      <w:rFonts w:eastAsia="Times New Roman"/>
                      <w:sz w:val="16"/>
                      <w:szCs w:val="16"/>
                      <w:vertAlign w:val="superscript"/>
                    </w:rPr>
                    <w:t>,f</w:t>
                  </w:r>
                  <w:proofErr w:type="spellEnd"/>
                </w:p>
              </w:tc>
              <w:tc>
                <w:tcPr>
                  <w:tcW w:w="623"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D38F4BD" w14:textId="77777777" w:rsidR="00CE381B" w:rsidRDefault="00CE381B" w:rsidP="00CE381B">
                  <w:pPr>
                    <w:rPr>
                      <w:rFonts w:eastAsia="Times New Roman"/>
                      <w:sz w:val="16"/>
                      <w:szCs w:val="16"/>
                    </w:rPr>
                  </w:pPr>
                  <w:r>
                    <w:rPr>
                      <w:rStyle w:val="block"/>
                      <w:rFonts w:eastAsia="Times New Roman"/>
                      <w:b/>
                      <w:bCs/>
                      <w:sz w:val="16"/>
                      <w:szCs w:val="16"/>
                    </w:rPr>
                    <w:t>RR 1.83</w:t>
                  </w:r>
                  <w:r>
                    <w:rPr>
                      <w:rFonts w:eastAsia="Times New Roman"/>
                      <w:sz w:val="16"/>
                      <w:szCs w:val="16"/>
                    </w:rPr>
                    <w:br/>
                  </w:r>
                  <w:r>
                    <w:rPr>
                      <w:rStyle w:val="cell"/>
                      <w:rFonts w:eastAsia="Times New Roman"/>
                      <w:sz w:val="16"/>
                      <w:szCs w:val="16"/>
                    </w:rPr>
                    <w:t>(0.58 to 5.76)</w:t>
                  </w:r>
                </w:p>
              </w:tc>
              <w:tc>
                <w:tcPr>
                  <w:tcW w:w="963" w:type="pct"/>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2D11AEA2" w14:textId="77777777" w:rsidR="00CE381B" w:rsidRDefault="00CE381B" w:rsidP="00CE381B">
                  <w:pPr>
                    <w:rPr>
                      <w:rFonts w:eastAsia="Times New Roman"/>
                      <w:color w:val="000000"/>
                      <w:sz w:val="16"/>
                      <w:szCs w:val="16"/>
                    </w:rPr>
                  </w:pPr>
                  <w:r>
                    <w:rPr>
                      <w:rFonts w:eastAsia="Times New Roman"/>
                      <w:color w:val="000000"/>
                      <w:sz w:val="16"/>
                      <w:szCs w:val="16"/>
                    </w:rPr>
                    <w:t>100 per 1,000</w:t>
                  </w:r>
                </w:p>
              </w:tc>
              <w:tc>
                <w:tcPr>
                  <w:tcW w:w="1058" w:type="pct"/>
                  <w:tcBorders>
                    <w:top w:val="single" w:sz="6" w:space="0" w:color="BFBFBF"/>
                    <w:left w:val="single" w:sz="6" w:space="0" w:color="BFBFBF"/>
                    <w:right w:val="single" w:sz="6" w:space="0" w:color="BFBFBF"/>
                  </w:tcBorders>
                  <w:shd w:val="clear" w:color="auto" w:fill="EBEBEB"/>
                </w:tcPr>
                <w:p w14:paraId="1A654AA1" w14:textId="77777777" w:rsidR="00CE381B" w:rsidRDefault="00CE381B" w:rsidP="00CE381B">
                  <w:pPr>
                    <w:rPr>
                      <w:rFonts w:eastAsia="Times New Roman"/>
                      <w:color w:val="000000"/>
                      <w:sz w:val="16"/>
                      <w:szCs w:val="16"/>
                    </w:rPr>
                  </w:pPr>
                  <w:r>
                    <w:rPr>
                      <w:rStyle w:val="cell-value"/>
                      <w:rFonts w:eastAsia="Times New Roman"/>
                      <w:b/>
                      <w:bCs/>
                      <w:color w:val="000000"/>
                      <w:sz w:val="16"/>
                      <w:szCs w:val="16"/>
                    </w:rPr>
                    <w:t>83 more per 1,000</w:t>
                  </w:r>
                  <w:r>
                    <w:rPr>
                      <w:rFonts w:eastAsia="Times New Roman"/>
                      <w:color w:val="000000"/>
                      <w:sz w:val="16"/>
                      <w:szCs w:val="16"/>
                    </w:rPr>
                    <w:br/>
                  </w:r>
                  <w:r>
                    <w:rPr>
                      <w:rStyle w:val="cell-value"/>
                      <w:rFonts w:eastAsia="Times New Roman"/>
                      <w:color w:val="000000"/>
                      <w:sz w:val="16"/>
                      <w:szCs w:val="16"/>
                    </w:rPr>
                    <w:t>(42 fewer to 476 more)</w:t>
                  </w:r>
                </w:p>
              </w:tc>
            </w:tr>
            <w:tr w:rsidR="002D6369" w14:paraId="077C4D70" w14:textId="77777777" w:rsidTr="00E67CA9">
              <w:trPr>
                <w:trHeight w:val="462"/>
              </w:trPr>
              <w:tc>
                <w:tcPr>
                  <w:tcW w:w="829"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92CB274" w14:textId="77777777" w:rsidR="00CE381B" w:rsidRDefault="00CE381B" w:rsidP="00CE381B">
                  <w:pPr>
                    <w:rPr>
                      <w:rFonts w:eastAsia="Times New Roman"/>
                      <w:sz w:val="16"/>
                      <w:szCs w:val="16"/>
                    </w:rPr>
                  </w:pPr>
                  <w:r>
                    <w:rPr>
                      <w:rStyle w:val="label"/>
                      <w:rFonts w:eastAsia="Times New Roman"/>
                      <w:sz w:val="16"/>
                      <w:szCs w:val="16"/>
                    </w:rPr>
                    <w:lastRenderedPageBreak/>
                    <w:t xml:space="preserve">BPD (author defined) </w:t>
                  </w:r>
                  <w:r w:rsidRPr="00450A8D">
                    <w:rPr>
                      <w:rStyle w:val="label"/>
                      <w:rFonts w:eastAsia="Times New Roman"/>
                      <w:sz w:val="16"/>
                      <w:szCs w:val="16"/>
                    </w:rPr>
                    <w:t>–</w:t>
                  </w:r>
                  <w:r w:rsidRPr="00336AC7">
                    <w:rPr>
                      <w:rStyle w:val="label"/>
                      <w:sz w:val="16"/>
                      <w:szCs w:val="16"/>
                    </w:rPr>
                    <w:t xml:space="preserve"> studi</w:t>
                  </w:r>
                  <w:r>
                    <w:rPr>
                      <w:rStyle w:val="label"/>
                      <w:sz w:val="16"/>
                      <w:szCs w:val="16"/>
                    </w:rPr>
                    <w:t>es comparing with no thermal mattress</w:t>
                  </w:r>
                </w:p>
              </w:tc>
              <w:tc>
                <w:tcPr>
                  <w:tcW w:w="741"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2C6C46A" w14:textId="77777777" w:rsidR="00CE381B" w:rsidRDefault="00CE381B" w:rsidP="00CE381B">
                  <w:pPr>
                    <w:rPr>
                      <w:rFonts w:eastAsia="Times New Roman"/>
                      <w:sz w:val="16"/>
                      <w:szCs w:val="16"/>
                    </w:rPr>
                  </w:pPr>
                  <w:r>
                    <w:rPr>
                      <w:rFonts w:eastAsia="Times New Roman"/>
                      <w:sz w:val="16"/>
                      <w:szCs w:val="16"/>
                    </w:rPr>
                    <w:t>174</w:t>
                  </w:r>
                  <w:r>
                    <w:rPr>
                      <w:rFonts w:eastAsia="Times New Roman"/>
                      <w:sz w:val="16"/>
                      <w:szCs w:val="16"/>
                    </w:rPr>
                    <w:br/>
                    <w:t>(2 RCTs)</w:t>
                  </w:r>
                  <w:r>
                    <w:rPr>
                      <w:rFonts w:eastAsia="Times New Roman"/>
                      <w:sz w:val="16"/>
                      <w:szCs w:val="16"/>
                      <w:vertAlign w:val="superscript"/>
                    </w:rPr>
                    <w:t>1,2</w:t>
                  </w:r>
                </w:p>
              </w:tc>
              <w:tc>
                <w:tcPr>
                  <w:tcW w:w="786"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E69D9CC" w14:textId="77777777" w:rsidR="00CE381B" w:rsidRDefault="00CE381B" w:rsidP="00CE381B">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a,b</w:t>
                  </w:r>
                  <w:proofErr w:type="spellEnd"/>
                  <w:proofErr w:type="gramEnd"/>
                </w:p>
              </w:tc>
              <w:tc>
                <w:tcPr>
                  <w:tcW w:w="623"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DD51EEF" w14:textId="77777777" w:rsidR="00CE381B" w:rsidRDefault="00CE381B" w:rsidP="00CE381B">
                  <w:pPr>
                    <w:rPr>
                      <w:rFonts w:eastAsia="Times New Roman"/>
                      <w:sz w:val="16"/>
                      <w:szCs w:val="16"/>
                    </w:rPr>
                  </w:pPr>
                  <w:r>
                    <w:rPr>
                      <w:rStyle w:val="block"/>
                      <w:rFonts w:eastAsia="Times New Roman"/>
                      <w:b/>
                      <w:bCs/>
                      <w:sz w:val="16"/>
                      <w:szCs w:val="16"/>
                    </w:rPr>
                    <w:t>RR 1.59</w:t>
                  </w:r>
                  <w:r>
                    <w:rPr>
                      <w:rFonts w:eastAsia="Times New Roman"/>
                      <w:sz w:val="16"/>
                      <w:szCs w:val="16"/>
                    </w:rPr>
                    <w:br/>
                  </w:r>
                  <w:r>
                    <w:rPr>
                      <w:rStyle w:val="cell"/>
                      <w:rFonts w:eastAsia="Times New Roman"/>
                      <w:sz w:val="16"/>
                      <w:szCs w:val="16"/>
                    </w:rPr>
                    <w:t>(0.94 to 2.66)</w:t>
                  </w:r>
                </w:p>
              </w:tc>
              <w:tc>
                <w:tcPr>
                  <w:tcW w:w="963" w:type="pct"/>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441076AA" w14:textId="77777777" w:rsidR="00CE381B" w:rsidRDefault="00CE381B" w:rsidP="00CE381B">
                  <w:pPr>
                    <w:rPr>
                      <w:rFonts w:eastAsia="Times New Roman"/>
                      <w:color w:val="000000"/>
                      <w:sz w:val="16"/>
                      <w:szCs w:val="16"/>
                    </w:rPr>
                  </w:pPr>
                  <w:r>
                    <w:rPr>
                      <w:rFonts w:eastAsia="Times New Roman"/>
                      <w:color w:val="000000"/>
                      <w:sz w:val="16"/>
                      <w:szCs w:val="16"/>
                    </w:rPr>
                    <w:t>202 per 1,000</w:t>
                  </w:r>
                </w:p>
              </w:tc>
              <w:tc>
                <w:tcPr>
                  <w:tcW w:w="1058" w:type="pct"/>
                  <w:tcBorders>
                    <w:top w:val="single" w:sz="6" w:space="0" w:color="BFBFBF"/>
                    <w:left w:val="single" w:sz="6" w:space="0" w:color="BFBFBF"/>
                    <w:right w:val="single" w:sz="6" w:space="0" w:color="BFBFBF"/>
                  </w:tcBorders>
                  <w:shd w:val="clear" w:color="auto" w:fill="EBEBEB"/>
                </w:tcPr>
                <w:p w14:paraId="46A5284E" w14:textId="77777777" w:rsidR="00CE381B" w:rsidRDefault="00CE381B" w:rsidP="00CE381B">
                  <w:pPr>
                    <w:rPr>
                      <w:rFonts w:eastAsia="Times New Roman"/>
                      <w:color w:val="000000"/>
                      <w:sz w:val="16"/>
                      <w:szCs w:val="16"/>
                    </w:rPr>
                  </w:pPr>
                  <w:r>
                    <w:rPr>
                      <w:rStyle w:val="cell-value"/>
                      <w:rFonts w:eastAsia="Times New Roman"/>
                      <w:b/>
                      <w:bCs/>
                      <w:color w:val="000000"/>
                      <w:sz w:val="16"/>
                      <w:szCs w:val="16"/>
                    </w:rPr>
                    <w:t>119 more per 1,000</w:t>
                  </w:r>
                  <w:r>
                    <w:rPr>
                      <w:rFonts w:eastAsia="Times New Roman"/>
                      <w:color w:val="000000"/>
                      <w:sz w:val="16"/>
                      <w:szCs w:val="16"/>
                    </w:rPr>
                    <w:br/>
                  </w:r>
                  <w:r>
                    <w:rPr>
                      <w:rStyle w:val="cell-value"/>
                      <w:rFonts w:eastAsia="Times New Roman"/>
                      <w:color w:val="000000"/>
                      <w:sz w:val="16"/>
                      <w:szCs w:val="16"/>
                    </w:rPr>
                    <w:t>(12 fewer to 336 more)</w:t>
                  </w:r>
                </w:p>
              </w:tc>
            </w:tr>
            <w:tr w:rsidR="002D6369" w14:paraId="7F7664D6" w14:textId="77777777" w:rsidTr="00E67CA9">
              <w:trPr>
                <w:trHeight w:val="720"/>
              </w:trPr>
              <w:tc>
                <w:tcPr>
                  <w:tcW w:w="829"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732288F" w14:textId="77777777" w:rsidR="00CE381B" w:rsidRDefault="00CE381B" w:rsidP="00CE381B">
                  <w:pPr>
                    <w:rPr>
                      <w:rFonts w:eastAsia="Times New Roman"/>
                      <w:sz w:val="16"/>
                      <w:szCs w:val="16"/>
                    </w:rPr>
                  </w:pPr>
                  <w:r>
                    <w:rPr>
                      <w:rStyle w:val="label"/>
                      <w:rFonts w:eastAsia="Times New Roman"/>
                      <w:sz w:val="16"/>
                      <w:szCs w:val="16"/>
                    </w:rPr>
                    <w:t xml:space="preserve">BPD (author defined) </w:t>
                  </w:r>
                  <w:r>
                    <w:rPr>
                      <w:rFonts w:eastAsia="Times New Roman"/>
                      <w:sz w:val="16"/>
                      <w:szCs w:val="16"/>
                    </w:rPr>
                    <w:t>(control group plastic bag or wrap)</w:t>
                  </w:r>
                </w:p>
              </w:tc>
              <w:tc>
                <w:tcPr>
                  <w:tcW w:w="741"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A4AE272" w14:textId="77777777" w:rsidR="00CE381B" w:rsidRDefault="00CE381B" w:rsidP="00CE381B">
                  <w:pPr>
                    <w:rPr>
                      <w:rFonts w:eastAsia="Times New Roman"/>
                      <w:sz w:val="16"/>
                      <w:szCs w:val="16"/>
                    </w:rPr>
                  </w:pPr>
                  <w:r>
                    <w:rPr>
                      <w:rFonts w:eastAsia="Times New Roman"/>
                      <w:sz w:val="16"/>
                      <w:szCs w:val="16"/>
                    </w:rPr>
                    <w:t>36</w:t>
                  </w:r>
                  <w:r>
                    <w:rPr>
                      <w:rFonts w:eastAsia="Times New Roman"/>
                      <w:sz w:val="16"/>
                      <w:szCs w:val="16"/>
                    </w:rPr>
                    <w:br/>
                    <w:t>(1 RCT)</w:t>
                  </w:r>
                  <w:r>
                    <w:rPr>
                      <w:rFonts w:eastAsia="Times New Roman"/>
                      <w:sz w:val="16"/>
                      <w:szCs w:val="16"/>
                      <w:vertAlign w:val="superscript"/>
                    </w:rPr>
                    <w:t>3</w:t>
                  </w:r>
                </w:p>
              </w:tc>
              <w:tc>
                <w:tcPr>
                  <w:tcW w:w="786"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DE09DA" w14:textId="77777777" w:rsidR="00CE381B" w:rsidRDefault="00CE381B" w:rsidP="00CE381B">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b,d</w:t>
                  </w:r>
                  <w:proofErr w:type="gramEnd"/>
                  <w:r>
                    <w:rPr>
                      <w:rFonts w:eastAsia="Times New Roman"/>
                      <w:sz w:val="16"/>
                      <w:szCs w:val="16"/>
                      <w:vertAlign w:val="superscript"/>
                    </w:rPr>
                    <w:t>,f</w:t>
                  </w:r>
                  <w:proofErr w:type="spellEnd"/>
                </w:p>
              </w:tc>
              <w:tc>
                <w:tcPr>
                  <w:tcW w:w="623"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2CD341" w14:textId="77777777" w:rsidR="00CE381B" w:rsidRDefault="00CE381B" w:rsidP="00CE381B">
                  <w:pPr>
                    <w:rPr>
                      <w:rFonts w:eastAsia="Times New Roman"/>
                      <w:sz w:val="16"/>
                      <w:szCs w:val="16"/>
                    </w:rPr>
                  </w:pPr>
                  <w:r>
                    <w:rPr>
                      <w:rStyle w:val="block"/>
                      <w:rFonts w:eastAsia="Times New Roman"/>
                      <w:b/>
                      <w:bCs/>
                      <w:sz w:val="16"/>
                      <w:szCs w:val="16"/>
                    </w:rPr>
                    <w:t>RR 0.75</w:t>
                  </w:r>
                  <w:r>
                    <w:rPr>
                      <w:rFonts w:eastAsia="Times New Roman"/>
                      <w:sz w:val="16"/>
                      <w:szCs w:val="16"/>
                    </w:rPr>
                    <w:br/>
                  </w:r>
                  <w:r>
                    <w:rPr>
                      <w:rStyle w:val="cell"/>
                      <w:rFonts w:eastAsia="Times New Roman"/>
                      <w:sz w:val="16"/>
                      <w:szCs w:val="16"/>
                    </w:rPr>
                    <w:t>(0.40 to 1.37)</w:t>
                  </w:r>
                </w:p>
              </w:tc>
              <w:tc>
                <w:tcPr>
                  <w:tcW w:w="963" w:type="pct"/>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5CB11D08" w14:textId="77777777" w:rsidR="00CE381B" w:rsidRDefault="00CE381B" w:rsidP="00CE381B">
                  <w:pPr>
                    <w:rPr>
                      <w:rFonts w:eastAsia="Times New Roman"/>
                      <w:color w:val="000000"/>
                      <w:sz w:val="16"/>
                      <w:szCs w:val="16"/>
                    </w:rPr>
                  </w:pPr>
                  <w:r>
                    <w:rPr>
                      <w:rFonts w:eastAsia="Times New Roman"/>
                      <w:color w:val="000000"/>
                      <w:sz w:val="16"/>
                      <w:szCs w:val="16"/>
                    </w:rPr>
                    <w:t>632 per 1,000</w:t>
                  </w:r>
                </w:p>
              </w:tc>
              <w:tc>
                <w:tcPr>
                  <w:tcW w:w="1058" w:type="pct"/>
                  <w:tcBorders>
                    <w:top w:val="single" w:sz="6" w:space="0" w:color="BFBFBF"/>
                    <w:left w:val="single" w:sz="6" w:space="0" w:color="BFBFBF"/>
                    <w:right w:val="single" w:sz="6" w:space="0" w:color="BFBFBF"/>
                  </w:tcBorders>
                  <w:shd w:val="clear" w:color="auto" w:fill="EBEBEB"/>
                </w:tcPr>
                <w:p w14:paraId="11B3B37F" w14:textId="77777777" w:rsidR="00CE381B" w:rsidRDefault="00CE381B" w:rsidP="00CE381B">
                  <w:pPr>
                    <w:rPr>
                      <w:rFonts w:eastAsia="Times New Roman"/>
                      <w:color w:val="000000"/>
                      <w:sz w:val="16"/>
                      <w:szCs w:val="16"/>
                    </w:rPr>
                  </w:pPr>
                  <w:r>
                    <w:rPr>
                      <w:rStyle w:val="cell-value"/>
                      <w:rFonts w:eastAsia="Times New Roman"/>
                      <w:b/>
                      <w:bCs/>
                      <w:color w:val="000000"/>
                      <w:sz w:val="16"/>
                      <w:szCs w:val="16"/>
                    </w:rPr>
                    <w:t>158 fewer per 1,000</w:t>
                  </w:r>
                  <w:r>
                    <w:rPr>
                      <w:rFonts w:eastAsia="Times New Roman"/>
                      <w:color w:val="000000"/>
                      <w:sz w:val="16"/>
                      <w:szCs w:val="16"/>
                    </w:rPr>
                    <w:br/>
                  </w:r>
                  <w:r>
                    <w:rPr>
                      <w:rStyle w:val="cell-value"/>
                      <w:rFonts w:eastAsia="Times New Roman"/>
                      <w:color w:val="000000"/>
                      <w:sz w:val="16"/>
                      <w:szCs w:val="16"/>
                    </w:rPr>
                    <w:t>(379 fewer to 234 more)</w:t>
                  </w:r>
                </w:p>
              </w:tc>
            </w:tr>
            <w:tr w:rsidR="002D6369" w14:paraId="5B0FD9C7" w14:textId="77777777" w:rsidTr="00E67CA9">
              <w:trPr>
                <w:trHeight w:val="254"/>
              </w:trPr>
              <w:tc>
                <w:tcPr>
                  <w:tcW w:w="829"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916596F" w14:textId="77777777" w:rsidR="00CE381B" w:rsidRDefault="00CE381B" w:rsidP="00CE381B">
                  <w:pPr>
                    <w:rPr>
                      <w:rStyle w:val="label"/>
                      <w:rFonts w:eastAsia="Times New Roman"/>
                      <w:sz w:val="16"/>
                      <w:szCs w:val="16"/>
                    </w:rPr>
                  </w:pPr>
                  <w:r>
                    <w:rPr>
                      <w:rStyle w:val="label"/>
                      <w:rFonts w:eastAsia="Times New Roman"/>
                      <w:sz w:val="16"/>
                      <w:szCs w:val="16"/>
                    </w:rPr>
                    <w:t>Late onset sepsis</w:t>
                  </w:r>
                </w:p>
                <w:p w14:paraId="7971C0D3" w14:textId="77777777" w:rsidR="00CE381B" w:rsidRDefault="00CE381B" w:rsidP="00CE381B">
                  <w:pPr>
                    <w:rPr>
                      <w:rFonts w:eastAsia="Times New Roman"/>
                      <w:sz w:val="16"/>
                      <w:szCs w:val="16"/>
                    </w:rPr>
                  </w:pPr>
                  <w:r>
                    <w:rPr>
                      <w:rFonts w:eastAsia="Times New Roman"/>
                      <w:sz w:val="16"/>
                      <w:szCs w:val="16"/>
                    </w:rPr>
                    <w:t>(</w:t>
                  </w:r>
                  <w:proofErr w:type="gramStart"/>
                  <w:r>
                    <w:rPr>
                      <w:rFonts w:eastAsia="Times New Roman"/>
                      <w:sz w:val="16"/>
                      <w:szCs w:val="16"/>
                    </w:rPr>
                    <w:t>control</w:t>
                  </w:r>
                  <w:proofErr w:type="gramEnd"/>
                  <w:r>
                    <w:rPr>
                      <w:rFonts w:eastAsia="Times New Roman"/>
                      <w:sz w:val="16"/>
                      <w:szCs w:val="16"/>
                    </w:rPr>
                    <w:t xml:space="preserve"> group no thermal mattress)</w:t>
                  </w:r>
                </w:p>
              </w:tc>
              <w:tc>
                <w:tcPr>
                  <w:tcW w:w="741"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BFF6620" w14:textId="77777777" w:rsidR="00CE381B" w:rsidRDefault="00CE381B" w:rsidP="00CE381B">
                  <w:pPr>
                    <w:rPr>
                      <w:rFonts w:eastAsia="Times New Roman"/>
                      <w:sz w:val="16"/>
                      <w:szCs w:val="16"/>
                    </w:rPr>
                  </w:pPr>
                  <w:r>
                    <w:rPr>
                      <w:rFonts w:eastAsia="Times New Roman"/>
                      <w:sz w:val="16"/>
                      <w:szCs w:val="16"/>
                    </w:rPr>
                    <w:t>102</w:t>
                  </w:r>
                  <w:r>
                    <w:rPr>
                      <w:rFonts w:eastAsia="Times New Roman"/>
                      <w:sz w:val="16"/>
                      <w:szCs w:val="16"/>
                    </w:rPr>
                    <w:br/>
                    <w:t>(1 RCT)</w:t>
                  </w:r>
                  <w:r>
                    <w:rPr>
                      <w:rFonts w:eastAsia="Times New Roman"/>
                      <w:sz w:val="16"/>
                      <w:szCs w:val="16"/>
                      <w:vertAlign w:val="superscript"/>
                    </w:rPr>
                    <w:t>1</w:t>
                  </w:r>
                </w:p>
              </w:tc>
              <w:tc>
                <w:tcPr>
                  <w:tcW w:w="786"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FFD9CB0" w14:textId="77777777" w:rsidR="00CE381B" w:rsidRDefault="00CE381B" w:rsidP="00CE381B">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b,f</w:t>
                  </w:r>
                  <w:proofErr w:type="gramEnd"/>
                  <w:r>
                    <w:rPr>
                      <w:rFonts w:eastAsia="Times New Roman"/>
                      <w:sz w:val="16"/>
                      <w:szCs w:val="16"/>
                      <w:vertAlign w:val="superscript"/>
                    </w:rPr>
                    <w:t>,g</w:t>
                  </w:r>
                  <w:proofErr w:type="spellEnd"/>
                </w:p>
              </w:tc>
              <w:tc>
                <w:tcPr>
                  <w:tcW w:w="623"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F70D538" w14:textId="77777777" w:rsidR="00CE381B" w:rsidRDefault="00CE381B" w:rsidP="00CE381B">
                  <w:pPr>
                    <w:rPr>
                      <w:rFonts w:eastAsia="Times New Roman"/>
                      <w:sz w:val="16"/>
                      <w:szCs w:val="16"/>
                    </w:rPr>
                  </w:pPr>
                  <w:r>
                    <w:rPr>
                      <w:rStyle w:val="block"/>
                      <w:rFonts w:eastAsia="Times New Roman"/>
                      <w:b/>
                      <w:bCs/>
                      <w:sz w:val="16"/>
                      <w:szCs w:val="16"/>
                    </w:rPr>
                    <w:t>RR 0.90</w:t>
                  </w:r>
                  <w:r>
                    <w:rPr>
                      <w:rFonts w:eastAsia="Times New Roman"/>
                      <w:sz w:val="16"/>
                      <w:szCs w:val="16"/>
                    </w:rPr>
                    <w:br/>
                  </w:r>
                  <w:r>
                    <w:rPr>
                      <w:rStyle w:val="cell"/>
                      <w:rFonts w:eastAsia="Times New Roman"/>
                      <w:sz w:val="16"/>
                      <w:szCs w:val="16"/>
                    </w:rPr>
                    <w:t>(0.37 to 2.19)</w:t>
                  </w:r>
                </w:p>
              </w:tc>
              <w:tc>
                <w:tcPr>
                  <w:tcW w:w="963" w:type="pct"/>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16B0918C" w14:textId="77777777" w:rsidR="00CE381B" w:rsidRDefault="00CE381B" w:rsidP="00CE381B">
                  <w:pPr>
                    <w:rPr>
                      <w:rFonts w:eastAsia="Times New Roman"/>
                      <w:color w:val="000000"/>
                      <w:sz w:val="16"/>
                      <w:szCs w:val="16"/>
                    </w:rPr>
                  </w:pPr>
                </w:p>
                <w:p w14:paraId="0ECC7749" w14:textId="77777777" w:rsidR="00CE381B" w:rsidRDefault="00CE381B" w:rsidP="00CE381B">
                  <w:pPr>
                    <w:rPr>
                      <w:rFonts w:eastAsia="Times New Roman"/>
                      <w:color w:val="000000"/>
                      <w:sz w:val="16"/>
                      <w:szCs w:val="16"/>
                    </w:rPr>
                  </w:pPr>
                  <w:r>
                    <w:rPr>
                      <w:rFonts w:eastAsia="Times New Roman"/>
                      <w:color w:val="000000"/>
                      <w:sz w:val="16"/>
                      <w:szCs w:val="16"/>
                    </w:rPr>
                    <w:t>265 per 1,000</w:t>
                  </w:r>
                </w:p>
              </w:tc>
              <w:tc>
                <w:tcPr>
                  <w:tcW w:w="1058" w:type="pct"/>
                  <w:tcBorders>
                    <w:top w:val="single" w:sz="6" w:space="0" w:color="BFBFBF"/>
                    <w:left w:val="single" w:sz="6" w:space="0" w:color="BFBFBF"/>
                    <w:right w:val="single" w:sz="6" w:space="0" w:color="BFBFBF"/>
                  </w:tcBorders>
                  <w:shd w:val="clear" w:color="auto" w:fill="EBEBEB"/>
                </w:tcPr>
                <w:p w14:paraId="5508F3AD" w14:textId="77777777" w:rsidR="00CE381B" w:rsidRDefault="00CE381B" w:rsidP="00CE381B">
                  <w:pPr>
                    <w:rPr>
                      <w:rFonts w:eastAsia="Times New Roman"/>
                      <w:color w:val="000000"/>
                      <w:sz w:val="16"/>
                      <w:szCs w:val="16"/>
                    </w:rPr>
                  </w:pPr>
                  <w:r>
                    <w:rPr>
                      <w:rStyle w:val="cell-value"/>
                      <w:rFonts w:eastAsia="Times New Roman"/>
                      <w:b/>
                      <w:bCs/>
                      <w:color w:val="000000"/>
                      <w:sz w:val="16"/>
                      <w:szCs w:val="16"/>
                    </w:rPr>
                    <w:t>27 fewer per 1,000</w:t>
                  </w:r>
                  <w:r>
                    <w:rPr>
                      <w:rFonts w:eastAsia="Times New Roman"/>
                      <w:color w:val="000000"/>
                      <w:sz w:val="16"/>
                      <w:szCs w:val="16"/>
                    </w:rPr>
                    <w:br/>
                  </w:r>
                  <w:r>
                    <w:rPr>
                      <w:rStyle w:val="cell-value"/>
                      <w:rFonts w:eastAsia="Times New Roman"/>
                      <w:color w:val="000000"/>
                      <w:sz w:val="16"/>
                      <w:szCs w:val="16"/>
                    </w:rPr>
                    <w:t>(167 fewer to 316 more)</w:t>
                  </w:r>
                </w:p>
              </w:tc>
            </w:tr>
          </w:tbl>
          <w:p w14:paraId="65990FE9" w14:textId="6B5B5BCD" w:rsidR="00CE381B" w:rsidRPr="00776039" w:rsidRDefault="00CE381B" w:rsidP="00CE381B">
            <w:pPr>
              <w:spacing w:after="0" w:line="240" w:lineRule="auto"/>
              <w:contextualSpacing/>
              <w:rPr>
                <w:rFonts w:cstheme="minorHAnsi"/>
              </w:rPr>
            </w:pPr>
            <w:r w:rsidRPr="00336AC7">
              <w:rPr>
                <w:rFonts w:eastAsia="Times New Roman" w:cstheme="minorHAnsi"/>
                <w:sz w:val="16"/>
                <w:szCs w:val="16"/>
                <w:vertAlign w:val="superscript"/>
              </w:rPr>
              <w:t>1</w:t>
            </w:r>
            <w:r w:rsidRPr="00336AC7">
              <w:rPr>
                <w:rFonts w:eastAsia="Times New Roman" w:cstheme="minorHAnsi"/>
                <w:sz w:val="16"/>
                <w:szCs w:val="16"/>
              </w:rPr>
              <w:t xml:space="preserve"> </w:t>
            </w:r>
            <w:r w:rsidR="00922930">
              <w:rPr>
                <w:rFonts w:eastAsia="Times New Roman" w:cstheme="minorHAnsi"/>
                <w:sz w:val="16"/>
                <w:szCs w:val="16"/>
              </w:rPr>
              <w:fldChar w:fldCharType="begin"/>
            </w:r>
            <w:r w:rsidR="00922930">
              <w:rPr>
                <w:rFonts w:eastAsia="Times New Roman" w:cstheme="minorHAnsi"/>
                <w:sz w:val="16"/>
                <w:szCs w:val="16"/>
              </w:rPr>
              <w:instrText xml:space="preserve"> ADDIN EN.CITE &lt;EndNote&gt;&lt;Cite&gt;&lt;Author&gt;Chawla&lt;/Author&gt;&lt;Year&gt;2011&lt;/Year&gt;&lt;RecNum&gt;34&lt;/RecNum&gt;&lt;DisplayText&gt;{Chawla 2011 780}&lt;/DisplayText&gt;&lt;record&gt;&lt;rec-number&gt;34&lt;/rec-number&gt;&lt;foreign-keys&gt;&lt;key app="EN" db-id="z5av02adre92x4eeefppzprdtv90xdfdxzra" timestamp="1660202088"&gt;34&lt;/key&gt;&lt;/foreign-keys&gt;&lt;ref-type name="Journal Article"&gt;17&lt;/ref-type&gt;&lt;contributors&gt;&lt;authors&gt;&lt;author&gt;Chawla, S.&lt;/author&gt;&lt;author&gt;Amaram, A.&lt;/author&gt;&lt;author&gt;Gopal, S. P.&lt;/author&gt;&lt;author&gt;Natarajan, G.&lt;/author&gt;&lt;/authors&gt;&lt;/contributors&gt;&lt;titles&gt;&lt;title&gt;Safety and efficacy of Trans-warmer mattress for preterm neonates: results of a randomized controlled trial&lt;/title&gt;&lt;secondary-title&gt;J Perinatol&lt;/secondary-title&gt;&lt;/titles&gt;&lt;periodical&gt;&lt;full-title&gt;J Perinatol&lt;/full-title&gt;&lt;/periodical&gt;&lt;pages&gt;780-4&lt;/pages&gt;&lt;volume&gt;31&lt;/volume&gt;&lt;number&gt;12&lt;/number&gt;&lt;dates&gt;&lt;year&gt;2011&lt;/year&gt;&lt;/dates&gt;&lt;accession-num&gt;21527905&lt;/accession-num&gt;&lt;label&gt;780&lt;/label&gt;&lt;urls&gt;&lt;related-urls&gt;&lt;url&gt;https://www.nature.com/articles/jp201133.pdf&lt;/url&gt;&lt;/related-urls&gt;&lt;/urls&gt;&lt;electronic-resource-num&gt;10.1038/jp.2011.33&lt;/electronic-resource-num&gt;&lt;/record&gt;&lt;/Cite&gt;&lt;/EndNote&gt;</w:instrText>
            </w:r>
            <w:r w:rsidR="00922930">
              <w:rPr>
                <w:rFonts w:eastAsia="Times New Roman" w:cstheme="minorHAnsi"/>
                <w:sz w:val="16"/>
                <w:szCs w:val="16"/>
              </w:rPr>
              <w:fldChar w:fldCharType="separate"/>
            </w:r>
            <w:r w:rsidR="00922930">
              <w:rPr>
                <w:rFonts w:eastAsia="Times New Roman" w:cstheme="minorHAnsi"/>
                <w:noProof/>
                <w:sz w:val="16"/>
                <w:szCs w:val="16"/>
              </w:rPr>
              <w:t>{Chawla 2011 780}</w:t>
            </w:r>
            <w:r w:rsidR="00922930">
              <w:rPr>
                <w:rFonts w:eastAsia="Times New Roman" w:cstheme="minorHAnsi"/>
                <w:sz w:val="16"/>
                <w:szCs w:val="16"/>
              </w:rPr>
              <w:fldChar w:fldCharType="end"/>
            </w:r>
          </w:p>
          <w:p w14:paraId="3C04468B" w14:textId="017C5F0D" w:rsidR="00CE381B" w:rsidRPr="00776039" w:rsidRDefault="00CE381B" w:rsidP="00CE381B">
            <w:pPr>
              <w:spacing w:after="0" w:line="240" w:lineRule="auto"/>
              <w:contextualSpacing/>
              <w:rPr>
                <w:rFonts w:cstheme="minorHAnsi"/>
              </w:rPr>
            </w:pPr>
            <w:r w:rsidRPr="00336AC7">
              <w:rPr>
                <w:rFonts w:eastAsia="Times New Roman" w:cstheme="minorHAnsi"/>
                <w:sz w:val="16"/>
                <w:szCs w:val="16"/>
                <w:vertAlign w:val="superscript"/>
              </w:rPr>
              <w:t>2</w:t>
            </w:r>
            <w:r w:rsidRPr="00336AC7">
              <w:rPr>
                <w:rFonts w:eastAsia="Times New Roman" w:cstheme="minorHAnsi"/>
                <w:sz w:val="16"/>
                <w:szCs w:val="16"/>
              </w:rPr>
              <w:t xml:space="preserve"> </w:t>
            </w:r>
            <w:r w:rsidR="00922930">
              <w:rPr>
                <w:rFonts w:eastAsia="Times New Roman" w:cstheme="minorHAnsi"/>
                <w:sz w:val="16"/>
                <w:szCs w:val="16"/>
              </w:rPr>
              <w:fldChar w:fldCharType="begin"/>
            </w:r>
            <w:r w:rsidR="00922930">
              <w:rPr>
                <w:rFonts w:eastAsia="Times New Roman" w:cstheme="minorHAnsi"/>
                <w:sz w:val="16"/>
                <w:szCs w:val="16"/>
              </w:rPr>
              <w:instrText xml:space="preserve"> ADDIN EN.CITE &lt;EndNote&gt;&lt;Cite&gt;&lt;Author&gt;McCarthy&lt;/Author&gt;&lt;Year&gt;2013&lt;/Year&gt;&lt;RecNum&gt;38&lt;/RecNum&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sidR="00922930">
              <w:rPr>
                <w:rFonts w:eastAsia="Times New Roman" w:cstheme="minorHAnsi"/>
                <w:sz w:val="16"/>
                <w:szCs w:val="16"/>
              </w:rPr>
              <w:fldChar w:fldCharType="separate"/>
            </w:r>
            <w:r w:rsidR="00922930">
              <w:rPr>
                <w:rFonts w:eastAsia="Times New Roman" w:cstheme="minorHAnsi"/>
                <w:noProof/>
                <w:sz w:val="16"/>
                <w:szCs w:val="16"/>
              </w:rPr>
              <w:t>{McCarthy 2013 e135}</w:t>
            </w:r>
            <w:r w:rsidR="00922930">
              <w:rPr>
                <w:rFonts w:eastAsia="Times New Roman" w:cstheme="minorHAnsi"/>
                <w:sz w:val="16"/>
                <w:szCs w:val="16"/>
              </w:rPr>
              <w:fldChar w:fldCharType="end"/>
            </w:r>
          </w:p>
          <w:p w14:paraId="0B1327BA" w14:textId="61CE6079" w:rsidR="00CE381B" w:rsidRPr="00336AC7" w:rsidRDefault="00CE381B">
            <w:pPr>
              <w:pStyle w:val="ListParagraph"/>
              <w:numPr>
                <w:ilvl w:val="0"/>
                <w:numId w:val="8"/>
              </w:numPr>
              <w:spacing w:after="0" w:line="240" w:lineRule="auto"/>
              <w:ind w:left="0"/>
              <w:rPr>
                <w:rFonts w:cstheme="minorHAnsi"/>
                <w:sz w:val="16"/>
                <w:szCs w:val="16"/>
              </w:rPr>
            </w:pPr>
            <w:r w:rsidRPr="00336AC7">
              <w:rPr>
                <w:rFonts w:cstheme="minorHAnsi"/>
                <w:sz w:val="16"/>
                <w:szCs w:val="16"/>
                <w:vertAlign w:val="superscript"/>
              </w:rPr>
              <w:t>3</w:t>
            </w:r>
            <w:r w:rsidRPr="00336AC7">
              <w:rPr>
                <w:rFonts w:cstheme="minorHAnsi"/>
                <w:sz w:val="16"/>
                <w:szCs w:val="16"/>
              </w:rPr>
              <w:t xml:space="preserve"> </w:t>
            </w:r>
            <w:r w:rsidR="00922930">
              <w:rPr>
                <w:rFonts w:cstheme="minorHAnsi"/>
                <w:sz w:val="16"/>
                <w:szCs w:val="16"/>
              </w:rPr>
              <w:fldChar w:fldCharType="begin"/>
            </w:r>
            <w:r w:rsidR="00922930">
              <w:rPr>
                <w:rFonts w:cstheme="minorHAnsi"/>
                <w:sz w:val="16"/>
                <w:szCs w:val="16"/>
              </w:rPr>
              <w:instrText xml:space="preserve"> ADDIN EN.CITE &lt;EndNote&gt;&lt;Cite&gt;&lt;Author&gt;Simon&lt;/Author&gt;&lt;Year&gt;2011&lt;/Year&gt;&lt;RecNum&gt;21&lt;/RecNum&gt;&lt;DisplayText&gt;{Simon 2011 33}&lt;/DisplayText&gt;&lt;record&gt;&lt;rec-number&gt;21&lt;/rec-number&gt;&lt;foreign-keys&gt;&lt;key app="EN" db-id="z5av02adre92x4eeefppzprdtv90xdfdxzra" timestamp="1660200887"&gt;21&lt;/key&gt;&lt;/foreign-keys&gt;&lt;ref-type name="Journal Article"&gt;17&lt;/ref-type&gt;&lt;contributors&gt;&lt;authors&gt;&lt;author&gt;Simon, P.&lt;/author&gt;&lt;author&gt;Dannaway, D.&lt;/author&gt;&lt;author&gt;Bright, B.&lt;/author&gt;&lt;author&gt;Krous, L.&lt;/author&gt;&lt;author&gt;Wlodaver, A.&lt;/author&gt;&lt;author&gt;Burks, B.&lt;/author&gt;&lt;author&gt;Thi, C.&lt;/author&gt;&lt;author&gt;Milam, J.&lt;/author&gt;&lt;author&gt;Escobedo, M.&lt;/author&gt;&lt;/authors&gt;&lt;/contributors&gt;&lt;titles&gt;&lt;title&gt;Thermal defense of extremely low gestational age newborns during resuscitation: exothermic mattresses vs polyethylene wrap&lt;/title&gt;&lt;secondary-title&gt;J Perinatol&lt;/secondary-title&gt;&lt;/titles&gt;&lt;periodical&gt;&lt;full-title&gt;J Perinatol&lt;/full-title&gt;&lt;/periodical&gt;&lt;pages&gt;33-7&lt;/pages&gt;&lt;volume&gt;31&lt;/volume&gt;&lt;number&gt;1&lt;/number&gt;&lt;dates&gt;&lt;year&gt;2011&lt;/year&gt;&lt;/dates&gt;&lt;accession-num&gt;20410908&lt;/accession-num&gt;&lt;label&gt;33&lt;/label&gt;&lt;urls&gt;&lt;related-urls&gt;&lt;url&gt;https://www.nature.com/articles/jp201056.pdf&lt;/url&gt;&lt;/related-urls&gt;&lt;/urls&gt;&lt;electronic-resource-num&gt;10.1038/jp.2010.56&lt;/electronic-resource-num&gt;&lt;/record&gt;&lt;/Cite&gt;&lt;/EndNote&gt;</w:instrText>
            </w:r>
            <w:r w:rsidR="00922930">
              <w:rPr>
                <w:rFonts w:cstheme="minorHAnsi"/>
                <w:sz w:val="16"/>
                <w:szCs w:val="16"/>
              </w:rPr>
              <w:fldChar w:fldCharType="separate"/>
            </w:r>
            <w:r w:rsidR="00922930">
              <w:rPr>
                <w:rFonts w:cstheme="minorHAnsi"/>
                <w:noProof/>
                <w:sz w:val="16"/>
                <w:szCs w:val="16"/>
              </w:rPr>
              <w:t>{Simon 2011 33}</w:t>
            </w:r>
            <w:r w:rsidR="00922930">
              <w:rPr>
                <w:rFonts w:cstheme="minorHAnsi"/>
                <w:sz w:val="16"/>
                <w:szCs w:val="16"/>
              </w:rPr>
              <w:fldChar w:fldCharType="end"/>
            </w:r>
          </w:p>
          <w:p w14:paraId="78E7CD41" w14:textId="729104D6" w:rsidR="00CE381B" w:rsidRPr="00336AC7" w:rsidRDefault="00CE381B">
            <w:pPr>
              <w:pStyle w:val="ListParagraph"/>
              <w:numPr>
                <w:ilvl w:val="0"/>
                <w:numId w:val="8"/>
              </w:numPr>
              <w:spacing w:after="0" w:line="240" w:lineRule="auto"/>
              <w:ind w:left="0"/>
              <w:rPr>
                <w:rFonts w:cstheme="minorHAnsi"/>
                <w:sz w:val="16"/>
                <w:szCs w:val="16"/>
              </w:rPr>
            </w:pPr>
            <w:r w:rsidRPr="00336AC7">
              <w:rPr>
                <w:rFonts w:cstheme="minorHAnsi"/>
                <w:sz w:val="16"/>
                <w:szCs w:val="16"/>
                <w:vertAlign w:val="superscript"/>
              </w:rPr>
              <w:t>4</w:t>
            </w:r>
            <w:r w:rsidRPr="00336AC7">
              <w:rPr>
                <w:rFonts w:cstheme="minorHAnsi"/>
                <w:sz w:val="16"/>
                <w:szCs w:val="16"/>
              </w:rPr>
              <w:t xml:space="preserve"> </w:t>
            </w:r>
            <w:r w:rsidR="00922930">
              <w:rPr>
                <w:rFonts w:cstheme="minorHAnsi"/>
                <w:sz w:val="16"/>
                <w:szCs w:val="16"/>
              </w:rPr>
              <w:fldChar w:fldCharType="begin"/>
            </w:r>
            <w:r w:rsidR="00922930">
              <w:rPr>
                <w:rFonts w:cstheme="minorHAnsi"/>
                <w:sz w:val="16"/>
                <w:szCs w:val="16"/>
              </w:rPr>
              <w:instrText xml:space="preserve"> ADDIN EN.CITE &lt;EndNote&gt;&lt;Cite&gt;&lt;Author&gt;Mathew&lt;/Author&gt;&lt;Year&gt;2013&lt;/Year&gt;&lt;RecNum&gt;37&lt;/RecNum&gt;&lt;DisplayText&gt;{Mathew 2013 317}&lt;/DisplayText&gt;&lt;record&gt;&lt;rec-number&gt;37&lt;/rec-number&gt;&lt;foreign-keys&gt;&lt;key app="EN" db-id="z5av02adre92x4eeefppzprdtv90xdfdxzra" timestamp="1660202272"&gt;37&lt;/key&gt;&lt;/foreign-keys&gt;&lt;ref-type name="Journal Article"&gt;17&lt;/ref-type&gt;&lt;contributors&gt;&lt;authors&gt;&lt;author&gt;Mathew, B.&lt;/author&gt;&lt;author&gt;Lakshminrusimha, S.&lt;/author&gt;&lt;author&gt;Sengupta, S.&lt;/author&gt;&lt;author&gt;Carrion, V.&lt;/author&gt;&lt;/authors&gt;&lt;/contributors&gt;&lt;titles&gt;&lt;title&gt;Randomized controlled trial of vinyl bags versus thermal mattress to prevent hypothermia in extremely low-gestational-age infants&lt;/title&gt;&lt;secondary-title&gt;Am J Perinatol&lt;/secondary-title&gt;&lt;/titles&gt;&lt;periodical&gt;&lt;full-title&gt;Am J Perinatol&lt;/full-title&gt;&lt;/periodical&gt;&lt;pages&gt;317-22&lt;/pages&gt;&lt;volume&gt;30&lt;/volume&gt;&lt;number&gt;4&lt;/number&gt;&lt;dates&gt;&lt;year&gt;2013&lt;/year&gt;&lt;/dates&gt;&lt;accession-num&gt;22893555&lt;/accession-num&gt;&lt;label&gt;317&lt;/label&gt;&lt;urls&gt;&lt;related-urls&gt;&lt;url&gt;https://www.thieme-connect.com/products/ejournals/pdf/10.1055/s-0032-1324700.pdf&lt;/url&gt;&lt;url&gt;https://www.thieme-connect.com/products/ejournals/abstract/10.1055/s-0032-1324700&lt;/url&gt;&lt;/related-urls&gt;&lt;/urls&gt;&lt;electronic-resource-num&gt;10.1055/s-0032-1324700&lt;/electronic-resource-num&gt;&lt;/record&gt;&lt;/Cite&gt;&lt;/EndNote&gt;</w:instrText>
            </w:r>
            <w:r w:rsidR="00922930">
              <w:rPr>
                <w:rFonts w:cstheme="minorHAnsi"/>
                <w:sz w:val="16"/>
                <w:szCs w:val="16"/>
              </w:rPr>
              <w:fldChar w:fldCharType="separate"/>
            </w:r>
            <w:r w:rsidR="00922930">
              <w:rPr>
                <w:rFonts w:cstheme="minorHAnsi"/>
                <w:noProof/>
                <w:sz w:val="16"/>
                <w:szCs w:val="16"/>
              </w:rPr>
              <w:t>{Mathew 2013 317}</w:t>
            </w:r>
            <w:r w:rsidR="00922930">
              <w:rPr>
                <w:rFonts w:cstheme="minorHAnsi"/>
                <w:sz w:val="16"/>
                <w:szCs w:val="16"/>
              </w:rPr>
              <w:fldChar w:fldCharType="end"/>
            </w:r>
          </w:p>
          <w:p w14:paraId="6FBA29C7" w14:textId="77777777" w:rsidR="00CE381B" w:rsidRPr="00336AC7" w:rsidRDefault="00CE381B">
            <w:pPr>
              <w:numPr>
                <w:ilvl w:val="0"/>
                <w:numId w:val="3"/>
              </w:numPr>
              <w:spacing w:after="100" w:afterAutospacing="1" w:line="240" w:lineRule="auto"/>
              <w:rPr>
                <w:rFonts w:eastAsia="Times New Roman" w:cstheme="minorHAnsi"/>
                <w:sz w:val="16"/>
                <w:szCs w:val="16"/>
              </w:rPr>
            </w:pPr>
            <w:r w:rsidRPr="00336AC7">
              <w:rPr>
                <w:rFonts w:eastAsia="Times New Roman" w:cstheme="minorHAnsi"/>
                <w:sz w:val="16"/>
                <w:szCs w:val="16"/>
              </w:rPr>
              <w:t>One included study that contributed a large proportion of the participants was at high risk of bias</w:t>
            </w:r>
          </w:p>
          <w:p w14:paraId="53E1982D" w14:textId="77777777" w:rsidR="00CE381B" w:rsidRPr="00336AC7" w:rsidRDefault="00CE381B">
            <w:pPr>
              <w:numPr>
                <w:ilvl w:val="0"/>
                <w:numId w:val="3"/>
              </w:numPr>
              <w:spacing w:before="100" w:beforeAutospacing="1" w:after="100" w:afterAutospacing="1" w:line="240" w:lineRule="auto"/>
              <w:rPr>
                <w:rFonts w:eastAsia="Times New Roman" w:cstheme="minorHAnsi"/>
                <w:sz w:val="16"/>
                <w:szCs w:val="16"/>
              </w:rPr>
            </w:pPr>
            <w:r w:rsidRPr="00336AC7">
              <w:rPr>
                <w:rFonts w:eastAsia="Times New Roman" w:cstheme="minorHAnsi"/>
                <w:sz w:val="16"/>
                <w:szCs w:val="16"/>
              </w:rPr>
              <w:t>OIS criterion not satisfied</w:t>
            </w:r>
          </w:p>
          <w:p w14:paraId="1097CAF2" w14:textId="77777777" w:rsidR="00CE381B" w:rsidRPr="00336AC7" w:rsidRDefault="00CE381B">
            <w:pPr>
              <w:numPr>
                <w:ilvl w:val="0"/>
                <w:numId w:val="3"/>
              </w:numPr>
              <w:spacing w:before="100" w:beforeAutospacing="1" w:after="100" w:afterAutospacing="1" w:line="240" w:lineRule="auto"/>
              <w:rPr>
                <w:rFonts w:eastAsia="Times New Roman" w:cstheme="minorHAnsi"/>
                <w:sz w:val="16"/>
                <w:szCs w:val="16"/>
              </w:rPr>
            </w:pPr>
            <w:r w:rsidRPr="00336AC7">
              <w:rPr>
                <w:rFonts w:eastAsia="Times New Roman" w:cstheme="minorHAnsi"/>
                <w:sz w:val="16"/>
                <w:szCs w:val="16"/>
              </w:rPr>
              <w:t>Both studies were at low risk of bias</w:t>
            </w:r>
          </w:p>
          <w:p w14:paraId="2A515C2A" w14:textId="77777777" w:rsidR="00CE381B" w:rsidRPr="00336AC7" w:rsidRDefault="00CE381B">
            <w:pPr>
              <w:numPr>
                <w:ilvl w:val="0"/>
                <w:numId w:val="3"/>
              </w:numPr>
              <w:spacing w:before="100" w:beforeAutospacing="1" w:after="100" w:afterAutospacing="1" w:line="240" w:lineRule="auto"/>
              <w:rPr>
                <w:rFonts w:eastAsia="Times New Roman" w:cstheme="minorHAnsi"/>
                <w:sz w:val="16"/>
                <w:szCs w:val="16"/>
              </w:rPr>
            </w:pPr>
            <w:r w:rsidRPr="00336AC7">
              <w:rPr>
                <w:rFonts w:eastAsia="Times New Roman" w:cstheme="minorHAnsi"/>
                <w:sz w:val="16"/>
                <w:szCs w:val="16"/>
              </w:rPr>
              <w:t>Study(</w:t>
            </w:r>
            <w:proofErr w:type="spellStart"/>
            <w:r w:rsidRPr="00336AC7">
              <w:rPr>
                <w:rFonts w:eastAsia="Times New Roman" w:cstheme="minorHAnsi"/>
                <w:sz w:val="16"/>
                <w:szCs w:val="16"/>
              </w:rPr>
              <w:t>ies</w:t>
            </w:r>
            <w:proofErr w:type="spellEnd"/>
            <w:r w:rsidRPr="00336AC7">
              <w:rPr>
                <w:rFonts w:eastAsia="Times New Roman" w:cstheme="minorHAnsi"/>
                <w:sz w:val="16"/>
                <w:szCs w:val="16"/>
              </w:rPr>
              <w:t>) compared a thermal mattress with use of a plastic bag or wrap</w:t>
            </w:r>
          </w:p>
          <w:p w14:paraId="0E497E38" w14:textId="77777777" w:rsidR="00CE381B" w:rsidRPr="00336AC7" w:rsidRDefault="00CE381B">
            <w:pPr>
              <w:numPr>
                <w:ilvl w:val="0"/>
                <w:numId w:val="3"/>
              </w:numPr>
              <w:spacing w:before="100" w:beforeAutospacing="1" w:after="100" w:afterAutospacing="1" w:line="240" w:lineRule="auto"/>
              <w:rPr>
                <w:rFonts w:eastAsia="Times New Roman" w:cstheme="minorHAnsi"/>
                <w:sz w:val="16"/>
                <w:szCs w:val="16"/>
              </w:rPr>
            </w:pPr>
            <w:r w:rsidRPr="00336AC7">
              <w:rPr>
                <w:rFonts w:eastAsia="Times New Roman" w:cstheme="minorHAnsi"/>
                <w:sz w:val="16"/>
                <w:szCs w:val="16"/>
              </w:rPr>
              <w:t>The only included study was at low risk of bias</w:t>
            </w:r>
          </w:p>
          <w:p w14:paraId="347BDE58" w14:textId="77777777" w:rsidR="00CE381B" w:rsidRPr="00336AC7" w:rsidRDefault="00CE381B">
            <w:pPr>
              <w:numPr>
                <w:ilvl w:val="0"/>
                <w:numId w:val="3"/>
              </w:numPr>
              <w:spacing w:before="100" w:beforeAutospacing="1" w:after="100" w:afterAutospacing="1" w:line="240" w:lineRule="auto"/>
              <w:rPr>
                <w:rFonts w:eastAsia="Times New Roman" w:cstheme="minorHAnsi"/>
                <w:sz w:val="16"/>
                <w:szCs w:val="16"/>
              </w:rPr>
            </w:pPr>
            <w:r w:rsidRPr="00336AC7">
              <w:rPr>
                <w:rFonts w:eastAsia="Times New Roman" w:cstheme="minorHAnsi"/>
                <w:sz w:val="16"/>
                <w:szCs w:val="16"/>
              </w:rPr>
              <w:t>Low event rate and wide CIs</w:t>
            </w:r>
          </w:p>
          <w:p w14:paraId="088594C1" w14:textId="1D1B50B0" w:rsidR="003C212A" w:rsidRDefault="003C212A">
            <w:pPr>
              <w:rPr>
                <w:rFonts w:ascii="Calibri" w:eastAsia="Times New Roman" w:hAnsi="Calibri" w:cs="Calibri"/>
                <w:b/>
                <w:bCs/>
                <w:sz w:val="16"/>
                <w:szCs w:val="16"/>
              </w:rPr>
            </w:pPr>
            <w:r>
              <w:rPr>
                <w:rFonts w:ascii="Calibri" w:eastAsia="Times New Roman" w:hAnsi="Calibri" w:cs="Calibri"/>
                <w:sz w:val="16"/>
                <w:szCs w:val="16"/>
              </w:rPr>
              <w:t xml:space="preserve">For beneficial outcomes, the observational studies did not change the outcomes of the review, so they are not described further. </w:t>
            </w:r>
          </w:p>
          <w:p w14:paraId="4C7840BF" w14:textId="40AFB3BA" w:rsidR="005A2EFA" w:rsidRDefault="00EA639A">
            <w:pPr>
              <w:rPr>
                <w:rFonts w:ascii="Calibri" w:eastAsia="Times New Roman" w:hAnsi="Calibri" w:cs="Calibri"/>
                <w:sz w:val="16"/>
                <w:szCs w:val="16"/>
              </w:rPr>
            </w:pPr>
            <w:r>
              <w:rPr>
                <w:rFonts w:ascii="Calibri" w:eastAsia="Times New Roman" w:hAnsi="Calibri" w:cs="Calibri"/>
                <w:b/>
                <w:bCs/>
                <w:sz w:val="16"/>
                <w:szCs w:val="16"/>
              </w:rPr>
              <w:t xml:space="preserve">The rationale for considering the effect varies </w:t>
            </w:r>
            <w:r>
              <w:rPr>
                <w:rFonts w:ascii="Calibri" w:eastAsia="Times New Roman" w:hAnsi="Calibri" w:cs="Calibri"/>
                <w:sz w:val="16"/>
                <w:szCs w:val="16"/>
              </w:rPr>
              <w:t xml:space="preserve">is that there was moderate certainty evidence for a small </w:t>
            </w:r>
            <w:proofErr w:type="spellStart"/>
            <w:r w:rsidR="00FF4B91">
              <w:rPr>
                <w:rFonts w:ascii="Calibri" w:eastAsia="Times New Roman" w:hAnsi="Calibri" w:cs="Calibri"/>
                <w:sz w:val="16"/>
                <w:szCs w:val="16"/>
              </w:rPr>
              <w:t>decrease</w:t>
            </w:r>
            <w:r>
              <w:rPr>
                <w:rFonts w:ascii="Calibri" w:eastAsia="Times New Roman" w:hAnsi="Calibri" w:cs="Calibri"/>
                <w:sz w:val="16"/>
                <w:szCs w:val="16"/>
              </w:rPr>
              <w:t>in</w:t>
            </w:r>
            <w:proofErr w:type="spellEnd"/>
            <w:r>
              <w:rPr>
                <w:rFonts w:ascii="Calibri" w:eastAsia="Times New Roman" w:hAnsi="Calibri" w:cs="Calibri"/>
                <w:sz w:val="16"/>
                <w:szCs w:val="16"/>
              </w:rPr>
              <w:t xml:space="preserve"> the number of normothermic participants with use of a thermal mattress</w:t>
            </w:r>
            <w:r w:rsidR="002C2FEF">
              <w:rPr>
                <w:rFonts w:ascii="Calibri" w:eastAsia="Times New Roman" w:hAnsi="Calibri" w:cs="Calibri"/>
                <w:sz w:val="16"/>
                <w:szCs w:val="16"/>
              </w:rPr>
              <w:t xml:space="preserve"> compared to no thermal mattress</w:t>
            </w:r>
            <w:r>
              <w:rPr>
                <w:rFonts w:ascii="Calibri" w:eastAsia="Times New Roman" w:hAnsi="Calibri" w:cs="Calibri"/>
                <w:sz w:val="16"/>
                <w:szCs w:val="16"/>
              </w:rPr>
              <w:t xml:space="preserve">, and </w:t>
            </w:r>
            <w:r w:rsidR="00FF4B91">
              <w:rPr>
                <w:rFonts w:ascii="Calibri" w:eastAsia="Times New Roman" w:hAnsi="Calibri" w:cs="Calibri"/>
                <w:sz w:val="16"/>
                <w:szCs w:val="16"/>
              </w:rPr>
              <w:t xml:space="preserve">yet </w:t>
            </w:r>
            <w:r>
              <w:rPr>
                <w:rFonts w:ascii="Calibri" w:eastAsia="Times New Roman" w:hAnsi="Calibri" w:cs="Calibri"/>
                <w:sz w:val="16"/>
                <w:szCs w:val="16"/>
              </w:rPr>
              <w:t xml:space="preserve">very low certainty evidence for a small improvement in mean body temperature. </w:t>
            </w:r>
            <w:r w:rsidR="00796A82">
              <w:rPr>
                <w:rFonts w:ascii="Calibri" w:eastAsia="Times New Roman" w:hAnsi="Calibri" w:cs="Calibri"/>
                <w:sz w:val="16"/>
                <w:szCs w:val="16"/>
              </w:rPr>
              <w:t xml:space="preserve">From studies comparing thermal mattress to a plastic bag or wrap, there </w:t>
            </w:r>
            <w:r w:rsidR="00191370">
              <w:rPr>
                <w:rFonts w:ascii="Calibri" w:eastAsia="Times New Roman" w:hAnsi="Calibri" w:cs="Calibri"/>
                <w:sz w:val="16"/>
                <w:szCs w:val="16"/>
              </w:rPr>
              <w:t>was minimal benefit for temperature</w:t>
            </w:r>
            <w:r w:rsidR="00C92AB3">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67B080" w14:textId="6E471A27" w:rsidR="005A2EFA" w:rsidRDefault="00EA639A">
            <w:pPr>
              <w:rPr>
                <w:rFonts w:ascii="Calibri" w:eastAsia="Times New Roman" w:hAnsi="Calibri" w:cs="Calibri"/>
                <w:sz w:val="16"/>
                <w:szCs w:val="16"/>
              </w:rPr>
            </w:pPr>
            <w:r>
              <w:rPr>
                <w:rFonts w:ascii="Calibri" w:eastAsia="Times New Roman" w:hAnsi="Calibri" w:cs="Calibri"/>
                <w:sz w:val="16"/>
                <w:szCs w:val="16"/>
              </w:rPr>
              <w:lastRenderedPageBreak/>
              <w:t>We do not know the effect size in the presence of additional or fewer co-interventions. Infants in both the thermal mattress and no thermal mattress groups were equally exposed to additional thermoregulation measures, for example radiant warmer and plastic bag for infants &lt; 28 weeks</w:t>
            </w:r>
            <w:r w:rsidR="002C2FEF">
              <w:rPr>
                <w:rFonts w:ascii="Calibri" w:eastAsia="Times New Roman" w:hAnsi="Calibri" w:cs="Calibri"/>
                <w:sz w:val="16"/>
                <w:szCs w:val="16"/>
              </w:rPr>
              <w:t>’</w:t>
            </w:r>
            <w:r>
              <w:rPr>
                <w:rFonts w:ascii="Calibri" w:eastAsia="Times New Roman" w:hAnsi="Calibri" w:cs="Calibri"/>
                <w:sz w:val="16"/>
                <w:szCs w:val="16"/>
              </w:rPr>
              <w:t xml:space="preserve"> gestation.</w:t>
            </w:r>
            <w:r>
              <w:rPr>
                <w:rFonts w:ascii="Calibri" w:eastAsia="Times New Roman" w:hAnsi="Calibri" w:cs="Calibri"/>
                <w:sz w:val="16"/>
                <w:szCs w:val="16"/>
              </w:rPr>
              <w:br/>
            </w:r>
          </w:p>
        </w:tc>
      </w:tr>
      <w:tr w:rsidR="005A2EFA" w14:paraId="5950AA89"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01DB516"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Undesirable Effects</w:t>
            </w:r>
          </w:p>
          <w:p w14:paraId="3EB8F9B7" w14:textId="77777777" w:rsidR="005A2EFA" w:rsidRDefault="00EA639A">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5A2EFA" w14:paraId="7D1EC7FC"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AB276F"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1482BF"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E8C6C9"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6D5202CA" w14:textId="77777777" w:rsidTr="00C92AB3">
        <w:trPr>
          <w:divId w:val="368653322"/>
          <w:trHeight w:val="76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EB0CE1" w14:textId="77777777" w:rsidR="005A2EFA" w:rsidRDefault="00EA639A">
            <w:pPr>
              <w:rPr>
                <w:rFonts w:ascii="Calibri" w:eastAsia="Times New Roman" w:hAnsi="Calibri" w:cs="Calibri"/>
                <w:sz w:val="16"/>
                <w:szCs w:val="16"/>
              </w:rPr>
            </w:pP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D00893" w14:textId="3AEFC34E" w:rsidR="003C212A" w:rsidRDefault="00EA639A">
            <w:pPr>
              <w:rPr>
                <w:rFonts w:ascii="Calibri" w:eastAsia="Times New Roman" w:hAnsi="Calibri" w:cs="Calibri"/>
                <w:sz w:val="16"/>
                <w:szCs w:val="16"/>
              </w:rPr>
            </w:pPr>
            <w:r>
              <w:rPr>
                <w:rFonts w:ascii="Calibri" w:eastAsia="Times New Roman" w:hAnsi="Calibri" w:cs="Calibri"/>
                <w:sz w:val="16"/>
                <w:szCs w:val="16"/>
              </w:rPr>
              <w:t>For the</w:t>
            </w:r>
            <w:r w:rsidR="003C212A">
              <w:rPr>
                <w:rFonts w:ascii="Calibri" w:eastAsia="Times New Roman" w:hAnsi="Calibri" w:cs="Calibri"/>
                <w:sz w:val="16"/>
                <w:szCs w:val="16"/>
              </w:rPr>
              <w:t xml:space="preserve"> important adverse</w:t>
            </w:r>
            <w:r>
              <w:rPr>
                <w:rFonts w:ascii="Calibri" w:eastAsia="Times New Roman" w:hAnsi="Calibri" w:cs="Calibri"/>
                <w:sz w:val="16"/>
                <w:szCs w:val="16"/>
              </w:rPr>
              <w:t xml:space="preserve"> outcome </w:t>
            </w:r>
            <w:r w:rsidRPr="00E67CA9">
              <w:rPr>
                <w:rFonts w:ascii="Calibri" w:eastAsia="Times New Roman" w:hAnsi="Calibri" w:cs="Calibri"/>
                <w:b/>
                <w:bCs/>
                <w:sz w:val="16"/>
                <w:szCs w:val="16"/>
              </w:rPr>
              <w:t>hyperthermia</w:t>
            </w:r>
            <w:r>
              <w:rPr>
                <w:rFonts w:ascii="Calibri" w:eastAsia="Times New Roman" w:hAnsi="Calibri" w:cs="Calibri"/>
                <w:sz w:val="16"/>
                <w:szCs w:val="16"/>
              </w:rPr>
              <w:t xml:space="preserve"> (temp on admission </w:t>
            </w:r>
            <w:r w:rsidR="00A75E34">
              <w:rPr>
                <w:rFonts w:ascii="Calibri" w:eastAsia="Times New Roman" w:hAnsi="Calibri" w:cs="Calibri"/>
                <w:sz w:val="16"/>
                <w:szCs w:val="16"/>
              </w:rPr>
              <w:t>&gt;</w:t>
            </w:r>
            <w:r w:rsidR="00C92AB3">
              <w:rPr>
                <w:rStyle w:val="label"/>
                <w:rFonts w:eastAsia="Times New Roman"/>
                <w:sz w:val="16"/>
                <w:szCs w:val="16"/>
              </w:rPr>
              <w:t>37.5</w:t>
            </w:r>
            <w:r w:rsidR="00C92AB3">
              <w:rPr>
                <w:rFonts w:ascii="Calibri" w:eastAsia="Times New Roman" w:hAnsi="Calibri" w:cs="Calibri"/>
                <w:sz w:val="16"/>
                <w:szCs w:val="16"/>
              </w:rPr>
              <w:t>°C</w:t>
            </w:r>
            <w:r w:rsidR="003C212A">
              <w:rPr>
                <w:rFonts w:ascii="Calibri" w:eastAsia="Times New Roman" w:hAnsi="Calibri" w:cs="Calibri"/>
                <w:sz w:val="16"/>
                <w:szCs w:val="16"/>
              </w:rPr>
              <w:t>)</w:t>
            </w:r>
            <w:r>
              <w:rPr>
                <w:rFonts w:ascii="Calibri" w:eastAsia="Times New Roman" w:hAnsi="Calibri" w:cs="Calibri"/>
                <w:sz w:val="16"/>
                <w:szCs w:val="16"/>
              </w:rPr>
              <w:t xml:space="preserve"> there was evidence of</w:t>
            </w:r>
            <w:r>
              <w:rPr>
                <w:rFonts w:ascii="Calibri" w:eastAsia="Times New Roman" w:hAnsi="Calibri" w:cs="Calibri"/>
                <w:b/>
                <w:bCs/>
                <w:sz w:val="16"/>
                <w:szCs w:val="16"/>
              </w:rPr>
              <w:t xml:space="preserve"> possible harm </w:t>
            </w:r>
            <w:r>
              <w:rPr>
                <w:rFonts w:ascii="Calibri" w:eastAsia="Times New Roman" w:hAnsi="Calibri" w:cs="Calibri"/>
                <w:sz w:val="16"/>
                <w:szCs w:val="16"/>
              </w:rPr>
              <w:t>(RR 2.77 95% CI 1.24 to 6.17</w:t>
            </w:r>
            <w:r w:rsidR="009034BE">
              <w:rPr>
                <w:rFonts w:ascii="Calibri" w:eastAsia="Times New Roman" w:hAnsi="Calibri" w:cs="Calibri"/>
                <w:sz w:val="16"/>
                <w:szCs w:val="16"/>
              </w:rPr>
              <w:t>, ARD 126 more infants were hyperthermic per 1000, 95% CI 17 more to 369 more</w:t>
            </w:r>
            <w:r>
              <w:rPr>
                <w:rFonts w:ascii="Calibri" w:eastAsia="Times New Roman" w:hAnsi="Calibri" w:cs="Calibri"/>
                <w:sz w:val="16"/>
                <w:szCs w:val="16"/>
              </w:rPr>
              <w:t xml:space="preserve">) </w:t>
            </w:r>
            <w:r w:rsidRPr="00E67CA9">
              <w:rPr>
                <w:rFonts w:ascii="Calibri" w:eastAsia="Times New Roman" w:hAnsi="Calibri" w:cs="Calibri"/>
                <w:b/>
                <w:bCs/>
                <w:sz w:val="16"/>
                <w:szCs w:val="16"/>
              </w:rPr>
              <w:t>low certainty evidence</w:t>
            </w:r>
            <w:r w:rsidR="003E6C4A">
              <w:rPr>
                <w:rFonts w:ascii="Calibri" w:eastAsia="Times New Roman" w:hAnsi="Calibri" w:cs="Calibri"/>
                <w:sz w:val="16"/>
                <w:szCs w:val="16"/>
              </w:rPr>
              <w:t xml:space="preserve">, downgraded for risk of bias and imprecision </w:t>
            </w:r>
            <w:r>
              <w:rPr>
                <w:rFonts w:ascii="Calibri" w:eastAsia="Times New Roman" w:hAnsi="Calibri" w:cs="Calibri"/>
                <w:sz w:val="16"/>
                <w:szCs w:val="16"/>
              </w:rPr>
              <w:t>from two RCTs enrolling 174 participants</w:t>
            </w:r>
            <w:r w:rsidR="009034BE">
              <w:rPr>
                <w:rFonts w:eastAsia="Times New Roman" w:cstheme="minorHAnsi"/>
                <w:sz w:val="16"/>
                <w:szCs w:val="16"/>
              </w:rPr>
              <w:t xml:space="preserve"> that compared thermal mattress to no thermal mattress </w:t>
            </w:r>
            <w:r w:rsidR="00922930">
              <w:rPr>
                <w:rFonts w:ascii="Calibri" w:eastAsia="Times New Roman" w:hAnsi="Calibri" w:cs="Calibri"/>
                <w:sz w:val="16"/>
                <w:szCs w:val="16"/>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00922930">
              <w:rPr>
                <w:rFonts w:ascii="Calibri" w:eastAsia="Times New Roman" w:hAnsi="Calibri" w:cs="Calibri"/>
                <w:sz w:val="16"/>
                <w:szCs w:val="16"/>
              </w:rPr>
              <w:instrText xml:space="preserve"> ADDIN EN.CITE </w:instrText>
            </w:r>
            <w:r w:rsidR="00922930">
              <w:rPr>
                <w:rFonts w:ascii="Calibri" w:eastAsia="Times New Roman" w:hAnsi="Calibri" w:cs="Calibri"/>
                <w:sz w:val="16"/>
                <w:szCs w:val="16"/>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00922930">
              <w:rPr>
                <w:rFonts w:ascii="Calibri" w:eastAsia="Times New Roman" w:hAnsi="Calibri" w:cs="Calibri"/>
                <w:sz w:val="16"/>
                <w:szCs w:val="16"/>
              </w:rPr>
              <w:instrText xml:space="preserve"> ADDIN EN.CITE.DATA </w:instrText>
            </w:r>
            <w:r w:rsidR="00922930">
              <w:rPr>
                <w:rFonts w:ascii="Calibri" w:eastAsia="Times New Roman" w:hAnsi="Calibri" w:cs="Calibri"/>
                <w:sz w:val="16"/>
                <w:szCs w:val="16"/>
              </w:rPr>
            </w:r>
            <w:r w:rsidR="00922930">
              <w:rPr>
                <w:rFonts w:ascii="Calibri" w:eastAsia="Times New Roman" w:hAnsi="Calibri" w:cs="Calibri"/>
                <w:sz w:val="16"/>
                <w:szCs w:val="16"/>
              </w:rPr>
              <w:fldChar w:fldCharType="end"/>
            </w:r>
            <w:r w:rsidR="00922930">
              <w:rPr>
                <w:rFonts w:ascii="Calibri" w:eastAsia="Times New Roman" w:hAnsi="Calibri" w:cs="Calibri"/>
                <w:sz w:val="16"/>
                <w:szCs w:val="16"/>
              </w:rPr>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Chawla 2011 780, McCarthy 2013 e135}</w:t>
            </w:r>
            <w:r w:rsidR="00922930">
              <w:rPr>
                <w:rFonts w:ascii="Calibri" w:eastAsia="Times New Roman" w:hAnsi="Calibri" w:cs="Calibri"/>
                <w:sz w:val="16"/>
                <w:szCs w:val="16"/>
              </w:rPr>
              <w:fldChar w:fldCharType="end"/>
            </w:r>
            <w:r w:rsidR="009034BE">
              <w:rPr>
                <w:rFonts w:ascii="Calibri" w:eastAsia="Times New Roman" w:hAnsi="Calibri" w:cs="Calibri"/>
                <w:sz w:val="16"/>
                <w:szCs w:val="16"/>
              </w:rPr>
              <w:t xml:space="preserve">. </w:t>
            </w:r>
            <w:r w:rsidR="003E6C4A">
              <w:rPr>
                <w:rFonts w:ascii="Calibri" w:eastAsia="Times New Roman" w:hAnsi="Calibri" w:cs="Calibri"/>
                <w:sz w:val="16"/>
                <w:szCs w:val="16"/>
              </w:rPr>
              <w:t>In</w:t>
            </w:r>
            <w:r>
              <w:rPr>
                <w:rFonts w:ascii="Calibri" w:eastAsia="Times New Roman" w:hAnsi="Calibri" w:cs="Calibri"/>
                <w:sz w:val="16"/>
                <w:szCs w:val="16"/>
              </w:rPr>
              <w:t xml:space="preserve"> </w:t>
            </w:r>
            <w:r w:rsidR="009034BE">
              <w:rPr>
                <w:rFonts w:ascii="Calibri" w:eastAsia="Times New Roman" w:hAnsi="Calibri" w:cs="Calibri"/>
                <w:sz w:val="16"/>
                <w:szCs w:val="16"/>
              </w:rPr>
              <w:t xml:space="preserve">RCTs  </w:t>
            </w:r>
            <w:r>
              <w:rPr>
                <w:rFonts w:ascii="Calibri" w:eastAsia="Times New Roman" w:hAnsi="Calibri" w:cs="Calibri"/>
                <w:sz w:val="16"/>
                <w:szCs w:val="16"/>
              </w:rPr>
              <w:t>comparing a thermal mattress without a plastic barrier (bag or wrap) to a plastic barrier without a thermal mattress</w:t>
            </w:r>
            <w:r w:rsidR="003E6C4A">
              <w:rPr>
                <w:rFonts w:ascii="Calibri" w:eastAsia="Times New Roman" w:hAnsi="Calibri" w:cs="Calibri"/>
                <w:sz w:val="16"/>
                <w:szCs w:val="16"/>
              </w:rPr>
              <w:t>, one reported this outcome; (</w:t>
            </w:r>
            <w:r>
              <w:rPr>
                <w:rFonts w:ascii="Calibri" w:eastAsia="Times New Roman" w:hAnsi="Calibri" w:cs="Calibri"/>
                <w:sz w:val="16"/>
                <w:szCs w:val="16"/>
              </w:rPr>
              <w:t>RR</w:t>
            </w:r>
            <w:r w:rsidR="009034BE">
              <w:rPr>
                <w:rFonts w:ascii="Calibri" w:eastAsia="Times New Roman" w:hAnsi="Calibri" w:cs="Calibri"/>
                <w:sz w:val="16"/>
                <w:szCs w:val="16"/>
              </w:rPr>
              <w:t xml:space="preserve"> </w:t>
            </w:r>
            <w:r>
              <w:rPr>
                <w:rFonts w:ascii="Calibri" w:eastAsia="Times New Roman" w:hAnsi="Calibri" w:cs="Calibri"/>
                <w:sz w:val="16"/>
                <w:szCs w:val="16"/>
              </w:rPr>
              <w:t>12.29 95%</w:t>
            </w:r>
            <w:r w:rsidR="009034BE">
              <w:rPr>
                <w:rFonts w:ascii="Calibri" w:eastAsia="Times New Roman" w:hAnsi="Calibri" w:cs="Calibri"/>
                <w:sz w:val="16"/>
                <w:szCs w:val="16"/>
              </w:rPr>
              <w:t xml:space="preserve"> </w:t>
            </w:r>
            <w:r>
              <w:rPr>
                <w:rFonts w:ascii="Calibri" w:eastAsia="Times New Roman" w:hAnsi="Calibri" w:cs="Calibri"/>
                <w:sz w:val="16"/>
                <w:szCs w:val="16"/>
              </w:rPr>
              <w:t>CI 0.02 to 77700.79</w:t>
            </w:r>
            <w:r w:rsidR="003E6C4A">
              <w:rPr>
                <w:rFonts w:ascii="Calibri" w:eastAsia="Times New Roman" w:hAnsi="Calibri" w:cs="Calibri"/>
                <w:sz w:val="16"/>
                <w:szCs w:val="16"/>
              </w:rPr>
              <w:t xml:space="preserve">) </w:t>
            </w:r>
            <w:r w:rsidR="003E6C4A" w:rsidRPr="002B66AC">
              <w:rPr>
                <w:rFonts w:ascii="Calibri" w:eastAsia="Times New Roman" w:hAnsi="Calibri" w:cs="Calibri"/>
                <w:b/>
                <w:bCs/>
                <w:sz w:val="16"/>
                <w:szCs w:val="16"/>
              </w:rPr>
              <w:t>very low certainty evidence</w:t>
            </w:r>
            <w:r w:rsidR="003E6C4A">
              <w:rPr>
                <w:rFonts w:ascii="Calibri" w:eastAsia="Times New Roman" w:hAnsi="Calibri" w:cs="Calibri"/>
                <w:sz w:val="16"/>
                <w:szCs w:val="16"/>
              </w:rPr>
              <w:t xml:space="preserve"> downgraded for indirectness and imprecision from </w:t>
            </w:r>
            <w:r>
              <w:rPr>
                <w:rFonts w:ascii="Calibri" w:eastAsia="Times New Roman" w:hAnsi="Calibri" w:cs="Calibri"/>
                <w:sz w:val="16"/>
                <w:szCs w:val="16"/>
              </w:rPr>
              <w:t xml:space="preserve">one RCT enrolling 36 </w:t>
            </w:r>
            <w:r w:rsidR="009034BE">
              <w:rPr>
                <w:rFonts w:ascii="Calibri" w:eastAsia="Times New Roman" w:hAnsi="Calibri" w:cs="Calibri"/>
                <w:sz w:val="16"/>
                <w:szCs w:val="16"/>
              </w:rPr>
              <w:t>participants</w:t>
            </w:r>
            <w:r>
              <w:rPr>
                <w:rFonts w:ascii="Calibri" w:eastAsia="Times New Roman" w:hAnsi="Calibri" w:cs="Calibri"/>
                <w:sz w:val="16"/>
                <w:szCs w:val="16"/>
              </w:rPr>
              <w:t>.</w:t>
            </w:r>
            <w:r w:rsidR="009034BE">
              <w:rPr>
                <w:rFonts w:ascii="Calibri" w:eastAsia="Times New Roman" w:hAnsi="Calibri" w:cs="Calibri"/>
                <w:sz w:val="16"/>
                <w:szCs w:val="16"/>
              </w:rPr>
              <w:t xml:space="preserve"> </w:t>
            </w:r>
            <w:r w:rsidR="00922930">
              <w:rPr>
                <w:rFonts w:ascii="Calibri" w:eastAsia="Times New Roman" w:hAnsi="Calibri" w:cs="Calibri"/>
                <w:sz w:val="16"/>
                <w:szCs w:val="16"/>
              </w:rPr>
              <w:fldChar w:fldCharType="begin"/>
            </w:r>
            <w:r w:rsidR="00922930">
              <w:rPr>
                <w:rFonts w:ascii="Calibri" w:eastAsia="Times New Roman" w:hAnsi="Calibri" w:cs="Calibri"/>
                <w:sz w:val="16"/>
                <w:szCs w:val="16"/>
              </w:rPr>
              <w:instrText xml:space="preserve"> ADDIN EN.CITE &lt;EndNote&gt;&lt;Cite&gt;&lt;Author&gt;Simon&lt;/Author&gt;&lt;Year&gt;2011&lt;/Year&gt;&lt;RecNum&gt;21&lt;/RecNum&gt;&lt;DisplayText&gt;{Simon 2011 33}&lt;/DisplayText&gt;&lt;record&gt;&lt;rec-number&gt;21&lt;/rec-number&gt;&lt;foreign-keys&gt;&lt;key app="EN" db-id="z5av02adre92x4eeefppzprdtv90xdfdxzra" timestamp="1660200887"&gt;21&lt;/key&gt;&lt;/foreign-keys&gt;&lt;ref-type name="Journal Article"&gt;17&lt;/ref-type&gt;&lt;contributors&gt;&lt;authors&gt;&lt;author&gt;Simon, P.&lt;/author&gt;&lt;author&gt;Dannaway, D.&lt;/author&gt;&lt;author&gt;Bright, B.&lt;/author&gt;&lt;author&gt;Krous, L.&lt;/author&gt;&lt;author&gt;Wlodaver, A.&lt;/author&gt;&lt;author&gt;Burks, B.&lt;/author&gt;&lt;author&gt;Thi, C.&lt;/author&gt;&lt;author&gt;Milam, J.&lt;/author&gt;&lt;author&gt;Escobedo, M.&lt;/author&gt;&lt;/authors&gt;&lt;/contributors&gt;&lt;titles&gt;&lt;title&gt;Thermal defense of extremely low gestational age newborns during resuscitation: exothermic mattresses vs polyethylene wrap&lt;/title&gt;&lt;secondary-title&gt;J Perinatol&lt;/secondary-title&gt;&lt;/titles&gt;&lt;periodical&gt;&lt;full-title&gt;J Perinatol&lt;/full-title&gt;&lt;/periodical&gt;&lt;pages&gt;33-7&lt;/pages&gt;&lt;volume&gt;31&lt;/volume&gt;&lt;number&gt;1&lt;/number&gt;&lt;dates&gt;&lt;year&gt;2011&lt;/year&gt;&lt;/dates&gt;&lt;accession-num&gt;20410908&lt;/accession-num&gt;&lt;label&gt;33&lt;/label&gt;&lt;urls&gt;&lt;related-urls&gt;&lt;url&gt;https://www.nature.com/articles/jp201056.pdf&lt;/url&gt;&lt;/related-urls&gt;&lt;/urls&gt;&lt;electronic-resource-num&gt;10.1038/jp.2010.56&lt;/electronic-resource-num&gt;&lt;/record&gt;&lt;/Cite&gt;&lt;/EndNote&gt;</w:instrText>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Simon 2011 33}</w:t>
            </w:r>
            <w:r w:rsidR="00922930">
              <w:rPr>
                <w:rFonts w:ascii="Calibri" w:eastAsia="Times New Roman" w:hAnsi="Calibri" w:cs="Calibri"/>
                <w:sz w:val="16"/>
                <w:szCs w:val="16"/>
              </w:rPr>
              <w:fldChar w:fldCharType="end"/>
            </w:r>
            <w:r>
              <w:rPr>
                <w:rFonts w:ascii="Calibri" w:eastAsia="Times New Roman" w:hAnsi="Calibri" w:cs="Calibri"/>
                <w:sz w:val="16"/>
                <w:szCs w:val="16"/>
              </w:rPr>
              <w:t xml:space="preserve"> </w:t>
            </w:r>
          </w:p>
          <w:p w14:paraId="66ADAD82" w14:textId="296B82AD" w:rsidR="003C212A" w:rsidRDefault="00EA639A">
            <w:pPr>
              <w:rPr>
                <w:rFonts w:ascii="Calibri" w:eastAsia="Times New Roman" w:hAnsi="Calibri" w:cs="Calibri"/>
                <w:sz w:val="16"/>
                <w:szCs w:val="16"/>
              </w:rPr>
            </w:pPr>
            <w:r>
              <w:rPr>
                <w:rFonts w:ascii="Calibri" w:eastAsia="Times New Roman" w:hAnsi="Calibri" w:cs="Calibri"/>
                <w:sz w:val="16"/>
                <w:szCs w:val="16"/>
              </w:rPr>
              <w:t xml:space="preserve">The systematic review also found 5 observational studies that examined use of a thermal mattress combined with use of a plastic bag or wrap compared to use of a plastic bag or wrap alone </w:t>
            </w:r>
            <w:r w:rsidR="003E6C4A">
              <w:rPr>
                <w:rFonts w:ascii="Calibri" w:eastAsia="Times New Roman" w:hAnsi="Calibri" w:cs="Calibri"/>
                <w:sz w:val="16"/>
                <w:szCs w:val="16"/>
              </w:rPr>
              <w:t xml:space="preserve">(no thermal mattress) </w:t>
            </w:r>
            <w:r>
              <w:rPr>
                <w:rFonts w:ascii="Calibri" w:eastAsia="Times New Roman" w:hAnsi="Calibri" w:cs="Calibri"/>
                <w:sz w:val="16"/>
                <w:szCs w:val="16"/>
              </w:rPr>
              <w:t xml:space="preserve">in a total of 1027 infants. </w:t>
            </w:r>
            <w:r w:rsidR="00922930">
              <w:rPr>
                <w:rFonts w:ascii="Calibri" w:eastAsia="Times New Roman" w:hAnsi="Calibri" w:cs="Calibri"/>
                <w:sz w:val="16"/>
                <w:szCs w:val="16"/>
                <w:shd w:val="clear" w:color="auto" w:fill="EBEBEB"/>
              </w:rPr>
              <w:fldChar w:fldCharType="begin">
                <w:fldData xml:space="preserve">PEVuZE5vdGU+PENpdGU+PEF1dGhvcj5JYnJhaGltPC9BdXRob3I+PFllYXI+MjAxMDwvWWVhcj48
UmVjTnVtPjU8L1JlY051bT48RGlzcGxheVRleHQ+e0licmFoaW0gMjAxMCA3OTUsIExld2lzIDIw
MTEgMTYwLCBNY0NhcnRoeSAyMDExIDE1MzQsIFBpbmhlaXJvIDIwMTEgMzU3LCBTaW5naCAyMDEw
IDQ1fTwvRGlzcGxheVRleHQ+PHJlY29yZD48cmVjLW51bWJlcj41PC9yZWMtbnVtYmVyPjxmb3Jl
aWduLWtleXM+PGtleSBhcHA9IkVOIiBkYi1pZD0iejVhdjAyYWRyZTkyeDRlZWVmcHB6cHJkdHY5
MHhkZmR4enJhIiB0aW1lc3RhbXA9IjE2NjAxOTkyMzYiPjU8L2tleT48L2ZvcmVpZ24ta2V5cz48
cmVmLXR5cGUgbmFtZT0iSm91cm5hbCBBcnRpY2xlIj4xNzwvcmVmLXR5cGU+PGNvbnRyaWJ1dG9y
cz48YXV0aG9ycz48YXV0aG9yPklicmFoaW0sIEMuIFAuPC9hdXRob3I+PGF1dGhvcj5Zb3hhbGws
IEMuIFcuPC9hdXRob3I+PC9hdXRob3JzPjwvY29udHJpYnV0b3JzPjx0aXRsZXM+PHRpdGxlPlVz
ZSBvZiBzZWxmLWhlYXRpbmcgZ2VsIG1hdHRyZXNzZXMgZWxpbWluYXRlcyBhZG1pc3Npb24gaHlw
b3RoZXJtaWEgaW4gaW5mYW50cyBib3JuIGJlbG93IDI4IHdlZWtzIGdlc3RhdGlvbjwvdGl0bGU+
PHNlY29uZGFyeS10aXRsZT5FdXIgSiBQZWRpYXRyPC9zZWNvbmRhcnktdGl0bGU+PC90aXRsZXM+
PHBlcmlvZGljYWw+PGZ1bGwtdGl0bGU+RXVyIEogUGVkaWF0cjwvZnVsbC10aXRsZT48L3Blcmlv
ZGljYWw+PHBhZ2VzPjc5NS05PC9wYWdlcz48dm9sdW1lPjE2OTwvdm9sdW1lPjxudW1iZXI+Nzwv
bnVtYmVyPjxkYXRlcz48eWVhcj4yMDEwPC95ZWFyPjwvZGF0ZXM+PGFjY2Vzc2lvbi1udW0+MTk5
NTcxOTA8L2FjY2Vzc2lvbi1udW0+PGxhYmVsPjc5NTwvbGFiZWw+PHVybHM+PHJlbGF0ZWQtdXJs
cz48dXJsPmh0dHBzOi8vbGluay5zcHJpbmdlci5jb20vY29udGVudC9wZGYvMTAuMTAwNy9zMDA0
MzEtMDA5LTExMTMteS5wZGY8L3VybD48dXJsPmh0dHBzOi8vbGluay5zcHJpbmdlci5jb20vYXJ0
aWNsZS8xMC4xMDA3L3MwMDQzMS0wMDktMTExMy15PC91cmw+PC9yZWxhdGVkLXVybHM+PC91cmxz
PjxlbGVjdHJvbmljLXJlc291cmNlLW51bT4xMC4xMDA3L3MwMDQzMS0wMDktMTExMy15PC9lbGVj
dHJvbmljLXJlc291cmNlLW51bT48L3JlY29yZD48L0NpdGU+PENpdGU+PEF1dGhvcj5MZXdpczwv
QXV0aG9yPjxZZWFyPjIwMTE8L1llYXI+PFJlY051bT4yPC9SZWNOdW0+PHJlY29yZD48cmVjLW51
bWJlcj4yPC9yZWMtbnVtYmVyPjxmb3JlaWduLWtleXM+PGtleSBhcHA9IkVOIiBkYi1pZD0iejVh
djAyYWRyZTkyeDRlZWVmcHB6cHJkdHY5MHhkZmR4enJhIiB0aW1lc3RhbXA9IjE2NjAxOTg4MTYi
PjI8L2tleT48L2ZvcmVpZ24ta2V5cz48cmVmLXR5cGUgbmFtZT0iSm91cm5hbCBBcnRpY2xlIj4x
NzwvcmVmLXR5cGU+PGNvbnRyaWJ1dG9ycz48YXV0aG9ycz48YXV0aG9yPkxld2lzLCBELiBBLjwv
YXV0aG9yPjxhdXRob3I+U2FuZGVycywgTC4gUC48L2F1dGhvcj48YXV0aG9yPkJyb2Nrb3BwLCBE
LiBZLjwvYXV0aG9yPjwvYXV0aG9ycz48L2NvbnRyaWJ1dG9ycz48dGl0bGVzPjx0aXRsZT5UaGUg
ZWZmZWN0IG9mIHRocmVlIG51cnNpbmcgaW50ZXJ2ZW50aW9ucyBvbiB0aGVybW9yZWd1bGF0aW9u
IGluIGxvdyBiaXJ0aCB3ZWlnaHQgaW5mYW50czwvdGl0bGU+PHNlY29uZGFyeS10aXRsZT5OZW9u
YXRhbCBOZXR3PC9zZWNvbmRhcnktdGl0bGU+PC90aXRsZXM+PHBlcmlvZGljYWw+PGZ1bGwtdGl0
bGU+TmVvbmF0YWwgTmV0dzwvZnVsbC10aXRsZT48L3BlcmlvZGljYWw+PHBhZ2VzPjE2MC00PC9w
YWdlcz48dm9sdW1lPjMwPC92b2x1bWU+PG51bWJlcj4zPC9udW1iZXI+PGRhdGVzPjx5ZWFyPjIw
MTE8L3llYXI+PC9kYXRlcz48YWNjZXNzaW9uLW51bT4yMTU3NjA1MDwvYWNjZXNzaW9uLW51bT48
bGFiZWw+MTYwPC9sYWJlbD48dXJscz48cmVsYXRlZC11cmxzPjx1cmw+aHR0cHM6Ly9jb25uZWN0
LnNwcmluZ2VycHViLmNvbS9jb250ZW50L3Nncm5uLzMwLzMvMTYwPC91cmw+PC9yZWxhdGVkLXVy
bHM+PC91cmxzPjxlbGVjdHJvbmljLXJlc291cmNlLW51bT4xMC4xODkxLzA3MzAtMDgzMi4zMC4z
LjE2MDwvZWxlY3Ryb25pYy1yZXNvdXJjZS1udW0+PC9yZWNvcmQ+PC9DaXRlPjxDaXRlPjxBdXRo
b3I+TWNDYXJ0aHk8L0F1dGhvcj48WWVhcj4yMDExPC9ZZWFyPjxSZWNOdW0+NDwvUmVjTnVtPjxy
ZWNvcmQ+PHJlYy1udW1iZXI+NDwvcmVjLW51bWJlcj48Zm9yZWlnbi1rZXlzPjxrZXkgYXBwPSJF
TiIgZGItaWQ9Ino1YXYwMmFkcmU5Mng0ZWVlZnBwenByZHR2OTB4ZGZkeHpyYSIgdGltZXN0YW1w
PSIxNjYwMTk5MTk3Ij40PC9rZXk+PC9mb3JlaWduLWtleXM+PHJlZi10eXBlIG5hbWU9IkpvdXJu
YWwgQXJ0aWNsZSI+MTc8L3JlZi10eXBlPjxjb250cmlidXRvcnM+PGF1dGhvcnM+PGF1dGhvcj5N
Y0NhcnRoeSwgTC4gSy48L2F1dGhvcj48YXV0aG9yPk8mYXBvcztEb25uZWxsLCBDLiBQLjwvYXV0
aG9yPjwvYXV0aG9ycz48L2NvbnRyaWJ1dG9ycz48dGl0bGVzPjx0aXRsZT5XYXJtaW5nIHByZXRl
cm0gaW5mYW50cyBpbiB0aGUgZGVsaXZlcnkgcm9vbTogcG9seWV0aHlsZW5lIGJhZ3MsIGV4b3Ro
ZXJtaWMgbWF0dHJlc3NlcyBvciBib3RoPzwvdGl0bGU+PHNlY29uZGFyeS10aXRsZT5BY3RhIFBh
ZWRpYXRyPC9zZWNvbmRhcnktdGl0bGU+PC90aXRsZXM+PHBlcmlvZGljYWw+PGZ1bGwtdGl0bGU+
QWN0YSBQYWVkaWF0cjwvZnVsbC10aXRsZT48L3BlcmlvZGljYWw+PHBhZ2VzPjE1MzQtNzwvcGFn
ZXM+PHZvbHVtZT4xMDA8L3ZvbHVtZT48bnVtYmVyPjEyPC9udW1iZXI+PGRhdGVzPjx5ZWFyPjIw
MTE8L3llYXI+PC9kYXRlcz48YWNjZXNzaW9uLW51bT4yMTY0NTA4NzwvYWNjZXNzaW9uLW51bT48
bGFiZWw+MTUzNDwvbGFiZWw+PHVybHM+PHJlbGF0ZWQtdXJscz48dXJsPmh0dHBzOi8vb25saW5l
bGlicmFyeS53aWxleS5jb20vZG9pL3BkZmRpcmVjdC8xMC4xMTExL2ouMTY1MS0yMjI3LjIwMTEu
MDIzNzUueD9kb3dubG9hZD10cnVlPC91cmw+PHVybD5odHRwczovL29ubGluZWxpYnJhcnkud2ls
ZXkuY29tL2RvaS8xMC4xMTExL2ouMTY1MS0yMjI3LjIwMTEuMDIzNzUueDwvdXJsPjwvcmVsYXRl
ZC11cmxzPjwvdXJscz48ZWxlY3Ryb25pYy1yZXNvdXJjZS1udW0+MTAuMTExMS9qLjE2NTEtMjIy
Ny4yMDExLjAyMzc1Lng8L2VsZWN0cm9uaWMtcmVzb3VyY2UtbnVtPjwvcmVjb3JkPjwvQ2l0ZT48
Q2l0ZT48QXV0aG9yPlBpbmhlaXJvPC9BdXRob3I+PFllYXI+MjAxMTwvWWVhcj48UmVjTnVtPjM8
L1JlY051bT48cmVjb3JkPjxyZWMtbnVtYmVyPjM8L3JlYy1udW1iZXI+PGZvcmVpZ24ta2V5cz48
a2V5IGFwcD0iRU4iIGRiLWlkPSJ6NWF2MDJhZHJlOTJ4NGVlZWZwcHpwcmR0djkweGRmZHh6cmEi
IHRpbWVzdGFtcD0iMTY2MDE5OTA2MyI+Mzwva2V5PjwvZm9yZWlnbi1rZXlzPjxyZWYtdHlwZSBu
YW1lPSJKb3VybmFsIEFydGljbGUiPjE3PC9yZWYtdHlwZT48Y29udHJpYnV0b3JzPjxhdXRob3Jz
PjxhdXRob3I+UGluaGVpcm8sIEouIE0uPC9hdXRob3I+PGF1dGhvcj5Cb3ludG9uLCBTLjwvYXV0
aG9yPjxhdXRob3I+RnVyZG9uLCBTLiBBLjwvYXV0aG9yPjxhdXRob3I+RHVnYW4sIFIuPC9hdXRo
b3I+PGF1dGhvcj5SZXUtRG9ubG9uLCBDLjwvYXV0aG9yPjwvYXV0aG9ycz48L2NvbnRyaWJ1dG9y
cz48dGl0bGVzPjx0aXRsZT5Vc2Ugb2YgY2hlbWljYWwgd2FybWluZyBwYWNrcyBkdXJpbmcgZGVs
aXZlcnkgcm9vbSByZXN1c2NpdGF0aW9uIGlzIGFzc29jaWF0ZWQgd2l0aCBkZWNyZWFzZWQgcmF0
ZXMgb2YgaHlwb3RoZXJtaWEgaW4gdmVyeSBsb3ctYmlydGgtd2VpZ2h0IG5lb25hdGVzPC90aXRs
ZT48c2Vjb25kYXJ5LXRpdGxlPkFkdiBOZW9uYXRhbCBDYXJlPC9zZWNvbmRhcnktdGl0bGU+PC90
aXRsZXM+PHBlcmlvZGljYWw+PGZ1bGwtdGl0bGU+QWR2IE5lb25hdGFsIENhcmU8L2Z1bGwtdGl0
bGU+PC9wZXJpb2RpY2FsPjxwYWdlcz4zNTctNjI8L3BhZ2VzPjx2b2x1bWU+MTE8L3ZvbHVtZT48
bnVtYmVyPjU8L251bWJlcj48ZGF0ZXM+PHllYXI+MjAxMTwveWVhcj48L2RhdGVzPjxhY2Nlc3Np
b24tbnVtPjIyMTIzNDA3PC9hY2Nlc3Npb24tbnVtPjxsYWJlbD4zNTc8L2xhYmVsPjx1cmxzPjwv
dXJscz48ZWxlY3Ryb25pYy1yZXNvdXJjZS1udW0+MTAuMTA5Ny9BTkMuMGIwMTNlMzE4MjI5YWE4
ZjwvZWxlY3Ryb25pYy1yZXNvdXJjZS1udW0+PC9yZWNvcmQ+PC9DaXRlPjxDaXRlPjxBdXRob3I+
U2luZ2g8L0F1dGhvcj48WWVhcj4yMDEwPC9ZZWFyPjxSZWNOdW0+MTwvUmVjTnVtPjxyZWNvcmQ+
PHJlYy1udW1iZXI+MTwvcmVjLW51bWJlcj48Zm9yZWlnbi1rZXlzPjxrZXkgYXBwPSJFTiIgZGIt
aWQ9Ino1YXYwMmFkcmU5Mng0ZWVlZnBwenByZHR2OTB4ZGZkeHpyYSIgdGltZXN0YW1wPSIxNjYw
MTk4NzA2Ij4xPC9rZXk+PC9mb3JlaWduLWtleXM+PHJlZi10eXBlIG5hbWU9IkpvdXJuYWwgQXJ0
aWNsZSI+MTc8L3JlZi10eXBlPjxjb250cmlidXRvcnM+PGF1dGhvcnM+PGF1dGhvcj5TaW5naCwg
QS48L2F1dGhvcj48YXV0aG9yPkR1Y2tldHQsIEouPC9hdXRob3I+PGF1dGhvcj5OZXd0b24sIFQu
PC9hdXRob3I+PGF1dGhvcj5XYXRraW5zb24sIE0uPC9hdXRob3I+PC9hdXRob3JzPjwvY29udHJp
YnV0b3JzPjx0aXRsZXM+PHRpdGxlPkltcHJvdmluZyBuZW9uYXRhbCB1bml0IGFkbWlzc2lvbiB0
ZW1wZXJhdHVyZXMgaW4gcHJldGVybSBiYWJpZXM6IGV4b3RoZXJtaWMgbWF0dHJlc3NlcywgcG9s
eXRoZW5lIGJhZ3Mgb3IgYSB0cmFkaXRpb25hbCBhcHByb2FjaD88L3RpdGxlPjxzZWNvbmRhcnkt
dGl0bGU+SiBQZXJpbmF0b2w8L3NlY29uZGFyeS10aXRsZT48L3RpdGxlcz48cGVyaW9kaWNhbD48
ZnVsbC10aXRsZT5KIFBlcmluYXRvbDwvZnVsbC10aXRsZT48L3BlcmlvZGljYWw+PHBhZ2VzPjQ1
LTk8L3BhZ2VzPjx2b2x1bWU+MzA8L3ZvbHVtZT48bnVtYmVyPjE8L251bWJlcj48ZGF0ZXM+PHll
YXI+MjAxMDwveWVhcj48L2RhdGVzPjxhY2Nlc3Npb24tbnVtPjE5NjQxNTEyPC9hY2Nlc3Npb24t
bnVtPjxsYWJlbD40NTwvbGFiZWw+PHVybHM+PHJlbGF0ZWQtdXJscz48dXJsPmh0dHBzOi8vd3d3
Lm5hdHVyZS5jb20vYXJ0aWNsZXMvanAyMDA5OTQucGRmPC91cmw+PC9yZWxhdGVkLXVybHM+PC91
cmxzPjxlbGVjdHJvbmljLXJlc291cmNlLW51bT4xMC4xMDM4L2pwLjIwMDkuOTQ8L2VsZWN0cm9u
aWMtcmVzb3VyY2UtbnVtPjwvcmVjb3JkPjwvQ2l0ZT48L0VuZE5vdGU+
</w:fldData>
              </w:fldChar>
            </w:r>
            <w:r w:rsidR="00922930">
              <w:rPr>
                <w:rFonts w:ascii="Calibri" w:eastAsia="Times New Roman" w:hAnsi="Calibri" w:cs="Calibri"/>
                <w:sz w:val="16"/>
                <w:szCs w:val="16"/>
                <w:shd w:val="clear" w:color="auto" w:fill="EBEBEB"/>
              </w:rPr>
              <w:instrText xml:space="preserve"> ADDIN EN.CITE </w:instrText>
            </w:r>
            <w:r w:rsidR="00922930">
              <w:rPr>
                <w:rFonts w:ascii="Calibri" w:eastAsia="Times New Roman" w:hAnsi="Calibri" w:cs="Calibri"/>
                <w:sz w:val="16"/>
                <w:szCs w:val="16"/>
                <w:shd w:val="clear" w:color="auto" w:fill="EBEBEB"/>
              </w:rPr>
              <w:fldChar w:fldCharType="begin">
                <w:fldData xml:space="preserve">PEVuZE5vdGU+PENpdGU+PEF1dGhvcj5JYnJhaGltPC9BdXRob3I+PFllYXI+MjAxMDwvWWVhcj48
UmVjTnVtPjU8L1JlY051bT48RGlzcGxheVRleHQ+e0licmFoaW0gMjAxMCA3OTUsIExld2lzIDIw
MTEgMTYwLCBNY0NhcnRoeSAyMDExIDE1MzQsIFBpbmhlaXJvIDIwMTEgMzU3LCBTaW5naCAyMDEw
IDQ1fTwvRGlzcGxheVRleHQ+PHJlY29yZD48cmVjLW51bWJlcj41PC9yZWMtbnVtYmVyPjxmb3Jl
aWduLWtleXM+PGtleSBhcHA9IkVOIiBkYi1pZD0iejVhdjAyYWRyZTkyeDRlZWVmcHB6cHJkdHY5
MHhkZmR4enJhIiB0aW1lc3RhbXA9IjE2NjAxOTkyMzYiPjU8L2tleT48L2ZvcmVpZ24ta2V5cz48
cmVmLXR5cGUgbmFtZT0iSm91cm5hbCBBcnRpY2xlIj4xNzwvcmVmLXR5cGU+PGNvbnRyaWJ1dG9y
cz48YXV0aG9ycz48YXV0aG9yPklicmFoaW0sIEMuIFAuPC9hdXRob3I+PGF1dGhvcj5Zb3hhbGws
IEMuIFcuPC9hdXRob3I+PC9hdXRob3JzPjwvY29udHJpYnV0b3JzPjx0aXRsZXM+PHRpdGxlPlVz
ZSBvZiBzZWxmLWhlYXRpbmcgZ2VsIG1hdHRyZXNzZXMgZWxpbWluYXRlcyBhZG1pc3Npb24gaHlw
b3RoZXJtaWEgaW4gaW5mYW50cyBib3JuIGJlbG93IDI4IHdlZWtzIGdlc3RhdGlvbjwvdGl0bGU+
PHNlY29uZGFyeS10aXRsZT5FdXIgSiBQZWRpYXRyPC9zZWNvbmRhcnktdGl0bGU+PC90aXRsZXM+
PHBlcmlvZGljYWw+PGZ1bGwtdGl0bGU+RXVyIEogUGVkaWF0cjwvZnVsbC10aXRsZT48L3Blcmlv
ZGljYWw+PHBhZ2VzPjc5NS05PC9wYWdlcz48dm9sdW1lPjE2OTwvdm9sdW1lPjxudW1iZXI+Nzwv
bnVtYmVyPjxkYXRlcz48eWVhcj4yMDEwPC95ZWFyPjwvZGF0ZXM+PGFjY2Vzc2lvbi1udW0+MTk5
NTcxOTA8L2FjY2Vzc2lvbi1udW0+PGxhYmVsPjc5NTwvbGFiZWw+PHVybHM+PHJlbGF0ZWQtdXJs
cz48dXJsPmh0dHBzOi8vbGluay5zcHJpbmdlci5jb20vY29udGVudC9wZGYvMTAuMTAwNy9zMDA0
MzEtMDA5LTExMTMteS5wZGY8L3VybD48dXJsPmh0dHBzOi8vbGluay5zcHJpbmdlci5jb20vYXJ0
aWNsZS8xMC4xMDA3L3MwMDQzMS0wMDktMTExMy15PC91cmw+PC9yZWxhdGVkLXVybHM+PC91cmxz
PjxlbGVjdHJvbmljLXJlc291cmNlLW51bT4xMC4xMDA3L3MwMDQzMS0wMDktMTExMy15PC9lbGVj
dHJvbmljLXJlc291cmNlLW51bT48L3JlY29yZD48L0NpdGU+PENpdGU+PEF1dGhvcj5MZXdpczwv
QXV0aG9yPjxZZWFyPjIwMTE8L1llYXI+PFJlY051bT4yPC9SZWNOdW0+PHJlY29yZD48cmVjLW51
bWJlcj4yPC9yZWMtbnVtYmVyPjxmb3JlaWduLWtleXM+PGtleSBhcHA9IkVOIiBkYi1pZD0iejVh
djAyYWRyZTkyeDRlZWVmcHB6cHJkdHY5MHhkZmR4enJhIiB0aW1lc3RhbXA9IjE2NjAxOTg4MTYi
PjI8L2tleT48L2ZvcmVpZ24ta2V5cz48cmVmLXR5cGUgbmFtZT0iSm91cm5hbCBBcnRpY2xlIj4x
NzwvcmVmLXR5cGU+PGNvbnRyaWJ1dG9ycz48YXV0aG9ycz48YXV0aG9yPkxld2lzLCBELiBBLjwv
YXV0aG9yPjxhdXRob3I+U2FuZGVycywgTC4gUC48L2F1dGhvcj48YXV0aG9yPkJyb2Nrb3BwLCBE
LiBZLjwvYXV0aG9yPjwvYXV0aG9ycz48L2NvbnRyaWJ1dG9ycz48dGl0bGVzPjx0aXRsZT5UaGUg
ZWZmZWN0IG9mIHRocmVlIG51cnNpbmcgaW50ZXJ2ZW50aW9ucyBvbiB0aGVybW9yZWd1bGF0aW9u
IGluIGxvdyBiaXJ0aCB3ZWlnaHQgaW5mYW50czwvdGl0bGU+PHNlY29uZGFyeS10aXRsZT5OZW9u
YXRhbCBOZXR3PC9zZWNvbmRhcnktdGl0bGU+PC90aXRsZXM+PHBlcmlvZGljYWw+PGZ1bGwtdGl0
bGU+TmVvbmF0YWwgTmV0dzwvZnVsbC10aXRsZT48L3BlcmlvZGljYWw+PHBhZ2VzPjE2MC00PC9w
YWdlcz48dm9sdW1lPjMwPC92b2x1bWU+PG51bWJlcj4zPC9udW1iZXI+PGRhdGVzPjx5ZWFyPjIw
MTE8L3llYXI+PC9kYXRlcz48YWNjZXNzaW9uLW51bT4yMTU3NjA1MDwvYWNjZXNzaW9uLW51bT48
bGFiZWw+MTYwPC9sYWJlbD48dXJscz48cmVsYXRlZC11cmxzPjx1cmw+aHR0cHM6Ly9jb25uZWN0
LnNwcmluZ2VycHViLmNvbS9jb250ZW50L3Nncm5uLzMwLzMvMTYwPC91cmw+PC9yZWxhdGVkLXVy
bHM+PC91cmxzPjxlbGVjdHJvbmljLXJlc291cmNlLW51bT4xMC4xODkxLzA3MzAtMDgzMi4zMC4z
LjE2MDwvZWxlY3Ryb25pYy1yZXNvdXJjZS1udW0+PC9yZWNvcmQ+PC9DaXRlPjxDaXRlPjxBdXRo
b3I+TWNDYXJ0aHk8L0F1dGhvcj48WWVhcj4yMDExPC9ZZWFyPjxSZWNOdW0+NDwvUmVjTnVtPjxy
ZWNvcmQ+PHJlYy1udW1iZXI+NDwvcmVjLW51bWJlcj48Zm9yZWlnbi1rZXlzPjxrZXkgYXBwPSJF
TiIgZGItaWQ9Ino1YXYwMmFkcmU5Mng0ZWVlZnBwenByZHR2OTB4ZGZkeHpyYSIgdGltZXN0YW1w
PSIxNjYwMTk5MTk3Ij40PC9rZXk+PC9mb3JlaWduLWtleXM+PHJlZi10eXBlIG5hbWU9IkpvdXJu
YWwgQXJ0aWNsZSI+MTc8L3JlZi10eXBlPjxjb250cmlidXRvcnM+PGF1dGhvcnM+PGF1dGhvcj5N
Y0NhcnRoeSwgTC4gSy48L2F1dGhvcj48YXV0aG9yPk8mYXBvcztEb25uZWxsLCBDLiBQLjwvYXV0
aG9yPjwvYXV0aG9ycz48L2NvbnRyaWJ1dG9ycz48dGl0bGVzPjx0aXRsZT5XYXJtaW5nIHByZXRl
cm0gaW5mYW50cyBpbiB0aGUgZGVsaXZlcnkgcm9vbTogcG9seWV0aHlsZW5lIGJhZ3MsIGV4b3Ro
ZXJtaWMgbWF0dHJlc3NlcyBvciBib3RoPzwvdGl0bGU+PHNlY29uZGFyeS10aXRsZT5BY3RhIFBh
ZWRpYXRyPC9zZWNvbmRhcnktdGl0bGU+PC90aXRsZXM+PHBlcmlvZGljYWw+PGZ1bGwtdGl0bGU+
QWN0YSBQYWVkaWF0cjwvZnVsbC10aXRsZT48L3BlcmlvZGljYWw+PHBhZ2VzPjE1MzQtNzwvcGFn
ZXM+PHZvbHVtZT4xMDA8L3ZvbHVtZT48bnVtYmVyPjEyPC9udW1iZXI+PGRhdGVzPjx5ZWFyPjIw
MTE8L3llYXI+PC9kYXRlcz48YWNjZXNzaW9uLW51bT4yMTY0NTA4NzwvYWNjZXNzaW9uLW51bT48
bGFiZWw+MTUzNDwvbGFiZWw+PHVybHM+PHJlbGF0ZWQtdXJscz48dXJsPmh0dHBzOi8vb25saW5l
bGlicmFyeS53aWxleS5jb20vZG9pL3BkZmRpcmVjdC8xMC4xMTExL2ouMTY1MS0yMjI3LjIwMTEu
MDIzNzUueD9kb3dubG9hZD10cnVlPC91cmw+PHVybD5odHRwczovL29ubGluZWxpYnJhcnkud2ls
ZXkuY29tL2RvaS8xMC4xMTExL2ouMTY1MS0yMjI3LjIwMTEuMDIzNzUueDwvdXJsPjwvcmVsYXRl
ZC11cmxzPjwvdXJscz48ZWxlY3Ryb25pYy1yZXNvdXJjZS1udW0+MTAuMTExMS9qLjE2NTEtMjIy
Ny4yMDExLjAyMzc1Lng8L2VsZWN0cm9uaWMtcmVzb3VyY2UtbnVtPjwvcmVjb3JkPjwvQ2l0ZT48
Q2l0ZT48QXV0aG9yPlBpbmhlaXJvPC9BdXRob3I+PFllYXI+MjAxMTwvWWVhcj48UmVjTnVtPjM8
L1JlY051bT48cmVjb3JkPjxyZWMtbnVtYmVyPjM8L3JlYy1udW1iZXI+PGZvcmVpZ24ta2V5cz48
a2V5IGFwcD0iRU4iIGRiLWlkPSJ6NWF2MDJhZHJlOTJ4NGVlZWZwcHpwcmR0djkweGRmZHh6cmEi
IHRpbWVzdGFtcD0iMTY2MDE5OTA2MyI+Mzwva2V5PjwvZm9yZWlnbi1rZXlzPjxyZWYtdHlwZSBu
YW1lPSJKb3VybmFsIEFydGljbGUiPjE3PC9yZWYtdHlwZT48Y29udHJpYnV0b3JzPjxhdXRob3Jz
PjxhdXRob3I+UGluaGVpcm8sIEouIE0uPC9hdXRob3I+PGF1dGhvcj5Cb3ludG9uLCBTLjwvYXV0
aG9yPjxhdXRob3I+RnVyZG9uLCBTLiBBLjwvYXV0aG9yPjxhdXRob3I+RHVnYW4sIFIuPC9hdXRo
b3I+PGF1dGhvcj5SZXUtRG9ubG9uLCBDLjwvYXV0aG9yPjwvYXV0aG9ycz48L2NvbnRyaWJ1dG9y
cz48dGl0bGVzPjx0aXRsZT5Vc2Ugb2YgY2hlbWljYWwgd2FybWluZyBwYWNrcyBkdXJpbmcgZGVs
aXZlcnkgcm9vbSByZXN1c2NpdGF0aW9uIGlzIGFzc29jaWF0ZWQgd2l0aCBkZWNyZWFzZWQgcmF0
ZXMgb2YgaHlwb3RoZXJtaWEgaW4gdmVyeSBsb3ctYmlydGgtd2VpZ2h0IG5lb25hdGVzPC90aXRs
ZT48c2Vjb25kYXJ5LXRpdGxlPkFkdiBOZW9uYXRhbCBDYXJlPC9zZWNvbmRhcnktdGl0bGU+PC90
aXRsZXM+PHBlcmlvZGljYWw+PGZ1bGwtdGl0bGU+QWR2IE5lb25hdGFsIENhcmU8L2Z1bGwtdGl0
bGU+PC9wZXJpb2RpY2FsPjxwYWdlcz4zNTctNjI8L3BhZ2VzPjx2b2x1bWU+MTE8L3ZvbHVtZT48
bnVtYmVyPjU8L251bWJlcj48ZGF0ZXM+PHllYXI+MjAxMTwveWVhcj48L2RhdGVzPjxhY2Nlc3Np
b24tbnVtPjIyMTIzNDA3PC9hY2Nlc3Npb24tbnVtPjxsYWJlbD4zNTc8L2xhYmVsPjx1cmxzPjwv
dXJscz48ZWxlY3Ryb25pYy1yZXNvdXJjZS1udW0+MTAuMTA5Ny9BTkMuMGIwMTNlMzE4MjI5YWE4
ZjwvZWxlY3Ryb25pYy1yZXNvdXJjZS1udW0+PC9yZWNvcmQ+PC9DaXRlPjxDaXRlPjxBdXRob3I+
U2luZ2g8L0F1dGhvcj48WWVhcj4yMDEwPC9ZZWFyPjxSZWNOdW0+MTwvUmVjTnVtPjxyZWNvcmQ+
PHJlYy1udW1iZXI+MTwvcmVjLW51bWJlcj48Zm9yZWlnbi1rZXlzPjxrZXkgYXBwPSJFTiIgZGIt
aWQ9Ino1YXYwMmFkcmU5Mng0ZWVlZnBwenByZHR2OTB4ZGZkeHpyYSIgdGltZXN0YW1wPSIxNjYw
MTk4NzA2Ij4xPC9rZXk+PC9mb3JlaWduLWtleXM+PHJlZi10eXBlIG5hbWU9IkpvdXJuYWwgQXJ0
aWNsZSI+MTc8L3JlZi10eXBlPjxjb250cmlidXRvcnM+PGF1dGhvcnM+PGF1dGhvcj5TaW5naCwg
QS48L2F1dGhvcj48YXV0aG9yPkR1Y2tldHQsIEouPC9hdXRob3I+PGF1dGhvcj5OZXd0b24sIFQu
PC9hdXRob3I+PGF1dGhvcj5XYXRraW5zb24sIE0uPC9hdXRob3I+PC9hdXRob3JzPjwvY29udHJp
YnV0b3JzPjx0aXRsZXM+PHRpdGxlPkltcHJvdmluZyBuZW9uYXRhbCB1bml0IGFkbWlzc2lvbiB0
ZW1wZXJhdHVyZXMgaW4gcHJldGVybSBiYWJpZXM6IGV4b3RoZXJtaWMgbWF0dHJlc3NlcywgcG9s
eXRoZW5lIGJhZ3Mgb3IgYSB0cmFkaXRpb25hbCBhcHByb2FjaD88L3RpdGxlPjxzZWNvbmRhcnkt
dGl0bGU+SiBQZXJpbmF0b2w8L3NlY29uZGFyeS10aXRsZT48L3RpdGxlcz48cGVyaW9kaWNhbD48
ZnVsbC10aXRsZT5KIFBlcmluYXRvbDwvZnVsbC10aXRsZT48L3BlcmlvZGljYWw+PHBhZ2VzPjQ1
LTk8L3BhZ2VzPjx2b2x1bWU+MzA8L3ZvbHVtZT48bnVtYmVyPjE8L251bWJlcj48ZGF0ZXM+PHll
YXI+MjAxMDwveWVhcj48L2RhdGVzPjxhY2Nlc3Npb24tbnVtPjE5NjQxNTEyPC9hY2Nlc3Npb24t
bnVtPjxsYWJlbD40NTwvbGFiZWw+PHVybHM+PHJlbGF0ZWQtdXJscz48dXJsPmh0dHBzOi8vd3d3
Lm5hdHVyZS5jb20vYXJ0aWNsZXMvanAyMDA5OTQucGRmPC91cmw+PC9yZWxhdGVkLXVybHM+PC91
cmxzPjxlbGVjdHJvbmljLXJlc291cmNlLW51bT4xMC4xMDM4L2pwLjIwMDkuOTQ8L2VsZWN0cm9u
aWMtcmVzb3VyY2UtbnVtPjwvcmVjb3JkPjwvQ2l0ZT48L0VuZE5vdGU+
</w:fldData>
              </w:fldChar>
            </w:r>
            <w:r w:rsidR="00922930">
              <w:rPr>
                <w:rFonts w:ascii="Calibri" w:eastAsia="Times New Roman" w:hAnsi="Calibri" w:cs="Calibri"/>
                <w:sz w:val="16"/>
                <w:szCs w:val="16"/>
                <w:shd w:val="clear" w:color="auto" w:fill="EBEBEB"/>
              </w:rPr>
              <w:instrText xml:space="preserve"> ADDIN EN.CITE.DATA </w:instrText>
            </w:r>
            <w:r w:rsidR="00922930">
              <w:rPr>
                <w:rFonts w:ascii="Calibri" w:eastAsia="Times New Roman" w:hAnsi="Calibri" w:cs="Calibri"/>
                <w:sz w:val="16"/>
                <w:szCs w:val="16"/>
                <w:shd w:val="clear" w:color="auto" w:fill="EBEBEB"/>
              </w:rPr>
            </w:r>
            <w:r w:rsidR="00922930">
              <w:rPr>
                <w:rFonts w:ascii="Calibri" w:eastAsia="Times New Roman" w:hAnsi="Calibri" w:cs="Calibri"/>
                <w:sz w:val="16"/>
                <w:szCs w:val="16"/>
                <w:shd w:val="clear" w:color="auto" w:fill="EBEBEB"/>
              </w:rPr>
              <w:fldChar w:fldCharType="end"/>
            </w:r>
            <w:r w:rsidR="00922930">
              <w:rPr>
                <w:rFonts w:ascii="Calibri" w:eastAsia="Times New Roman" w:hAnsi="Calibri" w:cs="Calibri"/>
                <w:sz w:val="16"/>
                <w:szCs w:val="16"/>
                <w:shd w:val="clear" w:color="auto" w:fill="EBEBEB"/>
              </w:rPr>
            </w:r>
            <w:r w:rsidR="00922930">
              <w:rPr>
                <w:rFonts w:ascii="Calibri" w:eastAsia="Times New Roman" w:hAnsi="Calibri" w:cs="Calibri"/>
                <w:sz w:val="16"/>
                <w:szCs w:val="16"/>
                <w:shd w:val="clear" w:color="auto" w:fill="EBEBEB"/>
              </w:rPr>
              <w:fldChar w:fldCharType="separate"/>
            </w:r>
            <w:r w:rsidR="00922930">
              <w:rPr>
                <w:rFonts w:ascii="Calibri" w:eastAsia="Times New Roman" w:hAnsi="Calibri" w:cs="Calibri"/>
                <w:noProof/>
                <w:sz w:val="16"/>
                <w:szCs w:val="16"/>
                <w:shd w:val="clear" w:color="auto" w:fill="EBEBEB"/>
              </w:rPr>
              <w:t>{Ibrahim 2010 795, Lewis 2011 160, McCarthy 2011 1534, Pinheiro 2011 357, Singh 2010 45}</w:t>
            </w:r>
            <w:r w:rsidR="00922930">
              <w:rPr>
                <w:rFonts w:ascii="Calibri" w:eastAsia="Times New Roman" w:hAnsi="Calibri" w:cs="Calibri"/>
                <w:sz w:val="16"/>
                <w:szCs w:val="16"/>
                <w:shd w:val="clear" w:color="auto" w:fill="EBEBEB"/>
              </w:rPr>
              <w:fldChar w:fldCharType="end"/>
            </w:r>
            <w:r w:rsidR="003C212A" w:rsidRPr="003C212A" w:rsidDel="003C212A">
              <w:rPr>
                <w:rFonts w:ascii="Calibri" w:eastAsia="Times New Roman" w:hAnsi="Calibri" w:cs="Calibri"/>
                <w:sz w:val="16"/>
                <w:szCs w:val="16"/>
                <w:shd w:val="clear" w:color="auto" w:fill="EBEBEB"/>
              </w:rPr>
              <w:t xml:space="preserve"> </w:t>
            </w:r>
          </w:p>
          <w:p w14:paraId="4A726398" w14:textId="74E3738F" w:rsidR="005A2EFA" w:rsidRDefault="003C212A">
            <w:pPr>
              <w:rPr>
                <w:rFonts w:ascii="Calibri" w:eastAsia="Times New Roman" w:hAnsi="Calibri" w:cs="Calibri"/>
                <w:sz w:val="16"/>
                <w:szCs w:val="16"/>
              </w:rPr>
            </w:pPr>
            <w:r>
              <w:rPr>
                <w:rFonts w:ascii="Calibri" w:eastAsia="Times New Roman" w:hAnsi="Calibri" w:cs="Calibri"/>
                <w:sz w:val="16"/>
                <w:szCs w:val="16"/>
              </w:rPr>
              <w:t>F</w:t>
            </w:r>
            <w:r w:rsidR="00EA639A">
              <w:rPr>
                <w:rFonts w:ascii="Calibri" w:eastAsia="Times New Roman" w:hAnsi="Calibri" w:cs="Calibri"/>
                <w:sz w:val="16"/>
                <w:szCs w:val="16"/>
              </w:rPr>
              <w:t xml:space="preserve">or the important adverse outcome of </w:t>
            </w:r>
            <w:r w:rsidR="00EA639A" w:rsidRPr="00E67CA9">
              <w:rPr>
                <w:rFonts w:ascii="Calibri" w:eastAsia="Times New Roman" w:hAnsi="Calibri" w:cs="Calibri"/>
                <w:b/>
                <w:bCs/>
                <w:sz w:val="16"/>
                <w:szCs w:val="16"/>
              </w:rPr>
              <w:t>hyperthermia</w:t>
            </w:r>
            <w:r w:rsidR="00EA639A">
              <w:rPr>
                <w:rFonts w:ascii="Calibri" w:eastAsia="Times New Roman" w:hAnsi="Calibri" w:cs="Calibri"/>
                <w:sz w:val="16"/>
                <w:szCs w:val="16"/>
              </w:rPr>
              <w:t xml:space="preserve"> on admission</w:t>
            </w:r>
            <w:r>
              <w:rPr>
                <w:rFonts w:ascii="Calibri" w:eastAsia="Times New Roman" w:hAnsi="Calibri" w:cs="Calibri"/>
                <w:sz w:val="16"/>
                <w:szCs w:val="16"/>
              </w:rPr>
              <w:t xml:space="preserve"> the observational studies that reported this outcome also suggested</w:t>
            </w:r>
            <w:r w:rsidR="00EA639A">
              <w:rPr>
                <w:rFonts w:ascii="Calibri" w:eastAsia="Times New Roman" w:hAnsi="Calibri" w:cs="Calibri"/>
                <w:sz w:val="16"/>
                <w:szCs w:val="16"/>
              </w:rPr>
              <w:t xml:space="preserve"> </w:t>
            </w:r>
            <w:r w:rsidR="00EA639A" w:rsidRPr="00E67CA9">
              <w:rPr>
                <w:rFonts w:ascii="Calibri" w:eastAsia="Times New Roman" w:hAnsi="Calibri" w:cs="Calibri"/>
                <w:b/>
                <w:bCs/>
                <w:sz w:val="16"/>
                <w:szCs w:val="16"/>
              </w:rPr>
              <w:t>evidence of possible harm</w:t>
            </w:r>
            <w:r w:rsidR="00EA639A">
              <w:rPr>
                <w:rFonts w:ascii="Calibri" w:eastAsia="Times New Roman" w:hAnsi="Calibri" w:cs="Calibri"/>
                <w:sz w:val="16"/>
                <w:szCs w:val="16"/>
              </w:rPr>
              <w:t xml:space="preserve"> (RR 3.44 95% CI 1.91 to 6.20, ARD 113 more </w:t>
            </w:r>
            <w:r>
              <w:rPr>
                <w:rFonts w:ascii="Calibri" w:eastAsia="Times New Roman" w:hAnsi="Calibri" w:cs="Calibri"/>
                <w:sz w:val="16"/>
                <w:szCs w:val="16"/>
              </w:rPr>
              <w:t xml:space="preserve">infants were hyperthermic </w:t>
            </w:r>
            <w:r w:rsidR="00EA639A">
              <w:rPr>
                <w:rFonts w:ascii="Calibri" w:eastAsia="Times New Roman" w:hAnsi="Calibri" w:cs="Calibri"/>
                <w:sz w:val="16"/>
                <w:szCs w:val="16"/>
              </w:rPr>
              <w:t>per 1,000</w:t>
            </w:r>
            <w:r>
              <w:rPr>
                <w:rFonts w:ascii="Calibri" w:eastAsia="Times New Roman" w:hAnsi="Calibri" w:cs="Calibri"/>
                <w:sz w:val="16"/>
                <w:szCs w:val="16"/>
              </w:rPr>
              <w:t xml:space="preserve">, 95% CI </w:t>
            </w:r>
            <w:r w:rsidR="00EA639A">
              <w:rPr>
                <w:rFonts w:ascii="Calibri" w:eastAsia="Times New Roman" w:hAnsi="Calibri" w:cs="Calibri"/>
                <w:sz w:val="16"/>
                <w:szCs w:val="16"/>
              </w:rPr>
              <w:t>from 42 more to 241 more infants</w:t>
            </w:r>
            <w:r>
              <w:rPr>
                <w:rFonts w:ascii="Calibri" w:eastAsia="Times New Roman" w:hAnsi="Calibri" w:cs="Calibri"/>
                <w:sz w:val="16"/>
                <w:szCs w:val="16"/>
              </w:rPr>
              <w:t xml:space="preserve"> per 1000</w:t>
            </w:r>
            <w:r w:rsidR="00EA639A">
              <w:rPr>
                <w:rFonts w:ascii="Calibri" w:eastAsia="Times New Roman" w:hAnsi="Calibri" w:cs="Calibri"/>
                <w:sz w:val="16"/>
                <w:szCs w:val="16"/>
              </w:rPr>
              <w:t xml:space="preserve">), </w:t>
            </w:r>
            <w:r w:rsidR="00EA639A" w:rsidRPr="00E67CA9">
              <w:rPr>
                <w:rFonts w:ascii="Calibri" w:eastAsia="Times New Roman" w:hAnsi="Calibri" w:cs="Calibri"/>
                <w:b/>
                <w:bCs/>
                <w:sz w:val="16"/>
                <w:szCs w:val="16"/>
              </w:rPr>
              <w:t>moderate certainty evidence</w:t>
            </w:r>
            <w:r w:rsidR="00EA639A">
              <w:rPr>
                <w:rFonts w:ascii="Calibri" w:eastAsia="Times New Roman" w:hAnsi="Calibri" w:cs="Calibri"/>
                <w:sz w:val="16"/>
                <w:szCs w:val="16"/>
              </w:rPr>
              <w:t xml:space="preserve"> </w:t>
            </w:r>
            <w:r>
              <w:rPr>
                <w:rFonts w:ascii="Calibri" w:eastAsia="Times New Roman" w:hAnsi="Calibri" w:cs="Calibri"/>
                <w:sz w:val="16"/>
                <w:szCs w:val="16"/>
              </w:rPr>
              <w:t xml:space="preserve">downgraded for risk of bias </w:t>
            </w:r>
            <w:r w:rsidR="00EA639A">
              <w:rPr>
                <w:rFonts w:ascii="Calibri" w:eastAsia="Times New Roman" w:hAnsi="Calibri" w:cs="Calibri"/>
                <w:sz w:val="16"/>
                <w:szCs w:val="16"/>
              </w:rPr>
              <w:t>from 4</w:t>
            </w:r>
            <w:r>
              <w:rPr>
                <w:rFonts w:ascii="Calibri" w:eastAsia="Times New Roman" w:hAnsi="Calibri" w:cs="Calibri"/>
                <w:sz w:val="16"/>
                <w:szCs w:val="16"/>
              </w:rPr>
              <w:t xml:space="preserve"> observational</w:t>
            </w:r>
            <w:r w:rsidR="00EA639A">
              <w:rPr>
                <w:rFonts w:ascii="Calibri" w:eastAsia="Times New Roman" w:hAnsi="Calibri" w:cs="Calibri"/>
                <w:sz w:val="16"/>
                <w:szCs w:val="16"/>
              </w:rPr>
              <w:t xml:space="preserve"> studies including 703 </w:t>
            </w:r>
            <w:r w:rsidR="00A92767">
              <w:rPr>
                <w:rFonts w:ascii="Calibri" w:eastAsia="Times New Roman" w:hAnsi="Calibri" w:cs="Calibri"/>
                <w:sz w:val="16"/>
                <w:szCs w:val="16"/>
              </w:rPr>
              <w:t>infants.</w:t>
            </w:r>
            <w:r w:rsidR="00EA639A">
              <w:rPr>
                <w:rFonts w:ascii="Calibri" w:eastAsia="Times New Roman" w:hAnsi="Calibri" w:cs="Calibri"/>
                <w:sz w:val="16"/>
                <w:szCs w:val="16"/>
              </w:rPr>
              <w:t xml:space="preserve"> </w:t>
            </w:r>
            <w:r w:rsidR="00922930">
              <w:rPr>
                <w:rFonts w:ascii="Calibri" w:eastAsia="Times New Roman" w:hAnsi="Calibri" w:cs="Calibri"/>
                <w:sz w:val="16"/>
                <w:szCs w:val="16"/>
                <w:shd w:val="clear" w:color="auto" w:fill="EBEBEB"/>
              </w:rPr>
              <w:fldChar w:fldCharType="begin">
                <w:fldData xml:space="preserve">PEVuZE5vdGU+PENpdGU+PEF1dGhvcj5JYnJhaGltPC9BdXRob3I+PFllYXI+MjAxMDwvWWVhcj48
UmVjTnVtPjU8L1JlY051bT48RGlzcGxheVRleHQ+e0licmFoaW0gMjAxMCA3OTUsIE1jQ2FydGh5
IDIwMTEgMTUzNCwgUGluaGVpcm8gMjAxMSAzNTcsIFNpbmdoIDIwMTAgNDV9PC9EaXNwbGF5VGV4
dD48cmVjb3JkPjxyZWMtbnVtYmVyPjU8L3JlYy1udW1iZXI+PGZvcmVpZ24ta2V5cz48a2V5IGFw
cD0iRU4iIGRiLWlkPSJ6NWF2MDJhZHJlOTJ4NGVlZWZwcHpwcmR0djkweGRmZHh6cmEiIHRpbWVz
dGFtcD0iMTY2MDE5OTIzNiI+NTwva2V5PjwvZm9yZWlnbi1rZXlzPjxyZWYtdHlwZSBuYW1lPSJK
b3VybmFsIEFydGljbGUiPjE3PC9yZWYtdHlwZT48Y29udHJpYnV0b3JzPjxhdXRob3JzPjxhdXRo
b3I+SWJyYWhpbSwgQy4gUC48L2F1dGhvcj48YXV0aG9yPllveGFsbCwgQy4gVy48L2F1dGhvcj48
L2F1dGhvcnM+PC9jb250cmlidXRvcnM+PHRpdGxlcz48dGl0bGU+VXNlIG9mIHNlbGYtaGVhdGlu
ZyBnZWwgbWF0dHJlc3NlcyBlbGltaW5hdGVzIGFkbWlzc2lvbiBoeXBvdGhlcm1pYSBpbiBpbmZh
bnRzIGJvcm4gYmVsb3cgMjggd2Vla3MgZ2VzdGF0aW9uPC90aXRsZT48c2Vjb25kYXJ5LXRpdGxl
PkV1ciBKIFBlZGlhdHI8L3NlY29uZGFyeS10aXRsZT48L3RpdGxlcz48cGVyaW9kaWNhbD48ZnVs
bC10aXRsZT5FdXIgSiBQZWRpYXRyPC9mdWxsLXRpdGxlPjwvcGVyaW9kaWNhbD48cGFnZXM+Nzk1
LTk8L3BhZ2VzPjx2b2x1bWU+MTY5PC92b2x1bWU+PG51bWJlcj43PC9udW1iZXI+PGRhdGVzPjx5
ZWFyPjIwMTA8L3llYXI+PC9kYXRlcz48YWNjZXNzaW9uLW51bT4xOTk1NzE5MDwvYWNjZXNzaW9u
LW51bT48bGFiZWw+Nzk1PC9sYWJlbD48dXJscz48cmVsYXRlZC11cmxzPjx1cmw+aHR0cHM6Ly9s
aW5rLnNwcmluZ2VyLmNvbS9jb250ZW50L3BkZi8xMC4xMDA3L3MwMDQzMS0wMDktMTExMy15LnBk
ZjwvdXJsPjx1cmw+aHR0cHM6Ly9saW5rLnNwcmluZ2VyLmNvbS9hcnRpY2xlLzEwLjEwMDcvczAw
NDMxLTAwOS0xMTEzLXk8L3VybD48L3JlbGF0ZWQtdXJscz48L3VybHM+PGVsZWN0cm9uaWMtcmVz
b3VyY2UtbnVtPjEwLjEwMDcvczAwNDMxLTAwOS0xMTEzLXk8L2VsZWN0cm9uaWMtcmVzb3VyY2Ut
bnVtPjwvcmVjb3JkPjwvQ2l0ZT48Q2l0ZT48QXV0aG9yPk1jQ2FydGh5PC9BdXRob3I+PFllYXI+
MjAxMTwvWWVhcj48UmVjTnVtPjQ8L1JlY051bT48cmVjb3JkPjxyZWMtbnVtYmVyPjQ8L3JlYy1u
dW1iZXI+PGZvcmVpZ24ta2V5cz48a2V5IGFwcD0iRU4iIGRiLWlkPSJ6NWF2MDJhZHJlOTJ4NGVl
ZWZwcHpwcmR0djkweGRmZHh6cmEiIHRpbWVzdGFtcD0iMTY2MDE5OTE5NyI+NDwva2V5PjwvZm9y
ZWlnbi1rZXlzPjxyZWYtdHlwZSBuYW1lPSJKb3VybmFsIEFydGljbGUiPjE3PC9yZWYtdHlwZT48
Y29udHJpYnV0b3JzPjxhdXRob3JzPjxhdXRob3I+TWNDYXJ0aHksIEwuIEsuPC9hdXRob3I+PGF1
dGhvcj5PJmFwb3M7RG9ubmVsbCwgQy4gUC48L2F1dGhvcj48L2F1dGhvcnM+PC9jb250cmlidXRv
cnM+PHRpdGxlcz48dGl0bGU+V2FybWluZyBwcmV0ZXJtIGluZmFudHMgaW4gdGhlIGRlbGl2ZXJ5
IHJvb206IHBvbHlldGh5bGVuZSBiYWdzLCBleG90aGVybWljIG1hdHRyZXNzZXMgb3IgYm90aD88
L3RpdGxlPjxzZWNvbmRhcnktdGl0bGU+QWN0YSBQYWVkaWF0cjwvc2Vjb25kYXJ5LXRpdGxlPjwv
dGl0bGVzPjxwZXJpb2RpY2FsPjxmdWxsLXRpdGxlPkFjdGEgUGFlZGlhdHI8L2Z1bGwtdGl0bGU+
PC9wZXJpb2RpY2FsPjxwYWdlcz4xNTM0LTc8L3BhZ2VzPjx2b2x1bWU+MTAwPC92b2x1bWU+PG51
bWJlcj4xMjwvbnVtYmVyPjxkYXRlcz48eWVhcj4yMDExPC95ZWFyPjwvZGF0ZXM+PGFjY2Vzc2lv
bi1udW0+MjE2NDUwODc8L2FjY2Vzc2lvbi1udW0+PGxhYmVsPjE1MzQ8L2xhYmVsPjx1cmxzPjxy
ZWxhdGVkLXVybHM+PHVybD5odHRwczovL29ubGluZWxpYnJhcnkud2lsZXkuY29tL2RvaS9wZGZk
aXJlY3QvMTAuMTExMS9qLjE2NTEtMjIyNy4yMDExLjAyMzc1Lng/ZG93bmxvYWQ9dHJ1ZTwvdXJs
Pjx1cmw+aHR0cHM6Ly9vbmxpbmVsaWJyYXJ5LndpbGV5LmNvbS9kb2kvMTAuMTExMS9qLjE2NTEt
MjIyNy4yMDExLjAyMzc1Lng8L3VybD48L3JlbGF0ZWQtdXJscz48L3VybHM+PGVsZWN0cm9uaWMt
cmVzb3VyY2UtbnVtPjEwLjExMTEvai4xNjUxLTIyMjcuMjAxMS4wMjM3NS54PC9lbGVjdHJvbmlj
LXJlc291cmNlLW51bT48L3JlY29yZD48L0NpdGU+PENpdGU+PEF1dGhvcj5QaW5oZWlybzwvQXV0
aG9yPjxZZWFyPjIwMTE8L1llYXI+PFJlY051bT4zPC9SZWNOdW0+PHJlY29yZD48cmVjLW51bWJl
cj4zPC9yZWMtbnVtYmVyPjxmb3JlaWduLWtleXM+PGtleSBhcHA9IkVOIiBkYi1pZD0iejVhdjAy
YWRyZTkyeDRlZWVmcHB6cHJkdHY5MHhkZmR4enJhIiB0aW1lc3RhbXA9IjE2NjAxOTkwNjMiPjM8
L2tleT48L2ZvcmVpZ24ta2V5cz48cmVmLXR5cGUgbmFtZT0iSm91cm5hbCBBcnRpY2xlIj4xNzwv
cmVmLXR5cGU+PGNvbnRyaWJ1dG9ycz48YXV0aG9ycz48YXV0aG9yPlBpbmhlaXJvLCBKLiBNLjwv
YXV0aG9yPjxhdXRob3I+Qm95bnRvbiwgUy48L2F1dGhvcj48YXV0aG9yPkZ1cmRvbiwgUy4gQS48
L2F1dGhvcj48YXV0aG9yPkR1Z2FuLCBSLjwvYXV0aG9yPjxhdXRob3I+UmV1LURvbmxvbiwgQy48
L2F1dGhvcj48L2F1dGhvcnM+PC9jb250cmlidXRvcnM+PHRpdGxlcz48dGl0bGU+VXNlIG9mIGNo
ZW1pY2FsIHdhcm1pbmcgcGFja3MgZHVyaW5nIGRlbGl2ZXJ5IHJvb20gcmVzdXNjaXRhdGlvbiBp
cyBhc3NvY2lhdGVkIHdpdGggZGVjcmVhc2VkIHJhdGVzIG9mIGh5cG90aGVybWlhIGluIHZlcnkg
bG93LWJpcnRoLXdlaWdodCBuZW9uYXRlczwvdGl0bGU+PHNlY29uZGFyeS10aXRsZT5BZHYgTmVv
bmF0YWwgQ2FyZTwvc2Vjb25kYXJ5LXRpdGxlPjwvdGl0bGVzPjxwZXJpb2RpY2FsPjxmdWxsLXRp
dGxlPkFkdiBOZW9uYXRhbCBDYXJlPC9mdWxsLXRpdGxlPjwvcGVyaW9kaWNhbD48cGFnZXM+MzU3
LTYyPC9wYWdlcz48dm9sdW1lPjExPC92b2x1bWU+PG51bWJlcj41PC9udW1iZXI+PGRhdGVzPjx5
ZWFyPjIwMTE8L3llYXI+PC9kYXRlcz48YWNjZXNzaW9uLW51bT4yMjEyMzQwNzwvYWNjZXNzaW9u
LW51bT48bGFiZWw+MzU3PC9sYWJlbD48dXJscz48L3VybHM+PGVsZWN0cm9uaWMtcmVzb3VyY2Ut
bnVtPjEwLjEwOTcvQU5DLjBiMDEzZTMxODIyOWFhOGY8L2VsZWN0cm9uaWMtcmVzb3VyY2UtbnVt
PjwvcmVjb3JkPjwvQ2l0ZT48Q2l0ZT48QXV0aG9yPlNpbmdoPC9BdXRob3I+PFllYXI+MjAxMDwv
WWVhcj48UmVjTnVtPjE8L1JlY051bT48cmVjb3JkPjxyZWMtbnVtYmVyPjE8L3JlYy1udW1iZXI+
PGZvcmVpZ24ta2V5cz48a2V5IGFwcD0iRU4iIGRiLWlkPSJ6NWF2MDJhZHJlOTJ4NGVlZWZwcHpw
cmR0djkweGRmZHh6cmEiIHRpbWVzdGFtcD0iMTY2MDE5ODcwNiI+MTwva2V5PjwvZm9yZWlnbi1r
ZXlzPjxyZWYtdHlwZSBuYW1lPSJKb3VybmFsIEFydGljbGUiPjE3PC9yZWYtdHlwZT48Y29udHJp
YnV0b3JzPjxhdXRob3JzPjxhdXRob3I+U2luZ2gsIEEuPC9hdXRob3I+PGF1dGhvcj5EdWNrZXR0
LCBKLjwvYXV0aG9yPjxhdXRob3I+TmV3dG9uLCBULjwvYXV0aG9yPjxhdXRob3I+V2F0a2luc29u
LCBNLjwvYXV0aG9yPjwvYXV0aG9ycz48L2NvbnRyaWJ1dG9ycz48dGl0bGVzPjx0aXRsZT5JbXBy
b3ZpbmcgbmVvbmF0YWwgdW5pdCBhZG1pc3Npb24gdGVtcGVyYXR1cmVzIGluIHByZXRlcm0gYmFi
aWVzOiBleG90aGVybWljIG1hdHRyZXNzZXMsIHBvbHl0aGVuZSBiYWdzIG9yIGEgdHJhZGl0aW9u
YWwgYXBwcm9hY2g/PC90aXRsZT48c2Vjb25kYXJ5LXRpdGxlPkogUGVyaW5hdG9sPC9zZWNvbmRh
cnktdGl0bGU+PC90aXRsZXM+PHBlcmlvZGljYWw+PGZ1bGwtdGl0bGU+SiBQZXJpbmF0b2w8L2Z1
bGwtdGl0bGU+PC9wZXJpb2RpY2FsPjxwYWdlcz40NS05PC9wYWdlcz48dm9sdW1lPjMwPC92b2x1
bWU+PG51bWJlcj4xPC9udW1iZXI+PGRhdGVzPjx5ZWFyPjIwMTA8L3llYXI+PC9kYXRlcz48YWNj
ZXNzaW9uLW51bT4xOTY0MTUxMjwvYWNjZXNzaW9uLW51bT48bGFiZWw+NDU8L2xhYmVsPjx1cmxz
PjxyZWxhdGVkLXVybHM+PHVybD5odHRwczovL3d3dy5uYXR1cmUuY29tL2FydGljbGVzL2pwMjAw
OTk0LnBkZjwvdXJsPjwvcmVsYXRlZC11cmxzPjwvdXJscz48ZWxlY3Ryb25pYy1yZXNvdXJjZS1u
dW0+MTAuMTAzOC9qcC4yMDA5Ljk0PC9lbGVjdHJvbmljLXJlc291cmNlLW51bT48L3JlY29yZD48
L0NpdGU+PC9FbmROb3RlPgB=
</w:fldData>
              </w:fldChar>
            </w:r>
            <w:r w:rsidR="00922930">
              <w:rPr>
                <w:rFonts w:ascii="Calibri" w:eastAsia="Times New Roman" w:hAnsi="Calibri" w:cs="Calibri"/>
                <w:sz w:val="16"/>
                <w:szCs w:val="16"/>
                <w:shd w:val="clear" w:color="auto" w:fill="EBEBEB"/>
              </w:rPr>
              <w:instrText xml:space="preserve"> ADDIN EN.CITE </w:instrText>
            </w:r>
            <w:r w:rsidR="00922930">
              <w:rPr>
                <w:rFonts w:ascii="Calibri" w:eastAsia="Times New Roman" w:hAnsi="Calibri" w:cs="Calibri"/>
                <w:sz w:val="16"/>
                <w:szCs w:val="16"/>
                <w:shd w:val="clear" w:color="auto" w:fill="EBEBEB"/>
              </w:rPr>
              <w:fldChar w:fldCharType="begin">
                <w:fldData xml:space="preserve">PEVuZE5vdGU+PENpdGU+PEF1dGhvcj5JYnJhaGltPC9BdXRob3I+PFllYXI+MjAxMDwvWWVhcj48
UmVjTnVtPjU8L1JlY051bT48RGlzcGxheVRleHQ+e0licmFoaW0gMjAxMCA3OTUsIE1jQ2FydGh5
IDIwMTEgMTUzNCwgUGluaGVpcm8gMjAxMSAzNTcsIFNpbmdoIDIwMTAgNDV9PC9EaXNwbGF5VGV4
dD48cmVjb3JkPjxyZWMtbnVtYmVyPjU8L3JlYy1udW1iZXI+PGZvcmVpZ24ta2V5cz48a2V5IGFw
cD0iRU4iIGRiLWlkPSJ6NWF2MDJhZHJlOTJ4NGVlZWZwcHpwcmR0djkweGRmZHh6cmEiIHRpbWVz
dGFtcD0iMTY2MDE5OTIzNiI+NTwva2V5PjwvZm9yZWlnbi1rZXlzPjxyZWYtdHlwZSBuYW1lPSJK
b3VybmFsIEFydGljbGUiPjE3PC9yZWYtdHlwZT48Y29udHJpYnV0b3JzPjxhdXRob3JzPjxhdXRo
b3I+SWJyYWhpbSwgQy4gUC48L2F1dGhvcj48YXV0aG9yPllveGFsbCwgQy4gVy48L2F1dGhvcj48
L2F1dGhvcnM+PC9jb250cmlidXRvcnM+PHRpdGxlcz48dGl0bGU+VXNlIG9mIHNlbGYtaGVhdGlu
ZyBnZWwgbWF0dHJlc3NlcyBlbGltaW5hdGVzIGFkbWlzc2lvbiBoeXBvdGhlcm1pYSBpbiBpbmZh
bnRzIGJvcm4gYmVsb3cgMjggd2Vla3MgZ2VzdGF0aW9uPC90aXRsZT48c2Vjb25kYXJ5LXRpdGxl
PkV1ciBKIFBlZGlhdHI8L3NlY29uZGFyeS10aXRsZT48L3RpdGxlcz48cGVyaW9kaWNhbD48ZnVs
bC10aXRsZT5FdXIgSiBQZWRpYXRyPC9mdWxsLXRpdGxlPjwvcGVyaW9kaWNhbD48cGFnZXM+Nzk1
LTk8L3BhZ2VzPjx2b2x1bWU+MTY5PC92b2x1bWU+PG51bWJlcj43PC9udW1iZXI+PGRhdGVzPjx5
ZWFyPjIwMTA8L3llYXI+PC9kYXRlcz48YWNjZXNzaW9uLW51bT4xOTk1NzE5MDwvYWNjZXNzaW9u
LW51bT48bGFiZWw+Nzk1PC9sYWJlbD48dXJscz48cmVsYXRlZC11cmxzPjx1cmw+aHR0cHM6Ly9s
aW5rLnNwcmluZ2VyLmNvbS9jb250ZW50L3BkZi8xMC4xMDA3L3MwMDQzMS0wMDktMTExMy15LnBk
ZjwvdXJsPjx1cmw+aHR0cHM6Ly9saW5rLnNwcmluZ2VyLmNvbS9hcnRpY2xlLzEwLjEwMDcvczAw
NDMxLTAwOS0xMTEzLXk8L3VybD48L3JlbGF0ZWQtdXJscz48L3VybHM+PGVsZWN0cm9uaWMtcmVz
b3VyY2UtbnVtPjEwLjEwMDcvczAwNDMxLTAwOS0xMTEzLXk8L2VsZWN0cm9uaWMtcmVzb3VyY2Ut
bnVtPjwvcmVjb3JkPjwvQ2l0ZT48Q2l0ZT48QXV0aG9yPk1jQ2FydGh5PC9BdXRob3I+PFllYXI+
MjAxMTwvWWVhcj48UmVjTnVtPjQ8L1JlY051bT48cmVjb3JkPjxyZWMtbnVtYmVyPjQ8L3JlYy1u
dW1iZXI+PGZvcmVpZ24ta2V5cz48a2V5IGFwcD0iRU4iIGRiLWlkPSJ6NWF2MDJhZHJlOTJ4NGVl
ZWZwcHpwcmR0djkweGRmZHh6cmEiIHRpbWVzdGFtcD0iMTY2MDE5OTE5NyI+NDwva2V5PjwvZm9y
ZWlnbi1rZXlzPjxyZWYtdHlwZSBuYW1lPSJKb3VybmFsIEFydGljbGUiPjE3PC9yZWYtdHlwZT48
Y29udHJpYnV0b3JzPjxhdXRob3JzPjxhdXRob3I+TWNDYXJ0aHksIEwuIEsuPC9hdXRob3I+PGF1
dGhvcj5PJmFwb3M7RG9ubmVsbCwgQy4gUC48L2F1dGhvcj48L2F1dGhvcnM+PC9jb250cmlidXRv
cnM+PHRpdGxlcz48dGl0bGU+V2FybWluZyBwcmV0ZXJtIGluZmFudHMgaW4gdGhlIGRlbGl2ZXJ5
IHJvb206IHBvbHlldGh5bGVuZSBiYWdzLCBleG90aGVybWljIG1hdHRyZXNzZXMgb3IgYm90aD88
L3RpdGxlPjxzZWNvbmRhcnktdGl0bGU+QWN0YSBQYWVkaWF0cjwvc2Vjb25kYXJ5LXRpdGxlPjwv
dGl0bGVzPjxwZXJpb2RpY2FsPjxmdWxsLXRpdGxlPkFjdGEgUGFlZGlhdHI8L2Z1bGwtdGl0bGU+
PC9wZXJpb2RpY2FsPjxwYWdlcz4xNTM0LTc8L3BhZ2VzPjx2b2x1bWU+MTAwPC92b2x1bWU+PG51
bWJlcj4xMjwvbnVtYmVyPjxkYXRlcz48eWVhcj4yMDExPC95ZWFyPjwvZGF0ZXM+PGFjY2Vzc2lv
bi1udW0+MjE2NDUwODc8L2FjY2Vzc2lvbi1udW0+PGxhYmVsPjE1MzQ8L2xhYmVsPjx1cmxzPjxy
ZWxhdGVkLXVybHM+PHVybD5odHRwczovL29ubGluZWxpYnJhcnkud2lsZXkuY29tL2RvaS9wZGZk
aXJlY3QvMTAuMTExMS9qLjE2NTEtMjIyNy4yMDExLjAyMzc1Lng/ZG93bmxvYWQ9dHJ1ZTwvdXJs
Pjx1cmw+aHR0cHM6Ly9vbmxpbmVsaWJyYXJ5LndpbGV5LmNvbS9kb2kvMTAuMTExMS9qLjE2NTEt
MjIyNy4yMDExLjAyMzc1Lng8L3VybD48L3JlbGF0ZWQtdXJscz48L3VybHM+PGVsZWN0cm9uaWMt
cmVzb3VyY2UtbnVtPjEwLjExMTEvai4xNjUxLTIyMjcuMjAxMS4wMjM3NS54PC9lbGVjdHJvbmlj
LXJlc291cmNlLW51bT48L3JlY29yZD48L0NpdGU+PENpdGU+PEF1dGhvcj5QaW5oZWlybzwvQXV0
aG9yPjxZZWFyPjIwMTE8L1llYXI+PFJlY051bT4zPC9SZWNOdW0+PHJlY29yZD48cmVjLW51bWJl
cj4zPC9yZWMtbnVtYmVyPjxmb3JlaWduLWtleXM+PGtleSBhcHA9IkVOIiBkYi1pZD0iejVhdjAy
YWRyZTkyeDRlZWVmcHB6cHJkdHY5MHhkZmR4enJhIiB0aW1lc3RhbXA9IjE2NjAxOTkwNjMiPjM8
L2tleT48L2ZvcmVpZ24ta2V5cz48cmVmLXR5cGUgbmFtZT0iSm91cm5hbCBBcnRpY2xlIj4xNzwv
cmVmLXR5cGU+PGNvbnRyaWJ1dG9ycz48YXV0aG9ycz48YXV0aG9yPlBpbmhlaXJvLCBKLiBNLjwv
YXV0aG9yPjxhdXRob3I+Qm95bnRvbiwgUy48L2F1dGhvcj48YXV0aG9yPkZ1cmRvbiwgUy4gQS48
L2F1dGhvcj48YXV0aG9yPkR1Z2FuLCBSLjwvYXV0aG9yPjxhdXRob3I+UmV1LURvbmxvbiwgQy48
L2F1dGhvcj48L2F1dGhvcnM+PC9jb250cmlidXRvcnM+PHRpdGxlcz48dGl0bGU+VXNlIG9mIGNo
ZW1pY2FsIHdhcm1pbmcgcGFja3MgZHVyaW5nIGRlbGl2ZXJ5IHJvb20gcmVzdXNjaXRhdGlvbiBp
cyBhc3NvY2lhdGVkIHdpdGggZGVjcmVhc2VkIHJhdGVzIG9mIGh5cG90aGVybWlhIGluIHZlcnkg
bG93LWJpcnRoLXdlaWdodCBuZW9uYXRlczwvdGl0bGU+PHNlY29uZGFyeS10aXRsZT5BZHYgTmVv
bmF0YWwgQ2FyZTwvc2Vjb25kYXJ5LXRpdGxlPjwvdGl0bGVzPjxwZXJpb2RpY2FsPjxmdWxsLXRp
dGxlPkFkdiBOZW9uYXRhbCBDYXJlPC9mdWxsLXRpdGxlPjwvcGVyaW9kaWNhbD48cGFnZXM+MzU3
LTYyPC9wYWdlcz48dm9sdW1lPjExPC92b2x1bWU+PG51bWJlcj41PC9udW1iZXI+PGRhdGVzPjx5
ZWFyPjIwMTE8L3llYXI+PC9kYXRlcz48YWNjZXNzaW9uLW51bT4yMjEyMzQwNzwvYWNjZXNzaW9u
LW51bT48bGFiZWw+MzU3PC9sYWJlbD48dXJscz48L3VybHM+PGVsZWN0cm9uaWMtcmVzb3VyY2Ut
bnVtPjEwLjEwOTcvQU5DLjBiMDEzZTMxODIyOWFhOGY8L2VsZWN0cm9uaWMtcmVzb3VyY2UtbnVt
PjwvcmVjb3JkPjwvQ2l0ZT48Q2l0ZT48QXV0aG9yPlNpbmdoPC9BdXRob3I+PFllYXI+MjAxMDwv
WWVhcj48UmVjTnVtPjE8L1JlY051bT48cmVjb3JkPjxyZWMtbnVtYmVyPjE8L3JlYy1udW1iZXI+
PGZvcmVpZ24ta2V5cz48a2V5IGFwcD0iRU4iIGRiLWlkPSJ6NWF2MDJhZHJlOTJ4NGVlZWZwcHpw
cmR0djkweGRmZHh6cmEiIHRpbWVzdGFtcD0iMTY2MDE5ODcwNiI+MTwva2V5PjwvZm9yZWlnbi1r
ZXlzPjxyZWYtdHlwZSBuYW1lPSJKb3VybmFsIEFydGljbGUiPjE3PC9yZWYtdHlwZT48Y29udHJp
YnV0b3JzPjxhdXRob3JzPjxhdXRob3I+U2luZ2gsIEEuPC9hdXRob3I+PGF1dGhvcj5EdWNrZXR0
LCBKLjwvYXV0aG9yPjxhdXRob3I+TmV3dG9uLCBULjwvYXV0aG9yPjxhdXRob3I+V2F0a2luc29u
LCBNLjwvYXV0aG9yPjwvYXV0aG9ycz48L2NvbnRyaWJ1dG9ycz48dGl0bGVzPjx0aXRsZT5JbXBy
b3ZpbmcgbmVvbmF0YWwgdW5pdCBhZG1pc3Npb24gdGVtcGVyYXR1cmVzIGluIHByZXRlcm0gYmFi
aWVzOiBleG90aGVybWljIG1hdHRyZXNzZXMsIHBvbHl0aGVuZSBiYWdzIG9yIGEgdHJhZGl0aW9u
YWwgYXBwcm9hY2g/PC90aXRsZT48c2Vjb25kYXJ5LXRpdGxlPkogUGVyaW5hdG9sPC9zZWNvbmRh
cnktdGl0bGU+PC90aXRsZXM+PHBlcmlvZGljYWw+PGZ1bGwtdGl0bGU+SiBQZXJpbmF0b2w8L2Z1
bGwtdGl0bGU+PC9wZXJpb2RpY2FsPjxwYWdlcz40NS05PC9wYWdlcz48dm9sdW1lPjMwPC92b2x1
bWU+PG51bWJlcj4xPC9udW1iZXI+PGRhdGVzPjx5ZWFyPjIwMTA8L3llYXI+PC9kYXRlcz48YWNj
ZXNzaW9uLW51bT4xOTY0MTUxMjwvYWNjZXNzaW9uLW51bT48bGFiZWw+NDU8L2xhYmVsPjx1cmxz
PjxyZWxhdGVkLXVybHM+PHVybD5odHRwczovL3d3dy5uYXR1cmUuY29tL2FydGljbGVzL2pwMjAw
OTk0LnBkZjwvdXJsPjwvcmVsYXRlZC11cmxzPjwvdXJscz48ZWxlY3Ryb25pYy1yZXNvdXJjZS1u
dW0+MTAuMTAzOC9qcC4yMDA5Ljk0PC9lbGVjdHJvbmljLXJlc291cmNlLW51bT48L3JlY29yZD48
L0NpdGU+PC9FbmROb3RlPgB=
</w:fldData>
              </w:fldChar>
            </w:r>
            <w:r w:rsidR="00922930">
              <w:rPr>
                <w:rFonts w:ascii="Calibri" w:eastAsia="Times New Roman" w:hAnsi="Calibri" w:cs="Calibri"/>
                <w:sz w:val="16"/>
                <w:szCs w:val="16"/>
                <w:shd w:val="clear" w:color="auto" w:fill="EBEBEB"/>
              </w:rPr>
              <w:instrText xml:space="preserve"> ADDIN EN.CITE.DATA </w:instrText>
            </w:r>
            <w:r w:rsidR="00922930">
              <w:rPr>
                <w:rFonts w:ascii="Calibri" w:eastAsia="Times New Roman" w:hAnsi="Calibri" w:cs="Calibri"/>
                <w:sz w:val="16"/>
                <w:szCs w:val="16"/>
                <w:shd w:val="clear" w:color="auto" w:fill="EBEBEB"/>
              </w:rPr>
            </w:r>
            <w:r w:rsidR="00922930">
              <w:rPr>
                <w:rFonts w:ascii="Calibri" w:eastAsia="Times New Roman" w:hAnsi="Calibri" w:cs="Calibri"/>
                <w:sz w:val="16"/>
                <w:szCs w:val="16"/>
                <w:shd w:val="clear" w:color="auto" w:fill="EBEBEB"/>
              </w:rPr>
              <w:fldChar w:fldCharType="end"/>
            </w:r>
            <w:r w:rsidR="00922930">
              <w:rPr>
                <w:rFonts w:ascii="Calibri" w:eastAsia="Times New Roman" w:hAnsi="Calibri" w:cs="Calibri"/>
                <w:sz w:val="16"/>
                <w:szCs w:val="16"/>
                <w:shd w:val="clear" w:color="auto" w:fill="EBEBEB"/>
              </w:rPr>
            </w:r>
            <w:r w:rsidR="00922930">
              <w:rPr>
                <w:rFonts w:ascii="Calibri" w:eastAsia="Times New Roman" w:hAnsi="Calibri" w:cs="Calibri"/>
                <w:sz w:val="16"/>
                <w:szCs w:val="16"/>
                <w:shd w:val="clear" w:color="auto" w:fill="EBEBEB"/>
              </w:rPr>
              <w:fldChar w:fldCharType="separate"/>
            </w:r>
            <w:r w:rsidR="00922930">
              <w:rPr>
                <w:rFonts w:ascii="Calibri" w:eastAsia="Times New Roman" w:hAnsi="Calibri" w:cs="Calibri"/>
                <w:noProof/>
                <w:sz w:val="16"/>
                <w:szCs w:val="16"/>
                <w:shd w:val="clear" w:color="auto" w:fill="EBEBEB"/>
              </w:rPr>
              <w:t>{Ibrahim 2010 795, McCarthy 2011 1534, Pinheiro 2011 357, Singh 2010 45}</w:t>
            </w:r>
            <w:r w:rsidR="00922930">
              <w:rPr>
                <w:rFonts w:ascii="Calibri" w:eastAsia="Times New Roman" w:hAnsi="Calibri" w:cs="Calibri"/>
                <w:sz w:val="16"/>
                <w:szCs w:val="16"/>
                <w:shd w:val="clear" w:color="auto" w:fill="EBEBEB"/>
              </w:rPr>
              <w:fldChar w:fldCharType="end"/>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236"/>
              <w:gridCol w:w="1031"/>
              <w:gridCol w:w="1224"/>
              <w:gridCol w:w="853"/>
              <w:gridCol w:w="1018"/>
              <w:gridCol w:w="1256"/>
            </w:tblGrid>
            <w:tr w:rsidR="005A2EFA" w14:paraId="617B4DDD" w14:textId="77777777">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21639031" w14:textId="77777777" w:rsidR="005A2EFA" w:rsidRDefault="00EA639A">
                  <w:pPr>
                    <w:rPr>
                      <w:rFonts w:ascii="Times New Roman" w:eastAsia="Times New Roman" w:hAnsi="Times New Roman" w:cs="Times New Roman"/>
                      <w:b/>
                      <w:bCs/>
                      <w:color w:val="FFFFFF"/>
                      <w:sz w:val="16"/>
                      <w:szCs w:val="16"/>
                    </w:rPr>
                  </w:pPr>
                  <w:r>
                    <w:rPr>
                      <w:rFonts w:eastAsia="Times New Roman"/>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039F76B4" w14:textId="77777777" w:rsidR="005A2EFA" w:rsidRDefault="00EA639A">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17999522" w14:textId="77777777" w:rsidR="005A2EFA" w:rsidRDefault="00EA639A">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79FB0699" w14:textId="77777777" w:rsidR="005A2EFA" w:rsidRDefault="00EA639A">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E392633" w14:textId="77777777" w:rsidR="005A2EFA" w:rsidRDefault="00EA639A">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5A2EFA" w14:paraId="7FD7F593" w14:textId="77777777">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267013C" w14:textId="77777777" w:rsidR="005A2EFA" w:rsidRDefault="005A2EFA">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4A72E7E" w14:textId="77777777" w:rsidR="005A2EFA" w:rsidRDefault="005A2EFA">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CAF6D7E" w14:textId="77777777" w:rsidR="005A2EFA" w:rsidRDefault="005A2EFA">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1084CD1" w14:textId="77777777" w:rsidR="005A2EFA" w:rsidRDefault="005A2EFA">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677EA29" w14:textId="77777777" w:rsidR="005A2EFA" w:rsidRDefault="00EA639A">
                  <w:pPr>
                    <w:rPr>
                      <w:rFonts w:eastAsia="Times New Roman"/>
                      <w:b/>
                      <w:bCs/>
                      <w:color w:val="000000"/>
                      <w:sz w:val="16"/>
                      <w:szCs w:val="16"/>
                    </w:rPr>
                  </w:pPr>
                  <w:r>
                    <w:rPr>
                      <w:rFonts w:eastAsia="Times New Roman"/>
                      <w:b/>
                      <w:bCs/>
                      <w:color w:val="000000"/>
                      <w:sz w:val="16"/>
                      <w:szCs w:val="16"/>
                    </w:rPr>
                    <w:t>Risk with thermal mattress</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15EE084" w14:textId="77777777" w:rsidR="005A2EFA" w:rsidRDefault="00EA639A">
                  <w:pPr>
                    <w:rPr>
                      <w:rFonts w:eastAsia="Times New Roman"/>
                      <w:b/>
                      <w:bCs/>
                      <w:color w:val="000000"/>
                      <w:sz w:val="16"/>
                      <w:szCs w:val="16"/>
                    </w:rPr>
                  </w:pPr>
                  <w:r>
                    <w:rPr>
                      <w:rFonts w:eastAsia="Times New Roman"/>
                      <w:b/>
                      <w:bCs/>
                      <w:color w:val="000000"/>
                      <w:sz w:val="16"/>
                      <w:szCs w:val="16"/>
                    </w:rPr>
                    <w:t>Risk difference with thermal mattress</w:t>
                  </w:r>
                </w:p>
              </w:tc>
            </w:tr>
            <w:tr w:rsidR="003C212A" w14:paraId="04448323" w14:textId="77777777" w:rsidTr="00BF193C">
              <w:trPr>
                <w:trHeight w:val="1539"/>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AF50F80" w14:textId="5FE317D8" w:rsidR="003C212A" w:rsidRDefault="003C212A">
                  <w:pPr>
                    <w:rPr>
                      <w:rFonts w:eastAsia="Times New Roman"/>
                      <w:sz w:val="16"/>
                      <w:szCs w:val="16"/>
                    </w:rPr>
                  </w:pPr>
                  <w:r>
                    <w:rPr>
                      <w:rStyle w:val="label"/>
                      <w:rFonts w:eastAsia="Times New Roman"/>
                      <w:sz w:val="16"/>
                      <w:szCs w:val="16"/>
                    </w:rPr>
                    <w:t>Temperature &gt; 37.5</w:t>
                  </w:r>
                  <w:r w:rsidR="00E13BD5">
                    <w:rPr>
                      <w:rFonts w:ascii="Calibri" w:eastAsia="Times New Roman" w:hAnsi="Calibri" w:cs="Calibri"/>
                      <w:sz w:val="16"/>
                      <w:szCs w:val="16"/>
                    </w:rPr>
                    <w:t>°C</w:t>
                  </w:r>
                  <w:r>
                    <w:rPr>
                      <w:rStyle w:val="label"/>
                      <w:rFonts w:eastAsia="Times New Roman"/>
                      <w:sz w:val="16"/>
                      <w:szCs w:val="16"/>
                    </w:rPr>
                    <w:t xml:space="preserve">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6606828" w14:textId="77777777" w:rsidR="003C212A" w:rsidRDefault="003C212A">
                  <w:pPr>
                    <w:rPr>
                      <w:rFonts w:eastAsia="Times New Roman"/>
                      <w:sz w:val="16"/>
                      <w:szCs w:val="16"/>
                    </w:rPr>
                  </w:pPr>
                  <w:r>
                    <w:rPr>
                      <w:rFonts w:eastAsia="Times New Roman"/>
                      <w:sz w:val="16"/>
                      <w:szCs w:val="16"/>
                    </w:rPr>
                    <w:t>174</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B88AB62" w14:textId="77777777" w:rsidR="003C212A" w:rsidRDefault="003C212A">
                  <w:pPr>
                    <w:rPr>
                      <w:rFonts w:eastAsia="Times New Roman"/>
                      <w:sz w:val="16"/>
                      <w:szCs w:val="16"/>
                    </w:rPr>
                  </w:pPr>
                  <w:r>
                    <w:rPr>
                      <w:rStyle w:val="quality-sign"/>
                      <w:rFonts w:ascii="Cambria Math" w:eastAsia="Times New Roman" w:hAnsi="Cambria Math" w:cs="Cambria Math"/>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a,b</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523BB2C" w14:textId="77777777" w:rsidR="003C212A" w:rsidRDefault="003C212A">
                  <w:pPr>
                    <w:rPr>
                      <w:rFonts w:eastAsia="Times New Roman"/>
                      <w:sz w:val="16"/>
                      <w:szCs w:val="16"/>
                    </w:rPr>
                  </w:pPr>
                  <w:r>
                    <w:rPr>
                      <w:rStyle w:val="block"/>
                      <w:rFonts w:eastAsia="Times New Roman"/>
                      <w:b/>
                      <w:bCs/>
                      <w:sz w:val="16"/>
                      <w:szCs w:val="16"/>
                    </w:rPr>
                    <w:t>RR 2.77</w:t>
                  </w:r>
                  <w:r>
                    <w:rPr>
                      <w:rFonts w:eastAsia="Times New Roman"/>
                      <w:sz w:val="16"/>
                      <w:szCs w:val="16"/>
                    </w:rPr>
                    <w:br/>
                  </w:r>
                  <w:r>
                    <w:rPr>
                      <w:rStyle w:val="cell"/>
                      <w:rFonts w:eastAsia="Times New Roman"/>
                      <w:sz w:val="16"/>
                      <w:szCs w:val="16"/>
                    </w:rPr>
                    <w:t>(1.24 to 6.17)</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4475E5D0" w14:textId="7F0FB4BD" w:rsidR="003C212A" w:rsidRDefault="003C212A">
                  <w:pPr>
                    <w:rPr>
                      <w:rFonts w:eastAsia="Times New Roman"/>
                      <w:color w:val="000000"/>
                      <w:sz w:val="16"/>
                      <w:szCs w:val="16"/>
                    </w:rPr>
                  </w:pPr>
                </w:p>
                <w:p w14:paraId="00971438" w14:textId="79FE483B" w:rsidR="003C212A" w:rsidRDefault="003C212A" w:rsidP="00557A5C">
                  <w:pPr>
                    <w:rPr>
                      <w:rFonts w:eastAsia="Times New Roman"/>
                      <w:color w:val="000000"/>
                      <w:sz w:val="16"/>
                      <w:szCs w:val="16"/>
                    </w:rPr>
                  </w:pPr>
                  <w:r>
                    <w:rPr>
                      <w:rFonts w:eastAsia="Times New Roman"/>
                      <w:color w:val="000000"/>
                      <w:sz w:val="16"/>
                      <w:szCs w:val="16"/>
                    </w:rPr>
                    <w:t>71 per 1,000</w:t>
                  </w:r>
                </w:p>
              </w:tc>
              <w:tc>
                <w:tcPr>
                  <w:tcW w:w="0" w:type="auto"/>
                  <w:tcBorders>
                    <w:top w:val="single" w:sz="6" w:space="0" w:color="BFBFBF"/>
                    <w:left w:val="single" w:sz="6" w:space="0" w:color="BFBFBF"/>
                    <w:right w:val="single" w:sz="6" w:space="0" w:color="BFBFBF"/>
                  </w:tcBorders>
                  <w:shd w:val="clear" w:color="auto" w:fill="EBEBEB"/>
                </w:tcPr>
                <w:p w14:paraId="06D06878" w14:textId="55E1528E" w:rsidR="003C212A" w:rsidRDefault="003C212A" w:rsidP="00BF193C">
                  <w:pPr>
                    <w:rPr>
                      <w:rFonts w:eastAsia="Times New Roman"/>
                      <w:color w:val="000000"/>
                      <w:sz w:val="16"/>
                      <w:szCs w:val="16"/>
                    </w:rPr>
                  </w:pPr>
                  <w:r>
                    <w:rPr>
                      <w:rStyle w:val="cell-value"/>
                      <w:rFonts w:eastAsia="Times New Roman"/>
                      <w:b/>
                      <w:bCs/>
                      <w:color w:val="000000"/>
                      <w:sz w:val="16"/>
                      <w:szCs w:val="16"/>
                    </w:rPr>
                    <w:t>126 more per 1,000</w:t>
                  </w:r>
                  <w:r>
                    <w:rPr>
                      <w:rFonts w:eastAsia="Times New Roman"/>
                      <w:color w:val="000000"/>
                      <w:sz w:val="16"/>
                      <w:szCs w:val="16"/>
                    </w:rPr>
                    <w:br/>
                  </w:r>
                  <w:r>
                    <w:rPr>
                      <w:rStyle w:val="cell-value"/>
                      <w:rFonts w:eastAsia="Times New Roman"/>
                      <w:color w:val="000000"/>
                      <w:sz w:val="16"/>
                      <w:szCs w:val="16"/>
                    </w:rPr>
                    <w:t>(17 more to 369 more)</w:t>
                  </w:r>
                </w:p>
              </w:tc>
            </w:tr>
            <w:tr w:rsidR="002B66AC" w14:paraId="51BF9832" w14:textId="77777777" w:rsidTr="00A928A1">
              <w:trPr>
                <w:trHeight w:val="763"/>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585C616" w14:textId="4CAABD86" w:rsidR="002B66AC" w:rsidRDefault="002B66AC">
                  <w:pPr>
                    <w:rPr>
                      <w:rFonts w:eastAsia="Times New Roman"/>
                      <w:sz w:val="16"/>
                      <w:szCs w:val="16"/>
                    </w:rPr>
                  </w:pPr>
                  <w:r>
                    <w:rPr>
                      <w:rStyle w:val="label"/>
                      <w:rFonts w:eastAsia="Times New Roman"/>
                      <w:sz w:val="16"/>
                      <w:szCs w:val="16"/>
                    </w:rPr>
                    <w:t>Temperature &gt;37.5</w:t>
                  </w:r>
                  <w:r w:rsidR="00E13BD5">
                    <w:rPr>
                      <w:rFonts w:ascii="Calibri" w:eastAsia="Times New Roman" w:hAnsi="Calibri" w:cs="Calibri"/>
                      <w:sz w:val="16"/>
                      <w:szCs w:val="16"/>
                    </w:rPr>
                    <w:t>°C</w:t>
                  </w:r>
                  <w:r>
                    <w:rPr>
                      <w:rStyle w:val="label"/>
                      <w:rFonts w:eastAsia="Times New Roman"/>
                      <w:sz w:val="16"/>
                      <w:szCs w:val="16"/>
                    </w:rPr>
                    <w:t xml:space="preserve"> Sim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80D1148" w14:textId="77777777" w:rsidR="002B66AC" w:rsidRDefault="002B66AC">
                  <w:pPr>
                    <w:rPr>
                      <w:rFonts w:eastAsia="Times New Roman"/>
                      <w:sz w:val="16"/>
                      <w:szCs w:val="16"/>
                    </w:rPr>
                  </w:pPr>
                  <w:r>
                    <w:rPr>
                      <w:rFonts w:eastAsia="Times New Roman"/>
                      <w:sz w:val="16"/>
                      <w:szCs w:val="16"/>
                    </w:rPr>
                    <w:t>36</w:t>
                  </w:r>
                  <w:r>
                    <w:rPr>
                      <w:rFonts w:eastAsia="Times New Roman"/>
                      <w:sz w:val="16"/>
                      <w:szCs w:val="16"/>
                    </w:rPr>
                    <w:br/>
                    <w:t>(1 RCT)</w:t>
                  </w:r>
                  <w:r>
                    <w:rPr>
                      <w:rFonts w:eastAsia="Times New Roman"/>
                      <w:sz w:val="16"/>
                      <w:szCs w:val="16"/>
                      <w:vertAlign w:val="superscript"/>
                    </w:rPr>
                    <w:t>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85CE872" w14:textId="77777777" w:rsidR="002B66AC" w:rsidRDefault="002B66AC">
                  <w:pPr>
                    <w:rPr>
                      <w:rFonts w:eastAsia="Times New Roman"/>
                      <w:sz w:val="16"/>
                      <w:szCs w:val="16"/>
                    </w:rPr>
                  </w:pPr>
                  <w:r>
                    <w:rPr>
                      <w:rStyle w:val="quality-sign"/>
                      <w:rFonts w:ascii="Cambria Math" w:eastAsia="Times New Roman" w:hAnsi="Cambria Math" w:cs="Cambria Math"/>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b,c</w:t>
                  </w:r>
                  <w:proofErr w:type="gramEnd"/>
                  <w:r>
                    <w:rPr>
                      <w:rFonts w:eastAsia="Times New Roman"/>
                      <w:sz w:val="16"/>
                      <w:szCs w:val="16"/>
                      <w:vertAlign w:val="superscript"/>
                    </w:rPr>
                    <w:t>,d</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F4E4FD3" w14:textId="77777777" w:rsidR="002B66AC" w:rsidRDefault="002B66AC">
                  <w:pPr>
                    <w:rPr>
                      <w:rFonts w:eastAsia="Times New Roman"/>
                      <w:sz w:val="16"/>
                      <w:szCs w:val="16"/>
                    </w:rPr>
                  </w:pPr>
                  <w:r>
                    <w:rPr>
                      <w:rStyle w:val="block"/>
                      <w:rFonts w:eastAsia="Times New Roman"/>
                      <w:b/>
                      <w:bCs/>
                      <w:sz w:val="16"/>
                      <w:szCs w:val="16"/>
                    </w:rPr>
                    <w:t>RR 12.29</w:t>
                  </w:r>
                  <w:r>
                    <w:rPr>
                      <w:rFonts w:eastAsia="Times New Roman"/>
                      <w:sz w:val="16"/>
                      <w:szCs w:val="16"/>
                    </w:rPr>
                    <w:br/>
                  </w:r>
                  <w:r>
                    <w:rPr>
                      <w:rStyle w:val="cell"/>
                      <w:rFonts w:eastAsia="Times New Roman"/>
                      <w:sz w:val="16"/>
                      <w:szCs w:val="16"/>
                    </w:rPr>
                    <w:t>(0.02 to 7700.79)</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7F5D8CD1" w14:textId="093919B5" w:rsidR="002B66AC" w:rsidRDefault="002B66AC" w:rsidP="00832806">
                  <w:pPr>
                    <w:rPr>
                      <w:rFonts w:eastAsia="Times New Roman"/>
                      <w:color w:val="000000"/>
                      <w:sz w:val="16"/>
                      <w:szCs w:val="16"/>
                    </w:rPr>
                  </w:pPr>
                  <w:r>
                    <w:rPr>
                      <w:rFonts w:eastAsia="Times New Roman"/>
                      <w:color w:val="000000"/>
                      <w:sz w:val="16"/>
                      <w:szCs w:val="16"/>
                    </w:rPr>
                    <w:t>0 per 1,000</w:t>
                  </w:r>
                </w:p>
              </w:tc>
              <w:tc>
                <w:tcPr>
                  <w:tcW w:w="0" w:type="auto"/>
                  <w:tcBorders>
                    <w:top w:val="single" w:sz="6" w:space="0" w:color="BFBFBF"/>
                    <w:left w:val="single" w:sz="6" w:space="0" w:color="BFBFBF"/>
                    <w:right w:val="single" w:sz="6" w:space="0" w:color="BFBFBF"/>
                  </w:tcBorders>
                  <w:shd w:val="clear" w:color="auto" w:fill="EBEBEB"/>
                </w:tcPr>
                <w:p w14:paraId="7A595FDD" w14:textId="47B791FA" w:rsidR="002B66AC" w:rsidRDefault="002B66AC" w:rsidP="005D5F1C">
                  <w:pPr>
                    <w:rPr>
                      <w:rFonts w:eastAsia="Times New Roman"/>
                      <w:color w:val="000000"/>
                      <w:sz w:val="16"/>
                      <w:szCs w:val="16"/>
                    </w:rPr>
                  </w:pPr>
                  <w:r>
                    <w:rPr>
                      <w:rStyle w:val="cell-value"/>
                      <w:rFonts w:eastAsia="Times New Roman"/>
                      <w:b/>
                      <w:bCs/>
                      <w:color w:val="000000"/>
                      <w:sz w:val="16"/>
                      <w:szCs w:val="16"/>
                    </w:rPr>
                    <w:t>0 fewer per 1,000</w:t>
                  </w:r>
                  <w:r>
                    <w:rPr>
                      <w:rFonts w:eastAsia="Times New Roman"/>
                      <w:color w:val="000000"/>
                      <w:sz w:val="16"/>
                      <w:szCs w:val="16"/>
                    </w:rPr>
                    <w:br/>
                  </w:r>
                  <w:r>
                    <w:rPr>
                      <w:rStyle w:val="cell-value"/>
                      <w:rFonts w:eastAsia="Times New Roman"/>
                      <w:color w:val="000000"/>
                      <w:sz w:val="16"/>
                      <w:szCs w:val="16"/>
                    </w:rPr>
                    <w:t>(0 fewer to 0 fewer)</w:t>
                  </w:r>
                </w:p>
              </w:tc>
            </w:tr>
          </w:tbl>
          <w:p w14:paraId="68A2ADD7" w14:textId="044EFDD0" w:rsidR="003F3CCF" w:rsidRPr="00E67CA9" w:rsidRDefault="003F3CCF" w:rsidP="00E67CA9">
            <w:pPr>
              <w:spacing w:after="0" w:line="240" w:lineRule="auto"/>
              <w:rPr>
                <w:rFonts w:eastAsia="Times New Roman" w:cstheme="minorHAnsi"/>
                <w:sz w:val="16"/>
                <w:szCs w:val="16"/>
              </w:rPr>
            </w:pPr>
            <w:r w:rsidRPr="00E67CA9">
              <w:rPr>
                <w:rFonts w:eastAsia="Times New Roman" w:cstheme="minorHAnsi"/>
                <w:sz w:val="16"/>
                <w:szCs w:val="16"/>
                <w:vertAlign w:val="superscript"/>
              </w:rPr>
              <w:t>1</w:t>
            </w:r>
            <w:r w:rsidRPr="00E67CA9">
              <w:rPr>
                <w:rFonts w:eastAsia="Times New Roman" w:cstheme="minorHAnsi"/>
                <w:sz w:val="16"/>
                <w:szCs w:val="16"/>
              </w:rPr>
              <w:t xml:space="preserve"> </w:t>
            </w:r>
            <w:r w:rsidR="00922930">
              <w:rPr>
                <w:rFonts w:eastAsia="Times New Roman" w:cstheme="minorHAnsi"/>
                <w:sz w:val="16"/>
                <w:szCs w:val="16"/>
              </w:rPr>
              <w:fldChar w:fldCharType="begin"/>
            </w:r>
            <w:r w:rsidR="00922930">
              <w:rPr>
                <w:rFonts w:eastAsia="Times New Roman" w:cstheme="minorHAnsi"/>
                <w:sz w:val="16"/>
                <w:szCs w:val="16"/>
              </w:rPr>
              <w:instrText xml:space="preserve"> ADDIN EN.CITE &lt;EndNote&gt;&lt;Cite&gt;&lt;Author&gt;Chawla&lt;/Author&gt;&lt;Year&gt;2011&lt;/Year&gt;&lt;RecNum&gt;34&lt;/RecNum&gt;&lt;DisplayText&gt;{Chawla 2011 780}&lt;/DisplayText&gt;&lt;record&gt;&lt;rec-number&gt;34&lt;/rec-number&gt;&lt;foreign-keys&gt;&lt;key app="EN" db-id="z5av02adre92x4eeefppzprdtv90xdfdxzra" timestamp="1660202088"&gt;34&lt;/key&gt;&lt;/foreign-keys&gt;&lt;ref-type name="Journal Article"&gt;17&lt;/ref-type&gt;&lt;contributors&gt;&lt;authors&gt;&lt;author&gt;Chawla, S.&lt;/author&gt;&lt;author&gt;Amaram, A.&lt;/author&gt;&lt;author&gt;Gopal, S. P.&lt;/author&gt;&lt;author&gt;Natarajan, G.&lt;/author&gt;&lt;/authors&gt;&lt;/contributors&gt;&lt;titles&gt;&lt;title&gt;Safety and efficacy of Trans-warmer mattress for preterm neonates: results of a randomized controlled trial&lt;/title&gt;&lt;secondary-title&gt;J Perinatol&lt;/secondary-title&gt;&lt;/titles&gt;&lt;periodical&gt;&lt;full-title&gt;J Perinatol&lt;/full-title&gt;&lt;/periodical&gt;&lt;pages&gt;780-4&lt;/pages&gt;&lt;volume&gt;31&lt;/volume&gt;&lt;number&gt;12&lt;/number&gt;&lt;dates&gt;&lt;year&gt;2011&lt;/year&gt;&lt;/dates&gt;&lt;accession-num&gt;21527905&lt;/accession-num&gt;&lt;label&gt;780&lt;/label&gt;&lt;urls&gt;&lt;related-urls&gt;&lt;url&gt;https://www.nature.com/articles/jp201133.pdf&lt;/url&gt;&lt;/related-urls&gt;&lt;/urls&gt;&lt;electronic-resource-num&gt;10.1038/jp.2011.33&lt;/electronic-resource-num&gt;&lt;/record&gt;&lt;/Cite&gt;&lt;/EndNote&gt;</w:instrText>
            </w:r>
            <w:r w:rsidR="00922930">
              <w:rPr>
                <w:rFonts w:eastAsia="Times New Roman" w:cstheme="minorHAnsi"/>
                <w:sz w:val="16"/>
                <w:szCs w:val="16"/>
              </w:rPr>
              <w:fldChar w:fldCharType="separate"/>
            </w:r>
            <w:r w:rsidR="00922930">
              <w:rPr>
                <w:rFonts w:eastAsia="Times New Roman" w:cstheme="minorHAnsi"/>
                <w:noProof/>
                <w:sz w:val="16"/>
                <w:szCs w:val="16"/>
              </w:rPr>
              <w:t>{Chawla 2011 780}</w:t>
            </w:r>
            <w:r w:rsidR="00922930">
              <w:rPr>
                <w:rFonts w:eastAsia="Times New Roman" w:cstheme="minorHAnsi"/>
                <w:sz w:val="16"/>
                <w:szCs w:val="16"/>
              </w:rPr>
              <w:fldChar w:fldCharType="end"/>
            </w:r>
            <w:r w:rsidRPr="00E67CA9" w:rsidDel="003F3CCF">
              <w:rPr>
                <w:rFonts w:eastAsia="Times New Roman" w:cstheme="minorHAnsi"/>
                <w:sz w:val="16"/>
                <w:szCs w:val="16"/>
              </w:rPr>
              <w:t xml:space="preserve"> </w:t>
            </w:r>
          </w:p>
          <w:p w14:paraId="1FFB4127" w14:textId="6885003C" w:rsidR="003F3CCF" w:rsidRPr="00E67CA9" w:rsidRDefault="003F3CCF" w:rsidP="00E67CA9">
            <w:pPr>
              <w:spacing w:after="0" w:line="240" w:lineRule="auto"/>
              <w:rPr>
                <w:rFonts w:eastAsia="Times New Roman" w:cstheme="minorHAnsi"/>
                <w:sz w:val="16"/>
                <w:szCs w:val="16"/>
              </w:rPr>
            </w:pPr>
            <w:r w:rsidRPr="00E67CA9">
              <w:rPr>
                <w:rFonts w:eastAsia="Times New Roman" w:cstheme="minorHAnsi"/>
                <w:sz w:val="16"/>
                <w:szCs w:val="16"/>
                <w:vertAlign w:val="superscript"/>
              </w:rPr>
              <w:t>2</w:t>
            </w:r>
            <w:r w:rsidRPr="00E67CA9">
              <w:rPr>
                <w:rFonts w:eastAsia="Times New Roman" w:cstheme="minorHAnsi"/>
                <w:sz w:val="16"/>
                <w:szCs w:val="16"/>
              </w:rPr>
              <w:t xml:space="preserve"> </w:t>
            </w:r>
            <w:r w:rsidR="00922930">
              <w:rPr>
                <w:rFonts w:eastAsia="Times New Roman" w:cstheme="minorHAnsi"/>
                <w:sz w:val="16"/>
                <w:szCs w:val="16"/>
              </w:rPr>
              <w:fldChar w:fldCharType="begin"/>
            </w:r>
            <w:r w:rsidR="00922930">
              <w:rPr>
                <w:rFonts w:eastAsia="Times New Roman" w:cstheme="minorHAnsi"/>
                <w:sz w:val="16"/>
                <w:szCs w:val="16"/>
              </w:rPr>
              <w:instrText xml:space="preserve"> ADDIN EN.CITE &lt;EndNote&gt;&lt;Cite&gt;&lt;Author&gt;McCarthy&lt;/Author&gt;&lt;Year&gt;2013&lt;/Year&gt;&lt;RecNum&gt;38&lt;/RecNum&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sidR="00922930">
              <w:rPr>
                <w:rFonts w:eastAsia="Times New Roman" w:cstheme="minorHAnsi"/>
                <w:sz w:val="16"/>
                <w:szCs w:val="16"/>
              </w:rPr>
              <w:fldChar w:fldCharType="separate"/>
            </w:r>
            <w:r w:rsidR="00922930">
              <w:rPr>
                <w:rFonts w:eastAsia="Times New Roman" w:cstheme="minorHAnsi"/>
                <w:noProof/>
                <w:sz w:val="16"/>
                <w:szCs w:val="16"/>
              </w:rPr>
              <w:t>{McCarthy 2013 e135}</w:t>
            </w:r>
            <w:r w:rsidR="00922930">
              <w:rPr>
                <w:rFonts w:eastAsia="Times New Roman" w:cstheme="minorHAnsi"/>
                <w:sz w:val="16"/>
                <w:szCs w:val="16"/>
              </w:rPr>
              <w:fldChar w:fldCharType="end"/>
            </w:r>
            <w:r w:rsidRPr="00E67CA9">
              <w:rPr>
                <w:rFonts w:eastAsia="Times New Roman" w:cstheme="minorHAnsi"/>
                <w:sz w:val="16"/>
                <w:szCs w:val="16"/>
              </w:rPr>
              <w:t xml:space="preserve"> </w:t>
            </w:r>
          </w:p>
          <w:p w14:paraId="0C199117" w14:textId="1B1B37E9" w:rsidR="003F3CCF" w:rsidRPr="00E67CA9" w:rsidRDefault="003F3CCF" w:rsidP="00A928A1">
            <w:pPr>
              <w:spacing w:after="0" w:line="240" w:lineRule="auto"/>
              <w:rPr>
                <w:rFonts w:eastAsia="Times New Roman" w:cstheme="minorHAnsi"/>
                <w:sz w:val="16"/>
                <w:szCs w:val="16"/>
              </w:rPr>
            </w:pPr>
            <w:r w:rsidRPr="00E67CA9">
              <w:rPr>
                <w:rFonts w:eastAsia="Times New Roman" w:cstheme="minorHAnsi"/>
                <w:sz w:val="16"/>
                <w:szCs w:val="16"/>
                <w:vertAlign w:val="superscript"/>
              </w:rPr>
              <w:t>3</w:t>
            </w:r>
            <w:r w:rsidRPr="00E67CA9">
              <w:rPr>
                <w:rFonts w:eastAsia="Times New Roman" w:cstheme="minorHAnsi"/>
                <w:sz w:val="16"/>
                <w:szCs w:val="16"/>
              </w:rPr>
              <w:t xml:space="preserve"> </w:t>
            </w:r>
            <w:r w:rsidR="00922930">
              <w:rPr>
                <w:rFonts w:eastAsia="Times New Roman" w:cstheme="minorHAnsi"/>
                <w:sz w:val="16"/>
                <w:szCs w:val="16"/>
              </w:rPr>
              <w:fldChar w:fldCharType="begin"/>
            </w:r>
            <w:r w:rsidR="00922930">
              <w:rPr>
                <w:rFonts w:eastAsia="Times New Roman" w:cstheme="minorHAnsi"/>
                <w:sz w:val="16"/>
                <w:szCs w:val="16"/>
              </w:rPr>
              <w:instrText xml:space="preserve"> ADDIN EN.CITE &lt;EndNote&gt;&lt;Cite&gt;&lt;Author&gt;Simon&lt;/Author&gt;&lt;Year&gt;2011&lt;/Year&gt;&lt;RecNum&gt;21&lt;/RecNum&gt;&lt;DisplayText&gt;{Simon 2011 33}&lt;/DisplayText&gt;&lt;record&gt;&lt;rec-number&gt;21&lt;/rec-number&gt;&lt;foreign-keys&gt;&lt;key app="EN" db-id="z5av02adre92x4eeefppzprdtv90xdfdxzra" timestamp="1660200887"&gt;21&lt;/key&gt;&lt;/foreign-keys&gt;&lt;ref-type name="Journal Article"&gt;17&lt;/ref-type&gt;&lt;contributors&gt;&lt;authors&gt;&lt;author&gt;Simon, P.&lt;/author&gt;&lt;author&gt;Dannaway, D.&lt;/author&gt;&lt;author&gt;Bright, B.&lt;/author&gt;&lt;author&gt;Krous, L.&lt;/author&gt;&lt;author&gt;Wlodaver, A.&lt;/author&gt;&lt;author&gt;Burks, B.&lt;/author&gt;&lt;author&gt;Thi, C.&lt;/author&gt;&lt;author&gt;Milam, J.&lt;/author&gt;&lt;author&gt;Escobedo, M.&lt;/author&gt;&lt;/authors&gt;&lt;/contributors&gt;&lt;titles&gt;&lt;title&gt;Thermal defense of extremely low gestational age newborns during resuscitation: exothermic mattresses vs polyethylene wrap&lt;/title&gt;&lt;secondary-title&gt;J Perinatol&lt;/secondary-title&gt;&lt;/titles&gt;&lt;periodical&gt;&lt;full-title&gt;J Perinatol&lt;/full-title&gt;&lt;/periodical&gt;&lt;pages&gt;33-7&lt;/pages&gt;&lt;volume&gt;31&lt;/volume&gt;&lt;number&gt;1&lt;/number&gt;&lt;dates&gt;&lt;year&gt;2011&lt;/year&gt;&lt;/dates&gt;&lt;accession-num&gt;20410908&lt;/accession-num&gt;&lt;label&gt;33&lt;/label&gt;&lt;urls&gt;&lt;related-urls&gt;&lt;url&gt;https://www.nature.com/articles/jp201056.pdf&lt;/url&gt;&lt;/related-urls&gt;&lt;/urls&gt;&lt;electronic-resource-num&gt;10.1038/jp.2010.56&lt;/electronic-resource-num&gt;&lt;/record&gt;&lt;/Cite&gt;&lt;/EndNote&gt;</w:instrText>
            </w:r>
            <w:r w:rsidR="00922930">
              <w:rPr>
                <w:rFonts w:eastAsia="Times New Roman" w:cstheme="minorHAnsi"/>
                <w:sz w:val="16"/>
                <w:szCs w:val="16"/>
              </w:rPr>
              <w:fldChar w:fldCharType="separate"/>
            </w:r>
            <w:r w:rsidR="00922930">
              <w:rPr>
                <w:rFonts w:eastAsia="Times New Roman" w:cstheme="minorHAnsi"/>
                <w:noProof/>
                <w:sz w:val="16"/>
                <w:szCs w:val="16"/>
              </w:rPr>
              <w:t>{Simon 2011 33}</w:t>
            </w:r>
            <w:r w:rsidR="00922930">
              <w:rPr>
                <w:rFonts w:eastAsia="Times New Roman" w:cstheme="minorHAnsi"/>
                <w:sz w:val="16"/>
                <w:szCs w:val="16"/>
              </w:rPr>
              <w:fldChar w:fldCharType="end"/>
            </w:r>
            <w:r w:rsidRPr="00E67CA9">
              <w:rPr>
                <w:rFonts w:eastAsia="Times New Roman" w:cstheme="minorHAnsi"/>
                <w:sz w:val="16"/>
                <w:szCs w:val="16"/>
              </w:rPr>
              <w:t xml:space="preserve"> </w:t>
            </w:r>
          </w:p>
          <w:p w14:paraId="2F3A09A3" w14:textId="77777777" w:rsidR="005A2EFA" w:rsidRPr="00E67CA9" w:rsidRDefault="00EA639A">
            <w:pPr>
              <w:numPr>
                <w:ilvl w:val="0"/>
                <w:numId w:val="4"/>
              </w:numPr>
              <w:spacing w:after="100" w:afterAutospacing="1" w:line="240" w:lineRule="auto"/>
              <w:rPr>
                <w:rFonts w:eastAsia="Times New Roman" w:cstheme="minorHAnsi"/>
                <w:sz w:val="16"/>
                <w:szCs w:val="16"/>
              </w:rPr>
            </w:pPr>
            <w:r w:rsidRPr="00E67CA9">
              <w:rPr>
                <w:rFonts w:eastAsia="Times New Roman" w:cstheme="minorHAnsi"/>
                <w:sz w:val="16"/>
                <w:szCs w:val="16"/>
              </w:rPr>
              <w:t>One included study that contributed a large proportion of the participants was at high risk of bias</w:t>
            </w:r>
          </w:p>
          <w:p w14:paraId="609085FC" w14:textId="77777777" w:rsidR="005A2EFA" w:rsidRPr="00E67CA9" w:rsidRDefault="00EA639A">
            <w:pPr>
              <w:numPr>
                <w:ilvl w:val="0"/>
                <w:numId w:val="4"/>
              </w:numPr>
              <w:spacing w:before="100" w:beforeAutospacing="1" w:after="100" w:afterAutospacing="1" w:line="240" w:lineRule="auto"/>
              <w:rPr>
                <w:rFonts w:eastAsia="Times New Roman" w:cstheme="minorHAnsi"/>
                <w:sz w:val="16"/>
                <w:szCs w:val="16"/>
              </w:rPr>
            </w:pPr>
            <w:r w:rsidRPr="00E67CA9">
              <w:rPr>
                <w:rFonts w:eastAsia="Times New Roman" w:cstheme="minorHAnsi"/>
                <w:sz w:val="16"/>
                <w:szCs w:val="16"/>
              </w:rPr>
              <w:t>OIS criterion not satisfied</w:t>
            </w:r>
          </w:p>
          <w:p w14:paraId="2370F13C" w14:textId="77777777" w:rsidR="005A2EFA" w:rsidRPr="00E67CA9" w:rsidRDefault="00EA639A">
            <w:pPr>
              <w:numPr>
                <w:ilvl w:val="0"/>
                <w:numId w:val="4"/>
              </w:numPr>
              <w:spacing w:before="100" w:beforeAutospacing="1" w:after="100" w:afterAutospacing="1" w:line="240" w:lineRule="auto"/>
              <w:rPr>
                <w:rFonts w:eastAsia="Times New Roman" w:cstheme="minorHAnsi"/>
                <w:sz w:val="16"/>
                <w:szCs w:val="16"/>
              </w:rPr>
            </w:pPr>
            <w:r w:rsidRPr="00E67CA9">
              <w:rPr>
                <w:rFonts w:eastAsia="Times New Roman" w:cstheme="minorHAnsi"/>
                <w:sz w:val="16"/>
                <w:szCs w:val="16"/>
              </w:rPr>
              <w:t>Study(</w:t>
            </w:r>
            <w:proofErr w:type="spellStart"/>
            <w:r w:rsidRPr="00E67CA9">
              <w:rPr>
                <w:rFonts w:eastAsia="Times New Roman" w:cstheme="minorHAnsi"/>
                <w:sz w:val="16"/>
                <w:szCs w:val="16"/>
              </w:rPr>
              <w:t>ies</w:t>
            </w:r>
            <w:proofErr w:type="spellEnd"/>
            <w:r w:rsidRPr="00E67CA9">
              <w:rPr>
                <w:rFonts w:eastAsia="Times New Roman" w:cstheme="minorHAnsi"/>
                <w:sz w:val="16"/>
                <w:szCs w:val="16"/>
              </w:rPr>
              <w:t>) compared a thermal mattress with use of a plastic bag or wrap</w:t>
            </w:r>
          </w:p>
          <w:p w14:paraId="32CF8773" w14:textId="092DF2C8" w:rsidR="005A2EFA" w:rsidRPr="003F3CCF" w:rsidRDefault="00EA639A">
            <w:pPr>
              <w:numPr>
                <w:ilvl w:val="0"/>
                <w:numId w:val="4"/>
              </w:numPr>
              <w:spacing w:before="100" w:beforeAutospacing="1" w:after="100" w:afterAutospacing="1" w:line="240" w:lineRule="auto"/>
              <w:rPr>
                <w:rFonts w:ascii="Calibri" w:eastAsia="Times New Roman" w:hAnsi="Calibri" w:cs="Calibri"/>
                <w:sz w:val="16"/>
                <w:szCs w:val="16"/>
              </w:rPr>
            </w:pPr>
            <w:r w:rsidRPr="00E67CA9">
              <w:rPr>
                <w:rFonts w:eastAsia="Times New Roman" w:cstheme="minorHAnsi"/>
                <w:sz w:val="16"/>
                <w:szCs w:val="16"/>
              </w:rPr>
              <w:t>Low event rate and wide CIs</w:t>
            </w:r>
          </w:p>
          <w:p w14:paraId="5E8C233D" w14:textId="4D42E40D" w:rsidR="005A2EFA" w:rsidRDefault="00EA639A">
            <w:pPr>
              <w:rPr>
                <w:rFonts w:ascii="Calibri" w:eastAsia="Times New Roman" w:hAnsi="Calibri" w:cs="Calibri"/>
                <w:sz w:val="16"/>
                <w:szCs w:val="16"/>
              </w:rPr>
            </w:pPr>
            <w:r>
              <w:rPr>
                <w:rFonts w:ascii="Calibri" w:eastAsia="Times New Roman" w:hAnsi="Calibri" w:cs="Calibri"/>
                <w:b/>
                <w:bCs/>
                <w:sz w:val="16"/>
                <w:szCs w:val="16"/>
              </w:rPr>
              <w:lastRenderedPageBreak/>
              <w:t xml:space="preserve">The rationale for considering the effect small </w:t>
            </w:r>
            <w:r>
              <w:rPr>
                <w:rFonts w:ascii="Calibri" w:eastAsia="Times New Roman" w:hAnsi="Calibri" w:cs="Calibri"/>
                <w:sz w:val="16"/>
                <w:szCs w:val="16"/>
              </w:rPr>
              <w:t xml:space="preserve">was because the effect size </w:t>
            </w:r>
            <w:proofErr w:type="gramStart"/>
            <w:r>
              <w:rPr>
                <w:rFonts w:ascii="Calibri" w:eastAsia="Times New Roman" w:hAnsi="Calibri" w:cs="Calibri"/>
                <w:sz w:val="16"/>
                <w:szCs w:val="16"/>
              </w:rPr>
              <w:t xml:space="preserve">was considered </w:t>
            </w:r>
            <w:r w:rsidR="003F3CCF">
              <w:rPr>
                <w:rFonts w:ascii="Calibri" w:eastAsia="Times New Roman" w:hAnsi="Calibri" w:cs="Calibri"/>
                <w:sz w:val="16"/>
                <w:szCs w:val="16"/>
              </w:rPr>
              <w:t xml:space="preserve">to </w:t>
            </w:r>
            <w:r w:rsidR="00A928A1">
              <w:rPr>
                <w:rFonts w:ascii="Calibri" w:eastAsia="Times New Roman" w:hAnsi="Calibri" w:cs="Calibri"/>
                <w:sz w:val="16"/>
                <w:szCs w:val="16"/>
              </w:rPr>
              <w:t>be</w:t>
            </w:r>
            <w:proofErr w:type="gramEnd"/>
            <w:r w:rsidR="00A928A1">
              <w:rPr>
                <w:rFonts w:ascii="Calibri" w:eastAsia="Times New Roman" w:hAnsi="Calibri" w:cs="Calibri"/>
                <w:sz w:val="16"/>
                <w:szCs w:val="16"/>
              </w:rPr>
              <w:t xml:space="preserve"> </w:t>
            </w:r>
            <w:r>
              <w:rPr>
                <w:rFonts w:ascii="Calibri" w:eastAsia="Times New Roman" w:hAnsi="Calibri" w:cs="Calibri"/>
                <w:sz w:val="16"/>
                <w:szCs w:val="16"/>
              </w:rPr>
              <w:t xml:space="preserve">possibly clinically important. </w:t>
            </w:r>
            <w:r w:rsidR="003F3CCF">
              <w:rPr>
                <w:rFonts w:ascii="Calibri" w:eastAsia="Times New Roman" w:hAnsi="Calibri" w:cs="Calibri"/>
                <w:sz w:val="16"/>
                <w:szCs w:val="16"/>
              </w:rPr>
              <w:t>The outcome of temperature &gt;38</w:t>
            </w:r>
            <w:r w:rsidR="00E13BD5">
              <w:rPr>
                <w:rFonts w:ascii="Calibri" w:eastAsia="Times New Roman" w:hAnsi="Calibri" w:cs="Calibri"/>
                <w:sz w:val="16"/>
                <w:szCs w:val="16"/>
              </w:rPr>
              <w:t>°C</w:t>
            </w:r>
            <w:r w:rsidR="003F3CCF">
              <w:rPr>
                <w:rFonts w:ascii="Calibri" w:eastAsia="Times New Roman" w:hAnsi="Calibri" w:cs="Calibri"/>
                <w:sz w:val="16"/>
                <w:szCs w:val="16"/>
              </w:rPr>
              <w:t xml:space="preserve"> was considered more likely to cause harm, </w:t>
            </w:r>
            <w:r w:rsidR="00F23632">
              <w:rPr>
                <w:rFonts w:ascii="Calibri" w:eastAsia="Times New Roman" w:hAnsi="Calibri" w:cs="Calibri"/>
                <w:sz w:val="16"/>
                <w:szCs w:val="16"/>
              </w:rPr>
              <w:t xml:space="preserve">but </w:t>
            </w:r>
            <w:r w:rsidR="003F3CCF">
              <w:rPr>
                <w:rFonts w:ascii="Calibri" w:eastAsia="Times New Roman" w:hAnsi="Calibri" w:cs="Calibri"/>
                <w:sz w:val="16"/>
                <w:szCs w:val="16"/>
              </w:rPr>
              <w:t>it was not reported by most studi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71491B" w14:textId="50F58DFD" w:rsidR="005A2EFA" w:rsidRDefault="00EA639A">
            <w:pPr>
              <w:rPr>
                <w:rFonts w:ascii="Calibri" w:eastAsia="Times New Roman" w:hAnsi="Calibri" w:cs="Calibri"/>
                <w:sz w:val="16"/>
                <w:szCs w:val="16"/>
              </w:rPr>
            </w:pPr>
            <w:r>
              <w:rPr>
                <w:rFonts w:ascii="Calibri" w:eastAsia="Times New Roman" w:hAnsi="Calibri" w:cs="Calibri"/>
                <w:sz w:val="16"/>
                <w:szCs w:val="16"/>
              </w:rPr>
              <w:lastRenderedPageBreak/>
              <w:t>Note that the McCarthy 2013 study stopped recruitment after enrolling 58 infants following</w:t>
            </w:r>
            <w:r w:rsidR="003F3CCF">
              <w:rPr>
                <w:rFonts w:ascii="Calibri" w:eastAsia="Times New Roman" w:hAnsi="Calibri" w:cs="Calibri"/>
                <w:sz w:val="16"/>
                <w:szCs w:val="16"/>
              </w:rPr>
              <w:t xml:space="preserve"> a</w:t>
            </w:r>
            <w:r>
              <w:rPr>
                <w:rFonts w:ascii="Calibri" w:eastAsia="Times New Roman" w:hAnsi="Calibri" w:cs="Calibri"/>
                <w:sz w:val="16"/>
                <w:szCs w:val="16"/>
              </w:rPr>
              <w:t xml:space="preserve"> pre-planned review by an external data safety monitoring committee (DSMC).</w:t>
            </w:r>
            <w:r w:rsidR="003F3CCF">
              <w:t xml:space="preserve"> </w:t>
            </w:r>
            <w:r w:rsidR="00922930">
              <w:rPr>
                <w:rFonts w:ascii="Calibri" w:eastAsia="Times New Roman" w:hAnsi="Calibri" w:cs="Calibri"/>
                <w:sz w:val="16"/>
                <w:szCs w:val="16"/>
              </w:rPr>
              <w:fldChar w:fldCharType="begin"/>
            </w:r>
            <w:r w:rsidR="00922930">
              <w:rPr>
                <w:rFonts w:ascii="Calibri" w:eastAsia="Times New Roman" w:hAnsi="Calibri" w:cs="Calibri"/>
                <w:sz w:val="16"/>
                <w:szCs w:val="16"/>
              </w:rPr>
              <w:instrText xml:space="preserve"> ADDIN EN.CITE &lt;EndNote&gt;&lt;Cite&gt;&lt;Author&gt;McCarthy&lt;/Author&gt;&lt;Year&gt;2013&lt;/Year&gt;&lt;RecNum&gt;38&lt;/RecNum&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McCarthy 2013 e135}</w:t>
            </w:r>
            <w:r w:rsidR="00922930">
              <w:rPr>
                <w:rFonts w:ascii="Calibri" w:eastAsia="Times New Roman" w:hAnsi="Calibri" w:cs="Calibri"/>
                <w:sz w:val="16"/>
                <w:szCs w:val="16"/>
              </w:rPr>
              <w:fldChar w:fldCharType="end"/>
            </w:r>
            <w:r>
              <w:rPr>
                <w:rFonts w:ascii="Calibri" w:eastAsia="Times New Roman" w:hAnsi="Calibri" w:cs="Calibri"/>
                <w:sz w:val="16"/>
                <w:szCs w:val="16"/>
              </w:rPr>
              <w:t xml:space="preserve"> T</w:t>
            </w:r>
            <w:r w:rsidR="002C2FEF">
              <w:rPr>
                <w:rFonts w:ascii="Calibri" w:eastAsia="Times New Roman" w:hAnsi="Calibri" w:cs="Calibri"/>
                <w:sz w:val="16"/>
                <w:szCs w:val="16"/>
              </w:rPr>
              <w:t>he</w:t>
            </w:r>
            <w:r>
              <w:rPr>
                <w:rFonts w:ascii="Calibri" w:eastAsia="Times New Roman" w:hAnsi="Calibri" w:cs="Calibri"/>
                <w:sz w:val="16"/>
                <w:szCs w:val="16"/>
              </w:rPr>
              <w:t xml:space="preserve"> DSMC identified that a significant difference between groups for the primary outcome had been determined. It is not clear if the study was stopped early </w:t>
            </w:r>
            <w:r w:rsidR="003F3CCF">
              <w:rPr>
                <w:rFonts w:ascii="Calibri" w:eastAsia="Times New Roman" w:hAnsi="Calibri" w:cs="Calibri"/>
                <w:sz w:val="16"/>
                <w:szCs w:val="16"/>
              </w:rPr>
              <w:t>mainly for concerns about</w:t>
            </w:r>
            <w:r>
              <w:rPr>
                <w:rFonts w:ascii="Calibri" w:eastAsia="Times New Roman" w:hAnsi="Calibri" w:cs="Calibri"/>
                <w:sz w:val="16"/>
                <w:szCs w:val="16"/>
              </w:rPr>
              <w:t xml:space="preserve"> efficacy or </w:t>
            </w:r>
            <w:r w:rsidR="003F3CCF">
              <w:rPr>
                <w:rFonts w:ascii="Calibri" w:eastAsia="Times New Roman" w:hAnsi="Calibri" w:cs="Calibri"/>
                <w:sz w:val="16"/>
                <w:szCs w:val="16"/>
              </w:rPr>
              <w:t xml:space="preserve">concerns about </w:t>
            </w:r>
            <w:r>
              <w:rPr>
                <w:rFonts w:ascii="Calibri" w:eastAsia="Times New Roman" w:hAnsi="Calibri" w:cs="Calibri"/>
                <w:sz w:val="16"/>
                <w:szCs w:val="16"/>
              </w:rPr>
              <w:t>safety.</w:t>
            </w:r>
          </w:p>
          <w:p w14:paraId="4C97F39B" w14:textId="2D073543" w:rsidR="005A2EFA" w:rsidRDefault="00EA639A">
            <w:pPr>
              <w:rPr>
                <w:rFonts w:ascii="Calibri" w:eastAsia="Times New Roman" w:hAnsi="Calibri" w:cs="Calibri"/>
                <w:sz w:val="16"/>
                <w:szCs w:val="16"/>
              </w:rPr>
            </w:pPr>
            <w:r>
              <w:rPr>
                <w:rFonts w:ascii="Calibri" w:eastAsia="Times New Roman" w:hAnsi="Calibri" w:cs="Calibri"/>
                <w:sz w:val="16"/>
                <w:szCs w:val="16"/>
              </w:rPr>
              <w:t>I</w:t>
            </w:r>
            <w:r w:rsidR="003F3CCF">
              <w:rPr>
                <w:rFonts w:ascii="Calibri" w:eastAsia="Times New Roman" w:hAnsi="Calibri" w:cs="Calibri"/>
                <w:sz w:val="16"/>
                <w:szCs w:val="16"/>
              </w:rPr>
              <w:t>n both the McCarthy 2013 and Chawla 2011 studies, i</w:t>
            </w:r>
            <w:r>
              <w:rPr>
                <w:rFonts w:ascii="Calibri" w:eastAsia="Times New Roman" w:hAnsi="Calibri" w:cs="Calibri"/>
                <w:sz w:val="16"/>
                <w:szCs w:val="16"/>
              </w:rPr>
              <w:t xml:space="preserve">nfants in both the thermal mattress and control groups were equally exposed to additional thermoregulation measures, for example radiant warmer. </w:t>
            </w:r>
            <w:r w:rsidR="006E2EF5">
              <w:rPr>
                <w:rFonts w:ascii="Calibri" w:eastAsia="Times New Roman" w:hAnsi="Calibri" w:cs="Calibri"/>
                <w:sz w:val="16"/>
                <w:szCs w:val="16"/>
              </w:rPr>
              <w:t>S</w:t>
            </w:r>
            <w:r>
              <w:rPr>
                <w:rFonts w:ascii="Calibri" w:eastAsia="Times New Roman" w:hAnsi="Calibri" w:cs="Calibri"/>
                <w:sz w:val="16"/>
                <w:szCs w:val="16"/>
              </w:rPr>
              <w:t xml:space="preserve">ome </w:t>
            </w:r>
            <w:r w:rsidR="00922930">
              <w:rPr>
                <w:rFonts w:ascii="Calibri" w:eastAsia="Times New Roman" w:hAnsi="Calibri" w:cs="Calibri"/>
                <w:sz w:val="16"/>
                <w:szCs w:val="16"/>
              </w:rPr>
              <w:fldChar w:fldCharType="begin"/>
            </w:r>
            <w:r w:rsidR="00922930">
              <w:rPr>
                <w:rFonts w:ascii="Calibri" w:eastAsia="Times New Roman" w:hAnsi="Calibri" w:cs="Calibri"/>
                <w:sz w:val="16"/>
                <w:szCs w:val="16"/>
              </w:rPr>
              <w:instrText xml:space="preserve"> ADDIN EN.CITE &lt;EndNote&gt;&lt;Cite&gt;&lt;Author&gt;Chawla&lt;/Author&gt;&lt;Year&gt;2011&lt;/Year&gt;&lt;RecNum&gt;34&lt;/RecNum&gt;&lt;DisplayText&gt;{Chawla 2011 780}&lt;/DisplayText&gt;&lt;record&gt;&lt;rec-number&gt;34&lt;/rec-number&gt;&lt;foreign-keys&gt;&lt;key app="EN" db-id="z5av02adre92x4eeefppzprdtv90xdfdxzra" timestamp="1660202088"&gt;34&lt;/key&gt;&lt;/foreign-keys&gt;&lt;ref-type name="Journal Article"&gt;17&lt;/ref-type&gt;&lt;contributors&gt;&lt;authors&gt;&lt;author&gt;Chawla, S.&lt;/author&gt;&lt;author&gt;Amaram, A.&lt;/author&gt;&lt;author&gt;Gopal, S. P.&lt;/author&gt;&lt;author&gt;Natarajan, G.&lt;/author&gt;&lt;/authors&gt;&lt;/contributors&gt;&lt;titles&gt;&lt;title&gt;Safety and efficacy of Trans-warmer mattress for preterm neonates: results of a randomized controlled trial&lt;/title&gt;&lt;secondary-title&gt;J Perinatol&lt;/secondary-title&gt;&lt;/titles&gt;&lt;periodical&gt;&lt;full-title&gt;J Perinatol&lt;/full-title&gt;&lt;/periodical&gt;&lt;pages&gt;780-4&lt;/pages&gt;&lt;volume&gt;31&lt;/volume&gt;&lt;number&gt;12&lt;/number&gt;&lt;dates&gt;&lt;year&gt;2011&lt;/year&gt;&lt;/dates&gt;&lt;accession-num&gt;21527905&lt;/accession-num&gt;&lt;label&gt;780&lt;/label&gt;&lt;urls&gt;&lt;related-urls&gt;&lt;url&gt;https://www.nature.com/articles/jp201133.pdf&lt;/url&gt;&lt;/related-urls&gt;&lt;/urls&gt;&lt;electronic-resource-num&gt;10.1038/jp.2011.33&lt;/electronic-resource-num&gt;&lt;/record&gt;&lt;/Cite&gt;&lt;/EndNote&gt;</w:instrText>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Chawla 2011 780}</w:t>
            </w:r>
            <w:r w:rsidR="00922930">
              <w:rPr>
                <w:rFonts w:ascii="Calibri" w:eastAsia="Times New Roman" w:hAnsi="Calibri" w:cs="Calibri"/>
                <w:sz w:val="16"/>
                <w:szCs w:val="16"/>
              </w:rPr>
              <w:fldChar w:fldCharType="end"/>
            </w:r>
            <w:r w:rsidR="006E2EF5" w:rsidRPr="006E2EF5">
              <w:rPr>
                <w:rFonts w:ascii="Calibri" w:eastAsia="Times New Roman" w:hAnsi="Calibri" w:cs="Calibri"/>
                <w:sz w:val="16"/>
                <w:szCs w:val="16"/>
              </w:rPr>
              <w:t xml:space="preserve"> </w:t>
            </w:r>
            <w:r w:rsidR="006E2EF5">
              <w:rPr>
                <w:rFonts w:ascii="Calibri" w:eastAsia="Times New Roman" w:hAnsi="Calibri" w:cs="Calibri"/>
                <w:sz w:val="16"/>
                <w:szCs w:val="16"/>
              </w:rPr>
              <w:t xml:space="preserve">or all </w:t>
            </w:r>
            <w:r w:rsidR="00922930">
              <w:rPr>
                <w:rFonts w:ascii="Calibri" w:eastAsia="Times New Roman" w:hAnsi="Calibri" w:cs="Calibri"/>
                <w:sz w:val="16"/>
                <w:szCs w:val="16"/>
              </w:rPr>
              <w:fldChar w:fldCharType="begin"/>
            </w:r>
            <w:r w:rsidR="00922930">
              <w:rPr>
                <w:rFonts w:ascii="Calibri" w:eastAsia="Times New Roman" w:hAnsi="Calibri" w:cs="Calibri"/>
                <w:sz w:val="16"/>
                <w:szCs w:val="16"/>
              </w:rPr>
              <w:instrText xml:space="preserve"> ADDIN EN.CITE &lt;EndNote&gt;&lt;Cite&gt;&lt;Author&gt;McCarthy&lt;/Author&gt;&lt;Year&gt;2013&lt;/Year&gt;&lt;RecNum&gt;38&lt;/RecNum&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McCarthy 2013 e135}</w:t>
            </w:r>
            <w:r w:rsidR="00922930">
              <w:rPr>
                <w:rFonts w:ascii="Calibri" w:eastAsia="Times New Roman" w:hAnsi="Calibri" w:cs="Calibri"/>
                <w:sz w:val="16"/>
                <w:szCs w:val="16"/>
              </w:rPr>
              <w:fldChar w:fldCharType="end"/>
            </w:r>
            <w:r w:rsidR="006E2EF5" w:rsidRPr="006E2EF5">
              <w:rPr>
                <w:rFonts w:ascii="Calibri" w:eastAsia="Times New Roman" w:hAnsi="Calibri" w:cs="Calibri"/>
                <w:sz w:val="16"/>
                <w:szCs w:val="16"/>
              </w:rPr>
              <w:t xml:space="preserve"> </w:t>
            </w:r>
            <w:r>
              <w:rPr>
                <w:rFonts w:ascii="Calibri" w:eastAsia="Times New Roman" w:hAnsi="Calibri" w:cs="Calibri"/>
                <w:sz w:val="16"/>
                <w:szCs w:val="16"/>
              </w:rPr>
              <w:t xml:space="preserve">infants in each group were managed with a plastic bag. These additional measures may have affected </w:t>
            </w:r>
            <w:r w:rsidR="006E2EF5">
              <w:rPr>
                <w:rFonts w:ascii="Calibri" w:eastAsia="Times New Roman" w:hAnsi="Calibri" w:cs="Calibri"/>
                <w:sz w:val="16"/>
                <w:szCs w:val="16"/>
              </w:rPr>
              <w:t>body temperatures.</w:t>
            </w:r>
          </w:p>
          <w:p w14:paraId="6FEEDD14" w14:textId="0FD843BC" w:rsidR="005A2EFA" w:rsidRDefault="006E2EF5">
            <w:pPr>
              <w:rPr>
                <w:rFonts w:ascii="Calibri" w:eastAsia="Times New Roman" w:hAnsi="Calibri" w:cs="Calibri"/>
                <w:sz w:val="16"/>
                <w:szCs w:val="16"/>
              </w:rPr>
            </w:pPr>
            <w:r>
              <w:rPr>
                <w:rFonts w:ascii="Calibri" w:eastAsia="Times New Roman" w:hAnsi="Calibri" w:cs="Calibri"/>
                <w:sz w:val="16"/>
                <w:szCs w:val="16"/>
              </w:rPr>
              <w:t>T</w:t>
            </w:r>
            <w:r w:rsidR="00EA639A">
              <w:rPr>
                <w:rFonts w:ascii="Calibri" w:eastAsia="Times New Roman" w:hAnsi="Calibri" w:cs="Calibri"/>
                <w:sz w:val="16"/>
                <w:szCs w:val="16"/>
              </w:rPr>
              <w:t xml:space="preserve">he effect size </w:t>
            </w:r>
            <w:r>
              <w:rPr>
                <w:rFonts w:ascii="Calibri" w:eastAsia="Times New Roman" w:hAnsi="Calibri" w:cs="Calibri"/>
                <w:sz w:val="16"/>
                <w:szCs w:val="16"/>
              </w:rPr>
              <w:t xml:space="preserve">(for benefit or harm) may be different </w:t>
            </w:r>
            <w:r w:rsidR="00EA639A">
              <w:rPr>
                <w:rFonts w:ascii="Calibri" w:eastAsia="Times New Roman" w:hAnsi="Calibri" w:cs="Calibri"/>
                <w:sz w:val="16"/>
                <w:szCs w:val="16"/>
              </w:rPr>
              <w:t>in the presence of additional or fewer co-interventions</w:t>
            </w:r>
            <w:r>
              <w:rPr>
                <w:rFonts w:ascii="Calibri" w:eastAsia="Times New Roman" w:hAnsi="Calibri" w:cs="Calibri"/>
                <w:sz w:val="16"/>
                <w:szCs w:val="16"/>
              </w:rPr>
              <w:t>, and caution is warranted to ensure that the target of normal temperature is being met.</w:t>
            </w:r>
          </w:p>
          <w:p w14:paraId="41C4571F" w14:textId="31571449" w:rsidR="005A2EFA" w:rsidRDefault="00EA639A">
            <w:pPr>
              <w:rPr>
                <w:rFonts w:ascii="Calibri" w:eastAsia="Times New Roman" w:hAnsi="Calibri" w:cs="Calibri"/>
                <w:sz w:val="16"/>
                <w:szCs w:val="16"/>
              </w:rPr>
            </w:pPr>
            <w:r>
              <w:rPr>
                <w:rFonts w:ascii="Calibri" w:eastAsia="Times New Roman" w:hAnsi="Calibri" w:cs="Calibri"/>
                <w:sz w:val="16"/>
                <w:szCs w:val="16"/>
              </w:rPr>
              <w:t>To under</w:t>
            </w:r>
            <w:r w:rsidR="00C92AB3">
              <w:rPr>
                <w:rFonts w:ascii="Calibri" w:eastAsia="Times New Roman" w:hAnsi="Calibri" w:cs="Calibri"/>
                <w:sz w:val="16"/>
                <w:szCs w:val="16"/>
              </w:rPr>
              <w:t>score</w:t>
            </w:r>
            <w:r>
              <w:rPr>
                <w:rFonts w:ascii="Calibri" w:eastAsia="Times New Roman" w:hAnsi="Calibri" w:cs="Calibri"/>
                <w:sz w:val="16"/>
                <w:szCs w:val="16"/>
              </w:rPr>
              <w:t xml:space="preserve"> the importance for careful </w:t>
            </w:r>
            <w:r w:rsidR="003F3CCF">
              <w:rPr>
                <w:rFonts w:ascii="Calibri" w:eastAsia="Times New Roman" w:hAnsi="Calibri" w:cs="Calibri"/>
                <w:sz w:val="16"/>
                <w:szCs w:val="16"/>
              </w:rPr>
              <w:t>monitoring</w:t>
            </w:r>
            <w:r>
              <w:rPr>
                <w:rFonts w:ascii="Calibri" w:eastAsia="Times New Roman" w:hAnsi="Calibri" w:cs="Calibri"/>
                <w:sz w:val="16"/>
                <w:szCs w:val="16"/>
              </w:rPr>
              <w:t xml:space="preserve"> when a thermal mattress is used in </w:t>
            </w:r>
            <w:r w:rsidR="003F3CCF">
              <w:rPr>
                <w:rFonts w:ascii="Calibri" w:eastAsia="Times New Roman" w:hAnsi="Calibri" w:cs="Calibri"/>
                <w:sz w:val="16"/>
                <w:szCs w:val="16"/>
              </w:rPr>
              <w:t>conjunction</w:t>
            </w:r>
            <w:r>
              <w:rPr>
                <w:rFonts w:ascii="Calibri" w:eastAsia="Times New Roman" w:hAnsi="Calibri" w:cs="Calibri"/>
                <w:sz w:val="16"/>
                <w:szCs w:val="16"/>
              </w:rPr>
              <w:t xml:space="preserve"> with a radiant warmer the </w:t>
            </w:r>
            <w:r w:rsidR="003F3CCF">
              <w:rPr>
                <w:rFonts w:ascii="Calibri" w:eastAsia="Times New Roman" w:hAnsi="Calibri" w:cs="Calibri"/>
                <w:sz w:val="16"/>
                <w:szCs w:val="16"/>
              </w:rPr>
              <w:t>British</w:t>
            </w:r>
            <w:r>
              <w:rPr>
                <w:rFonts w:ascii="Calibri" w:eastAsia="Times New Roman" w:hAnsi="Calibri" w:cs="Calibri"/>
                <w:sz w:val="16"/>
                <w:szCs w:val="16"/>
              </w:rPr>
              <w:t xml:space="preserve"> Association of Perinatal Medicine (BAPM) has warned users to be aware of the risk of hyperthermia and skin burns. ( </w:t>
            </w:r>
            <w:hyperlink r:id="rId5" w:history="1">
              <w:r>
                <w:rPr>
                  <w:rStyle w:val="Hyperlink"/>
                  <w:rFonts w:ascii="Calibri" w:eastAsia="Times New Roman" w:hAnsi="Calibri" w:cs="Calibri"/>
                  <w:sz w:val="16"/>
                  <w:szCs w:val="16"/>
                  <w:u w:val="none"/>
                </w:rPr>
                <w:t>Safety Issue - Transwarmer Mattresses | British Association of Perinatal Medicine (bapm.org)</w:t>
              </w:r>
            </w:hyperlink>
            <w:r>
              <w:rPr>
                <w:rFonts w:ascii="Calibri" w:eastAsia="Times New Roman" w:hAnsi="Calibri" w:cs="Calibri"/>
                <w:sz w:val="16"/>
                <w:szCs w:val="16"/>
              </w:rPr>
              <w:t xml:space="preserve"> ww.bapm.org/articles/44-safety-issue-transwarmer-mattresses.</w:t>
            </w:r>
            <w:r w:rsidR="00C92AB3">
              <w:rPr>
                <w:rFonts w:ascii="Calibri" w:eastAsia="Times New Roman" w:hAnsi="Calibri" w:cs="Calibri"/>
                <w:sz w:val="16"/>
                <w:szCs w:val="16"/>
              </w:rPr>
              <w:t xml:space="preserve"> Manufacturer’s instructions also advise against the use of any other heat source while using the </w:t>
            </w:r>
            <w:proofErr w:type="spellStart"/>
            <w:r w:rsidR="00C92AB3">
              <w:rPr>
                <w:rFonts w:ascii="Calibri" w:eastAsia="Times New Roman" w:hAnsi="Calibri" w:cs="Calibri"/>
                <w:sz w:val="16"/>
                <w:szCs w:val="16"/>
              </w:rPr>
              <w:t>Transwarmer</w:t>
            </w:r>
            <w:r w:rsidR="00C92AB3">
              <w:t>®</w:t>
            </w:r>
            <w:r w:rsidR="00C92AB3">
              <w:rPr>
                <w:rFonts w:ascii="Calibri" w:eastAsia="Times New Roman" w:hAnsi="Calibri" w:cs="Calibri"/>
                <w:sz w:val="16"/>
                <w:szCs w:val="16"/>
              </w:rPr>
              <w:t>mattress</w:t>
            </w:r>
            <w:proofErr w:type="spellEnd"/>
            <w:r w:rsidR="00C92AB3">
              <w:rPr>
                <w:rFonts w:ascii="Calibri" w:eastAsia="Times New Roman" w:hAnsi="Calibri" w:cs="Calibri"/>
                <w:sz w:val="16"/>
                <w:szCs w:val="16"/>
              </w:rPr>
              <w:t>.</w:t>
            </w:r>
            <w:r w:rsidR="00C92AB3">
              <w:t xml:space="preserve"> </w:t>
            </w:r>
            <w:hyperlink r:id="rId6" w:history="1">
              <w:r w:rsidR="00C92AB3" w:rsidRPr="0081544E">
                <w:rPr>
                  <w:rStyle w:val="Hyperlink"/>
                  <w:rFonts w:ascii="Calibri" w:eastAsia="Times New Roman" w:hAnsi="Calibri" w:cs="Calibri"/>
                  <w:sz w:val="16"/>
                  <w:szCs w:val="16"/>
                </w:rPr>
                <w:t>https://www.coopersurgical.com/product-resources/ef950206-9f7e-4dcf-a3d7-cb79379ed189_TransWarmer-Infant-Transport-Matterss-Instructions-for-Use.pdf</w:t>
              </w:r>
            </w:hyperlink>
          </w:p>
          <w:p w14:paraId="39A440AD" w14:textId="0BEDEDB1" w:rsidR="00C92AB3" w:rsidRDefault="00C92AB3">
            <w:pPr>
              <w:rPr>
                <w:rFonts w:ascii="Calibri" w:eastAsia="Times New Roman" w:hAnsi="Calibri" w:cs="Calibri"/>
                <w:sz w:val="16"/>
                <w:szCs w:val="16"/>
              </w:rPr>
            </w:pPr>
          </w:p>
        </w:tc>
      </w:tr>
      <w:tr w:rsidR="005A2EFA" w14:paraId="25965250"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E41E655" w14:textId="77777777" w:rsidR="005A2EFA" w:rsidRDefault="00EA639A" w:rsidP="000D36EE">
            <w:pPr>
              <w:pStyle w:val="Heading2"/>
              <w:keepNext/>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412E3AE6" w14:textId="77777777" w:rsidR="005A2EFA" w:rsidRDefault="00EA639A" w:rsidP="000D36EE">
            <w:pPr>
              <w:pStyle w:val="Subtitle1"/>
              <w:keepNext/>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5A2EFA" w14:paraId="01F94707"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E088DA" w14:textId="77777777" w:rsidR="005A2EFA" w:rsidRDefault="00EA639A" w:rsidP="000D36EE">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EED91A" w14:textId="77777777" w:rsidR="005A2EFA" w:rsidRDefault="00EA639A" w:rsidP="000D36EE">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0BA658" w14:textId="77777777" w:rsidR="005A2EFA" w:rsidRDefault="00EA639A" w:rsidP="000D36EE">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0F4F4D57" w14:textId="77777777" w:rsidTr="006E2EF5">
        <w:trPr>
          <w:divId w:val="368653322"/>
          <w:trHeight w:val="64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268ED7" w14:textId="7255FB75" w:rsidR="005A2EFA" w:rsidRDefault="00EA639A">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42A9E6" w14:textId="77777777" w:rsidR="005A2EFA" w:rsidRDefault="00EA639A">
            <w:pPr>
              <w:rPr>
                <w:rFonts w:ascii="Calibri" w:eastAsia="Times New Roman" w:hAnsi="Calibri" w:cs="Calibri"/>
                <w:sz w:val="16"/>
                <w:szCs w:val="16"/>
              </w:rPr>
            </w:pPr>
            <w:r>
              <w:rPr>
                <w:rFonts w:ascii="Calibri" w:eastAsia="Times New Roman" w:hAnsi="Calibri" w:cs="Calibri"/>
                <w:sz w:val="16"/>
                <w:szCs w:val="16"/>
              </w:rPr>
              <w:t xml:space="preserve">The certainty of evidence for the two primary outcomes was very low to moderate and for secondary outcomes was very low to moderat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7C943A" w14:textId="6039CA3C" w:rsidR="005A2EFA" w:rsidRDefault="005A2EFA">
            <w:pPr>
              <w:rPr>
                <w:rFonts w:ascii="Calibri" w:eastAsia="Times New Roman" w:hAnsi="Calibri" w:cs="Calibri"/>
                <w:sz w:val="16"/>
                <w:szCs w:val="16"/>
              </w:rPr>
            </w:pPr>
          </w:p>
        </w:tc>
      </w:tr>
      <w:tr w:rsidR="005A2EFA" w14:paraId="492839E5"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056B508"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496BD71C" w14:textId="77777777" w:rsidR="005A2EFA" w:rsidRDefault="00EA639A">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5A2EFA" w14:paraId="32025E23"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41CF2C"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B5A1AE"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0849C2"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39B30A5D"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E22335" w14:textId="4A49333F" w:rsidR="005A2EFA" w:rsidRDefault="00EA639A">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ossibly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ortant uncertainty or variability</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mportant uncertainty or variabilit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6D6E76" w14:textId="466B356F" w:rsidR="005A2EFA" w:rsidRDefault="00EA639A">
            <w:pPr>
              <w:rPr>
                <w:rFonts w:ascii="Calibri" w:eastAsia="Times New Roman" w:hAnsi="Calibri" w:cs="Calibri"/>
                <w:sz w:val="16"/>
                <w:szCs w:val="16"/>
              </w:rPr>
            </w:pPr>
            <w:r>
              <w:rPr>
                <w:rFonts w:ascii="Calibri" w:eastAsia="Times New Roman" w:hAnsi="Calibri" w:cs="Calibri"/>
                <w:sz w:val="16"/>
                <w:szCs w:val="16"/>
              </w:rPr>
              <w:t>The outcome of survival to hospital discharge (or its converse, mortality) have been judged by both care givers and parents to be the highest ranked outcomes of importance.</w:t>
            </w:r>
            <w:r w:rsidRPr="00F23632">
              <w:rPr>
                <w:rFonts w:ascii="Calibri" w:eastAsia="Times New Roman" w:hAnsi="Calibri" w:cs="Calibri"/>
                <w:sz w:val="16"/>
                <w:szCs w:val="16"/>
              </w:rPr>
              <w:t xml:space="preserve"> </w:t>
            </w:r>
            <w:r w:rsidR="00922930" w:rsidRPr="00F23632">
              <w:rPr>
                <w:rFonts w:ascii="Calibri" w:eastAsia="Times New Roman" w:hAnsi="Calibri" w:cs="Calibri"/>
                <w:sz w:val="16"/>
                <w:szCs w:val="16"/>
              </w:rPr>
              <w:fldChar w:fldCharType="begin">
                <w:fldData xml:space="preserve">PEVuZE5vdGU+PENpdGU+PEF1dGhvcj5TdHJhbmQ8L0F1dGhvcj48WWVhcj4yMDIwPC9ZZWFyPjxS
ZWNOdW0+NTI8L1JlY051bT48RGlzcGxheVRleHQ+e1N0cmFuZCAyMDIwIEYzMjgsIFdlYmJlIDIw
MjAgNDI1fTwvRGlzcGxheVRleHQ+PHJlY29yZD48cmVjLW51bWJlcj41MjwvcmVjLW51bWJlcj48
Zm9yZWlnbi1rZXlzPjxrZXkgYXBwPSJFTiIgZGItaWQ9Ino1YXYwMmFkcmU5Mng0ZWVlZnBwenBy
ZHR2OTB4ZGZkeHpyYSIgdGltZXN0YW1wPSIxNjYzNzg4MjEyIj41Mj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L3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L3JlbGF0ZWQt
dXJscz48L3VybHM+PGVsZWN0cm9uaWMtcmVzb3VyY2UtbnVtPjEwLjExMzYvYXJjaGRpc2NoaWxk
LTIwMTktMzE2OTQyPC9lbGVjdHJvbmljLXJlc291cmNlLW51bT48cmVtb3RlLWRhdGFiYXNlLXBy
b3ZpZGVyPk5MTTwvcmVtb3RlLWRhdGFiYXNlLXByb3ZpZGVyPjxsYW5ndWFnZT5lbmc8L2xhbmd1
YWdlPjwvcmVjb3JkPjwvQ2l0ZT48Q2l0ZT48QXV0aG9yPldlYmJlPC9BdXRob3I+PFllYXI+MjAy
MDwvWWVhcj48UmVjTnVtPjUzPC9SZWNOdW0+PHJlY29yZD48cmVjLW51bWJlcj41MzwvcmVjLW51
bWJlcj48Zm9yZWlnbi1rZXlzPjxrZXkgYXBwPSJFTiIgZGItaWQ9Ino1YXYwMmFkcmU5Mng0ZWVl
ZnBwenByZHR2OTB4ZGZkeHpyYSIgdGltZXN0YW1wPSIxNjYzNzg4MzAzIj41Mzwva2V5PjwvZm9y
ZWlnbi1rZXlzPjxyZWYtdHlwZSBuYW1lPSJKb3VybmFsIEFydGljbGUiPjE3PC9yZWYtdHlwZT48
Y29udHJpYnV0b3JzPjxhdXRob3JzPjxhdXRob3I+V2ViYmUsIEouIFcuIEguPC9hdXRob3I+PGF1
dGhvcj5EdWZmeSwgSi4gTS4gTi48L2F1dGhvcj48YXV0aG9yPkFmb25zbywgRS48L2F1dGhvcj48
YXV0aG9yPkFsLU11emFmZmFyLCBJLjwvYXV0aG9yPjxhdXRob3I+QnJ1bnRvbiwgRy48L2F1dGhv
cj48YXV0aG9yPkdyZWVub3VnaCwgQS48L2F1dGhvcj48YXV0aG9yPkhhbGwsIE4uIEouPC9hdXRo
b3I+PGF1dGhvcj5LbmlnaHQsIE0uPC9hdXRob3I+PGF1dGhvcj5MYXRvdXIsIEouIE0uPC9hdXRo
b3I+PGF1dGhvcj5MZWUtRGF2ZXksIEMuPC9hdXRob3I+PGF1dGhvcj5NYXJsb3csIE4uPC9hdXRo
b3I+PGF1dGhvcj5Ob2FrZXMsIEwuPC9hdXRob3I+PGF1dGhvcj5OeWN5aywgSi48L2F1dGhvcj48
YXV0aG9yPlJpY2hhcmQtTMO2bmR0LCBBLjwvYXV0aG9yPjxhdXRob3I+V2lsbHMtRXZlLCBCLjwv
YXV0aG9yPjxhdXRob3I+TW9kaSwgTi48L2F1dGhvcj48YXV0aG9yPkdhbGUsIEMuPC9hdXRob3I+
PC9hdXRob3JzPjwvY29udHJpYnV0b3JzPjxhdXRoLWFkZHJlc3M+QWNhZGVtaWMgTmVvbmF0YWwg
TWVkaWNpbmUsIEltcGVyaWFsIENvbGxlZ2UgTG9uZG9uLCBMb25kb24sIFVLIGoud2ViYmVAaW1w
ZXJpYWwuYWMudWsuJiN4RDtOdWZmaWVsZCBEZXBhcnRtZW50IG9mIFByaW1hcnkgQ2FyZSBIZWFs
dGggU2NpZW5jZXMsIFVuaXZlcnNpdHkgb2YgT3hmb3JkLCBPeGZvcmQsIE94Zm9yZHNoaXJlLCBV
Sy4mI3hEO05lb25hdGFsIFVuaXQsIFJvc2llIEhvc3BpdGFsLCBDYW1icmlkZ2UsIENhbWJyaWRn
ZXNoaXJlLCBVSy4mI3hEO1RoZSBOZW9uYXRhbCBVbml0LCBSb3lhbCBHbGFtb3JnYW4gSG9zcGl0
YWwsIExsYW50cmlzYW50LCBSaG9uZGRhIEN5bm9uIFRhZiwgVUsuJiN4RDtVQ0wgSW5zdGl0dXRl
IG9mIEVkdWNhdGlvbiBDZW50cmUgZm9yIExvbmdpdHVkaW5hbCBTdHVkaWVzLCBMb25kb24sIFVL
LiYjeEQ7RGVwYXJ0bWVudCBvZiBXb21lbiBhbmQgQ2hpbGRyZW4mYXBvcztzIEhlYWx0aCwgU2No
b29sIG9mIExpZmUgU2NpZW5jZXMsIEZhY3VsdHkgb2YgTGlmZSBTY2llbmNlcyBhbmQgTWVkaWNp
bmUsIEtpbmcmYXBvcztzIENvbGxlZ2UgTG9uZG9uLCBMb25kb24sIFVLLiYjeEQ7UGFlZGlhdHJp
YyBTdXJnZXJ5LCBTb3V0aGFtcHRvbiBHZW5lcmFsIEhvc3BpdGFsLCBTb3V0aGFtcHRvbiwgVUsu
JiN4RDtOYXRpb25hbCBQZXJpbmF0YWwgRXBpZGVtaW9sb2d5IFVuaXQsIE94Zm9yZCwgVUsuJiN4
RDtTY2hvb2wgb2YgTnVyc2luZyBhbmQgTWlkd2lmZXJ5LCBGYWN1bHR5IG9mIEhlYWx0aCwgRWR1
Y2F0aW9uIGFuZCBTb2NpZXR5LCBQbHltb3V0aCBVbml2ZXJzaXR5LCBQbHltb3V0aCwgRGV2b24s
IFVLLiYjeEQ7U2Nob29sIG9mIE51cnNpbmcgYW5kIE1pZHdpZmVyeSwgRmFjdWx0eSBvZiBIZWFs
dGggU2NpZW5jZXMsIEN1cnRpbiBVbml2ZXJzaXR5LCBQZXJ0aCwgV2VzdGVybiBBdXN0cmFsaWEs
IEF1c3RyYWxpYS4mI3hEO0JsaXNzLCBMb25kb24sIFVLLiYjeEQ7SW5zdGl0dXRlIGZvciBXb21l
biZhcG9zO3MgSGVhbHRoLCBVbml2ZXJzaXR5IENvbGxlZ2UgTG9uZG9uLCBMb25kb24sIFVLLiYj
eEQ7UGFyZW50IG9mIE5lb25hdGFsIFBhdGllbnQsIExvbmRvbiwgVUsuJiN4RDtOZW9uYXRhbCBV
bml0LCBCaXJtaW5naGFtIENpdHkgSG9zcGl0YWwsIEJpcm1pbmdoYW0sIFVLLiYjeEQ7Rm9ybWVy
IG5lb25hdGFsIHBhdGllbnQsIExvbmRvbiwgVUsuJiN4RDtOZW9uYXRhbCBNZWRpY2luZSwgSW1w
ZXJpYWwgQ29sbGVnZSBMb25kb24sIExvbmRvbiwgVUsuJiN4RDtBY2FkZW1pYyBOZW9uYXRhbCBN
ZWRpY2luZSwgSW1wZXJpYWwgQ29sbGVnZSBMb25kb24sIExvbmRvbiwgVUsuPC9hdXRoLWFkZHJl
c3M+PHRpdGxlcz48dGl0bGU+Q29yZSBvdXRjb21lcyBpbiBuZW9uYXRvbG9neTogZGV2ZWxvcG1l
bnQgb2YgYSBjb3JlIG91dGNvbWUgc2V0IGZvciBuZW9uYXRhbCByZXNlYXJjaDwvdGl0bGU+PHNl
Y29uZGFyeS10aXRsZT5BcmNoIERpcyBDaGlsZCBGZXRhbCBOZW9uYXRhbCBFZDwvc2Vjb25kYXJ5
LXRpdGxlPjwvdGl0bGVzPjxwZXJpb2RpY2FsPjxmdWxsLXRpdGxlPkFyY2ggRGlzIENoaWxkIEZl
dGFsIE5lb25hdGFsIEVkPC9mdWxsLXRpdGxlPjwvcGVyaW9kaWNhbD48cGFnZXM+NDI1LTQzMTwv
cGFnZXM+PHZvbHVtZT4xMDU8L3ZvbHVtZT48bnVtYmVyPjQ8L251bWJlcj48ZWRpdGlvbj4yMDE5
LzExLzE3PC9lZGl0aW9uPjxzZWN0aW9uPjQyNTwvc2VjdGlvbj48a2V5d29yZHM+PGtleXdvcmQ+
KkJpb21lZGljYWwgUmVzZWFyY2g8L2tleXdvcmQ+PGtleXdvcmQ+SHVtYW5zPC9rZXl3b3JkPjxr
ZXl3b3JkPkluZmFudDwva2V5d29yZD48a2V5d29yZD4qTmVvbmF0b2xvZ3k8L2tleXdvcmQ+PGtl
eXdvcmQ+Kk91dGNvbWUgQXNzZXNzbWVudCwgSGVhbHRoIENhcmU8L2tleXdvcmQ+PGtleXdvcmQ+
ZXZpZGVuY2UgYmFzZWQgbWVkaWNpbmU8L2tleXdvcmQ+PGtleXdvcmQ+bmVvbmF0b2xvZ3k8L2tl
eXdvcmQ+PGtleXdvcmQ+b3V0Y29tZXMgcmVzZWFyY2g8L2tleXdvcmQ+PGtleXdvcmQ+YW4gZWR1
Y2F0aW9uYWwgY29uZmVyZW5jZSBhbmQgaGFzIHJlY2VpdmVkIGEgcmVzZWFyY2ggZ3JhbnQgZnJv
bSBNYXNvbiBNZWRpY2FsPC9rZXl3b3JkPjxrZXl3b3JkPlJlc2VhcmNoIEZvdW5kYXRpb24uIEFH
IGhhcyBoZWxkIGdyYW50cyBmcm9tIHZhcmlvdXMgbWFudWZhY3R1cmVycyAoQWJib3R0PC9rZXl3
b3JkPjxrZXl3b3JkPkxhYm9yYXRvcmllcywgTWVkSW1tdW5lKSBhbmQgdmVudGlsYXRvciBtYW51
ZmFjdHVyZXJzIChTTEUpLiBBRyBoYXMgcmVjZWl2ZWQ8L2tleXdvcmQ+PGtleXdvcmQ+aG9ub3Jh
cmlhIGZvciBnaXZpbmcgbGVjdHVyZXMgYW5kIGFkdmlzaW5nIHZhcmlvdXMgbWFudWZhY3R1cmVy
cyAoQWJib3R0PC9rZXl3b3JkPjxrZXl3b3JkPkxhYm9yYXRvcmllcywgTWVkSW1tdW5lKSBhbmQg
dmVudGlsYXRvciBtYW51ZmFjdHVyZXJzIChTTEUpLiBBRyBpcyBjdXJyZW50bHk8L2tleXdvcmQ+
PGtleXdvcmQ+cmVjZWl2aW5nIGEgbm9uLWNvbmRpdGlvbmFsIGVkdWNhdGlvbmFsIGdyYW50IGZy
b20gU0xFLiBOTWEgaGFzIHJlY2VpdmVkIGNvbnN1bHRhbmN5PC9rZXl3b3JkPjxrZXl3b3JkPmZl
ZXMgZnJvbSBTaGlyZSBhbmQgTm92YXJ0aXMgYW5kIGlzIENoYWlyIG9mIHRoZSBsb25nLXRlcm0g
b3V0Y29tZXMgZ3JvdXAgZm9yIHRoZTwva2V5d29yZD48a2V5d29yZD5JbnRlcm5hdGlvbmFsIE5l
b25hdGFsIENvbnNvcnRpdW0sIENyaXRpY2FsIFBhdGggSW5zdGl0dXRlLiBOTW8gaXMgRGlyZWN0
b3Igb2YgdGhlPC9rZXl3b3JkPjxrZXl3b3JkPk5lb25hdGFsIERhdGEgQW5hbHlzaXMgVW5pdCBh
dCBJbXBlcmlhbCBDb2xsZWdlIExvbmRvbi4gSW4gdGhlIGxhc3QgNSB5ZWFycyBOTW8gaGFzPC9r
ZXl3b3JkPjxrZXl3b3JkPnNlcnZlZCBvbiB0aGUgQm9hcmQgb2YgVHJ1c3RlZXMgb2YgdGhlIFJv
eWFsIENvbGxlZ2Ugb2YgUGFlZGlhdHJpY3MgYW5kIENoaWxkPC9rZXl3b3JkPjxrZXl3b3JkPkhl
YWx0aCwgRGF2aWQgSGFydmV5IFRydXN0LCBNZWRpY2FsIFdvbWVu4oCZcyBGZWRlcmF0aW9uIGFu
ZCBNZWRhY3Q8L2tleXdvcmQ+PGtleXdvcmQ+YW5kIGlzIGEgbWVtYmVyPC9rZXl3b3JkPjxrZXl3
b3JkPm9mIHRoZSBOZXN0bGUgU2NpZW50aWZpYyBBZHZpc29yeSBCb2FyZC4gTk1vIGhhcyByZWNl
aXZlZCByZXNlYXJjaCBncmFudHMgZnJvbSB0aGU8L2tleXdvcmQ+PGtleXdvcmQ+QnJpdGlzaCBI
ZWFydCBGb3VuZGF0aW9uLCBNZWRpY2FsIFJlc2VhcmNoIENvdW5jaWwsIE5hdGlvbmFsIEluc3Rp
dHV0ZSBvZiBIZWFsdGg8L2tleXdvcmQ+PGtleXdvcmQ+UmVzZWFyY2gsIFdlc3RtaW5zdGVyIFJl
c2VhcmNoIEZ1bmQsIENvbGxhYm9yYXRpb24gZm9yIExlYWRlcnNoaXAgaW4gQXBwbGllZCBIZWFs
dGg8L2tleXdvcmQ+PGtleXdvcmQ+UmVzZWFyY2ggYW5kIENhcmUgTm9ydGh3ZXN0IExvbmRvbiwg
SGVhbHRoY2FyZSBRdWFsaXR5IEltcHJvdmVtZW50IFBhcnRuZXJzaGlwLDwva2V5d29yZD48a2V5
d29yZD5CbGlzcywgUHJvbGFjdGEgTGlmZSBTY2llbmNlcywgQ2hpZXNpLCBTaGlyZSBhbmQgSENB
IEludGVybmF0aW9uYWw8L2tleXdvcmQ+PGtleXdvcmQ+dHJhdmVsIGFuZDwva2V5d29yZD48a2V5
d29yZD5hY2NvbW1vZGF0aW9uIGV4cGVuc2VzIGZyb20gTnV0cmljaWEsIFByb2xhY3RhLCBOZXN0
bGUgYW5kIENoaWVzaTwva2V5d29yZD48a2V5d29yZD5ob25vcmFyaWEgZnJvbTwva2V5d29yZD48
a2V5d29yZD5GZXJyaW5nIFBoYXJtYWNldXRpY2FscyBhbmQgQWxleGlvbiBQaGFybWFjZXV0aWNh
bHMgZm9yIGNvbnRyaWJ1dGlvbnMgdG8gZXhwZXJ0PC9rZXl3b3JkPjxrZXl3b3JkPmFkdmlzb3J5
IGJvYXJkczwva2V5d29yZD48a2V5d29yZD5hbmQgQ2hpZXNpIGZvciBjb250cmlidXRpbmcgdG8g
YSBsZWN0dXJlIHByb2dyYW1tZS4gQ0cgaXMgcGFydCBvZjwva2V5d29yZD48a2V5d29yZD5hbiBp
bnRlcm5hdGlvbmFsIHRlYW0gZGV2ZWxvcGluZyByZXBvcnRpbmcgZ3VpZGFuY2UgKGEgQ09OU09S
VCBleHRlbnNpb24pIGZvcjwva2V5d29yZD48a2V5d29yZD5jbGluaWNhbCB0cmlhbHMgdXNpbmcg
Y29ob3J0cyBhbmQgcm91dGluZWx5IGNvbGxlY3RlZCBoZWFsdGggZGF0YS4gSGUgaGFzIHJlY2Vp
dmVkPC9rZXl3b3JkPjxrZXl3b3JkPnN1cHBvcnQgZnJvbSBDaGllc2kgUGhhcm1hY2V1dGljYWxz
IHRvIGF0dGVuZCBhbiBlZHVjYXRpb25hbCBjb25mZXJlbmNlPC9rZXl3b3JkPjxrZXl3b3JkPmlu
IHRoZSBwYXN0PC9rZXl3b3JkPjxrZXl3b3JkPjUgeWVhcnMgaGUgaGFzIGJlZW4gaW52ZXN0aWdh
dG9yIG9uIHJlY2VpdmVkIHJlc2VhcmNoIGdyYW50cyBmcm9tIE1lZGljYWwgUmVzZWFyY2g8L2tl
eXdvcmQ+PGtleXdvcmQ+Q291bmNpbCwgTmF0aW9uYWwgSW5zdGl0dXRlIG9mIEhlYWx0aCBSZXNl
YXJjaCwgQ2FuYWRpYW4gSW5zdGl0dXRlcyBvZiBIZWFsdGg8L2tleXdvcmQ+PGtleXdvcmQ+UmVz
ZWFyY2gsIERlcGFydG1lbnQgb2YgSGVhbHRoIGluIEVuZ2xhbmQsIE1hc29uIE1lZGljYWwgUmVz
ZWFyY2ggRm91bmRhdGlvbiw8L2tleXdvcmQ+PGtleXdvcmQ+V2VzdG1pbnN0ZXIgTWVkaWNhbCBT
Y2hvb2wgUmVzZWFyY2ggVHJ1c3QgYW5kIENoaWVzaSBQaGFybWFjZXV0aWNhbHMuPC9rZXl3b3Jk
Pjwva2V5d29yZHM+PGRhdGVzPjx5ZWFyPjIwMjA8L3llYXI+PHB1Yi1kYXRlcz48ZGF0ZT5KdWw8
L2RhdGU+PC9wdWItZGF0ZXM+PC9kYXRlcz48aXNibj4xMzU5LTI5OTggKFByaW50KSYjeEQ7MTM1
OS0yOTk4PC9pc2JuPjxhY2Nlc3Npb24tbnVtPjMxNzMyNjgzPC9hY2Nlc3Npb24tbnVtPjxsYWJl
bD40MjU8L2xhYmVsPjx1cmxzPjwvdXJscz48Y3VzdG9tMj5QTUM3MzYzNzkwPC9jdXN0b20yPjxl
bGVjdHJvbmljLXJlc291cmNlLW51bT4xMC4xMTM2L2FyY2hkaXNjaGlsZC0yMDE5LTMxNzUwMTwv
ZWxlY3Ryb25pYy1yZXNvdXJjZS1udW0+PHJlbW90ZS1kYXRhYmFzZS1wcm92aWRlcj5OTE08L3Jl
bW90ZS1kYXRhYmFzZS1wcm92aWRlcj48bGFuZ3VhZ2U+ZW5nPC9sYW5ndWFnZT48L3JlY29yZD48
L0NpdGU+PC9FbmROb3RlPn==
</w:fldData>
              </w:fldChar>
            </w:r>
            <w:r w:rsidR="00922930" w:rsidRPr="00F23632">
              <w:rPr>
                <w:rFonts w:ascii="Calibri" w:eastAsia="Times New Roman" w:hAnsi="Calibri" w:cs="Calibri"/>
                <w:sz w:val="16"/>
                <w:szCs w:val="16"/>
              </w:rPr>
              <w:instrText xml:space="preserve"> ADDIN EN.CITE </w:instrText>
            </w:r>
            <w:r w:rsidR="00922930" w:rsidRPr="00F23632">
              <w:rPr>
                <w:rFonts w:ascii="Calibri" w:eastAsia="Times New Roman" w:hAnsi="Calibri" w:cs="Calibri"/>
                <w:sz w:val="16"/>
                <w:szCs w:val="16"/>
              </w:rPr>
              <w:fldChar w:fldCharType="begin">
                <w:fldData xml:space="preserve">PEVuZE5vdGU+PENpdGU+PEF1dGhvcj5TdHJhbmQ8L0F1dGhvcj48WWVhcj4yMDIwPC9ZZWFyPjxS
ZWNOdW0+NTI8L1JlY051bT48RGlzcGxheVRleHQ+e1N0cmFuZCAyMDIwIEYzMjgsIFdlYmJlIDIw
MjAgNDI1fTwvRGlzcGxheVRleHQ+PHJlY29yZD48cmVjLW51bWJlcj41MjwvcmVjLW51bWJlcj48
Zm9yZWlnbi1rZXlzPjxrZXkgYXBwPSJFTiIgZGItaWQ9Ino1YXYwMmFkcmU5Mng0ZWVlZnBwenBy
ZHR2OTB4ZGZkeHpyYSIgdGltZXN0YW1wPSIxNjYzNzg4MjEyIj41Mj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L3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L3JlbGF0ZWQt
dXJscz48L3VybHM+PGVsZWN0cm9uaWMtcmVzb3VyY2UtbnVtPjEwLjExMzYvYXJjaGRpc2NoaWxk
LTIwMTktMzE2OTQyPC9lbGVjdHJvbmljLXJlc291cmNlLW51bT48cmVtb3RlLWRhdGFiYXNlLXBy
b3ZpZGVyPk5MTTwvcmVtb3RlLWRhdGFiYXNlLXByb3ZpZGVyPjxsYW5ndWFnZT5lbmc8L2xhbmd1
YWdlPjwvcmVjb3JkPjwvQ2l0ZT48Q2l0ZT48QXV0aG9yPldlYmJlPC9BdXRob3I+PFllYXI+MjAy
MDwvWWVhcj48UmVjTnVtPjUzPC9SZWNOdW0+PHJlY29yZD48cmVjLW51bWJlcj41MzwvcmVjLW51
bWJlcj48Zm9yZWlnbi1rZXlzPjxrZXkgYXBwPSJFTiIgZGItaWQ9Ino1YXYwMmFkcmU5Mng0ZWVl
ZnBwenByZHR2OTB4ZGZkeHpyYSIgdGltZXN0YW1wPSIxNjYzNzg4MzAzIj41Mzwva2V5PjwvZm9y
ZWlnbi1rZXlzPjxyZWYtdHlwZSBuYW1lPSJKb3VybmFsIEFydGljbGUiPjE3PC9yZWYtdHlwZT48
Y29udHJpYnV0b3JzPjxhdXRob3JzPjxhdXRob3I+V2ViYmUsIEouIFcuIEguPC9hdXRob3I+PGF1
dGhvcj5EdWZmeSwgSi4gTS4gTi48L2F1dGhvcj48YXV0aG9yPkFmb25zbywgRS48L2F1dGhvcj48
YXV0aG9yPkFsLU11emFmZmFyLCBJLjwvYXV0aG9yPjxhdXRob3I+QnJ1bnRvbiwgRy48L2F1dGhv
cj48YXV0aG9yPkdyZWVub3VnaCwgQS48L2F1dGhvcj48YXV0aG9yPkhhbGwsIE4uIEouPC9hdXRo
b3I+PGF1dGhvcj5LbmlnaHQsIE0uPC9hdXRob3I+PGF1dGhvcj5MYXRvdXIsIEouIE0uPC9hdXRo
b3I+PGF1dGhvcj5MZWUtRGF2ZXksIEMuPC9hdXRob3I+PGF1dGhvcj5NYXJsb3csIE4uPC9hdXRo
b3I+PGF1dGhvcj5Ob2FrZXMsIEwuPC9hdXRob3I+PGF1dGhvcj5OeWN5aywgSi48L2F1dGhvcj48
YXV0aG9yPlJpY2hhcmQtTMO2bmR0LCBBLjwvYXV0aG9yPjxhdXRob3I+V2lsbHMtRXZlLCBCLjwv
YXV0aG9yPjxhdXRob3I+TW9kaSwgTi48L2F1dGhvcj48YXV0aG9yPkdhbGUsIEMuPC9hdXRob3I+
PC9hdXRob3JzPjwvY29udHJpYnV0b3JzPjxhdXRoLWFkZHJlc3M+QWNhZGVtaWMgTmVvbmF0YWwg
TWVkaWNpbmUsIEltcGVyaWFsIENvbGxlZ2UgTG9uZG9uLCBMb25kb24sIFVLIGoud2ViYmVAaW1w
ZXJpYWwuYWMudWsuJiN4RDtOdWZmaWVsZCBEZXBhcnRtZW50IG9mIFByaW1hcnkgQ2FyZSBIZWFs
dGggU2NpZW5jZXMsIFVuaXZlcnNpdHkgb2YgT3hmb3JkLCBPeGZvcmQsIE94Zm9yZHNoaXJlLCBV
Sy4mI3hEO05lb25hdGFsIFVuaXQsIFJvc2llIEhvc3BpdGFsLCBDYW1icmlkZ2UsIENhbWJyaWRn
ZXNoaXJlLCBVSy4mI3hEO1RoZSBOZW9uYXRhbCBVbml0LCBSb3lhbCBHbGFtb3JnYW4gSG9zcGl0
YWwsIExsYW50cmlzYW50LCBSaG9uZGRhIEN5bm9uIFRhZiwgVUsuJiN4RDtVQ0wgSW5zdGl0dXRl
IG9mIEVkdWNhdGlvbiBDZW50cmUgZm9yIExvbmdpdHVkaW5hbCBTdHVkaWVzLCBMb25kb24sIFVL
LiYjeEQ7RGVwYXJ0bWVudCBvZiBXb21lbiBhbmQgQ2hpbGRyZW4mYXBvcztzIEhlYWx0aCwgU2No
b29sIG9mIExpZmUgU2NpZW5jZXMsIEZhY3VsdHkgb2YgTGlmZSBTY2llbmNlcyBhbmQgTWVkaWNp
bmUsIEtpbmcmYXBvcztzIENvbGxlZ2UgTG9uZG9uLCBMb25kb24sIFVLLiYjeEQ7UGFlZGlhdHJp
YyBTdXJnZXJ5LCBTb3V0aGFtcHRvbiBHZW5lcmFsIEhvc3BpdGFsLCBTb3V0aGFtcHRvbiwgVUsu
JiN4RDtOYXRpb25hbCBQZXJpbmF0YWwgRXBpZGVtaW9sb2d5IFVuaXQsIE94Zm9yZCwgVUsuJiN4
RDtTY2hvb2wgb2YgTnVyc2luZyBhbmQgTWlkd2lmZXJ5LCBGYWN1bHR5IG9mIEhlYWx0aCwgRWR1
Y2F0aW9uIGFuZCBTb2NpZXR5LCBQbHltb3V0aCBVbml2ZXJzaXR5LCBQbHltb3V0aCwgRGV2b24s
IFVLLiYjeEQ7U2Nob29sIG9mIE51cnNpbmcgYW5kIE1pZHdpZmVyeSwgRmFjdWx0eSBvZiBIZWFs
dGggU2NpZW5jZXMsIEN1cnRpbiBVbml2ZXJzaXR5LCBQZXJ0aCwgV2VzdGVybiBBdXN0cmFsaWEs
IEF1c3RyYWxpYS4mI3hEO0JsaXNzLCBMb25kb24sIFVLLiYjeEQ7SW5zdGl0dXRlIGZvciBXb21l
biZhcG9zO3MgSGVhbHRoLCBVbml2ZXJzaXR5IENvbGxlZ2UgTG9uZG9uLCBMb25kb24sIFVLLiYj
eEQ7UGFyZW50IG9mIE5lb25hdGFsIFBhdGllbnQsIExvbmRvbiwgVUsuJiN4RDtOZW9uYXRhbCBV
bml0LCBCaXJtaW5naGFtIENpdHkgSG9zcGl0YWwsIEJpcm1pbmdoYW0sIFVLLiYjeEQ7Rm9ybWVy
IG5lb25hdGFsIHBhdGllbnQsIExvbmRvbiwgVUsuJiN4RDtOZW9uYXRhbCBNZWRpY2luZSwgSW1w
ZXJpYWwgQ29sbGVnZSBMb25kb24sIExvbmRvbiwgVUsuJiN4RDtBY2FkZW1pYyBOZW9uYXRhbCBN
ZWRpY2luZSwgSW1wZXJpYWwgQ29sbGVnZSBMb25kb24sIExvbmRvbiwgVUsuPC9hdXRoLWFkZHJl
c3M+PHRpdGxlcz48dGl0bGU+Q29yZSBvdXRjb21lcyBpbiBuZW9uYXRvbG9neTogZGV2ZWxvcG1l
bnQgb2YgYSBjb3JlIG91dGNvbWUgc2V0IGZvciBuZW9uYXRhbCByZXNlYXJjaDwvdGl0bGU+PHNl
Y29uZGFyeS10aXRsZT5BcmNoIERpcyBDaGlsZCBGZXRhbCBOZW9uYXRhbCBFZDwvc2Vjb25kYXJ5
LXRpdGxlPjwvdGl0bGVzPjxwZXJpb2RpY2FsPjxmdWxsLXRpdGxlPkFyY2ggRGlzIENoaWxkIEZl
dGFsIE5lb25hdGFsIEVkPC9mdWxsLXRpdGxlPjwvcGVyaW9kaWNhbD48cGFnZXM+NDI1LTQzMTwv
cGFnZXM+PHZvbHVtZT4xMDU8L3ZvbHVtZT48bnVtYmVyPjQ8L251bWJlcj48ZWRpdGlvbj4yMDE5
LzExLzE3PC9lZGl0aW9uPjxzZWN0aW9uPjQyNTwvc2VjdGlvbj48a2V5d29yZHM+PGtleXdvcmQ+
KkJpb21lZGljYWwgUmVzZWFyY2g8L2tleXdvcmQ+PGtleXdvcmQ+SHVtYW5zPC9rZXl3b3JkPjxr
ZXl3b3JkPkluZmFudDwva2V5d29yZD48a2V5d29yZD4qTmVvbmF0b2xvZ3k8L2tleXdvcmQ+PGtl
eXdvcmQ+Kk91dGNvbWUgQXNzZXNzbWVudCwgSGVhbHRoIENhcmU8L2tleXdvcmQ+PGtleXdvcmQ+
ZXZpZGVuY2UgYmFzZWQgbWVkaWNpbmU8L2tleXdvcmQ+PGtleXdvcmQ+bmVvbmF0b2xvZ3k8L2tl
eXdvcmQ+PGtleXdvcmQ+b3V0Y29tZXMgcmVzZWFyY2g8L2tleXdvcmQ+PGtleXdvcmQ+YW4gZWR1
Y2F0aW9uYWwgY29uZmVyZW5jZSBhbmQgaGFzIHJlY2VpdmVkIGEgcmVzZWFyY2ggZ3JhbnQgZnJv
bSBNYXNvbiBNZWRpY2FsPC9rZXl3b3JkPjxrZXl3b3JkPlJlc2VhcmNoIEZvdW5kYXRpb24uIEFH
IGhhcyBoZWxkIGdyYW50cyBmcm9tIHZhcmlvdXMgbWFudWZhY3R1cmVycyAoQWJib3R0PC9rZXl3
b3JkPjxrZXl3b3JkPkxhYm9yYXRvcmllcywgTWVkSW1tdW5lKSBhbmQgdmVudGlsYXRvciBtYW51
ZmFjdHVyZXJzIChTTEUpLiBBRyBoYXMgcmVjZWl2ZWQ8L2tleXdvcmQ+PGtleXdvcmQ+aG9ub3Jh
cmlhIGZvciBnaXZpbmcgbGVjdHVyZXMgYW5kIGFkdmlzaW5nIHZhcmlvdXMgbWFudWZhY3R1cmVy
cyAoQWJib3R0PC9rZXl3b3JkPjxrZXl3b3JkPkxhYm9yYXRvcmllcywgTWVkSW1tdW5lKSBhbmQg
dmVudGlsYXRvciBtYW51ZmFjdHVyZXJzIChTTEUpLiBBRyBpcyBjdXJyZW50bHk8L2tleXdvcmQ+
PGtleXdvcmQ+cmVjZWl2aW5nIGEgbm9uLWNvbmRpdGlvbmFsIGVkdWNhdGlvbmFsIGdyYW50IGZy
b20gU0xFLiBOTWEgaGFzIHJlY2VpdmVkIGNvbnN1bHRhbmN5PC9rZXl3b3JkPjxrZXl3b3JkPmZl
ZXMgZnJvbSBTaGlyZSBhbmQgTm92YXJ0aXMgYW5kIGlzIENoYWlyIG9mIHRoZSBsb25nLXRlcm0g
b3V0Y29tZXMgZ3JvdXAgZm9yIHRoZTwva2V5d29yZD48a2V5d29yZD5JbnRlcm5hdGlvbmFsIE5l
b25hdGFsIENvbnNvcnRpdW0sIENyaXRpY2FsIFBhdGggSW5zdGl0dXRlLiBOTW8gaXMgRGlyZWN0
b3Igb2YgdGhlPC9rZXl3b3JkPjxrZXl3b3JkPk5lb25hdGFsIERhdGEgQW5hbHlzaXMgVW5pdCBh
dCBJbXBlcmlhbCBDb2xsZWdlIExvbmRvbi4gSW4gdGhlIGxhc3QgNSB5ZWFycyBOTW8gaGFzPC9r
ZXl3b3JkPjxrZXl3b3JkPnNlcnZlZCBvbiB0aGUgQm9hcmQgb2YgVHJ1c3RlZXMgb2YgdGhlIFJv
eWFsIENvbGxlZ2Ugb2YgUGFlZGlhdHJpY3MgYW5kIENoaWxkPC9rZXl3b3JkPjxrZXl3b3JkPkhl
YWx0aCwgRGF2aWQgSGFydmV5IFRydXN0LCBNZWRpY2FsIFdvbWVu4oCZcyBGZWRlcmF0aW9uIGFu
ZCBNZWRhY3Q8L2tleXdvcmQ+PGtleXdvcmQ+YW5kIGlzIGEgbWVtYmVyPC9rZXl3b3JkPjxrZXl3
b3JkPm9mIHRoZSBOZXN0bGUgU2NpZW50aWZpYyBBZHZpc29yeSBCb2FyZC4gTk1vIGhhcyByZWNl
aXZlZCByZXNlYXJjaCBncmFudHMgZnJvbSB0aGU8L2tleXdvcmQ+PGtleXdvcmQ+QnJpdGlzaCBI
ZWFydCBGb3VuZGF0aW9uLCBNZWRpY2FsIFJlc2VhcmNoIENvdW5jaWwsIE5hdGlvbmFsIEluc3Rp
dHV0ZSBvZiBIZWFsdGg8L2tleXdvcmQ+PGtleXdvcmQ+UmVzZWFyY2gsIFdlc3RtaW5zdGVyIFJl
c2VhcmNoIEZ1bmQsIENvbGxhYm9yYXRpb24gZm9yIExlYWRlcnNoaXAgaW4gQXBwbGllZCBIZWFs
dGg8L2tleXdvcmQ+PGtleXdvcmQ+UmVzZWFyY2ggYW5kIENhcmUgTm9ydGh3ZXN0IExvbmRvbiwg
SGVhbHRoY2FyZSBRdWFsaXR5IEltcHJvdmVtZW50IFBhcnRuZXJzaGlwLDwva2V5d29yZD48a2V5
d29yZD5CbGlzcywgUHJvbGFjdGEgTGlmZSBTY2llbmNlcywgQ2hpZXNpLCBTaGlyZSBhbmQgSENB
IEludGVybmF0aW9uYWw8L2tleXdvcmQ+PGtleXdvcmQ+dHJhdmVsIGFuZDwva2V5d29yZD48a2V5
d29yZD5hY2NvbW1vZGF0aW9uIGV4cGVuc2VzIGZyb20gTnV0cmljaWEsIFByb2xhY3RhLCBOZXN0
bGUgYW5kIENoaWVzaTwva2V5d29yZD48a2V5d29yZD5ob25vcmFyaWEgZnJvbTwva2V5d29yZD48
a2V5d29yZD5GZXJyaW5nIFBoYXJtYWNldXRpY2FscyBhbmQgQWxleGlvbiBQaGFybWFjZXV0aWNh
bHMgZm9yIGNvbnRyaWJ1dGlvbnMgdG8gZXhwZXJ0PC9rZXl3b3JkPjxrZXl3b3JkPmFkdmlzb3J5
IGJvYXJkczwva2V5d29yZD48a2V5d29yZD5hbmQgQ2hpZXNpIGZvciBjb250cmlidXRpbmcgdG8g
YSBsZWN0dXJlIHByb2dyYW1tZS4gQ0cgaXMgcGFydCBvZjwva2V5d29yZD48a2V5d29yZD5hbiBp
bnRlcm5hdGlvbmFsIHRlYW0gZGV2ZWxvcGluZyByZXBvcnRpbmcgZ3VpZGFuY2UgKGEgQ09OU09S
VCBleHRlbnNpb24pIGZvcjwva2V5d29yZD48a2V5d29yZD5jbGluaWNhbCB0cmlhbHMgdXNpbmcg
Y29ob3J0cyBhbmQgcm91dGluZWx5IGNvbGxlY3RlZCBoZWFsdGggZGF0YS4gSGUgaGFzIHJlY2Vp
dmVkPC9rZXl3b3JkPjxrZXl3b3JkPnN1cHBvcnQgZnJvbSBDaGllc2kgUGhhcm1hY2V1dGljYWxz
IHRvIGF0dGVuZCBhbiBlZHVjYXRpb25hbCBjb25mZXJlbmNlPC9rZXl3b3JkPjxrZXl3b3JkPmlu
IHRoZSBwYXN0PC9rZXl3b3JkPjxrZXl3b3JkPjUgeWVhcnMgaGUgaGFzIGJlZW4gaW52ZXN0aWdh
dG9yIG9uIHJlY2VpdmVkIHJlc2VhcmNoIGdyYW50cyBmcm9tIE1lZGljYWwgUmVzZWFyY2g8L2tl
eXdvcmQ+PGtleXdvcmQ+Q291bmNpbCwgTmF0aW9uYWwgSW5zdGl0dXRlIG9mIEhlYWx0aCBSZXNl
YXJjaCwgQ2FuYWRpYW4gSW5zdGl0dXRlcyBvZiBIZWFsdGg8L2tleXdvcmQ+PGtleXdvcmQ+UmVz
ZWFyY2gsIERlcGFydG1lbnQgb2YgSGVhbHRoIGluIEVuZ2xhbmQsIE1hc29uIE1lZGljYWwgUmVz
ZWFyY2ggRm91bmRhdGlvbiw8L2tleXdvcmQ+PGtleXdvcmQ+V2VzdG1pbnN0ZXIgTWVkaWNhbCBT
Y2hvb2wgUmVzZWFyY2ggVHJ1c3QgYW5kIENoaWVzaSBQaGFybWFjZXV0aWNhbHMuPC9rZXl3b3Jk
Pjwva2V5d29yZHM+PGRhdGVzPjx5ZWFyPjIwMjA8L3llYXI+PHB1Yi1kYXRlcz48ZGF0ZT5KdWw8
L2RhdGU+PC9wdWItZGF0ZXM+PC9kYXRlcz48aXNibj4xMzU5LTI5OTggKFByaW50KSYjeEQ7MTM1
OS0yOTk4PC9pc2JuPjxhY2Nlc3Npb24tbnVtPjMxNzMyNjgzPC9hY2Nlc3Npb24tbnVtPjxsYWJl
bD40MjU8L2xhYmVsPjx1cmxzPjwvdXJscz48Y3VzdG9tMj5QTUM3MzYzNzkwPC9jdXN0b20yPjxl
bGVjdHJvbmljLXJlc291cmNlLW51bT4xMC4xMTM2L2FyY2hkaXNjaGlsZC0yMDE5LTMxNzUwMTwv
ZWxlY3Ryb25pYy1yZXNvdXJjZS1udW0+PHJlbW90ZS1kYXRhYmFzZS1wcm92aWRlcj5OTE08L3Jl
bW90ZS1kYXRhYmFzZS1wcm92aWRlcj48bGFuZ3VhZ2U+ZW5nPC9sYW5ndWFnZT48L3JlY29yZD48
L0NpdGU+PC9FbmROb3RlPn==
</w:fldData>
              </w:fldChar>
            </w:r>
            <w:r w:rsidR="00922930" w:rsidRPr="00F23632">
              <w:rPr>
                <w:rFonts w:ascii="Calibri" w:eastAsia="Times New Roman" w:hAnsi="Calibri" w:cs="Calibri"/>
                <w:sz w:val="16"/>
                <w:szCs w:val="16"/>
              </w:rPr>
              <w:instrText xml:space="preserve"> ADDIN EN.CITE.DATA </w:instrText>
            </w:r>
            <w:r w:rsidR="00922930" w:rsidRPr="00F23632">
              <w:rPr>
                <w:rFonts w:ascii="Calibri" w:eastAsia="Times New Roman" w:hAnsi="Calibri" w:cs="Calibri"/>
                <w:sz w:val="16"/>
                <w:szCs w:val="16"/>
              </w:rPr>
            </w:r>
            <w:r w:rsidR="00922930" w:rsidRPr="00F23632">
              <w:rPr>
                <w:rFonts w:ascii="Calibri" w:eastAsia="Times New Roman" w:hAnsi="Calibri" w:cs="Calibri"/>
                <w:sz w:val="16"/>
                <w:szCs w:val="16"/>
              </w:rPr>
              <w:fldChar w:fldCharType="end"/>
            </w:r>
            <w:r w:rsidR="00922930" w:rsidRPr="00F23632">
              <w:rPr>
                <w:rFonts w:ascii="Calibri" w:eastAsia="Times New Roman" w:hAnsi="Calibri" w:cs="Calibri"/>
                <w:sz w:val="16"/>
                <w:szCs w:val="16"/>
              </w:rPr>
            </w:r>
            <w:r w:rsidR="00922930" w:rsidRPr="00F23632">
              <w:rPr>
                <w:rFonts w:ascii="Calibri" w:eastAsia="Times New Roman" w:hAnsi="Calibri" w:cs="Calibri"/>
                <w:sz w:val="16"/>
                <w:szCs w:val="16"/>
              </w:rPr>
              <w:fldChar w:fldCharType="separate"/>
            </w:r>
            <w:r w:rsidR="00922930" w:rsidRPr="00F23632">
              <w:rPr>
                <w:rFonts w:ascii="Calibri" w:eastAsia="Times New Roman" w:hAnsi="Calibri" w:cs="Calibri"/>
                <w:noProof/>
                <w:sz w:val="16"/>
                <w:szCs w:val="16"/>
              </w:rPr>
              <w:t>{Strand 2020 F328, Webbe 2020 425}</w:t>
            </w:r>
            <w:r w:rsidR="00922930" w:rsidRPr="00F23632">
              <w:rPr>
                <w:rFonts w:ascii="Calibri" w:eastAsia="Times New Roman" w:hAnsi="Calibri" w:cs="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338647" w14:textId="7C070344" w:rsidR="005A2EFA" w:rsidRDefault="00EA639A">
            <w:pPr>
              <w:rPr>
                <w:rFonts w:ascii="Calibri" w:eastAsia="Times New Roman" w:hAnsi="Calibri" w:cs="Calibri"/>
                <w:sz w:val="16"/>
                <w:szCs w:val="16"/>
              </w:rPr>
            </w:pPr>
            <w:r>
              <w:rPr>
                <w:rFonts w:ascii="Calibri" w:eastAsia="Times New Roman" w:hAnsi="Calibri" w:cs="Calibri"/>
                <w:sz w:val="16"/>
                <w:szCs w:val="16"/>
              </w:rPr>
              <w:t xml:space="preserve">Cold stress and hypothermia are common particularly among preterm infants and has been associated with increased mortality and morbidity </w:t>
            </w:r>
            <w:r w:rsidR="00922930" w:rsidRPr="00F23632">
              <w:rPr>
                <w:rFonts w:ascii="Calibri" w:eastAsia="Times New Roman" w:hAnsi="Calibri" w:cs="Calibri"/>
                <w:sz w:val="16"/>
                <w:szCs w:val="16"/>
              </w:rPr>
              <w:fldChar w:fldCharType="begin">
                <w:fldData xml:space="preserve">PEVuZE5vdGU+PENpdGU+PEF1dGhvcj5kZSBBbG1laWRhPC9BdXRob3I+PFllYXI+MjAxNDwvWWVh
cj48UmVjTnVtPjEyPC9SZWNOdW0+PERpc3BsYXlUZXh0PntkZSBBbG1laWRhIDIwMTQgMjcxLCBQ
ZXJsbWFuIDIwMTUgUzIwNH08L0Rpc3BsYXlUZXh0PjxyZWNvcmQ+PHJlYy1udW1iZXI+MTI8L3Jl
Yy1udW1iZXI+PGZvcmVpZ24ta2V5cz48a2V5IGFwcD0iRU4iIGRiLWlkPSJ6NWF2MDJhZHJlOTJ4
NGVlZWZwcHpwcmR0djkweGRmZHh6cmEiIHRpbWVzdGFtcD0iMTY2MDE5OTUyNiI+MTI8L2tleT48
L2ZvcmVpZ24ta2V5cz48cmVmLXR5cGUgbmFtZT0iSm91cm5hbCBBcnRpY2xlIj4xNzwvcmVmLXR5
cGU+PGNvbnRyaWJ1dG9ycz48YXV0aG9ycz48YXV0aG9yPmRlIEFsbWVpZGEsIE0uIEYuPC9hdXRo
b3I+PGF1dGhvcj5HdWluc2J1cmcsIFIuPC9hdXRob3I+PGF1dGhvcj5TYW5jaG8sIEcuIEEuPC9h
dXRob3I+PGF1dGhvcj5Sb3NhLCBJLiBSLjwvYXV0aG9yPjxhdXRob3I+TGFteSwgWi4gQy48L2F1
dGhvcj48YXV0aG9yPk1hcnRpbmV6LCBGLiBFLjwvYXV0aG9yPjxhdXRob3I+ZGEgU2lsdmEsIFIu
IFAuPC9hdXRob3I+PGF1dGhvcj5GZXJyYXJpLCBMLiBTLjwvYXV0aG9yPjxhdXRob3I+ZGUgU291
emEgUnVnb2xvLCBMLiBNLjwvYXV0aG9yPjxhdXRob3I+QWJkYWxsYWgsIFYuIE8uPC9hdXRob3I+
PGF1dGhvcj5TaWx2ZWlyYSBSZGUsIEMuPC9hdXRob3I+PC9hdXRob3JzPjwvY29udHJpYnV0b3Jz
Pjx0aXRsZXM+PHRpdGxlPkh5cG90aGVybWlhIGFuZCBlYXJseSBuZW9uYXRhbCBtb3J0YWxpdHkg
aW4gcHJldGVybSBpbmZhbnRzPC90aXRsZT48c2Vjb25kYXJ5LXRpdGxlPkogUGVkaWF0cjwvc2Vj
b25kYXJ5LXRpdGxlPjwvdGl0bGVzPjxwZXJpb2RpY2FsPjxmdWxsLXRpdGxlPkogUGVkaWF0cjwv
ZnVsbC10aXRsZT48L3BlcmlvZGljYWw+PHBhZ2VzPjI3MS01LmUxPC9wYWdlcz48dm9sdW1lPjE2
NDwvdm9sdW1lPjxudW1iZXI+MjwvbnVtYmVyPjxkYXRlcz48eWVhcj4yMDE0PC95ZWFyPjwvZGF0
ZXM+PGFjY2Vzc2lvbi1udW0+MjQyMTA5MjU8L2FjY2Vzc2lvbi1udW0+PGxhYmVsPjI3MTwvbGFi
ZWw+PHVybHM+PHJlbGF0ZWQtdXJscz48dXJsPmh0dHBzOi8vd3d3LmpwZWRzLmNvbS9hcnRpY2xl
L1MwMDIyLTM0NzYoMTMpMDEyMjAtMS9mdWxsdGV4dDwvdXJsPjwvcmVsYXRlZC11cmxzPjwvdXJs
cz48ZWxlY3Ryb25pYy1yZXNvdXJjZS1udW0+MTAuMTAxNi9qLmpwZWRzLjIwMTMuMDkuMDQ5PC9l
bGVjdHJvbmljLXJlc291cmNlLW51bT48L3JlY29yZD48L0NpdGU+PENpdGU+PEF1dGhvcj5QZXJs
bWFuPC9BdXRob3I+PFllYXI+MjAxNTwvWWVhcj48UmVjTnVtPjU0PC9SZWNOdW0+PHJlY29yZD48
cmVjLW51bWJlcj41NDwvcmVjLW51bWJlcj48Zm9yZWlnbi1rZXlzPjxrZXkgYXBwPSJFTiIgZGIt
aWQ9Ino1YXYwMmFkcmU5Mng0ZWVlZnBwenByZHR2OTB4ZGZkeHpyYSIgdGltZXN0YW1wPSIxNjYz
Nzg4ODQwIj41NDwva2V5PjwvZm9yZWlnbi1rZXlzPjxyZWYtdHlwZSBuYW1lPSJKb3VybmFsIEFy
dGljbGUiPjE3PC9yZWYtdHlwZT48Y29udHJpYnV0b3JzPjxhdXRob3JzPjxhdXRob3I+UGVybG1h
biwgSi4gTS48L2F1dGhvcj48YXV0aG9yPld5bGxpZSwgSi48L2F1dGhvcj48YXV0aG9yPkthdHR3
aW5rZWwsIEouPC9hdXRob3I+PGF1dGhvcj5XeWNrb2ZmLCBNLiBILjwvYXV0aG9yPjxhdXRob3I+
QXppeiwgSy48L2F1dGhvcj48YXV0aG9yPkd1aW5zYnVyZywgUi48L2F1dGhvcj48YXV0aG9yPktp
bSwgSC4gUy48L2F1dGhvcj48YXV0aG9yPkxpbGV5LCBILiBHLjwvYXV0aG9yPjxhdXRob3I+TWls
ZGVuaGFsbCwgTC48L2F1dGhvcj48YXV0aG9yPlNpbW9uIFdNLCwgZXQgYWw7IG9uIGJlaGFsZiBv
ZiB0aGUgTmVvbmF0YWwgUmVzdXNjaXRhdGlvbiBDaGFwdGVyIENvbGxhYm9yYXRvcnM8L2F1dGhv
cj48L2F1dGhvcnM+PC9jb250cmlidXRvcnM+PHRpdGxlcz48dGl0bGU+UGFydCA3OiBuZW9uYXRh
bCByZXN1c2NpdGF0aW9uOiAyMDE1IEludGVybmF0aW9uYWwgQ29uc2Vuc3VzIG9uIENhcmRpb3B1
bG1vbmFyeSBSZXN1c2NpdGF0aW9uIGFuZCBFbWVyZ2VuY3kgQ2FyZGlvdmFzY3VsYXIgQ2FyZSBT
Y2llbmNlIFdpdGggVHJlYXRtZW50IFJlY29tbWVuZGF0aW9uczwvdGl0bGU+PHNlY29uZGFyeS10
aXRsZT5DaXJjdWxhdGlvbjwvc2Vjb25kYXJ5LXRpdGxlPjwvdGl0bGVzPjxwZXJpb2RpY2FsPjxm
dWxsLXRpdGxlPkNpcmN1bGF0aW9uPC9mdWxsLXRpdGxlPjwvcGVyaW9kaWNhbD48cGFnZXM+UzIw
NOKAklMyNDE8L3BhZ2VzPjx2b2x1bWU+MTMyKHN1cHBsIDEpPC92b2x1bWU+PG51bWJlcj4xNjwv
bnVtYmVyPjxzZWN0aW9uPlMyMDQ8L3NlY3Rpb24+PGtleXdvcmRzPjxrZXl3b3JkPkFpcndheSBN
YW5hZ2VtZW50L21ldGhvZHMvc3RhbmRhcmRzPC9rZXl3b3JkPjxrZXl3b3JkPkJyYWluIERhbWFn
ZSwgQ2hyb25pYy9lcGlkZW1pb2xvZ3kvZXRpb2xvZ3kvcHJldmVudGlvbiAmYW1wOyBjb250cm9s
PC9rZXl3b3JkPjxrZXl3b3JkPkNhcmRpb3B1bG1vbmFyeSBSZXN1c2NpdGF0aW9uL2VkdWNhdGlv
bi9tZXRob2RzLypzdGFuZGFyZHM8L2tleXdvcmQ+PGtleXdvcmQ+RGVsaXZlcnkgUm9vbXMvc3Rh
bmRhcmRzPC9rZXl3b3JkPjxrZXl3b3JkPkRlbGl2ZXJ5LCBPYnN0ZXRyaWMvbWV0aG9kczwva2V5
d29yZD48a2V5d29yZD5FbWVyZ2VuY2llczwva2V5d29yZD48a2V5d29yZD5FbWVyZ2VuY3kgTWVk
aWNhbCBTZXJ2aWNlcy9tZXRob2RzLypzdGFuZGFyZHM8L2tleXdvcmQ+PGtleXdvcmQ+RXZpZGVu
Y2UtQmFzZWQgTWVkaWNpbmU8L2tleXdvcmQ+PGtleXdvcmQ+RmVtYWxlPC9rZXl3b3JkPjxrZXl3
b3JkPkhlYXJ0IEFycmVzdC9kcnVnIHRoZXJhcHkvKnRoZXJhcHk8L2tleXdvcmQ+PGtleXdvcmQ+
SGVhcnQgTWFzc2FnZS9hZHZlcnNlIGVmZmVjdHMvbWV0aG9kcy9zdGFuZGFyZHM8L2tleXdvcmQ+
PGtleXdvcmQ+SHVtYW5zPC9rZXl3b3JkPjxrZXl3b3JkPkluY3ViYXRvcnMsIEluZmFudDwva2V5
d29yZD48a2V5d29yZD5JbmZhbnQgQ2FyZS9tZXRob2RzL3N0YW5kYXJkczwva2V5d29yZD48a2V5
d29yZD5JbmZhbnQsIE5ld2Jvcm48L2tleXdvcmQ+PGtleXdvcmQ+SW5mYW50LCBQcmVtYXR1cmU8
L2tleXdvcmQ+PGtleXdvcmQ+SW5mYW50LCBQcmVtYXR1cmUsIERpc2Vhc2VzL3BoeXNpb3BhdGhv
bG9neS90aGVyYXB5PC9rZXl3b3JkPjxrZXl3b3JkPk1vbml0b3JpbmcsIFBoeXNpb2xvZ2ljL21l
dGhvZHMvc3RhbmRhcmRzPC9rZXl3b3JkPjxrZXl3b3JkPk9ic2VydmF0aW9uYWwgU3R1ZGllcyBh
cyBUb3BpYzwva2V5d29yZD48a2V5d29yZD5QcmVnbmFuY3k8L2tleXdvcmQ+PGtleXdvcmQ+UHJl
Z25hbmN5IENvbXBsaWNhdGlvbnM8L2tleXdvcmQ+PGtleXdvcmQ+UmVzcGlyYXRpb24sIEFydGlm
aWNpYWwvbWV0aG9kcy9zdGFuZGFyZHM8L2tleXdvcmQ+PGtleXdvcmQ+U3Vydml2YWwgUmF0ZTwv
a2V5d29yZD48a2V5d29yZD5jYXJkaW9wdWxtb25hcnkgcmVzdXNjaXRhdGlvbjwva2V5d29yZD48
a2V5d29yZD5kZWxpdmVyeSByb29tPC9rZXl3b3JkPjxrZXl3b3JkPm5ld2Jvcm5zPC9rZXl3b3Jk
Pjwva2V5d29yZHM+PGRhdGVzPjx5ZWFyPjIwMTU8L3llYXI+PHB1Yi1kYXRlcz48ZGF0ZT5PY3Qg
MjA8L2RhdGU+PC9wdWItZGF0ZXM+PC9kYXRlcz48aXNibj4xNTI0LTQ1MzkgKEVsZWN0cm9uaWMp
JiN4RDswMDA5LTczMjIgKExpbmtpbmcpPC9pc2JuPjxhY2Nlc3Npb24tbnVtPjI2NDcyODU1PC9h
Y2Nlc3Npb24tbnVtPjxsYWJlbD5TMjA0PC9sYWJlbD48dXJscz48cmVsYXRlZC11cmxzPjx1cmw+
aHR0cDovL3d3dy5uY2JpLm5sbS5uaWguZ292L3B1Ym1lZC8yNjQ3Mjg1NTwvdXJsPjwvcmVsYXRl
ZC11cmxzPjwvdXJscz48ZWxlY3Ryb25pYy1yZXNvdXJjZS1udW0+MTAuMTE2MS9DSVIuMDAwMDAw
MDAwMDAwMDI3NjwvZWxlY3Ryb25pYy1yZXNvdXJjZS1udW0+PC9yZWNvcmQ+PC9DaXRlPjwvRW5k
Tm90ZT4A
</w:fldData>
              </w:fldChar>
            </w:r>
            <w:r w:rsidR="00D26AF9">
              <w:rPr>
                <w:rFonts w:ascii="Calibri" w:eastAsia="Times New Roman" w:hAnsi="Calibri" w:cs="Calibri"/>
                <w:sz w:val="16"/>
                <w:szCs w:val="16"/>
              </w:rPr>
              <w:instrText xml:space="preserve"> ADDIN EN.CITE </w:instrText>
            </w:r>
            <w:r w:rsidR="00D26AF9">
              <w:rPr>
                <w:rFonts w:ascii="Calibri" w:eastAsia="Times New Roman" w:hAnsi="Calibri" w:cs="Calibri"/>
                <w:sz w:val="16"/>
                <w:szCs w:val="16"/>
              </w:rPr>
              <w:fldChar w:fldCharType="begin">
                <w:fldData xml:space="preserve">PEVuZE5vdGU+PENpdGU+PEF1dGhvcj5kZSBBbG1laWRhPC9BdXRob3I+PFllYXI+MjAxNDwvWWVh
cj48UmVjTnVtPjEyPC9SZWNOdW0+PERpc3BsYXlUZXh0PntkZSBBbG1laWRhIDIwMTQgMjcxLCBQ
ZXJsbWFuIDIwMTUgUzIwNH08L0Rpc3BsYXlUZXh0PjxyZWNvcmQ+PHJlYy1udW1iZXI+MTI8L3Jl
Yy1udW1iZXI+PGZvcmVpZ24ta2V5cz48a2V5IGFwcD0iRU4iIGRiLWlkPSJ6NWF2MDJhZHJlOTJ4
NGVlZWZwcHpwcmR0djkweGRmZHh6cmEiIHRpbWVzdGFtcD0iMTY2MDE5OTUyNiI+MTI8L2tleT48
L2ZvcmVpZ24ta2V5cz48cmVmLXR5cGUgbmFtZT0iSm91cm5hbCBBcnRpY2xlIj4xNzwvcmVmLXR5
cGU+PGNvbnRyaWJ1dG9ycz48YXV0aG9ycz48YXV0aG9yPmRlIEFsbWVpZGEsIE0uIEYuPC9hdXRo
b3I+PGF1dGhvcj5HdWluc2J1cmcsIFIuPC9hdXRob3I+PGF1dGhvcj5TYW5jaG8sIEcuIEEuPC9h
dXRob3I+PGF1dGhvcj5Sb3NhLCBJLiBSLjwvYXV0aG9yPjxhdXRob3I+TGFteSwgWi4gQy48L2F1
dGhvcj48YXV0aG9yPk1hcnRpbmV6LCBGLiBFLjwvYXV0aG9yPjxhdXRob3I+ZGEgU2lsdmEsIFIu
IFAuPC9hdXRob3I+PGF1dGhvcj5GZXJyYXJpLCBMLiBTLjwvYXV0aG9yPjxhdXRob3I+ZGUgU291
emEgUnVnb2xvLCBMLiBNLjwvYXV0aG9yPjxhdXRob3I+QWJkYWxsYWgsIFYuIE8uPC9hdXRob3I+
PGF1dGhvcj5TaWx2ZWlyYSBSZGUsIEMuPC9hdXRob3I+PC9hdXRob3JzPjwvY29udHJpYnV0b3Jz
Pjx0aXRsZXM+PHRpdGxlPkh5cG90aGVybWlhIGFuZCBlYXJseSBuZW9uYXRhbCBtb3J0YWxpdHkg
aW4gcHJldGVybSBpbmZhbnRzPC90aXRsZT48c2Vjb25kYXJ5LXRpdGxlPkogUGVkaWF0cjwvc2Vj
b25kYXJ5LXRpdGxlPjwvdGl0bGVzPjxwZXJpb2RpY2FsPjxmdWxsLXRpdGxlPkogUGVkaWF0cjwv
ZnVsbC10aXRsZT48L3BlcmlvZGljYWw+PHBhZ2VzPjI3MS01LmUxPC9wYWdlcz48dm9sdW1lPjE2
NDwvdm9sdW1lPjxudW1iZXI+MjwvbnVtYmVyPjxkYXRlcz48eWVhcj4yMDE0PC95ZWFyPjwvZGF0
ZXM+PGFjY2Vzc2lvbi1udW0+MjQyMTA5MjU8L2FjY2Vzc2lvbi1udW0+PGxhYmVsPjI3MTwvbGFi
ZWw+PHVybHM+PHJlbGF0ZWQtdXJscz48dXJsPmh0dHBzOi8vd3d3LmpwZWRzLmNvbS9hcnRpY2xl
L1MwMDIyLTM0NzYoMTMpMDEyMjAtMS9mdWxsdGV4dDwvdXJsPjwvcmVsYXRlZC11cmxzPjwvdXJs
cz48ZWxlY3Ryb25pYy1yZXNvdXJjZS1udW0+MTAuMTAxNi9qLmpwZWRzLjIwMTMuMDkuMDQ5PC9l
bGVjdHJvbmljLXJlc291cmNlLW51bT48L3JlY29yZD48L0NpdGU+PENpdGU+PEF1dGhvcj5QZXJs
bWFuPC9BdXRob3I+PFllYXI+MjAxNTwvWWVhcj48UmVjTnVtPjU0PC9SZWNOdW0+PHJlY29yZD48
cmVjLW51bWJlcj41NDwvcmVjLW51bWJlcj48Zm9yZWlnbi1rZXlzPjxrZXkgYXBwPSJFTiIgZGIt
aWQ9Ino1YXYwMmFkcmU5Mng0ZWVlZnBwenByZHR2OTB4ZGZkeHpyYSIgdGltZXN0YW1wPSIxNjYz
Nzg4ODQwIj41NDwva2V5PjwvZm9yZWlnbi1rZXlzPjxyZWYtdHlwZSBuYW1lPSJKb3VybmFsIEFy
dGljbGUiPjE3PC9yZWYtdHlwZT48Y29udHJpYnV0b3JzPjxhdXRob3JzPjxhdXRob3I+UGVybG1h
biwgSi4gTS48L2F1dGhvcj48YXV0aG9yPld5bGxpZSwgSi48L2F1dGhvcj48YXV0aG9yPkthdHR3
aW5rZWwsIEouPC9hdXRob3I+PGF1dGhvcj5XeWNrb2ZmLCBNLiBILjwvYXV0aG9yPjxhdXRob3I+
QXppeiwgSy48L2F1dGhvcj48YXV0aG9yPkd1aW5zYnVyZywgUi48L2F1dGhvcj48YXV0aG9yPktp
bSwgSC4gUy48L2F1dGhvcj48YXV0aG9yPkxpbGV5LCBILiBHLjwvYXV0aG9yPjxhdXRob3I+TWls
ZGVuaGFsbCwgTC48L2F1dGhvcj48YXV0aG9yPlNpbW9uIFdNLCwgZXQgYWw7IG9uIGJlaGFsZiBv
ZiB0aGUgTmVvbmF0YWwgUmVzdXNjaXRhdGlvbiBDaGFwdGVyIENvbGxhYm9yYXRvcnM8L2F1dGhv
cj48L2F1dGhvcnM+PC9jb250cmlidXRvcnM+PHRpdGxlcz48dGl0bGU+UGFydCA3OiBuZW9uYXRh
bCByZXN1c2NpdGF0aW9uOiAyMDE1IEludGVybmF0aW9uYWwgQ29uc2Vuc3VzIG9uIENhcmRpb3B1
bG1vbmFyeSBSZXN1c2NpdGF0aW9uIGFuZCBFbWVyZ2VuY3kgQ2FyZGlvdmFzY3VsYXIgQ2FyZSBT
Y2llbmNlIFdpdGggVHJlYXRtZW50IFJlY29tbWVuZGF0aW9uczwvdGl0bGU+PHNlY29uZGFyeS10
aXRsZT5DaXJjdWxhdGlvbjwvc2Vjb25kYXJ5LXRpdGxlPjwvdGl0bGVzPjxwZXJpb2RpY2FsPjxm
dWxsLXRpdGxlPkNpcmN1bGF0aW9uPC9mdWxsLXRpdGxlPjwvcGVyaW9kaWNhbD48cGFnZXM+UzIw
NOKAklMyNDE8L3BhZ2VzPjx2b2x1bWU+MTMyKHN1cHBsIDEpPC92b2x1bWU+PG51bWJlcj4xNjwv
bnVtYmVyPjxzZWN0aW9uPlMyMDQ8L3NlY3Rpb24+PGtleXdvcmRzPjxrZXl3b3JkPkFpcndheSBN
YW5hZ2VtZW50L21ldGhvZHMvc3RhbmRhcmRzPC9rZXl3b3JkPjxrZXl3b3JkPkJyYWluIERhbWFn
ZSwgQ2hyb25pYy9lcGlkZW1pb2xvZ3kvZXRpb2xvZ3kvcHJldmVudGlvbiAmYW1wOyBjb250cm9s
PC9rZXl3b3JkPjxrZXl3b3JkPkNhcmRpb3B1bG1vbmFyeSBSZXN1c2NpdGF0aW9uL2VkdWNhdGlv
bi9tZXRob2RzLypzdGFuZGFyZHM8L2tleXdvcmQ+PGtleXdvcmQ+RGVsaXZlcnkgUm9vbXMvc3Rh
bmRhcmRzPC9rZXl3b3JkPjxrZXl3b3JkPkRlbGl2ZXJ5LCBPYnN0ZXRyaWMvbWV0aG9kczwva2V5
d29yZD48a2V5d29yZD5FbWVyZ2VuY2llczwva2V5d29yZD48a2V5d29yZD5FbWVyZ2VuY3kgTWVk
aWNhbCBTZXJ2aWNlcy9tZXRob2RzLypzdGFuZGFyZHM8L2tleXdvcmQ+PGtleXdvcmQ+RXZpZGVu
Y2UtQmFzZWQgTWVkaWNpbmU8L2tleXdvcmQ+PGtleXdvcmQ+RmVtYWxlPC9rZXl3b3JkPjxrZXl3
b3JkPkhlYXJ0IEFycmVzdC9kcnVnIHRoZXJhcHkvKnRoZXJhcHk8L2tleXdvcmQ+PGtleXdvcmQ+
SGVhcnQgTWFzc2FnZS9hZHZlcnNlIGVmZmVjdHMvbWV0aG9kcy9zdGFuZGFyZHM8L2tleXdvcmQ+
PGtleXdvcmQ+SHVtYW5zPC9rZXl3b3JkPjxrZXl3b3JkPkluY3ViYXRvcnMsIEluZmFudDwva2V5
d29yZD48a2V5d29yZD5JbmZhbnQgQ2FyZS9tZXRob2RzL3N0YW5kYXJkczwva2V5d29yZD48a2V5
d29yZD5JbmZhbnQsIE5ld2Jvcm48L2tleXdvcmQ+PGtleXdvcmQ+SW5mYW50LCBQcmVtYXR1cmU8
L2tleXdvcmQ+PGtleXdvcmQ+SW5mYW50LCBQcmVtYXR1cmUsIERpc2Vhc2VzL3BoeXNpb3BhdGhv
bG9neS90aGVyYXB5PC9rZXl3b3JkPjxrZXl3b3JkPk1vbml0b3JpbmcsIFBoeXNpb2xvZ2ljL21l
dGhvZHMvc3RhbmRhcmRzPC9rZXl3b3JkPjxrZXl3b3JkPk9ic2VydmF0aW9uYWwgU3R1ZGllcyBh
cyBUb3BpYzwva2V5d29yZD48a2V5d29yZD5QcmVnbmFuY3k8L2tleXdvcmQ+PGtleXdvcmQ+UHJl
Z25hbmN5IENvbXBsaWNhdGlvbnM8L2tleXdvcmQ+PGtleXdvcmQ+UmVzcGlyYXRpb24sIEFydGlm
aWNpYWwvbWV0aG9kcy9zdGFuZGFyZHM8L2tleXdvcmQ+PGtleXdvcmQ+U3Vydml2YWwgUmF0ZTwv
a2V5d29yZD48a2V5d29yZD5jYXJkaW9wdWxtb25hcnkgcmVzdXNjaXRhdGlvbjwva2V5d29yZD48
a2V5d29yZD5kZWxpdmVyeSByb29tPC9rZXl3b3JkPjxrZXl3b3JkPm5ld2Jvcm5zPC9rZXl3b3Jk
Pjwva2V5d29yZHM+PGRhdGVzPjx5ZWFyPjIwMTU8L3llYXI+PHB1Yi1kYXRlcz48ZGF0ZT5PY3Qg
MjA8L2RhdGU+PC9wdWItZGF0ZXM+PC9kYXRlcz48aXNibj4xNTI0LTQ1MzkgKEVsZWN0cm9uaWMp
JiN4RDswMDA5LTczMjIgKExpbmtpbmcpPC9pc2JuPjxhY2Nlc3Npb24tbnVtPjI2NDcyODU1PC9h
Y2Nlc3Npb24tbnVtPjxsYWJlbD5TMjA0PC9sYWJlbD48dXJscz48cmVsYXRlZC11cmxzPjx1cmw+
aHR0cDovL3d3dy5uY2JpLm5sbS5uaWguZ292L3B1Ym1lZC8yNjQ3Mjg1NTwvdXJsPjwvcmVsYXRl
ZC11cmxzPjwvdXJscz48ZWxlY3Ryb25pYy1yZXNvdXJjZS1udW0+MTAuMTE2MS9DSVIuMDAwMDAw
MDAwMDAwMDI3NjwvZWxlY3Ryb25pYy1yZXNvdXJjZS1udW0+PC9yZWNvcmQ+PC9DaXRlPjwvRW5k
Tm90ZT4A
</w:fldData>
              </w:fldChar>
            </w:r>
            <w:r w:rsidR="00D26AF9">
              <w:rPr>
                <w:rFonts w:ascii="Calibri" w:eastAsia="Times New Roman" w:hAnsi="Calibri" w:cs="Calibri"/>
                <w:sz w:val="16"/>
                <w:szCs w:val="16"/>
              </w:rPr>
              <w:instrText xml:space="preserve"> ADDIN EN.CITE.DATA </w:instrText>
            </w:r>
            <w:r w:rsidR="00D26AF9">
              <w:rPr>
                <w:rFonts w:ascii="Calibri" w:eastAsia="Times New Roman" w:hAnsi="Calibri" w:cs="Calibri"/>
                <w:sz w:val="16"/>
                <w:szCs w:val="16"/>
              </w:rPr>
            </w:r>
            <w:r w:rsidR="00D26AF9">
              <w:rPr>
                <w:rFonts w:ascii="Calibri" w:eastAsia="Times New Roman" w:hAnsi="Calibri" w:cs="Calibri"/>
                <w:sz w:val="16"/>
                <w:szCs w:val="16"/>
              </w:rPr>
              <w:fldChar w:fldCharType="end"/>
            </w:r>
            <w:r w:rsidR="00922930" w:rsidRPr="00F23632">
              <w:rPr>
                <w:rFonts w:ascii="Calibri" w:eastAsia="Times New Roman" w:hAnsi="Calibri" w:cs="Calibri"/>
                <w:sz w:val="16"/>
                <w:szCs w:val="16"/>
              </w:rPr>
            </w:r>
            <w:r w:rsidR="00922930" w:rsidRPr="00F23632">
              <w:rPr>
                <w:rFonts w:ascii="Calibri" w:eastAsia="Times New Roman" w:hAnsi="Calibri" w:cs="Calibri"/>
                <w:sz w:val="16"/>
                <w:szCs w:val="16"/>
              </w:rPr>
              <w:fldChar w:fldCharType="separate"/>
            </w:r>
            <w:r w:rsidR="00922930" w:rsidRPr="00F23632">
              <w:rPr>
                <w:rFonts w:ascii="Calibri" w:eastAsia="Times New Roman" w:hAnsi="Calibri" w:cs="Calibri"/>
                <w:noProof/>
                <w:sz w:val="16"/>
                <w:szCs w:val="16"/>
              </w:rPr>
              <w:t>{de Almeida 2014 271, Perlman 2015 S204}</w:t>
            </w:r>
            <w:r w:rsidR="00922930" w:rsidRPr="00F23632">
              <w:rPr>
                <w:rFonts w:ascii="Calibri" w:eastAsia="Times New Roman" w:hAnsi="Calibri" w:cs="Calibri"/>
                <w:sz w:val="16"/>
                <w:szCs w:val="16"/>
              </w:rPr>
              <w:fldChar w:fldCharType="end"/>
            </w:r>
          </w:p>
        </w:tc>
      </w:tr>
      <w:tr w:rsidR="005A2EFA" w14:paraId="46EE8BBC"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4A170F2"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6076C19D" w14:textId="77777777" w:rsidR="005A2EFA" w:rsidRDefault="00EA639A">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 xml:space="preserve">Does the balance between desirable and undesirable effects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5A2EFA" w14:paraId="73E9D5D6" w14:textId="77777777" w:rsidTr="00F23632">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73941F"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064786"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F2A67D"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10F9056C" w14:textId="77777777" w:rsidTr="00F23632">
        <w:trPr>
          <w:divId w:val="368653322"/>
          <w:trHeight w:val="174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E4E226" w14:textId="77777777" w:rsidR="00C50901" w:rsidRDefault="00EA639A" w:rsidP="00C50901">
            <w:pPr>
              <w:spacing w:before="240" w:after="0"/>
              <w:rPr>
                <w:rStyle w:val="ep-radiobuttonlabel"/>
              </w:rPr>
            </w:pP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p>
          <w:p w14:paraId="6CBD5712" w14:textId="76BD43F4" w:rsidR="005A2EFA" w:rsidRDefault="00C50901" w:rsidP="00C50901">
            <w:pPr>
              <w:rPr>
                <w:rFonts w:ascii="Calibri" w:eastAsia="Times New Roman" w:hAnsi="Calibri" w:cs="Calibri"/>
                <w:sz w:val="16"/>
                <w:szCs w:val="16"/>
              </w:rPr>
            </w:pPr>
            <w:r>
              <w:rPr>
                <w:rStyle w:val="unchecked-marker"/>
                <w:rFonts w:ascii="Calibri" w:eastAsia="Times New Roman" w:hAnsi="Calibri" w:cs="Calibri"/>
                <w:sz w:val="16"/>
                <w:szCs w:val="16"/>
              </w:rPr>
              <w:t>○D</w:t>
            </w:r>
            <w:r w:rsidR="00EA639A">
              <w:rPr>
                <w:rStyle w:val="ep-radiobuttonlabel"/>
                <w:rFonts w:ascii="Calibri" w:eastAsia="Times New Roman" w:hAnsi="Calibri" w:cs="Calibri"/>
                <w:sz w:val="16"/>
                <w:szCs w:val="16"/>
              </w:rPr>
              <w:t xml:space="preserve">oes not </w:t>
            </w:r>
            <w:proofErr w:type="spellStart"/>
            <w:r w:rsidR="00EA639A">
              <w:rPr>
                <w:rStyle w:val="ep-radiobuttonlabel"/>
                <w:rFonts w:ascii="Calibri" w:eastAsia="Times New Roman" w:hAnsi="Calibri" w:cs="Calibri"/>
                <w:sz w:val="16"/>
                <w:szCs w:val="16"/>
              </w:rPr>
              <w:t>favor</w:t>
            </w:r>
            <w:proofErr w:type="spellEnd"/>
            <w:r w:rsidR="00EA639A">
              <w:rPr>
                <w:rStyle w:val="ep-radiobuttonlabel"/>
                <w:rFonts w:ascii="Calibri" w:eastAsia="Times New Roman" w:hAnsi="Calibri" w:cs="Calibri"/>
                <w:sz w:val="16"/>
                <w:szCs w:val="16"/>
              </w:rPr>
              <w:t xml:space="preserve"> either the intervention or the comparison</w:t>
            </w:r>
            <w:r w:rsidR="00EA639A">
              <w:rPr>
                <w:rFonts w:ascii="Calibri" w:eastAsia="Times New Roman" w:hAnsi="Calibri" w:cs="Calibri"/>
                <w:sz w:val="16"/>
                <w:szCs w:val="16"/>
              </w:rPr>
              <w:br/>
            </w:r>
            <w:r w:rsidR="00EA639A">
              <w:rPr>
                <w:rStyle w:val="unchecked-marker"/>
                <w:rFonts w:ascii="Calibri" w:eastAsia="Times New Roman" w:hAnsi="Calibri" w:cs="Calibri"/>
                <w:sz w:val="16"/>
                <w:szCs w:val="16"/>
              </w:rPr>
              <w:t>○</w:t>
            </w:r>
            <w:r w:rsidR="00EA639A">
              <w:rPr>
                <w:rFonts w:ascii="Calibri" w:eastAsia="Times New Roman" w:hAnsi="Calibri" w:cs="Calibri"/>
                <w:sz w:val="16"/>
                <w:szCs w:val="16"/>
              </w:rPr>
              <w:t> </w:t>
            </w:r>
            <w:r w:rsidR="00EA639A">
              <w:rPr>
                <w:rStyle w:val="ep-radiobuttonlabel"/>
                <w:rFonts w:ascii="Calibri" w:eastAsia="Times New Roman" w:hAnsi="Calibri" w:cs="Calibri"/>
                <w:sz w:val="16"/>
                <w:szCs w:val="16"/>
              </w:rPr>
              <w:t xml:space="preserve">Probably </w:t>
            </w:r>
            <w:proofErr w:type="spellStart"/>
            <w:r w:rsidR="00EA639A">
              <w:rPr>
                <w:rStyle w:val="ep-radiobuttonlabel"/>
                <w:rFonts w:ascii="Calibri" w:eastAsia="Times New Roman" w:hAnsi="Calibri" w:cs="Calibri"/>
                <w:sz w:val="16"/>
                <w:szCs w:val="16"/>
              </w:rPr>
              <w:t>favors</w:t>
            </w:r>
            <w:proofErr w:type="spellEnd"/>
            <w:r w:rsidR="00EA639A">
              <w:rPr>
                <w:rStyle w:val="ep-radiobuttonlabel"/>
                <w:rFonts w:ascii="Calibri" w:eastAsia="Times New Roman" w:hAnsi="Calibri" w:cs="Calibri"/>
                <w:sz w:val="16"/>
                <w:szCs w:val="16"/>
              </w:rPr>
              <w:t xml:space="preserve"> the intervention</w:t>
            </w:r>
            <w:r w:rsidR="00EA639A">
              <w:rPr>
                <w:rFonts w:ascii="Calibri" w:eastAsia="Times New Roman" w:hAnsi="Calibri" w:cs="Calibri"/>
                <w:sz w:val="16"/>
                <w:szCs w:val="16"/>
              </w:rPr>
              <w:br/>
            </w:r>
            <w:r w:rsidR="00EA639A">
              <w:rPr>
                <w:rStyle w:val="unchecked-marker"/>
                <w:rFonts w:ascii="Calibri" w:eastAsia="Times New Roman" w:hAnsi="Calibri" w:cs="Calibri"/>
                <w:sz w:val="16"/>
                <w:szCs w:val="16"/>
              </w:rPr>
              <w:t>○</w:t>
            </w:r>
            <w:r w:rsidR="00EA639A">
              <w:rPr>
                <w:rFonts w:ascii="Calibri" w:eastAsia="Times New Roman" w:hAnsi="Calibri" w:cs="Calibri"/>
                <w:sz w:val="16"/>
                <w:szCs w:val="16"/>
              </w:rPr>
              <w:t> </w:t>
            </w:r>
            <w:proofErr w:type="spellStart"/>
            <w:r w:rsidR="00EA639A">
              <w:rPr>
                <w:rStyle w:val="ep-radiobuttonlabel"/>
                <w:rFonts w:ascii="Calibri" w:eastAsia="Times New Roman" w:hAnsi="Calibri" w:cs="Calibri"/>
                <w:sz w:val="16"/>
                <w:szCs w:val="16"/>
              </w:rPr>
              <w:t>Favors</w:t>
            </w:r>
            <w:proofErr w:type="spellEnd"/>
            <w:r w:rsidR="00EA639A">
              <w:rPr>
                <w:rStyle w:val="ep-radiobuttonlabel"/>
                <w:rFonts w:ascii="Calibri" w:eastAsia="Times New Roman" w:hAnsi="Calibri" w:cs="Calibri"/>
                <w:sz w:val="16"/>
                <w:szCs w:val="16"/>
              </w:rPr>
              <w:t xml:space="preserve"> the intervention</w:t>
            </w:r>
            <w:r w:rsidR="00EA639A">
              <w:rPr>
                <w:rFonts w:ascii="Calibri" w:eastAsia="Times New Roman" w:hAnsi="Calibri" w:cs="Calibri"/>
                <w:sz w:val="16"/>
                <w:szCs w:val="16"/>
              </w:rPr>
              <w:br/>
            </w:r>
            <w:r w:rsidR="00EA639A">
              <w:rPr>
                <w:rStyle w:val="unchecked-marker"/>
                <w:rFonts w:ascii="Calibri" w:eastAsia="Times New Roman" w:hAnsi="Calibri" w:cs="Calibri"/>
                <w:sz w:val="16"/>
                <w:szCs w:val="16"/>
              </w:rPr>
              <w:t>○</w:t>
            </w:r>
            <w:r w:rsidR="00EA639A">
              <w:rPr>
                <w:rFonts w:ascii="Calibri" w:eastAsia="Times New Roman" w:hAnsi="Calibri" w:cs="Calibri"/>
                <w:sz w:val="16"/>
                <w:szCs w:val="16"/>
              </w:rPr>
              <w:t> </w:t>
            </w:r>
            <w:r w:rsidR="00EA639A">
              <w:rPr>
                <w:rStyle w:val="ep-radiobuttonlabel"/>
                <w:rFonts w:ascii="Calibri" w:eastAsia="Times New Roman" w:hAnsi="Calibri" w:cs="Calibri"/>
                <w:sz w:val="16"/>
                <w:szCs w:val="16"/>
              </w:rPr>
              <w:t>Varies</w:t>
            </w:r>
            <w:r w:rsidR="00EA639A">
              <w:rPr>
                <w:rFonts w:ascii="Calibri" w:eastAsia="Times New Roman" w:hAnsi="Calibri" w:cs="Calibri"/>
                <w:sz w:val="16"/>
                <w:szCs w:val="16"/>
              </w:rPr>
              <w:br/>
            </w:r>
            <w:r w:rsidR="002C2FEF">
              <w:rPr>
                <w:rStyle w:val="checked-marker"/>
                <w:rFonts w:ascii="Calibri" w:eastAsia="Times New Roman" w:hAnsi="Calibri" w:cs="Calibri"/>
                <w:sz w:val="16"/>
                <w:szCs w:val="16"/>
              </w:rPr>
              <w:t>●</w:t>
            </w:r>
            <w:r w:rsidR="00EA639A">
              <w:rPr>
                <w:rFonts w:ascii="Calibri" w:eastAsia="Times New Roman" w:hAnsi="Calibri" w:cs="Calibri"/>
                <w:sz w:val="16"/>
                <w:szCs w:val="16"/>
              </w:rPr>
              <w:t> </w:t>
            </w:r>
            <w:r w:rsidR="00EA639A">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C22FC5" w14:textId="77777777" w:rsidR="005A2EFA" w:rsidRDefault="00EA639A">
            <w:pPr>
              <w:rPr>
                <w:rFonts w:ascii="Calibri" w:eastAsia="Times New Roman" w:hAnsi="Calibri" w:cs="Calibri"/>
                <w:sz w:val="16"/>
                <w:szCs w:val="16"/>
              </w:rPr>
            </w:pPr>
            <w:r>
              <w:rPr>
                <w:rFonts w:ascii="Calibri" w:eastAsia="Times New Roman" w:hAnsi="Calibri" w:cs="Calibri"/>
                <w:sz w:val="16"/>
                <w:szCs w:val="16"/>
              </w:rPr>
              <w:t>The review found evidence of possible clinical benefit for mean temperature on admission to the NICU, however there was an increased rate of hyperthermia.</w:t>
            </w:r>
          </w:p>
        </w:tc>
        <w:tc>
          <w:tcPr>
            <w:tcW w:w="4400"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hideMark/>
          </w:tcPr>
          <w:p w14:paraId="308848A9" w14:textId="14FC9626" w:rsidR="005A2EFA" w:rsidRDefault="00EA639A">
            <w:pPr>
              <w:rPr>
                <w:rFonts w:ascii="Calibri" w:eastAsia="Times New Roman" w:hAnsi="Calibri" w:cs="Calibri"/>
                <w:sz w:val="16"/>
                <w:szCs w:val="16"/>
              </w:rPr>
            </w:pPr>
            <w:r>
              <w:rPr>
                <w:rFonts w:ascii="Calibri" w:eastAsia="Times New Roman" w:hAnsi="Calibri" w:cs="Calibri"/>
                <w:sz w:val="16"/>
                <w:szCs w:val="16"/>
              </w:rPr>
              <w:t xml:space="preserve">Recent observational studies have </w:t>
            </w:r>
            <w:r w:rsidR="001B3AB5">
              <w:rPr>
                <w:rFonts w:ascii="Calibri" w:eastAsia="Times New Roman" w:hAnsi="Calibri" w:cs="Calibri"/>
                <w:sz w:val="16"/>
                <w:szCs w:val="16"/>
              </w:rPr>
              <w:t>confirmed an</w:t>
            </w:r>
            <w:r>
              <w:rPr>
                <w:rFonts w:ascii="Calibri" w:eastAsia="Times New Roman" w:hAnsi="Calibri" w:cs="Calibri"/>
                <w:sz w:val="16"/>
                <w:szCs w:val="16"/>
              </w:rPr>
              <w:t xml:space="preserve"> association between hyperthermia on admission and adverse outcomes. </w:t>
            </w:r>
            <w:r w:rsidR="00922930" w:rsidRPr="00F23632">
              <w:rPr>
                <w:rFonts w:ascii="Calibri" w:eastAsia="Times New Roman" w:hAnsi="Calibri" w:cs="Calibri"/>
                <w:sz w:val="16"/>
                <w:szCs w:val="16"/>
              </w:rPr>
              <w:fldChar w:fldCharType="begin">
                <w:fldData xml:space="preserve">PEVuZE5vdGU+PENpdGU+PEF1dGhvcj5Ccm9waHk8L0F1dGhvcj48WWVhcj4yMDIyPC9ZZWFyPjxS
ZWNOdW0+NjM8L1JlY051bT48RGlzcGxheVRleHQ+e0Jyb3BoeSAyMDIyIDE3MDYsIFdpbHNvbiAy
MDE2IDYxfTwvRGlzcGxheVRleHQ+PHJlY29yZD48cmVjLW51bWJlcj42MzwvcmVjLW51bWJlcj48
Zm9yZWlnbi1rZXlzPjxrZXkgYXBwPSJFTiIgZGItaWQ9Ino1YXYwMmFkcmU5Mng0ZWVlZnBwenBy
ZHR2OTB4ZGZkeHpyYSIgdGltZXN0YW1wPSIxNjczMjkyNzA1Ij42Mzwva2V5PjwvZm9yZWlnbi1r
ZXlzPjxyZWYtdHlwZSBuYW1lPSJKb3VybmFsIEFydGljbGUiPjE3PC9yZWYtdHlwZT48Y29udHJp
YnV0b3JzPjxhdXRob3JzPjxhdXRob3I+QnJvcGh5LCBILjwvYXV0aG9yPjxhdXRob3I+VGFuLCBH
LiBNLjwvYXV0aG9yPjxhdXRob3I+WW94YWxsLCBDLiBXLjwvYXV0aG9yPjwvYXV0aG9ycz48L2Nv
bnRyaWJ1dG9ycz48YXV0aC1hZGRyZXNzPk5lb25hdGFsIFVuaXQsIExpdmVycG9vbCBXb21lbnMg
SG9zcGl0YWwsIExpdmVycG9vbCBMOCA3U1MsIFVLLjwvYXV0aC1hZGRyZXNzPjx0aXRsZXM+PHRp
dGxlPlZlcnkgTG93IEJpcnRoIFdlaWdodCBPdXRjb21lcyBhbmQgQWRtaXNzaW9uIFRlbXBlcmF0
dXJlOiBEb2VzIEh5cGVydGhlcm1pYSBNYXR0ZXI/PC90aXRsZT48c2Vjb25kYXJ5LXRpdGxlPkNo
aWxkcmVuIChCYXNlbCk8L3NlY29uZGFyeS10aXRsZT48L3RpdGxlcz48cGVyaW9kaWNhbD48ZnVs
bC10aXRsZT5DaGlsZHJlbiAoQmFzZWwpPC9mdWxsLXRpdGxlPjwvcGVyaW9kaWNhbD48dm9sdW1l
Pjk8L3ZvbHVtZT48bnVtYmVyPjExPC9udW1iZXI+PGVkaXRpb24+MjAyMjExMDc8L2VkaXRpb24+
PGtleXdvcmRzPjxrZXl3b3JkPmh5cGVydGhlcm1pYTwva2V5d29yZD48a2V5d29yZD5wcmVtYXR1
cml0eTwva2V5d29yZD48a2V5d29yZD5yZXN1c2NpdGF0aW9uPC9rZXl3b3JkPjwva2V5d29yZHM+
PGRhdGVzPjx5ZWFyPjIwMjI8L3llYXI+PHB1Yi1kYXRlcz48ZGF0ZT5Ob3YgNzwvZGF0ZT48L3B1
Yi1kYXRlcz48L2RhdGVzPjxpc2JuPjIyMjctOTA2NyAoUHJpbnQpJiN4RDsyMjI3LTkwNjcgKEVs
ZWN0cm9uaWMpJiN4RDsyMjI3LTkwNjcgKExpbmtpbmcpPC9pc2JuPjxhY2Nlc3Npb24tbnVtPjM2
MzYwNDM0PC9hY2Nlc3Npb24tbnVtPjxsYWJlbD4xNzA2PC9sYWJlbD48dXJscz48cmVsYXRlZC11
cmxzPjx1cmw+aHR0cHM6Ly93d3cubmNiaS5ubG0ubmloLmdvdi9wdWJtZWQvMzYzNjA0MzQ8L3Vy
bD48L3JlbGF0ZWQtdXJscz48L3VybHM+PGN1c3RvbTE+VGhlIGF1dGhvcnMgZGVjbGFyZSBubyBj
b25mbGljdCBvZiBpbnRlcmVzdC48L2N1c3RvbTE+PGN1c3RvbTI+UE1DOTY4ODQ0MjwvY3VzdG9t
Mj48ZWxlY3Ryb25pYy1yZXNvdXJjZS1udW0+MTAuMzM5MC9jaGlsZHJlbjkxMTE3MDY8L2VsZWN0
cm9uaWMtcmVzb3VyY2UtbnVtPjxyZW1vdGUtZGF0YWJhc2UtbmFtZT5QdWJNZWQtbm90LU1FRExJ
TkU8L3JlbW90ZS1kYXRhYmFzZS1uYW1lPjxyZW1vdGUtZGF0YWJhc2UtcHJvdmlkZXI+TkxNPC9y
ZW1vdGUtZGF0YWJhc2UtcHJvdmlkZXI+PC9yZWNvcmQ+PC9DaXRlPjxDaXRlPjxBdXRob3I+V2ls
c29uPC9BdXRob3I+PFllYXI+MjAxNjwvWWVhcj48UmVjTnVtPjYxPC9SZWNOdW0+PHJlY29yZD48
cmVjLW51bWJlcj42MTwvcmVjLW51bWJlcj48Zm9yZWlnbi1rZXlzPjxrZXkgYXBwPSJFTiIgZGIt
aWQ9Ino1YXYwMmFkcmU5Mng0ZWVlZnBwenByZHR2OTB4ZGZkeHpyYSIgdGltZXN0YW1wPSIxNjcz
MjkyNDc2Ij42MTwva2V5PjwvZm9yZWlnbi1rZXlzPjxyZWYtdHlwZSBuYW1lPSJKb3VybmFsIEFy
dGljbGUiPjE3PC9yZWYtdHlwZT48Y29udHJpYnV0b3JzPjxhdXRob3JzPjxhdXRob3I+V2lsc29u
LCBFLjwvYXV0aG9yPjxhdXRob3I+TWFpZXIsIFIuIEYuPC9hdXRob3I+PGF1dGhvcj5Ob3JtYW4s
IE0uPC9hdXRob3I+PGF1dGhvcj5NaXNzZWx3aXR6LCBCLjwvYXV0aG9yPjxhdXRob3I+SG93ZWxs
LCBFLiBBLjwvYXV0aG9yPjxhdXRob3I+WmVpdGxpbiwgSi48L2F1dGhvcj48YXV0aG9yPkJvbmFt
eSwgQS4gSy48L2F1dGhvcj48YXV0aG9yPkVmZmVjdGl2ZSBQZXJpbmF0YWwgSW50ZW5zaXZlIENh
cmUgaW4gRXVyb3BlIFJlc2VhcmNoLCBHcm91cDwvYXV0aG9yPjwvYXV0aG9ycz48L2NvbnRyaWJ1
dG9ycz48YXV0aC1hZGRyZXNzPkRlcGFydG1lbnQgb2YgQ2xpbmljYWwgU2NpZW5jZSwgSW50ZXJ2
ZW50aW9uIGFuZCBUZWNobm9sb2d5LCBLYXJvbGluc2thIEluc3RpdHV0ZXQsIFN0b2NraG9sbSwg
U3dlZGVuOyBEZXBhcnRtZW50IG9mIE5lb25hdGFsIE1lZGljaW5lLCBLYXJvbGluc2thIFVuaXZl
cnNpdHkgSG9zcGl0YWwsIFN0b2NraG9sbSwgU3dlZGVuOyBEZXBhcnRtZW50IG9mIEd5bmVjb2xv
Z3kgYW5kIE9ic3RldHJpY3MsIERhbmRlcnlkIFVuaXZlcnNpdHkgSG9zcGl0YWwsIFN0b2NraG9s
bSwgU3dlZGVuLiBFbGVjdHJvbmljIGFkZHJlc3M6IGVtaWxpamEud2lsc29uQGtpLnNlLiYjeEQ7
Q2hpbGRyZW4mYXBvcztzIEhvc3BpdGFsLCBQaGlsaXBwcyBVbml2ZXJzaXR5LCBNYXJidXJnLCBH
ZXJtYW55LiYjeEQ7RGVwYXJ0bWVudCBvZiBDbGluaWNhbCBTY2llbmNlLCBJbnRlcnZlbnRpb24g
YW5kIFRlY2hub2xvZ3ksIEthcm9saW5za2EgSW5zdGl0dXRldCwgU3RvY2tob2xtLCBTd2VkZW47
IERlcGFydG1lbnQgb2YgTmVvbmF0YWwgTWVkaWNpbmUsIEthcm9saW5za2EgVW5pdmVyc2l0eSBI
b3NwaXRhbCwgU3RvY2tob2xtLCBTd2VkZW4uJiN4RDtJbnN0aXR1dGUgb2YgUXVhbGl0eSBBc3N1
cmFuY2UgSGVzc2UsIEVzY2hib3JuLCBHZXJtYW55LiYjeEQ7RGVwYXJ0bWVudCBvZiBQb3B1bGF0
aW9uIEhlYWx0aCBTY2llbmNlICZhbXA7IFBvbGljeSwgSWNhaG4gU2Nob29sIG9mIE1lZGljaW5l
IGF0IE1vdW50IFNpbmFpLCBOZXcgWW9yaywgTlk7IERlcGFydG1lbnQgb2YgT2JzdGV0cmljcywg
R3luZWNvbG9neSwgYW5kIFJlcHJvZHVjdGl2ZSBTY2llbmNlLCBJY2FobiBTY2hvb2wgb2YgTWVk
aWNpbmUgYXQgTW91bnQgU2luYWksIE5ldyBZb3JrLCBOWTsgRGVwYXJ0bWVudCBvZiBQc3ljaGlh
dHJ5LCBJY2FobiBTY2hvb2wgb2YgTWVkaWNpbmUgYXQgTW91bnQgU2luYWksIE5ldyBZb3JrLCBO
WS4mI3hEO0luc2VybSBVTVIgMTE1MywgT2JzdGV0cmljYWwsIFBlcmluYXRhbCBhbmQgUGVkaWF0
cmljIEVwaWRlbWlvbG9neSBSZXNlYXJjaCBUZWFtIChFcG9wZSksIENlbnRlciBmb3IgRXBpZGVt
aW9sb2d5IGFuZCBTdGF0aXN0aWNzIFNvcmJvbm5lIFBhcmlzIENpdGUsIFBhcmlzLCBGcmFuY2U7
IERIVSBSaXNrcyBpbiBQcmVnbmFuY3ksIFBhcmlzIERlc2NhcnRlcyBVbml2ZXJzaXR5LCBQYXJp
cywgRnJhbmNlLiYjeEQ7RGVwYXJ0bWVudCBvZiBXb21lbiZhcG9zO3MgYW5kIENoaWxkcmVuJmFw
b3M7cyBIZWFsdGggYW5kIENsaW5pY2FsIEVwaWRlbWlvbG9neSBVbml0LCBEZXBhcnRtZW50IG9m
IE1lZGljaW5lIFNvbG5hLCBLYXJvbGluc2thIEluc3RpdHV0ZXQsIFN0b2NraG9sbSwgU3dlZGVu
OyBTYWNocyZhcG9zOyBDaGlsZHJlbiBhbmQgWW91dGggSG9zcGl0YWwsIFN0b2NraG9sbSwgU3dl
ZGVuLjwvYXV0aC1hZGRyZXNzPjx0aXRsZXM+PHRpdGxlPkFkbWlzc2lvbiBIeXBvdGhlcm1pYSBp
biBWZXJ5IFByZXRlcm0gSW5mYW50cyBhbmQgTmVvbmF0YWwgTW9ydGFsaXR5IGFuZCBNb3JiaWRp
dHk8L3RpdGxlPjxzZWNvbmRhcnktdGl0bGU+SiBQZWRpYXRyPC9zZWNvbmRhcnktdGl0bGU+PC90
aXRsZXM+PHBlcmlvZGljYWw+PGZ1bGwtdGl0bGU+SiBQZWRpYXRyPC9mdWxsLXRpdGxlPjwvcGVy
aW9kaWNhbD48cGFnZXM+NjEtNjcgZTQ8L3BhZ2VzPjx2b2x1bWU+MTc1PC92b2x1bWU+PGVkaXRp
b24+MjAxNjA1MTQ8L2VkaXRpb24+PGtleXdvcmRzPjxrZXl3b3JkPkJvZHkgVGVtcGVyYXR1cmU8
L2tleXdvcmQ+PGtleXdvcmQ+RXVyb3BlL2VwaWRlbWlvbG9neTwva2V5d29yZD48a2V5d29yZD5G
ZW1hbGU8L2tleXdvcmQ+PGtleXdvcmQ+Rm9sbG93LVVwIFN0dWRpZXM8L2tleXdvcmQ+PGtleXdv
cmQ+SG9zcGl0YWwgTW9ydGFsaXR5PC9rZXl3b3JkPjxrZXl3b3JkPkh1bWFuczwva2V5d29yZD48
a2V5d29yZD5IeXBvdGhlcm1pYS9lcGlkZW1pb2xvZ3kvKm1vcnRhbGl0eTwva2V5d29yZD48a2V5
d29yZD5JbmNpZGVuY2U8L2tleXdvcmQ+PGtleXdvcmQ+SW5mYW50LCBOZXdib3JuPC9rZXl3b3Jk
PjxrZXl3b3JkPkluZmFudCwgUHJlbWF0dXJlPC9rZXl3b3JkPjxrZXl3b3JkPkluZmFudCwgUHJl
bWF0dXJlLCBEaXNlYXNlcy9lcGlkZW1pb2xvZ3kvKm1vcnRhbGl0eTwva2V5d29yZD48a2V5d29y
ZD5JbnRlbnNpdmUgQ2FyZSBVbml0cywgTmVvbmF0YWw8L2tleXdvcmQ+PGtleXdvcmQ+TGluZWFy
IE1vZGVsczwva2V5d29yZD48a2V5d29yZD5NYWxlPC9rZXl3b3JkPjxrZXl3b3JkPlBhdGllbnQg
QWRtaXNzaW9uPC9rZXl3b3JkPjxrZXl3b3JkPlByb3NwZWN0aXZlIFN0dWRpZXM8L2tleXdvcmQ+
PGtleXdvcmQ+UmlzayBGYWN0b3JzPC9rZXl3b3JkPjxrZXl3b3JkPmVwaWRlbWlvbG9neTwva2V5
d29yZD48a2V5d29yZD5uZW9uYXRhbCBpbnRlbnNpdmUgY2FyZTwva2V5d29yZD48a2V5d29yZD52
ZXJ5IHByZXRlcm0gYmlydGg8L2tleXdvcmQ+PC9rZXl3b3Jkcz48ZGF0ZXM+PHllYXI+MjAxNjwv
eWVhcj48cHViLWRhdGVzPjxkYXRlPkF1ZzwvZGF0ZT48L3B1Yi1kYXRlcz48L2RhdGVzPjxpc2Ju
PjEwOTctNjgzMyAoRWxlY3Ryb25pYykmI3hEOzAwMjItMzQ3NiAoTGlua2luZyk8L2lzYm4+PGFj
Y2Vzc2lvbi1udW0+MjcxODk2ODA8L2FjY2Vzc2lvbi1udW0+PGxhYmVsPjYxPC9sYWJlbD48dXJs
cz48cmVsYXRlZC11cmxzPjx1cmw+aHR0cHM6Ly93d3cubmNiaS5ubG0ubmloLmdvdi9wdWJtZWQv
MjcxODk2ODA8L3VybD48L3JlbGF0ZWQtdXJscz48L3VybHM+PGVsZWN0cm9uaWMtcmVzb3VyY2Ut
bnVtPjEwLjEwMTYvai5qcGVkcy4yMDE2LjA0LjAxNjwvZWxlY3Ryb25pYy1yZXNvdXJjZS1udW0+
PHJlbW90ZS1kYXRhYmFzZS1uYW1lPk1lZGxpbmU8L3JlbW90ZS1kYXRhYmFzZS1uYW1lPjxyZW1v
dGUtZGF0YWJhc2UtcHJvdmlkZXI+TkxNPC9yZW1vdGUtZGF0YWJhc2UtcHJvdmlkZXI+PC9yZWNv
cmQ+PC9DaXRlPjwvRW5kTm90ZT5=
</w:fldData>
              </w:fldChar>
            </w:r>
            <w:r w:rsidR="00922930" w:rsidRPr="00F23632">
              <w:rPr>
                <w:rFonts w:ascii="Calibri" w:eastAsia="Times New Roman" w:hAnsi="Calibri" w:cs="Calibri"/>
                <w:sz w:val="16"/>
                <w:szCs w:val="16"/>
              </w:rPr>
              <w:instrText xml:space="preserve"> ADDIN EN.CITE </w:instrText>
            </w:r>
            <w:r w:rsidR="00922930" w:rsidRPr="00F23632">
              <w:rPr>
                <w:rFonts w:ascii="Calibri" w:eastAsia="Times New Roman" w:hAnsi="Calibri" w:cs="Calibri"/>
                <w:sz w:val="16"/>
                <w:szCs w:val="16"/>
              </w:rPr>
              <w:fldChar w:fldCharType="begin">
                <w:fldData xml:space="preserve">PEVuZE5vdGU+PENpdGU+PEF1dGhvcj5Ccm9waHk8L0F1dGhvcj48WWVhcj4yMDIyPC9ZZWFyPjxS
ZWNOdW0+NjM8L1JlY051bT48RGlzcGxheVRleHQ+e0Jyb3BoeSAyMDIyIDE3MDYsIFdpbHNvbiAy
MDE2IDYxfTwvRGlzcGxheVRleHQ+PHJlY29yZD48cmVjLW51bWJlcj42MzwvcmVjLW51bWJlcj48
Zm9yZWlnbi1rZXlzPjxrZXkgYXBwPSJFTiIgZGItaWQ9Ino1YXYwMmFkcmU5Mng0ZWVlZnBwenBy
ZHR2OTB4ZGZkeHpyYSIgdGltZXN0YW1wPSIxNjczMjkyNzA1Ij42Mzwva2V5PjwvZm9yZWlnbi1r
ZXlzPjxyZWYtdHlwZSBuYW1lPSJKb3VybmFsIEFydGljbGUiPjE3PC9yZWYtdHlwZT48Y29udHJp
YnV0b3JzPjxhdXRob3JzPjxhdXRob3I+QnJvcGh5LCBILjwvYXV0aG9yPjxhdXRob3I+VGFuLCBH
LiBNLjwvYXV0aG9yPjxhdXRob3I+WW94YWxsLCBDLiBXLjwvYXV0aG9yPjwvYXV0aG9ycz48L2Nv
bnRyaWJ1dG9ycz48YXV0aC1hZGRyZXNzPk5lb25hdGFsIFVuaXQsIExpdmVycG9vbCBXb21lbnMg
SG9zcGl0YWwsIExpdmVycG9vbCBMOCA3U1MsIFVLLjwvYXV0aC1hZGRyZXNzPjx0aXRsZXM+PHRp
dGxlPlZlcnkgTG93IEJpcnRoIFdlaWdodCBPdXRjb21lcyBhbmQgQWRtaXNzaW9uIFRlbXBlcmF0
dXJlOiBEb2VzIEh5cGVydGhlcm1pYSBNYXR0ZXI/PC90aXRsZT48c2Vjb25kYXJ5LXRpdGxlPkNo
aWxkcmVuIChCYXNlbCk8L3NlY29uZGFyeS10aXRsZT48L3RpdGxlcz48cGVyaW9kaWNhbD48ZnVs
bC10aXRsZT5DaGlsZHJlbiAoQmFzZWwpPC9mdWxsLXRpdGxlPjwvcGVyaW9kaWNhbD48dm9sdW1l
Pjk8L3ZvbHVtZT48bnVtYmVyPjExPC9udW1iZXI+PGVkaXRpb24+MjAyMjExMDc8L2VkaXRpb24+
PGtleXdvcmRzPjxrZXl3b3JkPmh5cGVydGhlcm1pYTwva2V5d29yZD48a2V5d29yZD5wcmVtYXR1
cml0eTwva2V5d29yZD48a2V5d29yZD5yZXN1c2NpdGF0aW9uPC9rZXl3b3JkPjwva2V5d29yZHM+
PGRhdGVzPjx5ZWFyPjIwMjI8L3llYXI+PHB1Yi1kYXRlcz48ZGF0ZT5Ob3YgNzwvZGF0ZT48L3B1
Yi1kYXRlcz48L2RhdGVzPjxpc2JuPjIyMjctOTA2NyAoUHJpbnQpJiN4RDsyMjI3LTkwNjcgKEVs
ZWN0cm9uaWMpJiN4RDsyMjI3LTkwNjcgKExpbmtpbmcpPC9pc2JuPjxhY2Nlc3Npb24tbnVtPjM2
MzYwNDM0PC9hY2Nlc3Npb24tbnVtPjxsYWJlbD4xNzA2PC9sYWJlbD48dXJscz48cmVsYXRlZC11
cmxzPjx1cmw+aHR0cHM6Ly93d3cubmNiaS5ubG0ubmloLmdvdi9wdWJtZWQvMzYzNjA0MzQ8L3Vy
bD48L3JlbGF0ZWQtdXJscz48L3VybHM+PGN1c3RvbTE+VGhlIGF1dGhvcnMgZGVjbGFyZSBubyBj
b25mbGljdCBvZiBpbnRlcmVzdC48L2N1c3RvbTE+PGN1c3RvbTI+UE1DOTY4ODQ0MjwvY3VzdG9t
Mj48ZWxlY3Ryb25pYy1yZXNvdXJjZS1udW0+MTAuMzM5MC9jaGlsZHJlbjkxMTE3MDY8L2VsZWN0
cm9uaWMtcmVzb3VyY2UtbnVtPjxyZW1vdGUtZGF0YWJhc2UtbmFtZT5QdWJNZWQtbm90LU1FRExJ
TkU8L3JlbW90ZS1kYXRhYmFzZS1uYW1lPjxyZW1vdGUtZGF0YWJhc2UtcHJvdmlkZXI+TkxNPC9y
ZW1vdGUtZGF0YWJhc2UtcHJvdmlkZXI+PC9yZWNvcmQ+PC9DaXRlPjxDaXRlPjxBdXRob3I+V2ls
c29uPC9BdXRob3I+PFllYXI+MjAxNjwvWWVhcj48UmVjTnVtPjYxPC9SZWNOdW0+PHJlY29yZD48
cmVjLW51bWJlcj42MTwvcmVjLW51bWJlcj48Zm9yZWlnbi1rZXlzPjxrZXkgYXBwPSJFTiIgZGIt
aWQ9Ino1YXYwMmFkcmU5Mng0ZWVlZnBwenByZHR2OTB4ZGZkeHpyYSIgdGltZXN0YW1wPSIxNjcz
MjkyNDc2Ij42MTwva2V5PjwvZm9yZWlnbi1rZXlzPjxyZWYtdHlwZSBuYW1lPSJKb3VybmFsIEFy
dGljbGUiPjE3PC9yZWYtdHlwZT48Y29udHJpYnV0b3JzPjxhdXRob3JzPjxhdXRob3I+V2lsc29u
LCBFLjwvYXV0aG9yPjxhdXRob3I+TWFpZXIsIFIuIEYuPC9hdXRob3I+PGF1dGhvcj5Ob3JtYW4s
IE0uPC9hdXRob3I+PGF1dGhvcj5NaXNzZWx3aXR6LCBCLjwvYXV0aG9yPjxhdXRob3I+SG93ZWxs
LCBFLiBBLjwvYXV0aG9yPjxhdXRob3I+WmVpdGxpbiwgSi48L2F1dGhvcj48YXV0aG9yPkJvbmFt
eSwgQS4gSy48L2F1dGhvcj48YXV0aG9yPkVmZmVjdGl2ZSBQZXJpbmF0YWwgSW50ZW5zaXZlIENh
cmUgaW4gRXVyb3BlIFJlc2VhcmNoLCBHcm91cDwvYXV0aG9yPjwvYXV0aG9ycz48L2NvbnRyaWJ1
dG9ycz48YXV0aC1hZGRyZXNzPkRlcGFydG1lbnQgb2YgQ2xpbmljYWwgU2NpZW5jZSwgSW50ZXJ2
ZW50aW9uIGFuZCBUZWNobm9sb2d5LCBLYXJvbGluc2thIEluc3RpdHV0ZXQsIFN0b2NraG9sbSwg
U3dlZGVuOyBEZXBhcnRtZW50IG9mIE5lb25hdGFsIE1lZGljaW5lLCBLYXJvbGluc2thIFVuaXZl
cnNpdHkgSG9zcGl0YWwsIFN0b2NraG9sbSwgU3dlZGVuOyBEZXBhcnRtZW50IG9mIEd5bmVjb2xv
Z3kgYW5kIE9ic3RldHJpY3MsIERhbmRlcnlkIFVuaXZlcnNpdHkgSG9zcGl0YWwsIFN0b2NraG9s
bSwgU3dlZGVuLiBFbGVjdHJvbmljIGFkZHJlc3M6IGVtaWxpamEud2lsc29uQGtpLnNlLiYjeEQ7
Q2hpbGRyZW4mYXBvcztzIEhvc3BpdGFsLCBQaGlsaXBwcyBVbml2ZXJzaXR5LCBNYXJidXJnLCBH
ZXJtYW55LiYjeEQ7RGVwYXJ0bWVudCBvZiBDbGluaWNhbCBTY2llbmNlLCBJbnRlcnZlbnRpb24g
YW5kIFRlY2hub2xvZ3ksIEthcm9saW5za2EgSW5zdGl0dXRldCwgU3RvY2tob2xtLCBTd2VkZW47
IERlcGFydG1lbnQgb2YgTmVvbmF0YWwgTWVkaWNpbmUsIEthcm9saW5za2EgVW5pdmVyc2l0eSBI
b3NwaXRhbCwgU3RvY2tob2xtLCBTd2VkZW4uJiN4RDtJbnN0aXR1dGUgb2YgUXVhbGl0eSBBc3N1
cmFuY2UgSGVzc2UsIEVzY2hib3JuLCBHZXJtYW55LiYjeEQ7RGVwYXJ0bWVudCBvZiBQb3B1bGF0
aW9uIEhlYWx0aCBTY2llbmNlICZhbXA7IFBvbGljeSwgSWNhaG4gU2Nob29sIG9mIE1lZGljaW5l
IGF0IE1vdW50IFNpbmFpLCBOZXcgWW9yaywgTlk7IERlcGFydG1lbnQgb2YgT2JzdGV0cmljcywg
R3luZWNvbG9neSwgYW5kIFJlcHJvZHVjdGl2ZSBTY2llbmNlLCBJY2FobiBTY2hvb2wgb2YgTWVk
aWNpbmUgYXQgTW91bnQgU2luYWksIE5ldyBZb3JrLCBOWTsgRGVwYXJ0bWVudCBvZiBQc3ljaGlh
dHJ5LCBJY2FobiBTY2hvb2wgb2YgTWVkaWNpbmUgYXQgTW91bnQgU2luYWksIE5ldyBZb3JrLCBO
WS4mI3hEO0luc2VybSBVTVIgMTE1MywgT2JzdGV0cmljYWwsIFBlcmluYXRhbCBhbmQgUGVkaWF0
cmljIEVwaWRlbWlvbG9neSBSZXNlYXJjaCBUZWFtIChFcG9wZSksIENlbnRlciBmb3IgRXBpZGVt
aW9sb2d5IGFuZCBTdGF0aXN0aWNzIFNvcmJvbm5lIFBhcmlzIENpdGUsIFBhcmlzLCBGcmFuY2U7
IERIVSBSaXNrcyBpbiBQcmVnbmFuY3ksIFBhcmlzIERlc2NhcnRlcyBVbml2ZXJzaXR5LCBQYXJp
cywgRnJhbmNlLiYjeEQ7RGVwYXJ0bWVudCBvZiBXb21lbiZhcG9zO3MgYW5kIENoaWxkcmVuJmFw
b3M7cyBIZWFsdGggYW5kIENsaW5pY2FsIEVwaWRlbWlvbG9neSBVbml0LCBEZXBhcnRtZW50IG9m
IE1lZGljaW5lIFNvbG5hLCBLYXJvbGluc2thIEluc3RpdHV0ZXQsIFN0b2NraG9sbSwgU3dlZGVu
OyBTYWNocyZhcG9zOyBDaGlsZHJlbiBhbmQgWW91dGggSG9zcGl0YWwsIFN0b2NraG9sbSwgU3dl
ZGVuLjwvYXV0aC1hZGRyZXNzPjx0aXRsZXM+PHRpdGxlPkFkbWlzc2lvbiBIeXBvdGhlcm1pYSBp
biBWZXJ5IFByZXRlcm0gSW5mYW50cyBhbmQgTmVvbmF0YWwgTW9ydGFsaXR5IGFuZCBNb3JiaWRp
dHk8L3RpdGxlPjxzZWNvbmRhcnktdGl0bGU+SiBQZWRpYXRyPC9zZWNvbmRhcnktdGl0bGU+PC90
aXRsZXM+PHBlcmlvZGljYWw+PGZ1bGwtdGl0bGU+SiBQZWRpYXRyPC9mdWxsLXRpdGxlPjwvcGVy
aW9kaWNhbD48cGFnZXM+NjEtNjcgZTQ8L3BhZ2VzPjx2b2x1bWU+MTc1PC92b2x1bWU+PGVkaXRp
b24+MjAxNjA1MTQ8L2VkaXRpb24+PGtleXdvcmRzPjxrZXl3b3JkPkJvZHkgVGVtcGVyYXR1cmU8
L2tleXdvcmQ+PGtleXdvcmQ+RXVyb3BlL2VwaWRlbWlvbG9neTwva2V5d29yZD48a2V5d29yZD5G
ZW1hbGU8L2tleXdvcmQ+PGtleXdvcmQ+Rm9sbG93LVVwIFN0dWRpZXM8L2tleXdvcmQ+PGtleXdv
cmQ+SG9zcGl0YWwgTW9ydGFsaXR5PC9rZXl3b3JkPjxrZXl3b3JkPkh1bWFuczwva2V5d29yZD48
a2V5d29yZD5IeXBvdGhlcm1pYS9lcGlkZW1pb2xvZ3kvKm1vcnRhbGl0eTwva2V5d29yZD48a2V5
d29yZD5JbmNpZGVuY2U8L2tleXdvcmQ+PGtleXdvcmQ+SW5mYW50LCBOZXdib3JuPC9rZXl3b3Jk
PjxrZXl3b3JkPkluZmFudCwgUHJlbWF0dXJlPC9rZXl3b3JkPjxrZXl3b3JkPkluZmFudCwgUHJl
bWF0dXJlLCBEaXNlYXNlcy9lcGlkZW1pb2xvZ3kvKm1vcnRhbGl0eTwva2V5d29yZD48a2V5d29y
ZD5JbnRlbnNpdmUgQ2FyZSBVbml0cywgTmVvbmF0YWw8L2tleXdvcmQ+PGtleXdvcmQ+TGluZWFy
IE1vZGVsczwva2V5d29yZD48a2V5d29yZD5NYWxlPC9rZXl3b3JkPjxrZXl3b3JkPlBhdGllbnQg
QWRtaXNzaW9uPC9rZXl3b3JkPjxrZXl3b3JkPlByb3NwZWN0aXZlIFN0dWRpZXM8L2tleXdvcmQ+
PGtleXdvcmQ+UmlzayBGYWN0b3JzPC9rZXl3b3JkPjxrZXl3b3JkPmVwaWRlbWlvbG9neTwva2V5
d29yZD48a2V5d29yZD5uZW9uYXRhbCBpbnRlbnNpdmUgY2FyZTwva2V5d29yZD48a2V5d29yZD52
ZXJ5IHByZXRlcm0gYmlydGg8L2tleXdvcmQ+PC9rZXl3b3Jkcz48ZGF0ZXM+PHllYXI+MjAxNjwv
eWVhcj48cHViLWRhdGVzPjxkYXRlPkF1ZzwvZGF0ZT48L3B1Yi1kYXRlcz48L2RhdGVzPjxpc2Ju
PjEwOTctNjgzMyAoRWxlY3Ryb25pYykmI3hEOzAwMjItMzQ3NiAoTGlua2luZyk8L2lzYm4+PGFj
Y2Vzc2lvbi1udW0+MjcxODk2ODA8L2FjY2Vzc2lvbi1udW0+PGxhYmVsPjYxPC9sYWJlbD48dXJs
cz48cmVsYXRlZC11cmxzPjx1cmw+aHR0cHM6Ly93d3cubmNiaS5ubG0ubmloLmdvdi9wdWJtZWQv
MjcxODk2ODA8L3VybD48L3JlbGF0ZWQtdXJscz48L3VybHM+PGVsZWN0cm9uaWMtcmVzb3VyY2Ut
bnVtPjEwLjEwMTYvai5qcGVkcy4yMDE2LjA0LjAxNjwvZWxlY3Ryb25pYy1yZXNvdXJjZS1udW0+
PHJlbW90ZS1kYXRhYmFzZS1uYW1lPk1lZGxpbmU8L3JlbW90ZS1kYXRhYmFzZS1uYW1lPjxyZW1v
dGUtZGF0YWJhc2UtcHJvdmlkZXI+TkxNPC9yZW1vdGUtZGF0YWJhc2UtcHJvdmlkZXI+PC9yZWNv
cmQ+PC9DaXRlPjwvRW5kTm90ZT5=
</w:fldData>
              </w:fldChar>
            </w:r>
            <w:r w:rsidR="00922930" w:rsidRPr="00F23632">
              <w:rPr>
                <w:rFonts w:ascii="Calibri" w:eastAsia="Times New Roman" w:hAnsi="Calibri" w:cs="Calibri"/>
                <w:sz w:val="16"/>
                <w:szCs w:val="16"/>
              </w:rPr>
              <w:instrText xml:space="preserve"> ADDIN EN.CITE.DATA </w:instrText>
            </w:r>
            <w:r w:rsidR="00922930" w:rsidRPr="00F23632">
              <w:rPr>
                <w:rFonts w:ascii="Calibri" w:eastAsia="Times New Roman" w:hAnsi="Calibri" w:cs="Calibri"/>
                <w:sz w:val="16"/>
                <w:szCs w:val="16"/>
              </w:rPr>
            </w:r>
            <w:r w:rsidR="00922930" w:rsidRPr="00F23632">
              <w:rPr>
                <w:rFonts w:ascii="Calibri" w:eastAsia="Times New Roman" w:hAnsi="Calibri" w:cs="Calibri"/>
                <w:sz w:val="16"/>
                <w:szCs w:val="16"/>
              </w:rPr>
              <w:fldChar w:fldCharType="end"/>
            </w:r>
            <w:r w:rsidR="00922930" w:rsidRPr="00F23632">
              <w:rPr>
                <w:rFonts w:ascii="Calibri" w:eastAsia="Times New Roman" w:hAnsi="Calibri" w:cs="Calibri"/>
                <w:sz w:val="16"/>
                <w:szCs w:val="16"/>
              </w:rPr>
            </w:r>
            <w:r w:rsidR="00922930" w:rsidRPr="00F23632">
              <w:rPr>
                <w:rFonts w:ascii="Calibri" w:eastAsia="Times New Roman" w:hAnsi="Calibri" w:cs="Calibri"/>
                <w:sz w:val="16"/>
                <w:szCs w:val="16"/>
              </w:rPr>
              <w:fldChar w:fldCharType="separate"/>
            </w:r>
            <w:r w:rsidR="00922930" w:rsidRPr="00F23632">
              <w:rPr>
                <w:rFonts w:ascii="Calibri" w:eastAsia="Times New Roman" w:hAnsi="Calibri" w:cs="Calibri"/>
                <w:noProof/>
                <w:sz w:val="16"/>
                <w:szCs w:val="16"/>
              </w:rPr>
              <w:t>{Brophy 2022 1706, Wilson 2016 61}</w:t>
            </w:r>
            <w:r w:rsidR="00922930" w:rsidRPr="00F23632">
              <w:rPr>
                <w:rFonts w:ascii="Calibri" w:eastAsia="Times New Roman" w:hAnsi="Calibri" w:cs="Calibri"/>
                <w:sz w:val="16"/>
                <w:szCs w:val="16"/>
              </w:rPr>
              <w:fldChar w:fldCharType="end"/>
            </w:r>
          </w:p>
          <w:p w14:paraId="77584918" w14:textId="77777777" w:rsidR="005A2EFA" w:rsidRDefault="00EA639A">
            <w:pPr>
              <w:rPr>
                <w:rFonts w:ascii="Calibri" w:eastAsia="Times New Roman" w:hAnsi="Calibri" w:cs="Calibri"/>
                <w:sz w:val="16"/>
                <w:szCs w:val="16"/>
              </w:rPr>
            </w:pPr>
            <w:r>
              <w:rPr>
                <w:rFonts w:ascii="Calibri" w:eastAsia="Times New Roman" w:hAnsi="Calibri" w:cs="Calibri"/>
                <w:sz w:val="16"/>
                <w:szCs w:val="16"/>
              </w:rPr>
              <w:t xml:space="preserve">A thermal mattress might be useful to prevent hypothermia when other forms of thermal support (radiant warmer, plastic bag/wrap) are not available in out of hospital settings. </w:t>
            </w:r>
          </w:p>
        </w:tc>
      </w:tr>
      <w:tr w:rsidR="005A2EFA" w14:paraId="4D74BEE8"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C51C2B2"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27A704ED" w14:textId="77777777" w:rsidR="005A2EFA" w:rsidRDefault="00EA639A">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5A2EFA" w14:paraId="7F9593E8"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CC96B6"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BE8215"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9141CA"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320A761C" w14:textId="77777777" w:rsidTr="00A928A1">
        <w:trPr>
          <w:divId w:val="368653322"/>
          <w:trHeight w:val="153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582DF5" w14:textId="2CA47A73" w:rsidR="005A2EFA" w:rsidRDefault="00EA639A">
            <w:pPr>
              <w:rPr>
                <w:rFonts w:ascii="Calibri" w:eastAsia="Times New Roman" w:hAnsi="Calibri" w:cs="Calibri"/>
                <w:sz w:val="16"/>
                <w:szCs w:val="16"/>
              </w:rPr>
            </w:pPr>
            <w:r>
              <w:rPr>
                <w:rStyle w:val="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E7E173" w14:textId="0D84552A" w:rsidR="005A2EFA" w:rsidRDefault="001B3AB5">
            <w:pPr>
              <w:rPr>
                <w:rFonts w:ascii="Calibri" w:eastAsia="Times New Roman" w:hAnsi="Calibri" w:cs="Calibri"/>
                <w:sz w:val="16"/>
                <w:szCs w:val="16"/>
              </w:rPr>
            </w:pPr>
            <w:r w:rsidRPr="00F23632">
              <w:rPr>
                <w:rFonts w:ascii="Calibri" w:eastAsia="Times New Roman" w:hAnsi="Calibri" w:cs="Calibri"/>
                <w:sz w:val="16"/>
                <w:szCs w:val="16"/>
              </w:rPr>
              <w:t>Among included studies, estimates of cost</w:t>
            </w:r>
            <w:r>
              <w:rPr>
                <w:rFonts w:ascii="Calibri" w:eastAsia="Times New Roman" w:hAnsi="Calibri" w:cs="Calibri"/>
                <w:sz w:val="16"/>
                <w:szCs w:val="16"/>
                <w:shd w:val="clear" w:color="auto" w:fill="EBEBEB"/>
              </w:rPr>
              <w:t xml:space="preserve"> </w:t>
            </w:r>
            <w:r>
              <w:rPr>
                <w:rFonts w:ascii="Calibri" w:eastAsia="Times New Roman" w:hAnsi="Calibri" w:cs="Calibri"/>
                <w:sz w:val="16"/>
                <w:szCs w:val="16"/>
              </w:rPr>
              <w:t xml:space="preserve">were </w:t>
            </w:r>
            <w:r w:rsidR="00EA639A">
              <w:rPr>
                <w:rFonts w:ascii="Calibri" w:eastAsia="Times New Roman" w:hAnsi="Calibri" w:cs="Calibri"/>
                <w:sz w:val="16"/>
                <w:szCs w:val="16"/>
              </w:rPr>
              <w:t>$46.50 (US)</w:t>
            </w:r>
            <w:r w:rsidR="00B41048">
              <w:rPr>
                <w:rFonts w:ascii="Calibri" w:eastAsia="Times New Roman" w:hAnsi="Calibri" w:cs="Calibri"/>
                <w:sz w:val="16"/>
                <w:szCs w:val="16"/>
              </w:rPr>
              <w:t xml:space="preserve"> </w:t>
            </w:r>
            <w:r w:rsidR="00922930">
              <w:rPr>
                <w:rFonts w:ascii="Calibri" w:eastAsia="Times New Roman" w:hAnsi="Calibri" w:cs="Calibri"/>
                <w:sz w:val="16"/>
                <w:szCs w:val="16"/>
              </w:rPr>
              <w:fldChar w:fldCharType="begin"/>
            </w:r>
            <w:r w:rsidR="00922930">
              <w:rPr>
                <w:rFonts w:ascii="Calibri" w:eastAsia="Times New Roman" w:hAnsi="Calibri" w:cs="Calibri"/>
                <w:sz w:val="16"/>
                <w:szCs w:val="16"/>
              </w:rPr>
              <w:instrText xml:space="preserve"> ADDIN EN.CITE &lt;EndNote&gt;&lt;Cite&gt;&lt;Author&gt;McCarthy&lt;/Author&gt;&lt;Year&gt;2013&lt;/Year&gt;&lt;RecNum&gt;38&lt;/RecNum&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McCarthy 2013 e135}</w:t>
            </w:r>
            <w:r w:rsidR="00922930">
              <w:rPr>
                <w:rFonts w:ascii="Calibri" w:eastAsia="Times New Roman" w:hAnsi="Calibri" w:cs="Calibri"/>
                <w:sz w:val="16"/>
                <w:szCs w:val="16"/>
              </w:rPr>
              <w:fldChar w:fldCharType="end"/>
            </w:r>
            <w:r w:rsidR="00EA639A">
              <w:rPr>
                <w:rFonts w:ascii="Calibri" w:eastAsia="Times New Roman" w:hAnsi="Calibri" w:cs="Calibri"/>
                <w:sz w:val="16"/>
                <w:szCs w:val="16"/>
              </w:rPr>
              <w:t xml:space="preserve">; $14.52 (US ) </w:t>
            </w:r>
            <w:r w:rsidR="00922930">
              <w:rPr>
                <w:rFonts w:ascii="Calibri" w:eastAsia="Times New Roman" w:hAnsi="Calibri" w:cs="Calibri"/>
                <w:sz w:val="16"/>
                <w:szCs w:val="16"/>
              </w:rPr>
              <w:fldChar w:fldCharType="begin"/>
            </w:r>
            <w:r w:rsidR="00922930">
              <w:rPr>
                <w:rFonts w:ascii="Calibri" w:eastAsia="Times New Roman" w:hAnsi="Calibri" w:cs="Calibri"/>
                <w:sz w:val="16"/>
                <w:szCs w:val="16"/>
              </w:rPr>
              <w:instrText xml:space="preserve"> ADDIN EN.CITE &lt;EndNote&gt;&lt;Cite&gt;&lt;Author&gt;Simon&lt;/Author&gt;&lt;Year&gt;2011&lt;/Year&gt;&lt;RecNum&gt;21&lt;/RecNum&gt;&lt;DisplayText&gt;{Simon 2011 33}&lt;/DisplayText&gt;&lt;record&gt;&lt;rec-number&gt;21&lt;/rec-number&gt;&lt;foreign-keys&gt;&lt;key app="EN" db-id="z5av02adre92x4eeefppzprdtv90xdfdxzra" timestamp="1660200887"&gt;21&lt;/key&gt;&lt;/foreign-keys&gt;&lt;ref-type name="Journal Article"&gt;17&lt;/ref-type&gt;&lt;contributors&gt;&lt;authors&gt;&lt;author&gt;Simon, P.&lt;/author&gt;&lt;author&gt;Dannaway, D.&lt;/author&gt;&lt;author&gt;Bright, B.&lt;/author&gt;&lt;author&gt;Krous, L.&lt;/author&gt;&lt;author&gt;Wlodaver, A.&lt;/author&gt;&lt;author&gt;Burks, B.&lt;/author&gt;&lt;author&gt;Thi, C.&lt;/author&gt;&lt;author&gt;Milam, J.&lt;/author&gt;&lt;author&gt;Escobedo, M.&lt;/author&gt;&lt;/authors&gt;&lt;/contributors&gt;&lt;titles&gt;&lt;title&gt;Thermal defense of extremely low gestational age newborns during resuscitation: exothermic mattresses vs polyethylene wrap&lt;/title&gt;&lt;secondary-title&gt;J Perinatol&lt;/secondary-title&gt;&lt;/titles&gt;&lt;periodical&gt;&lt;full-title&gt;J Perinatol&lt;/full-title&gt;&lt;/periodical&gt;&lt;pages&gt;33-7&lt;/pages&gt;&lt;volume&gt;31&lt;/volume&gt;&lt;number&gt;1&lt;/number&gt;&lt;dates&gt;&lt;year&gt;2011&lt;/year&gt;&lt;/dates&gt;&lt;accession-num&gt;20410908&lt;/accession-num&gt;&lt;label&gt;33&lt;/label&gt;&lt;urls&gt;&lt;related-urls&gt;&lt;url&gt;https://www.nature.com/articles/jp201056.pdf&lt;/url&gt;&lt;/related-urls&gt;&lt;/urls&gt;&lt;electronic-resource-num&gt;10.1038/jp.2010.56&lt;/electronic-resource-num&gt;&lt;/record&gt;&lt;/Cite&gt;&lt;/EndNote&gt;</w:instrText>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Simon 2011 33}</w:t>
            </w:r>
            <w:r w:rsidR="00922930">
              <w:rPr>
                <w:rFonts w:ascii="Calibri" w:eastAsia="Times New Roman" w:hAnsi="Calibri" w:cs="Calibri"/>
                <w:sz w:val="16"/>
                <w:szCs w:val="16"/>
              </w:rPr>
              <w:fldChar w:fldCharType="end"/>
            </w:r>
            <w:r w:rsidR="00B41048" w:rsidRPr="00B41048" w:rsidDel="00B41048">
              <w:rPr>
                <w:rFonts w:ascii="Calibri" w:eastAsia="Times New Roman" w:hAnsi="Calibri" w:cs="Calibri"/>
                <w:sz w:val="16"/>
                <w:szCs w:val="16"/>
              </w:rPr>
              <w:t xml:space="preserve"> </w:t>
            </w:r>
            <w:r w:rsidR="00B41048">
              <w:rPr>
                <w:rFonts w:ascii="Calibri" w:eastAsia="Times New Roman" w:hAnsi="Calibri" w:cs="Calibri"/>
                <w:sz w:val="16"/>
                <w:szCs w:val="16"/>
              </w:rPr>
              <w:t xml:space="preserve">and </w:t>
            </w:r>
            <w:r w:rsidR="00EA639A">
              <w:rPr>
                <w:rFonts w:ascii="Calibri" w:eastAsia="Times New Roman" w:hAnsi="Calibri" w:cs="Calibri"/>
                <w:sz w:val="16"/>
                <w:szCs w:val="16"/>
              </w:rPr>
              <w:t>$17(US) per unit.</w:t>
            </w:r>
            <w:r w:rsidR="00B41048" w:rsidRPr="00B41048">
              <w:rPr>
                <w:rFonts w:ascii="Calibri" w:eastAsia="Times New Roman" w:hAnsi="Calibri" w:cs="Calibri"/>
                <w:sz w:val="16"/>
                <w:szCs w:val="16"/>
              </w:rPr>
              <w:t xml:space="preserve"> </w:t>
            </w:r>
            <w:r w:rsidR="00922930">
              <w:rPr>
                <w:rFonts w:ascii="Calibri" w:eastAsia="Times New Roman" w:hAnsi="Calibri" w:cs="Calibri"/>
                <w:sz w:val="16"/>
                <w:szCs w:val="16"/>
              </w:rPr>
              <w:fldChar w:fldCharType="begin"/>
            </w:r>
            <w:r w:rsidR="00922930">
              <w:rPr>
                <w:rFonts w:ascii="Calibri" w:eastAsia="Times New Roman" w:hAnsi="Calibri" w:cs="Calibri"/>
                <w:sz w:val="16"/>
                <w:szCs w:val="16"/>
              </w:rPr>
              <w:instrText xml:space="preserve"> ADDIN EN.CITE &lt;EndNote&gt;&lt;Cite&gt;&lt;Author&gt;Lewis&lt;/Author&gt;&lt;Year&gt;2011&lt;/Year&gt;&lt;RecNum&gt;2&lt;/RecNum&gt;&lt;DisplayText&gt;{Lewis 2011 160}&lt;/DisplayText&gt;&lt;record&gt;&lt;rec-number&gt;2&lt;/rec-number&gt;&lt;foreign-keys&gt;&lt;key app="EN" db-id="z5av02adre92x4eeefppzprdtv90xdfdxzra" timestamp="1660198816"&gt;2&lt;/key&gt;&lt;/foreign-keys&gt;&lt;ref-type name="Journal Article"&gt;17&lt;/ref-type&gt;&lt;contributors&gt;&lt;authors&gt;&lt;author&gt;Lewis, D. A.&lt;/author&gt;&lt;author&gt;Sanders, L. P.&lt;/author&gt;&lt;author&gt;Brockopp, D. Y.&lt;/author&gt;&lt;/authors&gt;&lt;/contributors&gt;&lt;titles&gt;&lt;title&gt;The effect of three nursing interventions on thermoregulation in low birth weight infants&lt;/title&gt;&lt;secondary-title&gt;Neonatal Netw&lt;/secondary-title&gt;&lt;/titles&gt;&lt;periodical&gt;&lt;full-title&gt;Neonatal Netw&lt;/full-title&gt;&lt;/periodical&gt;&lt;pages&gt;160-4&lt;/pages&gt;&lt;volume&gt;30&lt;/volume&gt;&lt;number&gt;3&lt;/number&gt;&lt;dates&gt;&lt;year&gt;2011&lt;/year&gt;&lt;/dates&gt;&lt;accession-num&gt;21576050&lt;/accession-num&gt;&lt;label&gt;160&lt;/label&gt;&lt;urls&gt;&lt;related-urls&gt;&lt;url&gt;https://connect.springerpub.com/content/sgrnn/30/3/160&lt;/url&gt;&lt;/related-urls&gt;&lt;/urls&gt;&lt;electronic-resource-num&gt;10.1891/0730-0832.30.3.160&lt;/electronic-resource-num&gt;&lt;/record&gt;&lt;/Cite&gt;&lt;/EndNote&gt;</w:instrText>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Lewis 2011 160}</w:t>
            </w:r>
            <w:r w:rsidR="00922930">
              <w:rPr>
                <w:rFonts w:ascii="Calibri" w:eastAsia="Times New Roman" w:hAnsi="Calibri" w:cs="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C0E3A0" w14:textId="2A8E4EA0" w:rsidR="005A2EFA" w:rsidRDefault="00EA639A">
            <w:pPr>
              <w:rPr>
                <w:rFonts w:ascii="Calibri" w:eastAsia="Times New Roman" w:hAnsi="Calibri" w:cs="Calibri"/>
                <w:sz w:val="16"/>
                <w:szCs w:val="16"/>
              </w:rPr>
            </w:pPr>
            <w:r>
              <w:rPr>
                <w:rFonts w:ascii="Calibri" w:eastAsia="Times New Roman" w:hAnsi="Calibri" w:cs="Calibri"/>
                <w:sz w:val="16"/>
                <w:szCs w:val="16"/>
              </w:rPr>
              <w:t>The cost of a</w:t>
            </w:r>
            <w:r w:rsidR="00E67CA9">
              <w:rPr>
                <w:rFonts w:ascii="Calibri" w:eastAsia="Times New Roman" w:hAnsi="Calibri" w:cs="Calibri"/>
                <w:sz w:val="16"/>
                <w:szCs w:val="16"/>
              </w:rPr>
              <w:t xml:space="preserve"> thermal mattress </w:t>
            </w:r>
            <w:r>
              <w:rPr>
                <w:rFonts w:ascii="Calibri" w:eastAsia="Times New Roman" w:hAnsi="Calibri" w:cs="Calibri"/>
                <w:sz w:val="16"/>
                <w:szCs w:val="16"/>
              </w:rPr>
              <w:t xml:space="preserve">differs between brands. </w:t>
            </w:r>
            <w:r w:rsidR="00B41048">
              <w:rPr>
                <w:rFonts w:ascii="Calibri" w:eastAsia="Times New Roman" w:hAnsi="Calibri" w:cs="Calibri"/>
                <w:sz w:val="16"/>
                <w:szCs w:val="16"/>
              </w:rPr>
              <w:t>Regardless, t</w:t>
            </w:r>
            <w:r>
              <w:rPr>
                <w:rFonts w:ascii="Calibri" w:eastAsia="Times New Roman" w:hAnsi="Calibri" w:cs="Calibri"/>
                <w:sz w:val="16"/>
                <w:szCs w:val="16"/>
              </w:rPr>
              <w:t xml:space="preserve">he cost </w:t>
            </w:r>
            <w:r w:rsidR="00B41048">
              <w:rPr>
                <w:rFonts w:ascii="Calibri" w:eastAsia="Times New Roman" w:hAnsi="Calibri" w:cs="Calibri"/>
                <w:sz w:val="16"/>
                <w:szCs w:val="16"/>
              </w:rPr>
              <w:t xml:space="preserve">may </w:t>
            </w:r>
            <w:r>
              <w:rPr>
                <w:rFonts w:ascii="Calibri" w:eastAsia="Times New Roman" w:hAnsi="Calibri" w:cs="Calibri"/>
                <w:sz w:val="16"/>
                <w:szCs w:val="16"/>
              </w:rPr>
              <w:t xml:space="preserve">make the device unaffordable in middle or low resource settings. </w:t>
            </w:r>
          </w:p>
          <w:p w14:paraId="15E94BB7" w14:textId="77777777" w:rsidR="005A2EFA" w:rsidRDefault="00EA639A">
            <w:pPr>
              <w:rPr>
                <w:rFonts w:ascii="Calibri" w:eastAsia="Times New Roman" w:hAnsi="Calibri" w:cs="Calibri"/>
                <w:sz w:val="16"/>
                <w:szCs w:val="16"/>
              </w:rPr>
            </w:pPr>
            <w:r>
              <w:rPr>
                <w:rFonts w:ascii="Calibri" w:eastAsia="Times New Roman" w:hAnsi="Calibri" w:cs="Calibri"/>
                <w:sz w:val="16"/>
                <w:szCs w:val="16"/>
              </w:rPr>
              <w:t xml:space="preserve">The devices are marketed as single use. </w:t>
            </w:r>
          </w:p>
        </w:tc>
      </w:tr>
      <w:tr w:rsidR="005A2EFA" w14:paraId="259C4D0B"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661E6B7" w14:textId="77777777" w:rsidR="005A2EFA" w:rsidRDefault="00EA639A" w:rsidP="000D36EE">
            <w:pPr>
              <w:pStyle w:val="Heading2"/>
              <w:keepNext/>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04DCCC75" w14:textId="77777777" w:rsidR="005A2EFA" w:rsidRDefault="00EA639A" w:rsidP="000D36EE">
            <w:pPr>
              <w:pStyle w:val="Subtitle1"/>
              <w:keepNext/>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5A2EFA" w14:paraId="79862BAF"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445CBC" w14:textId="77777777" w:rsidR="005A2EFA" w:rsidRDefault="00EA639A" w:rsidP="000D36EE">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A68BE9" w14:textId="77777777" w:rsidR="005A2EFA" w:rsidRDefault="00EA639A" w:rsidP="000D36EE">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524DFA" w14:textId="77777777" w:rsidR="005A2EFA" w:rsidRDefault="00EA639A" w:rsidP="000D36EE">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4175C0DB" w14:textId="77777777" w:rsidTr="00D93138">
        <w:trPr>
          <w:divId w:val="368653322"/>
          <w:trHeight w:val="113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46DDCC" w14:textId="52284149" w:rsidR="005A2EFA" w:rsidRDefault="00EA639A">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B7B373" w14:textId="77777777" w:rsidR="005A2EFA" w:rsidRDefault="00EA639A">
            <w:pPr>
              <w:rPr>
                <w:rFonts w:ascii="Calibri" w:eastAsia="Times New Roman" w:hAnsi="Calibri" w:cs="Calibri"/>
                <w:sz w:val="16"/>
                <w:szCs w:val="16"/>
              </w:rPr>
            </w:pPr>
            <w:r>
              <w:rPr>
                <w:rFonts w:ascii="Calibri" w:eastAsia="Times New Roman" w:hAnsi="Calibri" w:cs="Calibri"/>
                <w:sz w:val="16"/>
                <w:szCs w:val="16"/>
              </w:rPr>
              <w:t xml:space="preserve">Two of the included RCTs and one observational study provided an estimate of cost of a thermal mattress. There may be variation between brands and location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6C228A" w14:textId="1A33B6F8" w:rsidR="005A2EFA" w:rsidRDefault="005A2EFA">
            <w:pPr>
              <w:rPr>
                <w:rFonts w:ascii="Calibri" w:eastAsia="Times New Roman" w:hAnsi="Calibri" w:cs="Calibri"/>
                <w:sz w:val="16"/>
                <w:szCs w:val="16"/>
              </w:rPr>
            </w:pPr>
          </w:p>
        </w:tc>
      </w:tr>
      <w:tr w:rsidR="005A2EFA" w14:paraId="707DB3D7"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D74584A"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536BFAB4" w14:textId="77777777" w:rsidR="005A2EFA" w:rsidRDefault="00EA639A">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 xml:space="preserve">Does the cost-effectiveness of the intervention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5A2EFA" w14:paraId="4C0D67B6"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6920E4"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1F7FF3"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7C852A"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50D44143" w14:textId="77777777" w:rsidTr="00D93138">
        <w:trPr>
          <w:divId w:val="368653322"/>
          <w:trHeight w:val="1768"/>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508796" w14:textId="0EA7314F" w:rsidR="005A2EFA" w:rsidRDefault="00EA639A">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Does not </w:t>
            </w:r>
            <w:proofErr w:type="spellStart"/>
            <w:r>
              <w:rPr>
                <w:rStyle w:val="ep-radiobuttonlabel"/>
                <w:rFonts w:ascii="Calibri" w:eastAsia="Times New Roman" w:hAnsi="Calibri" w:cs="Calibri"/>
                <w:sz w:val="16"/>
                <w:szCs w:val="16"/>
              </w:rPr>
              <w:t>favor</w:t>
            </w:r>
            <w:proofErr w:type="spellEnd"/>
            <w:r>
              <w:rPr>
                <w:rStyle w:val="ep-radiobuttonlabel"/>
                <w:rFonts w:ascii="Calibri" w:eastAsia="Times New Roman" w:hAnsi="Calibri" w:cs="Calibri"/>
                <w:sz w:val="16"/>
                <w:szCs w:val="16"/>
              </w:rPr>
              <w:t xml:space="preserve">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6E507E" w14:textId="77777777" w:rsidR="005A2EFA" w:rsidRDefault="00EA639A">
            <w:pPr>
              <w:rPr>
                <w:rFonts w:ascii="Calibri" w:eastAsia="Times New Roman" w:hAnsi="Calibri" w:cs="Calibri"/>
                <w:sz w:val="16"/>
                <w:szCs w:val="16"/>
              </w:rPr>
            </w:pPr>
            <w:r>
              <w:rPr>
                <w:rFonts w:ascii="Calibri" w:eastAsia="Times New Roman" w:hAnsi="Calibri" w:cs="Calibri"/>
                <w:sz w:val="16"/>
                <w:szCs w:val="16"/>
              </w:rPr>
              <w:t xml:space="preserve">No studies investigated cost-effectivenes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12EB28" w14:textId="6E4827C2" w:rsidR="005A2EFA" w:rsidRDefault="00EA639A">
            <w:pPr>
              <w:rPr>
                <w:rFonts w:ascii="Calibri" w:eastAsia="Times New Roman" w:hAnsi="Calibri" w:cs="Calibri"/>
                <w:sz w:val="16"/>
                <w:szCs w:val="16"/>
              </w:rPr>
            </w:pPr>
            <w:r>
              <w:rPr>
                <w:rFonts w:ascii="Calibri" w:eastAsia="Times New Roman" w:hAnsi="Calibri" w:cs="Calibri"/>
                <w:sz w:val="16"/>
                <w:szCs w:val="16"/>
              </w:rPr>
              <w:t>Single use thermal mattresses are a relatively expensive intervention compared with some other interventions to maintain normal temperature in the delivery room</w:t>
            </w:r>
            <w:r w:rsidR="00DB666D">
              <w:rPr>
                <w:rFonts w:ascii="Calibri" w:eastAsia="Times New Roman" w:hAnsi="Calibri" w:cs="Calibri"/>
                <w:sz w:val="16"/>
                <w:szCs w:val="16"/>
              </w:rPr>
              <w:t>, but they may be cost-effective where devices such as radiant warmers are unavailable (such as for out-of-hospital births)</w:t>
            </w:r>
            <w:r>
              <w:rPr>
                <w:rFonts w:ascii="Calibri" w:eastAsia="Times New Roman" w:hAnsi="Calibri" w:cs="Calibri"/>
                <w:sz w:val="16"/>
                <w:szCs w:val="16"/>
              </w:rPr>
              <w:t xml:space="preserve">. Accurate estimates of cost effectiveness would need to include studies large enough to estimate effects on survival and major neonatal morbidities. All included studies were well below the OIS for these outcomes. </w:t>
            </w:r>
          </w:p>
        </w:tc>
      </w:tr>
      <w:tr w:rsidR="005A2EFA" w14:paraId="003AE34D"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9D8781C"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0084C309" w14:textId="77777777" w:rsidR="005A2EFA" w:rsidRDefault="00EA639A">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would be the impact on health equity?</w:t>
            </w:r>
          </w:p>
        </w:tc>
      </w:tr>
      <w:tr w:rsidR="005A2EFA" w14:paraId="35D9BB5C"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2EA8D5"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0FF0FF"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9D2D24"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5D2C8FE7"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F586DE" w14:textId="3594C589" w:rsidR="005A2EFA" w:rsidRDefault="00EA639A">
            <w:pPr>
              <w:rPr>
                <w:rFonts w:ascii="Calibri" w:eastAsia="Times New Roman" w:hAnsi="Calibri" w:cs="Calibri"/>
                <w:sz w:val="16"/>
                <w:szCs w:val="16"/>
              </w:rPr>
            </w:pP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43F9AB" w14:textId="38DEC7AC" w:rsidR="005A2EFA" w:rsidRDefault="00EA639A">
            <w:pPr>
              <w:rPr>
                <w:rFonts w:ascii="Calibri" w:eastAsia="Times New Roman" w:hAnsi="Calibri" w:cs="Calibri"/>
                <w:sz w:val="16"/>
                <w:szCs w:val="16"/>
              </w:rPr>
            </w:pPr>
            <w:r>
              <w:rPr>
                <w:rFonts w:ascii="Calibri" w:eastAsia="Times New Roman" w:hAnsi="Calibri" w:cs="Calibri"/>
                <w:sz w:val="16"/>
                <w:szCs w:val="16"/>
              </w:rPr>
              <w:t>The cost of providing a thermal mattress is likely to be unaffordable in low</w:t>
            </w:r>
            <w:r w:rsidR="00DB666D">
              <w:rPr>
                <w:rFonts w:ascii="Calibri" w:eastAsia="Times New Roman" w:hAnsi="Calibri" w:cs="Calibri"/>
                <w:sz w:val="16"/>
                <w:szCs w:val="16"/>
              </w:rPr>
              <w:t>-income and some middle-income countries</w:t>
            </w:r>
            <w:r>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CDFB40" w14:textId="77777777" w:rsidR="005A2EFA" w:rsidRDefault="00EA639A">
            <w:pPr>
              <w:rPr>
                <w:rFonts w:ascii="Calibri" w:eastAsia="Times New Roman" w:hAnsi="Calibri" w:cs="Calibri"/>
                <w:sz w:val="16"/>
                <w:szCs w:val="16"/>
              </w:rPr>
            </w:pPr>
            <w:r>
              <w:rPr>
                <w:rFonts w:ascii="Calibri" w:eastAsia="Times New Roman" w:hAnsi="Calibri" w:cs="Calibri"/>
                <w:sz w:val="16"/>
                <w:szCs w:val="16"/>
              </w:rPr>
              <w:br/>
            </w:r>
          </w:p>
        </w:tc>
      </w:tr>
      <w:tr w:rsidR="005A2EFA" w14:paraId="43AFA840"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1997FF7"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Acceptability</w:t>
            </w:r>
          </w:p>
          <w:p w14:paraId="48CEE18D" w14:textId="77777777" w:rsidR="005A2EFA" w:rsidRDefault="00EA639A">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5A2EFA" w14:paraId="294680FB"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D68AC6"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969A81"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B23921"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0F20EFAD"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CED66F" w14:textId="3A310365" w:rsidR="005A2EFA" w:rsidRDefault="00EA639A">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7A7684" w14:textId="0402C51D" w:rsidR="005A2EFA" w:rsidRDefault="00EA639A">
            <w:pPr>
              <w:rPr>
                <w:rFonts w:ascii="Calibri" w:eastAsia="Times New Roman" w:hAnsi="Calibri" w:cs="Calibri"/>
                <w:sz w:val="16"/>
                <w:szCs w:val="16"/>
              </w:rPr>
            </w:pPr>
            <w:r>
              <w:rPr>
                <w:rFonts w:ascii="Calibri" w:eastAsia="Times New Roman" w:hAnsi="Calibri" w:cs="Calibri"/>
                <w:sz w:val="16"/>
                <w:szCs w:val="16"/>
              </w:rPr>
              <w:t>There were no data available from studies in this review. However, using a thermal mattress to promote thermoregulation is already standard care in some high resource settings described in publications reporting quality improvement activities</w:t>
            </w:r>
            <w:r w:rsidR="00DB666D">
              <w:rPr>
                <w:rFonts w:ascii="Calibri" w:eastAsia="Times New Roman" w:hAnsi="Calibri" w:cs="Calibri"/>
                <w:sz w:val="16"/>
                <w:szCs w:val="16"/>
              </w:rPr>
              <w:t xml:space="preserve">. </w:t>
            </w:r>
            <w:r w:rsidR="00922930">
              <w:rPr>
                <w:rFonts w:ascii="Calibri" w:eastAsia="Times New Roman" w:hAnsi="Calibri" w:cs="Calibri"/>
                <w:sz w:val="16"/>
                <w:szCs w:val="16"/>
              </w:rPr>
              <w:fldChar w:fldCharType="begin">
                <w:fldData xml:space="preserve">PEVuZE5vdGU+PENpdGU+PEF1dGhvcj5BbGV5LVJhejwvQXV0aG9yPjxZZWFyPjIwMjA8L1llYXI+
PFJlY051bT42NDwvUmVjTnVtPjxEaXNwbGF5VGV4dD57QWxleS1SYXogMjAyMCA0NzYsIEJpbGxp
bW9yaWEgMjAxMyA0NTUsIENyb29wIDIwMjAgNTMwLCBGcmF6ZXIgMjAxOCA1MjAsIEhhcmVyIDIw
MTcgMTI0MiwgSGFycmltYW4gMjAxOCA0NjIsIExlZSAyMDA4IDc1NCwgTWFuYW5pIDIwMTMgOCwg
UnVzc28gMjAxNCAzMTA1NX08L0Rpc3BsYXlUZXh0PjxyZWNvcmQ+PHJlYy1udW1iZXI+NjQ8L3Jl
Yy1udW1iZXI+PGZvcmVpZ24ta2V5cz48a2V5IGFwcD0iRU4iIGRiLWlkPSJ6NWF2MDJhZHJlOTJ4
NGVlZWZwcHpwcmR0djkweGRmZHh6cmEiIHRpbWVzdGFtcD0iMTY3MzI5NDAyOSI+NjQ8L2tleT48
L2ZvcmVpZ24ta2V5cz48cmVmLXR5cGUgbmFtZT0iSm91cm5hbCBBcnRpY2xlIj4xNzwvcmVmLXR5
cGU+PGNvbnRyaWJ1dG9ycz48YXV0aG9ycz48YXV0aG9yPkFsZXktUmF6LCBFLiBTLjwvYXV0aG9y
PjxhdXRob3I+VGFsbW9uLCBHLjwvYXV0aG9yPjxhdXRob3I+UGVuaWFrb3YsIE0uPC9hdXRob3I+
PGF1dGhvcj5IYXNhbmVpbiwgSi48L2F1dGhvcj48YXV0aG9yPkZlbHN6ZXItRmlzY2gsIEMuPC9h
dXRob3I+PGF1dGhvcj5XZWluZXIsIFMuIEEuPC9hdXRob3I+PC9hdXRob3JzPjwvY29udHJpYnV0
b3JzPjx0aXRsZXM+PHRpdGxlPlJlZHVjaW5nIG5lb25hdGFsIGh5cG90aGVybWlhIGluIHByZW1h
dHVyZSBpbmZhbnRzIGluIGFuIGlzcmFlbGkgbmVvbmF0YWwgaW50ZW5zaXZlIGNhcmUgdW5pdDwv
dGl0bGU+PHNlY29uZGFyeS10aXRsZT5Jc3JhZWwgTWVkaWNhbCBBc3NvY2lhdGlvbiBKb3VybmFs
PC9zZWNvbmRhcnktdGl0bGU+PC90aXRsZXM+PHBlcmlvZGljYWw+PGZ1bGwtdGl0bGU+SXNyYWVs
IE1lZGljYWwgQXNzb2NpYXRpb24gSm91cm5hbDwvZnVsbC10aXRsZT48L3BlcmlvZGljYWw+PHBh
Z2VzPjQ3Ni00ODA8L3BhZ2VzPjx2b2x1bWU+MjI8L3ZvbHVtZT48bnVtYmVyPjk8L251bWJlcj48
ZGF0ZXM+PHllYXI+MjAyMDwveWVhcj48L2RhdGVzPjxsYWJlbD40NzY8L2xhYmVsPjx1cmxzPjxy
ZWxhdGVkLXVybHM+PHVybD5odHRwczovL3d3dy5lbWJhc2UuY29tL3NlYXJjaC9yZXN1bHRzP3N1
YmFjdGlvbj12aWV3cmVjb3JkJmFtcDtpZD1MMjAwNzkzNzI3MSZhbXA7ZnJvbT1leHBvcnQ8L3Vy
bD48L3JlbGF0ZWQtdXJscz48L3VybHM+PC9yZWNvcmQ+PC9DaXRlPjxDaXRlPjxBdXRob3I+Qmls
bGltb3JpYTwvQXV0aG9yPjxZZWFyPjIwMTM8L1llYXI+PFJlY051bT42NTwvUmVjTnVtPjxyZWNv
cmQ+PHJlYy1udW1iZXI+NjU8L3JlYy1udW1iZXI+PGZvcmVpZ24ta2V5cz48a2V5IGFwcD0iRU4i
IGRiLWlkPSJ6NWF2MDJhZHJlOTJ4NGVlZWZwcHpwcmR0djkweGRmZHh6cmEiIHRpbWVzdGFtcD0i
MTY3MzI5NDAyOSI+NjU8L2tleT48L2ZvcmVpZ24ta2V5cz48cmVmLXR5cGUgbmFtZT0iSm91cm5h
bCBBcnRpY2xlIj4xNzwvcmVmLXR5cGU+PGNvbnRyaWJ1dG9ycz48YXV0aG9ycz48YXV0aG9yPkJp
bGxpbW9yaWEsIFouPC9hdXRob3I+PGF1dGhvcj5DaGF3bGEsIFMuPC9hdXRob3I+PGF1dGhvcj5C
YWphaiwgTS48L2F1dGhvcj48YXV0aG9yPk5hdGFyYWphbiwgRy48L2F1dGhvcj48L2F1dGhvcnM+
PC9jb250cmlidXRvcnM+PHRpdGxlcz48dGl0bGU+SW1wcm92aW5nIGFkbWlzc2lvbiB0ZW1wZXJh
dHVyZSBpbiBleHRyZW1lbHkgbG93IGJpcnRoIHdlaWdodCBpbmZhbnRzOiBhIGhvc3BpdGFsLWJh
c2VkIG11bHRpLWludGVydmVudGlvbiBxdWFsaXR5IGltcHJvdmVtZW50IHByb2plY3Q8L3RpdGxl
PjxzZWNvbmRhcnktdGl0bGU+SiBQZXJpbmF0IE1lZDwvc2Vjb25kYXJ5LXRpdGxlPjwvdGl0bGVz
PjxwZXJpb2RpY2FsPjxmdWxsLXRpdGxlPkogUGVyaW5hdCBNZWQ8L2Z1bGwtdGl0bGU+PC9wZXJp
b2RpY2FsPjxwYWdlcz40NTUtNjA8L3BhZ2VzPjx2b2x1bWU+NDE8L3ZvbHVtZT48bnVtYmVyPjQ8
L251bWJlcj48ZGF0ZXM+PHllYXI+MjAxMzwveWVhcj48L2RhdGVzPjxhY2Nlc3Npb24tbnVtPjIz
MzM0MDUzPC9hY2Nlc3Npb24tbnVtPjxsYWJlbD40NTU8L2xhYmVsPjx1cmxzPjxyZWxhdGVkLXVy
bHM+PHVybD5odHRwczovL3d3dy5kZWdydXl0ZXIuY29tL2RvY3VtZW50L2RvaS8xMC4xNTE1L2pw
bS0yMDEyLTAyNTkvcGRmPC91cmw+PC9yZWxhdGVkLXVybHM+PC91cmxzPjxlbGVjdHJvbmljLXJl
c291cmNlLW51bT4xMC4xNTE1L2pwbS0yMDEyLTAyNTk8L2VsZWN0cm9uaWMtcmVzb3VyY2UtbnVt
PjwvcmVjb3JkPjwvQ2l0ZT48Q2l0ZT48QXV0aG9yPkNyb29wPC9BdXRob3I+PFllYXI+MjAyMDwv
WWVhcj48UmVjTnVtPjY2PC9SZWNOdW0+PHJlY29yZD48cmVjLW51bWJlcj42NjwvcmVjLW51bWJl
cj48Zm9yZWlnbi1rZXlzPjxrZXkgYXBwPSJFTiIgZGItaWQ9Ino1YXYwMmFkcmU5Mng0ZWVlZnBw
enByZHR2OTB4ZGZkeHpyYSIgdGltZXN0YW1wPSIxNjczMjk0MDI5Ij42Njwva2V5PjwvZm9yZWln
bi1rZXlzPjxyZWYtdHlwZSBuYW1lPSJKb3VybmFsIEFydGljbGUiPjE3PC9yZWYtdHlwZT48Y29u
dHJpYnV0b3JzPjxhdXRob3JzPjxhdXRob3I+Q3Jvb3AsIFMuIEUuIFcuPC9hdXRob3I+PGF1dGhv
cj5UaG95cmUsIFMuIE0uPC9hdXRob3I+PGF1dGhvcj5BbGlhZ2EsIFMuPC9hdXRob3I+PGF1dGhv
cj5NY0NhZmZyZXksIE0uIEouPC9hdXRob3I+PGF1dGhvcj5QZXRlci1Xb2hsLCBTLjwvYXV0aG9y
PjwvYXV0aG9ycz48L2NvbnRyaWJ1dG9ycz48dGl0bGVzPjx0aXRsZT5UaGUgR29sZGVuIEhvdXI6
IGEgcXVhbGl0eSBpbXByb3ZlbWVudCBpbml0aWF0aXZlIGZvciBleHRyZW1lbHkgcHJlbWF0dXJl
IGluZmFudHMgaW4gdGhlIG5lb25hdGFsIGludGVuc2l2ZSBjYXJlIHVuaXQ8L3RpdGxlPjxzZWNv
bmRhcnktdGl0bGU+SiBQZXJpbmF0b2w8L3NlY29uZGFyeS10aXRsZT48L3RpdGxlcz48cGVyaW9k
aWNhbD48ZnVsbC10aXRsZT5KIFBlcmluYXRvbDwvZnVsbC10aXRsZT48L3BlcmlvZGljYWw+PHBh
Z2VzPjUzMC01Mzk8L3BhZ2VzPjx2b2x1bWU+NDA8L3ZvbHVtZT48bnVtYmVyPjM8L251bWJlcj48
ZGF0ZXM+PHllYXI+MjAyMDwveWVhcj48L2RhdGVzPjxhY2Nlc3Npb24tbnVtPjMxNzEyNjU5PC9h
Y2Nlc3Npb24tbnVtPjxsYWJlbD41MzA8L2xhYmVsPjx1cmxzPjxyZWxhdGVkLXVybHM+PHVybD5o
dHRwczovL3d3dy5uY2JpLm5sbS5uaWguZ292L3BtYy9hcnRpY2xlcy9QTUM3MjIyOTA1L3BkZi80
MTM3Ml8yMDE5X0FydGljbGVfNTQ1LnBkZjwvdXJsPjwvcmVsYXRlZC11cmxzPjwvdXJscz48ZWxl
Y3Ryb25pYy1yZXNvdXJjZS1udW0+MTAuMTAzOC9zNDEzNzItMDE5LTA1NDUtMDwvZWxlY3Ryb25p
Yy1yZXNvdXJjZS1udW0+PC9yZWNvcmQ+PC9DaXRlPjxDaXRlPjxBdXRob3I+RnJhemVyPC9BdXRo
b3I+PFllYXI+MjAxODwvWWVhcj48UmVjTnVtPjY3PC9SZWNOdW0+PHJlY29yZD48cmVjLW51bWJl
cj42NzwvcmVjLW51bWJlcj48Zm9yZWlnbi1rZXlzPjxrZXkgYXBwPSJFTiIgZGItaWQ9Ino1YXYw
MmFkcmU5Mng0ZWVlZnBwenByZHR2OTB4ZGZkeHpyYSIgdGltZXN0YW1wPSIxNjczMjk0MDI5Ij42
Nzwva2V5PjwvZm9yZWlnbi1rZXlzPjxyZWYtdHlwZSBuYW1lPSJKb3VybmFsIEFydGljbGUiPjE3
PC9yZWYtdHlwZT48Y29udHJpYnV0b3JzPjxhdXRob3JzPjxhdXRob3I+RnJhemVyLCBNLjwvYXV0
aG9yPjxhdXRob3I+Q2lhcmxvLCBBLjwvYXV0aG9yPjxhdXRob3I+SGVyciwgSi48L2F1dGhvcj48
YXV0aG9yPkJyaWVyZSwgQy4gRS48L2F1dGhvcj48L2F1dGhvcnM+PC9jb250cmlidXRvcnM+PHRp
dGxlcz48dGl0bGU+UXVhbGl0eSBJbXByb3ZlbWVudCBJbml0aWF0aXZlIHRvIFByZXZlbnQgQWRt
aXNzaW9uIEh5cG90aGVybWlhIGluIFZlcnktTG93LUJpcnRoLVdlaWdodCBOZXdib3JuczwvdGl0
bGU+PHNlY29uZGFyeS10aXRsZT5KIE9ic3RldCBHeW5lY29sIE5lb25hdGFsIE51cnM8L3NlY29u
ZGFyeS10aXRsZT48L3RpdGxlcz48cGVyaW9kaWNhbD48ZnVsbC10aXRsZT5KIE9ic3RldCBHeW5l
Y29sIE5lb25hdGFsIE51cnM8L2Z1bGwtdGl0bGU+PC9wZXJpb2RpY2FsPjxwYWdlcz41MjAtNTI4
PC9wYWdlcz48dm9sdW1lPjQ3PC92b2x1bWU+PG51bWJlcj40PC9udW1iZXI+PGRhdGVzPjx5ZWFy
PjIwMTg8L3llYXI+PC9kYXRlcz48YWNjZXNzaW9uLW51bT4yOTY1NTc4NjwvYWNjZXNzaW9uLW51
bT48bGFiZWw+NTIwPC9sYWJlbD48dXJscz48L3VybHM+PGVsZWN0cm9uaWMtcmVzb3VyY2UtbnVt
PjEwLjEwMTYvai5qb2duLjIwMTguMDMuMDAzPC9lbGVjdHJvbmljLXJlc291cmNlLW51bT48L3Jl
Y29yZD48L0NpdGU+PENpdGU+PEF1dGhvcj5IYXJlcjwvQXV0aG9yPjxZZWFyPjIwMTc8L1llYXI+
PFJlY051bT42ODwvUmVjTnVtPjxyZWNvcmQ+PHJlYy1udW1iZXI+Njg8L3JlYy1udW1iZXI+PGZv
cmVpZ24ta2V5cz48a2V5IGFwcD0iRU4iIGRiLWlkPSJ6NWF2MDJhZHJlOTJ4NGVlZWZwcHpwcmR0
djkweGRmZHh6cmEiIHRpbWVzdGFtcD0iMTY3MzI5NDAyOSI+Njg8L2tleT48L2ZvcmVpZ24ta2V5
cz48cmVmLXR5cGUgbmFtZT0iSm91cm5hbCBBcnRpY2xlIj4xNzwvcmVmLXR5cGU+PGNvbnRyaWJ1
dG9ycz48YXV0aG9ycz48YXV0aG9yPkhhcmVyLCBNLiBXLjwvYXV0aG9yPjxhdXRob3I+VmVyZ2Fs
ZXMsIEIuPC9hdXRob3I+PGF1dGhvcj5DYWR5LCBULjwvYXV0aG9yPjxhdXRob3I+RWFybHksIEEu
PC9hdXRob3I+PGF1dGhvcj5DaGlzaG9sbSwgQy48L2F1dGhvcj48YXV0aG9yPlN3YW5zb24sIEou
IFIuPC9hdXRob3I+PC9hdXRob3JzPjwvY29udHJpYnV0b3JzPjx0aXRsZXM+PHRpdGxlPkltcGxl
bWVudGF0aW9uIG9mIGEgbXVsdGlkaXNjaXBsaW5hcnkgZ3VpZGVsaW5lIGltcHJvdmVzIHByZXRl
cm0gaW5mYW50IGFkbWlzc2lvbiB0ZW1wZXJhdHVyZXM8L3RpdGxlPjxzZWNvbmRhcnktdGl0bGU+
SiBQZXJpbmF0b2w8L3NlY29uZGFyeS10aXRsZT48L3RpdGxlcz48cGVyaW9kaWNhbD48ZnVsbC10
aXRsZT5KIFBlcmluYXRvbDwvZnVsbC10aXRsZT48L3BlcmlvZGljYWw+PHBhZ2VzPjEyNDItMTI0
NzwvcGFnZXM+PHZvbHVtZT4zNzwvdm9sdW1lPjxudW1iZXI+MTE8L251bWJlcj48ZGF0ZXM+PHll
YXI+MjAxNzwveWVhcj48L2RhdGVzPjxhY2Nlc3Npb24tbnVtPjI4NzI2NzkxPC9hY2Nlc3Npb24t
bnVtPjxsYWJlbD4xMjQyPC9sYWJlbD48dXJscz48cmVsYXRlZC11cmxzPjx1cmw+aHR0cHM6Ly93
d3cubmF0dXJlLmNvbS9hcnRpY2xlcy9qcDIwMTcxMTIucGRmPC91cmw+PC9yZWxhdGVkLXVybHM+
PC91cmxzPjxlbGVjdHJvbmljLXJlc291cmNlLW51bT4xMC4xMDM4L2pwLjIwMTcuMTEyPC9lbGVj
dHJvbmljLXJlc291cmNlLW51bT48L3JlY29yZD48L0NpdGU+PENpdGU+PEF1dGhvcj5IYXJyaW1h
bjwvQXV0aG9yPjxZZWFyPjIwMTg8L1llYXI+PFJlY051bT42OTwvUmVjTnVtPjxyZWNvcmQ+PHJl
Yy1udW1iZXI+Njk8L3JlYy1udW1iZXI+PGZvcmVpZ24ta2V5cz48a2V5IGFwcD0iRU4iIGRiLWlk
PSJ6NWF2MDJhZHJlOTJ4NGVlZWZwcHpwcmR0djkweGRmZHh6cmEiIHRpbWVzdGFtcD0iMTY3MzI5
NDAyOSI+Njk8L2tleT48L2ZvcmVpZ24ta2V5cz48cmVmLXR5cGUgbmFtZT0iSm91cm5hbCBBcnRp
Y2xlIj4xNzwvcmVmLXR5cGU+PGNvbnRyaWJ1dG9ycz48YXV0aG9ycz48YXV0aG9yPkhhcnJpbWFu
LCBULiBMLjwvYXV0aG9yPjxhdXRob3I+Q2FydGVyLCBCLjwvYXV0aG9yPjxhdXRob3I+RGFpbCwg
Ui4gQi48L2F1dGhvcj48YXV0aG9yPlN0b3dlbGwsIEsuIEUuPC9hdXRob3I+PGF1dGhvcj5adWtv
d3NreSwgSy48L2F1dGhvcj48L2F1dGhvcnM+PC9jb250cmlidXRvcnM+PHRpdGxlcz48dGl0bGU+
R29sZGVuIEhvdXIgUHJvdG9jb2wgZm9yIFByZXRlcm0gSW5mYW50czogQSBRdWFsaXR5IEltcHJv
dmVtZW50IFByb2plY3Q8L3RpdGxlPjxzZWNvbmRhcnktdGl0bGU+QWR2IE5lb25hdGFsIENhcmU8
L3NlY29uZGFyeS10aXRsZT48L3RpdGxlcz48cGVyaW9kaWNhbD48ZnVsbC10aXRsZT5BZHYgTmVv
bmF0YWwgQ2FyZTwvZnVsbC10aXRsZT48L3BlcmlvZGljYWw+PHBhZ2VzPjQ2Mi00NzA8L3BhZ2Vz
Pjx2b2x1bWU+MTg8L3ZvbHVtZT48bnVtYmVyPjY8L251bWJlcj48ZGF0ZXM+PHllYXI+MjAxODwv
eWVhcj48L2RhdGVzPjxhY2Nlc3Npb24tbnVtPjMwMjEyMzg5PC9hY2Nlc3Npb24tbnVtPjxsYWJl
bD40NjI8L2xhYmVsPjx1cmxzPjwvdXJscz48ZWxlY3Ryb25pYy1yZXNvdXJjZS1udW0+MTAuMTA5
Ny9hbmMuMDAwMDAwMDAwMDAwMDU1NDwvZWxlY3Ryb25pYy1yZXNvdXJjZS1udW0+PC9yZWNvcmQ+
PC9DaXRlPjxDaXRlPjxBdXRob3I+TGVlPC9BdXRob3I+PFllYXI+MjAwODwvWWVhcj48UmVjTnVt
PjcwPC9SZWNOdW0+PHJlY29yZD48cmVjLW51bWJlcj43MDwvcmVjLW51bWJlcj48Zm9yZWlnbi1r
ZXlzPjxrZXkgYXBwPSJFTiIgZGItaWQ9Ino1YXYwMmFkcmU5Mng0ZWVlZnBwenByZHR2OTB4ZGZk
eHpyYSIgdGltZXN0YW1wPSIxNjczMjk0MDI5Ij43MDwva2V5PjwvZm9yZWlnbi1rZXlzPjxyZWYt
dHlwZSBuYW1lPSJKb3VybmFsIEFydGljbGUiPjE3PC9yZWYtdHlwZT48Y29udHJpYnV0b3JzPjxh
dXRob3JzPjxhdXRob3I+TGVlLCBILiBDLjwvYXV0aG9yPjxhdXRob3I+SG8sIFEuIFQuPC9hdXRo
b3I+PGF1dGhvcj5SaGluZSwgVy4gRC48L2F1dGhvcj48L2F1dGhvcnM+PC9jb250cmlidXRvcnM+
PHRpdGxlcz48dGl0bGU+QSBxdWFsaXR5IGltcHJvdmVtZW50IHByb2plY3QgdG8gaW1wcm92ZSBh
ZG1pc3Npb24gdGVtcGVyYXR1cmVzIGluIHZlcnkgbG93IGJpcnRoIHdlaWdodCBpbmZhbnRzPC90
aXRsZT48c2Vjb25kYXJ5LXRpdGxlPkogUGVyaW5hdG9sPC9zZWNvbmRhcnktdGl0bGU+PC90aXRs
ZXM+PHBlcmlvZGljYWw+PGZ1bGwtdGl0bGU+SiBQZXJpbmF0b2w8L2Z1bGwtdGl0bGU+PC9wZXJp
b2RpY2FsPjxwYWdlcz43NTQtODwvcGFnZXM+PHZvbHVtZT4yODwvdm9sdW1lPjxudW1iZXI+MTE8
L251bWJlcj48ZGF0ZXM+PHllYXI+MjAwODwveWVhcj48L2RhdGVzPjxhY2Nlc3Npb24tbnVtPjE4
NTgwODc4PC9hY2Nlc3Npb24tbnVtPjxsYWJlbD43NTQ8L2xhYmVsPjx1cmxzPjxyZWxhdGVkLXVy
bHM+PHVybD5odHRwczovL3d3dy5uYXR1cmUuY29tL2FydGljbGVzL2pwMjAwODkyLnBkZjwvdXJs
PjwvcmVsYXRlZC11cmxzPjwvdXJscz48ZWxlY3Ryb25pYy1yZXNvdXJjZS1udW0+MTAuMTAzOC9q
cC4yMDA4LjkyPC9lbGVjdHJvbmljLXJlc291cmNlLW51bT48L3JlY29yZD48L0NpdGU+PENpdGU+
PEF1dGhvcj5NYW5hbmk8L0F1dGhvcj48WWVhcj4yMDEzPC9ZZWFyPjxSZWNOdW0+NzE8L1JlY051
bT48cmVjb3JkPjxyZWMtbnVtYmVyPjcxPC9yZWMtbnVtYmVyPjxmb3JlaWduLWtleXM+PGtleSBh
cHA9IkVOIiBkYi1pZD0iejVhdjAyYWRyZTkyeDRlZWVmcHB6cHJkdHY5MHhkZmR4enJhIiB0aW1l
c3RhbXA9IjE2NzMyOTQwMjkiPjcxPC9rZXk+PC9mb3JlaWduLWtleXM+PHJlZi10eXBlIG5hbWU9
IkpvdXJuYWwgQXJ0aWNsZSI+MTc8L3JlZi10eXBlPjxjb250cmlidXRvcnM+PGF1dGhvcnM+PGF1
dGhvcj5NYW5hbmksIE0uPC9hdXRob3I+PGF1dGhvcj5KZWdhdGhlZXNhbiwgUC48L2F1dGhvcj48
YXV0aG9yPkRlU2FuZHJlLCBHLjwvYXV0aG9yPjxhdXRob3I+U29uZywgRC48L2F1dGhvcj48YXV0
aG9yPlNob3dhbHRlciwgTC48L2F1dGhvcj48YXV0aG9yPkdvdmluZGFzd2FtaSwgQi48L2F1dGhv
cj48L2F1dGhvcnM+PC9jb250cmlidXRvcnM+PHRpdGxlcz48dGl0bGU+RWxpbWluYXRpb24gb2Yg
YWRtaXNzaW9uIGh5cG90aGVybWlhIGluIHByZXRlcm0gdmVyeSBsb3ctYmlydGgtd2VpZ2h0IGlu
ZmFudHMgYnkgc3RhbmRhcmRpemF0aW9uIG9mIGRlbGl2ZXJ5IHJvb20gbWFuYWdlbWVudDwvdGl0
bGU+PHNlY29uZGFyeS10aXRsZT5QZXJtIEo8L3NlY29uZGFyeS10aXRsZT48L3RpdGxlcz48cGVy
aW9kaWNhbD48ZnVsbC10aXRsZT5QZXJtIEo8L2Z1bGwtdGl0bGU+PC9wZXJpb2RpY2FsPjxwYWdl
cz44LTEzPC9wYWdlcz48dm9sdW1lPjE3PC92b2x1bWU+PG51bWJlcj4zPC9udW1iZXI+PGRhdGVz
Pjx5ZWFyPjIwMTM8L3llYXI+PC9kYXRlcz48YWNjZXNzaW9uLW51bT4yNDM1NTg4NDwvYWNjZXNz
aW9uLW51bT48bGFiZWw+ODwvbGFiZWw+PHVybHM+PHJlbGF0ZWQtdXJscz48dXJsPmh0dHBzOi8v
d3d3Lm5jYmkubmxtLm5paC5nb3YvcG1jL2FydGljbGVzL1BNQzM3ODMwODQvcGRmL3Blcm1qMTdf
M3AwMDA4LnBkZjwvdXJsPjwvcmVsYXRlZC11cmxzPjwvdXJscz48ZWxlY3Ryb25pYy1yZXNvdXJj
ZS1udW0+MTAuNzgxMi90cHAvMTItMTMwPC9lbGVjdHJvbmljLXJlc291cmNlLW51bT48L3JlY29y
ZD48L0NpdGU+PENpdGU+PEF1dGhvcj5SdXNzbzwvQXV0aG9yPjxZZWFyPjIwMTQ8L1llYXI+PFJl
Y051bT43MjwvUmVjTnVtPjxyZWNvcmQ+PHJlYy1udW1iZXI+NzI8L3JlYy1udW1iZXI+PGZvcmVp
Z24ta2V5cz48a2V5IGFwcD0iRU4iIGRiLWlkPSJ6NWF2MDJhZHJlOTJ4NGVlZWZwcHpwcmR0djkw
eGRmZHh6cmEiIHRpbWVzdGFtcD0iMTY3MzI5NDAyOSI+NzI8L2tleT48L2ZvcmVpZ24ta2V5cz48
cmVmLXR5cGUgbmFtZT0iSm91cm5hbCBBcnRpY2xlIj4xNzwvcmVmLXR5cGU+PGNvbnRyaWJ1dG9y
cz48YXV0aG9ycz48YXV0aG9yPlJ1c3NvLCBBLjwvYXV0aG9yPjxhdXRob3I+TWNDcmVhZHksIE0u
PC9hdXRob3I+PGF1dGhvcj5Ub3JyZXMsIEwuPC9hdXRob3I+PGF1dGhvcj5UaGV1cmllcmUsIEMu
PC9hdXRob3I+PGF1dGhvcj5WZW50dXJpbmksIFMuPC9hdXRob3I+PGF1dGhvcj5TcGFpZ2h0LCBN
LjwvYXV0aG9yPjxhdXRob3I+SGVtd2F5LCBSLiBKLjwvYXV0aG9yPjxhdXRob3I+SGFuZHJpbm9z
LCBTLjwvYXV0aG9yPjxhdXRob3I+UGVybG11dHRlciwgRC48L2F1dGhvcj48YXV0aG9yPkh1eW5o
LCBULjwvYXV0aG9yPjxhdXRob3I+R3J1bmViYXVtLCBBLjwvYXV0aG9yPjxhdXRob3I+UGVybG1h
biwgSi48L2F1dGhvcj48L2F1dGhvcnM+PC9jb250cmlidXRvcnM+PHRpdGxlcz48dGl0bGU+UmVk
dWNpbmcgaHlwb3RoZXJtaWEgaW4gcHJldGVybSBpbmZhbnRzIGZvbGxvd2luZyBkZWxpdmVyeTwv
dGl0bGU+PHNlY29uZGFyeS10aXRsZT5QZWRpYXRyaWNzPC9zZWNvbmRhcnktdGl0bGU+PC90aXRs
ZXM+PHBlcmlvZGljYWw+PGZ1bGwtdGl0bGU+UGVkaWF0cmljczwvZnVsbC10aXRsZT48L3Blcmlv
ZGljYWw+PHBhZ2VzPmUxMDU1LTYyPC9wYWdlcz48dm9sdW1lPjEzMzwvdm9sdW1lPjxudW1iZXI+
NDwvbnVtYmVyPjxkYXRlcz48eWVhcj4yMDE0PC95ZWFyPjwvZGF0ZXM+PGFjY2Vzc2lvbi1udW0+
MjQ2ODU5NTg8L2FjY2Vzc2lvbi1udW0+PGxhYmVsPjMxMDU1PC9sYWJlbD48dXJscz48cmVsYXRl
ZC11cmxzPjx1cmw+aHR0cHM6Ly9wZWRpYXRyaWNzLmFhcHB1YmxpY2F0aW9ucy5vcmcvY29udGVu
dC9wZWRpYXRyaWNzLzEzMy80L2UxMDU1LmZ1bGwucGRmPC91cmw+PHVybD5odHRwczovL3dhdGVy
bWFyay5zaWx2ZXJjaGFpci5jb20vcGVkc18yMDEzLTI1NDQucGRmP3Rva2VuPUFRRUNBSGkyMDhC
RTQ5T29hbjlra2hXX0VyY3k3RG0zWkxfOUNmM3FmS0FjNDg1eXNnQUFBdlF3Z2dMd0Jna3Foa2lH
OXcwQkJ3YWdnZ0xoTUlJQzNRSUJBRENDQXRZR0NTcUdTSWIzRFFFSEFUQWVCZ2xnaGtnQlpRTUVB
UzR3RVFRTTFyQjM3TkFNbTB0aVdKM3RBZ0VRZ0lJQ3A5d1VBTlRwNlloMHBpRTRSUUNSZGpKOVJ5
X0N6Wkl6WmNyVkRNTFVCQmNIOFMwMnhleTdNVEszc25Edmd1b0hOQno3aTY1ZXV5VUV2ZXo4VUtW
S0ZtazZ5WElfZjB4Z3ZCb0hHclpnNVRoOXhPWHVLTlY1TU1YRk1uOG5mSEZtWXBqNlRmQThoblo4
S3JwU0pJaWhYN1NSSUlPa0ZpTHc0eXBPWW1uTGo2NzgzcG84V2RIbFhYTjJDQjdVUXFkVjdxQ1N5
Nk5XcGIyMTdKcS13bDhtU3N2WTBGZ0JVSFo1R29KdDFqNXFuNnhTQTJiWjRUUUVUSThLbFhHUGlG
X1VGUVViRkhmQlhta2lxNUxBSzVoTDlzTjdKWmFMdFFyeDRkZnJ6b0tGcUR2TmJSWWlLSlRvR3Zk
VFVqU1RhV3p1Qng2bWxLQTFKSTZnMm9zYjVDM1JqTlR5NnRFOGNyV3VzT2J6c3lGUkJYQTRRU0R4
LU05Tjc2eHBDeWJPaXFJVGZ0OV9SVUw4VHdwbl8xNVNNSk13VDg4NnIxaHFCbF9FRFdFaVNFX2Nr
M2JOV0VJQ1lkZDJ6cnBhRjhTNEdtZmdhOTRHcWJnS2g5TFZsMnNqa2NFT3VwVVlCa25zSVNydXow
b0ZoaS1IQVFwbVltRnBBNGxXV1U2c19vVFk5akNpTjdOZzhzUzFBNVBHS1BONmZla0h2ajJDQmMt
YkFDSEJtdWE1UGxMdHZoZ1Q1MXJEYzRlNUNuR19qd1dDYUxwdEctX0VKUWpNaVlITlNKSkg5SGJr
YnJFYjhUeUZhUzF4T0JqQVlpUmNIbDlUczJMekk2eTA0eXN2ZlBLTWNJUGtuVS1BdWh1Ynh2NE5S
RFNvUmF3UVhfVXpiZHhtelNXWklWLVJEZFZsbWRkZ0FHSzVfUFNMYnBneXhiYThYdXRWMHd2dHlX
cFlQTWM2VnVkOVFTRjJCR0p4U0pIcWc0YVhaU2kzTzJuS3UxSmdzdHVNYzM4UmhqMW9wal9xTnN4
bDZrS1lZaVB4VEZVM1V4SjJ3LXNBY2poWHJ4b0d1Rzd1cUo1dE5XUndNNU1PTV82dWtnNU5URDNl
WTRQZ05KcEhqNDhOSGd5WVF5MFRpaXFISWZFM0RDNVFuQjZ3dnlXVmJXYjlfeXctMjVieF9zN3Ri
R1ZGcU9jbllvZjhCeWlrbmpQWmhvY2dCLXc8L3VybD48L3JlbGF0ZWQtdXJscz48L3VybHM+PGVs
ZWN0cm9uaWMtcmVzb3VyY2UtbnVtPjEwLjE1NDIvcGVkcy4yMDEzLTI1NDQ8L2VsZWN0cm9uaWMt
cmVzb3VyY2UtbnVtPjwvcmVjb3JkPjwvQ2l0ZT48L0VuZE5vdGU+AG==
</w:fldData>
              </w:fldChar>
            </w:r>
            <w:r w:rsidR="00A573F4">
              <w:rPr>
                <w:rFonts w:ascii="Calibri" w:eastAsia="Times New Roman" w:hAnsi="Calibri" w:cs="Calibri"/>
                <w:sz w:val="16"/>
                <w:szCs w:val="16"/>
              </w:rPr>
              <w:instrText xml:space="preserve"> ADDIN EN.CITE </w:instrText>
            </w:r>
            <w:r w:rsidR="00A573F4">
              <w:rPr>
                <w:rFonts w:ascii="Calibri" w:eastAsia="Times New Roman" w:hAnsi="Calibri" w:cs="Calibri"/>
                <w:sz w:val="16"/>
                <w:szCs w:val="16"/>
              </w:rPr>
              <w:fldChar w:fldCharType="begin">
                <w:fldData xml:space="preserve">PEVuZE5vdGU+PENpdGU+PEF1dGhvcj5BbGV5LVJhejwvQXV0aG9yPjxZZWFyPjIwMjA8L1llYXI+
PFJlY051bT42NDwvUmVjTnVtPjxEaXNwbGF5VGV4dD57QWxleS1SYXogMjAyMCA0NzYsIEJpbGxp
bW9yaWEgMjAxMyA0NTUsIENyb29wIDIwMjAgNTMwLCBGcmF6ZXIgMjAxOCA1MjAsIEhhcmVyIDIw
MTcgMTI0MiwgSGFycmltYW4gMjAxOCA0NjIsIExlZSAyMDA4IDc1NCwgTWFuYW5pIDIwMTMgOCwg
UnVzc28gMjAxNCAzMTA1NX08L0Rpc3BsYXlUZXh0PjxyZWNvcmQ+PHJlYy1udW1iZXI+NjQ8L3Jl
Yy1udW1iZXI+PGZvcmVpZ24ta2V5cz48a2V5IGFwcD0iRU4iIGRiLWlkPSJ6NWF2MDJhZHJlOTJ4
NGVlZWZwcHpwcmR0djkweGRmZHh6cmEiIHRpbWVzdGFtcD0iMTY3MzI5NDAyOSI+NjQ8L2tleT48
L2ZvcmVpZ24ta2V5cz48cmVmLXR5cGUgbmFtZT0iSm91cm5hbCBBcnRpY2xlIj4xNzwvcmVmLXR5
cGU+PGNvbnRyaWJ1dG9ycz48YXV0aG9ycz48YXV0aG9yPkFsZXktUmF6LCBFLiBTLjwvYXV0aG9y
PjxhdXRob3I+VGFsbW9uLCBHLjwvYXV0aG9yPjxhdXRob3I+UGVuaWFrb3YsIE0uPC9hdXRob3I+
PGF1dGhvcj5IYXNhbmVpbiwgSi48L2F1dGhvcj48YXV0aG9yPkZlbHN6ZXItRmlzY2gsIEMuPC9h
dXRob3I+PGF1dGhvcj5XZWluZXIsIFMuIEEuPC9hdXRob3I+PC9hdXRob3JzPjwvY29udHJpYnV0
b3JzPjx0aXRsZXM+PHRpdGxlPlJlZHVjaW5nIG5lb25hdGFsIGh5cG90aGVybWlhIGluIHByZW1h
dHVyZSBpbmZhbnRzIGluIGFuIGlzcmFlbGkgbmVvbmF0YWwgaW50ZW5zaXZlIGNhcmUgdW5pdDwv
dGl0bGU+PHNlY29uZGFyeS10aXRsZT5Jc3JhZWwgTWVkaWNhbCBBc3NvY2lhdGlvbiBKb3VybmFs
PC9zZWNvbmRhcnktdGl0bGU+PC90aXRsZXM+PHBlcmlvZGljYWw+PGZ1bGwtdGl0bGU+SXNyYWVs
IE1lZGljYWwgQXNzb2NpYXRpb24gSm91cm5hbDwvZnVsbC10aXRsZT48L3BlcmlvZGljYWw+PHBh
Z2VzPjQ3Ni00ODA8L3BhZ2VzPjx2b2x1bWU+MjI8L3ZvbHVtZT48bnVtYmVyPjk8L251bWJlcj48
ZGF0ZXM+PHllYXI+MjAyMDwveWVhcj48L2RhdGVzPjxsYWJlbD40NzY8L2xhYmVsPjx1cmxzPjxy
ZWxhdGVkLXVybHM+PHVybD5odHRwczovL3d3dy5lbWJhc2UuY29tL3NlYXJjaC9yZXN1bHRzP3N1
YmFjdGlvbj12aWV3cmVjb3JkJmFtcDtpZD1MMjAwNzkzNzI3MSZhbXA7ZnJvbT1leHBvcnQ8L3Vy
bD48L3JlbGF0ZWQtdXJscz48L3VybHM+PC9yZWNvcmQ+PC9DaXRlPjxDaXRlPjxBdXRob3I+Qmls
bGltb3JpYTwvQXV0aG9yPjxZZWFyPjIwMTM8L1llYXI+PFJlY051bT42NTwvUmVjTnVtPjxyZWNv
cmQ+PHJlYy1udW1iZXI+NjU8L3JlYy1udW1iZXI+PGZvcmVpZ24ta2V5cz48a2V5IGFwcD0iRU4i
IGRiLWlkPSJ6NWF2MDJhZHJlOTJ4NGVlZWZwcHpwcmR0djkweGRmZHh6cmEiIHRpbWVzdGFtcD0i
MTY3MzI5NDAyOSI+NjU8L2tleT48L2ZvcmVpZ24ta2V5cz48cmVmLXR5cGUgbmFtZT0iSm91cm5h
bCBBcnRpY2xlIj4xNzwvcmVmLXR5cGU+PGNvbnRyaWJ1dG9ycz48YXV0aG9ycz48YXV0aG9yPkJp
bGxpbW9yaWEsIFouPC9hdXRob3I+PGF1dGhvcj5DaGF3bGEsIFMuPC9hdXRob3I+PGF1dGhvcj5C
YWphaiwgTS48L2F1dGhvcj48YXV0aG9yPk5hdGFyYWphbiwgRy48L2F1dGhvcj48L2F1dGhvcnM+
PC9jb250cmlidXRvcnM+PHRpdGxlcz48dGl0bGU+SW1wcm92aW5nIGFkbWlzc2lvbiB0ZW1wZXJh
dHVyZSBpbiBleHRyZW1lbHkgbG93IGJpcnRoIHdlaWdodCBpbmZhbnRzOiBhIGhvc3BpdGFsLWJh
c2VkIG11bHRpLWludGVydmVudGlvbiBxdWFsaXR5IGltcHJvdmVtZW50IHByb2plY3Q8L3RpdGxl
PjxzZWNvbmRhcnktdGl0bGU+SiBQZXJpbmF0IE1lZDwvc2Vjb25kYXJ5LXRpdGxlPjwvdGl0bGVz
PjxwZXJpb2RpY2FsPjxmdWxsLXRpdGxlPkogUGVyaW5hdCBNZWQ8L2Z1bGwtdGl0bGU+PC9wZXJp
b2RpY2FsPjxwYWdlcz40NTUtNjA8L3BhZ2VzPjx2b2x1bWU+NDE8L3ZvbHVtZT48bnVtYmVyPjQ8
L251bWJlcj48ZGF0ZXM+PHllYXI+MjAxMzwveWVhcj48L2RhdGVzPjxhY2Nlc3Npb24tbnVtPjIz
MzM0MDUzPC9hY2Nlc3Npb24tbnVtPjxsYWJlbD40NTU8L2xhYmVsPjx1cmxzPjxyZWxhdGVkLXVy
bHM+PHVybD5odHRwczovL3d3dy5kZWdydXl0ZXIuY29tL2RvY3VtZW50L2RvaS8xMC4xNTE1L2pw
bS0yMDEyLTAyNTkvcGRmPC91cmw+PC9yZWxhdGVkLXVybHM+PC91cmxzPjxlbGVjdHJvbmljLXJl
c291cmNlLW51bT4xMC4xNTE1L2pwbS0yMDEyLTAyNTk8L2VsZWN0cm9uaWMtcmVzb3VyY2UtbnVt
PjwvcmVjb3JkPjwvQ2l0ZT48Q2l0ZT48QXV0aG9yPkNyb29wPC9BdXRob3I+PFllYXI+MjAyMDwv
WWVhcj48UmVjTnVtPjY2PC9SZWNOdW0+PHJlY29yZD48cmVjLW51bWJlcj42NjwvcmVjLW51bWJl
cj48Zm9yZWlnbi1rZXlzPjxrZXkgYXBwPSJFTiIgZGItaWQ9Ino1YXYwMmFkcmU5Mng0ZWVlZnBw
enByZHR2OTB4ZGZkeHpyYSIgdGltZXN0YW1wPSIxNjczMjk0MDI5Ij42Njwva2V5PjwvZm9yZWln
bi1rZXlzPjxyZWYtdHlwZSBuYW1lPSJKb3VybmFsIEFydGljbGUiPjE3PC9yZWYtdHlwZT48Y29u
dHJpYnV0b3JzPjxhdXRob3JzPjxhdXRob3I+Q3Jvb3AsIFMuIEUuIFcuPC9hdXRob3I+PGF1dGhv
cj5UaG95cmUsIFMuIE0uPC9hdXRob3I+PGF1dGhvcj5BbGlhZ2EsIFMuPC9hdXRob3I+PGF1dGhv
cj5NY0NhZmZyZXksIE0uIEouPC9hdXRob3I+PGF1dGhvcj5QZXRlci1Xb2hsLCBTLjwvYXV0aG9y
PjwvYXV0aG9ycz48L2NvbnRyaWJ1dG9ycz48dGl0bGVzPjx0aXRsZT5UaGUgR29sZGVuIEhvdXI6
IGEgcXVhbGl0eSBpbXByb3ZlbWVudCBpbml0aWF0aXZlIGZvciBleHRyZW1lbHkgcHJlbWF0dXJl
IGluZmFudHMgaW4gdGhlIG5lb25hdGFsIGludGVuc2l2ZSBjYXJlIHVuaXQ8L3RpdGxlPjxzZWNv
bmRhcnktdGl0bGU+SiBQZXJpbmF0b2w8L3NlY29uZGFyeS10aXRsZT48L3RpdGxlcz48cGVyaW9k
aWNhbD48ZnVsbC10aXRsZT5KIFBlcmluYXRvbDwvZnVsbC10aXRsZT48L3BlcmlvZGljYWw+PHBh
Z2VzPjUzMC01Mzk8L3BhZ2VzPjx2b2x1bWU+NDA8L3ZvbHVtZT48bnVtYmVyPjM8L251bWJlcj48
ZGF0ZXM+PHllYXI+MjAyMDwveWVhcj48L2RhdGVzPjxhY2Nlc3Npb24tbnVtPjMxNzEyNjU5PC9h
Y2Nlc3Npb24tbnVtPjxsYWJlbD41MzA8L2xhYmVsPjx1cmxzPjxyZWxhdGVkLXVybHM+PHVybD5o
dHRwczovL3d3dy5uY2JpLm5sbS5uaWguZ292L3BtYy9hcnRpY2xlcy9QTUM3MjIyOTA1L3BkZi80
MTM3Ml8yMDE5X0FydGljbGVfNTQ1LnBkZjwvdXJsPjwvcmVsYXRlZC11cmxzPjwvdXJscz48ZWxl
Y3Ryb25pYy1yZXNvdXJjZS1udW0+MTAuMTAzOC9zNDEzNzItMDE5LTA1NDUtMDwvZWxlY3Ryb25p
Yy1yZXNvdXJjZS1udW0+PC9yZWNvcmQ+PC9DaXRlPjxDaXRlPjxBdXRob3I+RnJhemVyPC9BdXRo
b3I+PFllYXI+MjAxODwvWWVhcj48UmVjTnVtPjY3PC9SZWNOdW0+PHJlY29yZD48cmVjLW51bWJl
cj42NzwvcmVjLW51bWJlcj48Zm9yZWlnbi1rZXlzPjxrZXkgYXBwPSJFTiIgZGItaWQ9Ino1YXYw
MmFkcmU5Mng0ZWVlZnBwenByZHR2OTB4ZGZkeHpyYSIgdGltZXN0YW1wPSIxNjczMjk0MDI5Ij42
Nzwva2V5PjwvZm9yZWlnbi1rZXlzPjxyZWYtdHlwZSBuYW1lPSJKb3VybmFsIEFydGljbGUiPjE3
PC9yZWYtdHlwZT48Y29udHJpYnV0b3JzPjxhdXRob3JzPjxhdXRob3I+RnJhemVyLCBNLjwvYXV0
aG9yPjxhdXRob3I+Q2lhcmxvLCBBLjwvYXV0aG9yPjxhdXRob3I+SGVyciwgSi48L2F1dGhvcj48
YXV0aG9yPkJyaWVyZSwgQy4gRS48L2F1dGhvcj48L2F1dGhvcnM+PC9jb250cmlidXRvcnM+PHRp
dGxlcz48dGl0bGU+UXVhbGl0eSBJbXByb3ZlbWVudCBJbml0aWF0aXZlIHRvIFByZXZlbnQgQWRt
aXNzaW9uIEh5cG90aGVybWlhIGluIFZlcnktTG93LUJpcnRoLVdlaWdodCBOZXdib3JuczwvdGl0
bGU+PHNlY29uZGFyeS10aXRsZT5KIE9ic3RldCBHeW5lY29sIE5lb25hdGFsIE51cnM8L3NlY29u
ZGFyeS10aXRsZT48L3RpdGxlcz48cGVyaW9kaWNhbD48ZnVsbC10aXRsZT5KIE9ic3RldCBHeW5l
Y29sIE5lb25hdGFsIE51cnM8L2Z1bGwtdGl0bGU+PC9wZXJpb2RpY2FsPjxwYWdlcz41MjAtNTI4
PC9wYWdlcz48dm9sdW1lPjQ3PC92b2x1bWU+PG51bWJlcj40PC9udW1iZXI+PGRhdGVzPjx5ZWFy
PjIwMTg8L3llYXI+PC9kYXRlcz48YWNjZXNzaW9uLW51bT4yOTY1NTc4NjwvYWNjZXNzaW9uLW51
bT48bGFiZWw+NTIwPC9sYWJlbD48dXJscz48L3VybHM+PGVsZWN0cm9uaWMtcmVzb3VyY2UtbnVt
PjEwLjEwMTYvai5qb2duLjIwMTguMDMuMDAzPC9lbGVjdHJvbmljLXJlc291cmNlLW51bT48L3Jl
Y29yZD48L0NpdGU+PENpdGU+PEF1dGhvcj5IYXJlcjwvQXV0aG9yPjxZZWFyPjIwMTc8L1llYXI+
PFJlY051bT42ODwvUmVjTnVtPjxyZWNvcmQ+PHJlYy1udW1iZXI+Njg8L3JlYy1udW1iZXI+PGZv
cmVpZ24ta2V5cz48a2V5IGFwcD0iRU4iIGRiLWlkPSJ6NWF2MDJhZHJlOTJ4NGVlZWZwcHpwcmR0
djkweGRmZHh6cmEiIHRpbWVzdGFtcD0iMTY3MzI5NDAyOSI+Njg8L2tleT48L2ZvcmVpZ24ta2V5
cz48cmVmLXR5cGUgbmFtZT0iSm91cm5hbCBBcnRpY2xlIj4xNzwvcmVmLXR5cGU+PGNvbnRyaWJ1
dG9ycz48YXV0aG9ycz48YXV0aG9yPkhhcmVyLCBNLiBXLjwvYXV0aG9yPjxhdXRob3I+VmVyZ2Fs
ZXMsIEIuPC9hdXRob3I+PGF1dGhvcj5DYWR5LCBULjwvYXV0aG9yPjxhdXRob3I+RWFybHksIEEu
PC9hdXRob3I+PGF1dGhvcj5DaGlzaG9sbSwgQy48L2F1dGhvcj48YXV0aG9yPlN3YW5zb24sIEou
IFIuPC9hdXRob3I+PC9hdXRob3JzPjwvY29udHJpYnV0b3JzPjx0aXRsZXM+PHRpdGxlPkltcGxl
bWVudGF0aW9uIG9mIGEgbXVsdGlkaXNjaXBsaW5hcnkgZ3VpZGVsaW5lIGltcHJvdmVzIHByZXRl
cm0gaW5mYW50IGFkbWlzc2lvbiB0ZW1wZXJhdHVyZXM8L3RpdGxlPjxzZWNvbmRhcnktdGl0bGU+
SiBQZXJpbmF0b2w8L3NlY29uZGFyeS10aXRsZT48L3RpdGxlcz48cGVyaW9kaWNhbD48ZnVsbC10
aXRsZT5KIFBlcmluYXRvbDwvZnVsbC10aXRsZT48L3BlcmlvZGljYWw+PHBhZ2VzPjEyNDItMTI0
NzwvcGFnZXM+PHZvbHVtZT4zNzwvdm9sdW1lPjxudW1iZXI+MTE8L251bWJlcj48ZGF0ZXM+PHll
YXI+MjAxNzwveWVhcj48L2RhdGVzPjxhY2Nlc3Npb24tbnVtPjI4NzI2NzkxPC9hY2Nlc3Npb24t
bnVtPjxsYWJlbD4xMjQyPC9sYWJlbD48dXJscz48cmVsYXRlZC11cmxzPjx1cmw+aHR0cHM6Ly93
d3cubmF0dXJlLmNvbS9hcnRpY2xlcy9qcDIwMTcxMTIucGRmPC91cmw+PC9yZWxhdGVkLXVybHM+
PC91cmxzPjxlbGVjdHJvbmljLXJlc291cmNlLW51bT4xMC4xMDM4L2pwLjIwMTcuMTEyPC9lbGVj
dHJvbmljLXJlc291cmNlLW51bT48L3JlY29yZD48L0NpdGU+PENpdGU+PEF1dGhvcj5IYXJyaW1h
bjwvQXV0aG9yPjxZZWFyPjIwMTg8L1llYXI+PFJlY051bT42OTwvUmVjTnVtPjxyZWNvcmQ+PHJl
Yy1udW1iZXI+Njk8L3JlYy1udW1iZXI+PGZvcmVpZ24ta2V5cz48a2V5IGFwcD0iRU4iIGRiLWlk
PSJ6NWF2MDJhZHJlOTJ4NGVlZWZwcHpwcmR0djkweGRmZHh6cmEiIHRpbWVzdGFtcD0iMTY3MzI5
NDAyOSI+Njk8L2tleT48L2ZvcmVpZ24ta2V5cz48cmVmLXR5cGUgbmFtZT0iSm91cm5hbCBBcnRp
Y2xlIj4xNzwvcmVmLXR5cGU+PGNvbnRyaWJ1dG9ycz48YXV0aG9ycz48YXV0aG9yPkhhcnJpbWFu
LCBULiBMLjwvYXV0aG9yPjxhdXRob3I+Q2FydGVyLCBCLjwvYXV0aG9yPjxhdXRob3I+RGFpbCwg
Ui4gQi48L2F1dGhvcj48YXV0aG9yPlN0b3dlbGwsIEsuIEUuPC9hdXRob3I+PGF1dGhvcj5adWtv
d3NreSwgSy48L2F1dGhvcj48L2F1dGhvcnM+PC9jb250cmlidXRvcnM+PHRpdGxlcz48dGl0bGU+
R29sZGVuIEhvdXIgUHJvdG9jb2wgZm9yIFByZXRlcm0gSW5mYW50czogQSBRdWFsaXR5IEltcHJv
dmVtZW50IFByb2plY3Q8L3RpdGxlPjxzZWNvbmRhcnktdGl0bGU+QWR2IE5lb25hdGFsIENhcmU8
L3NlY29uZGFyeS10aXRsZT48L3RpdGxlcz48cGVyaW9kaWNhbD48ZnVsbC10aXRsZT5BZHYgTmVv
bmF0YWwgQ2FyZTwvZnVsbC10aXRsZT48L3BlcmlvZGljYWw+PHBhZ2VzPjQ2Mi00NzA8L3BhZ2Vz
Pjx2b2x1bWU+MTg8L3ZvbHVtZT48bnVtYmVyPjY8L251bWJlcj48ZGF0ZXM+PHllYXI+MjAxODwv
eWVhcj48L2RhdGVzPjxhY2Nlc3Npb24tbnVtPjMwMjEyMzg5PC9hY2Nlc3Npb24tbnVtPjxsYWJl
bD40NjI8L2xhYmVsPjx1cmxzPjwvdXJscz48ZWxlY3Ryb25pYy1yZXNvdXJjZS1udW0+MTAuMTA5
Ny9hbmMuMDAwMDAwMDAwMDAwMDU1NDwvZWxlY3Ryb25pYy1yZXNvdXJjZS1udW0+PC9yZWNvcmQ+
PC9DaXRlPjxDaXRlPjxBdXRob3I+TGVlPC9BdXRob3I+PFllYXI+MjAwODwvWWVhcj48UmVjTnVt
PjcwPC9SZWNOdW0+PHJlY29yZD48cmVjLW51bWJlcj43MDwvcmVjLW51bWJlcj48Zm9yZWlnbi1r
ZXlzPjxrZXkgYXBwPSJFTiIgZGItaWQ9Ino1YXYwMmFkcmU5Mng0ZWVlZnBwenByZHR2OTB4ZGZk
eHpyYSIgdGltZXN0YW1wPSIxNjczMjk0MDI5Ij43MDwva2V5PjwvZm9yZWlnbi1rZXlzPjxyZWYt
dHlwZSBuYW1lPSJKb3VybmFsIEFydGljbGUiPjE3PC9yZWYtdHlwZT48Y29udHJpYnV0b3JzPjxh
dXRob3JzPjxhdXRob3I+TGVlLCBILiBDLjwvYXV0aG9yPjxhdXRob3I+SG8sIFEuIFQuPC9hdXRo
b3I+PGF1dGhvcj5SaGluZSwgVy4gRC48L2F1dGhvcj48L2F1dGhvcnM+PC9jb250cmlidXRvcnM+
PHRpdGxlcz48dGl0bGU+QSBxdWFsaXR5IGltcHJvdmVtZW50IHByb2plY3QgdG8gaW1wcm92ZSBh
ZG1pc3Npb24gdGVtcGVyYXR1cmVzIGluIHZlcnkgbG93IGJpcnRoIHdlaWdodCBpbmZhbnRzPC90
aXRsZT48c2Vjb25kYXJ5LXRpdGxlPkogUGVyaW5hdG9sPC9zZWNvbmRhcnktdGl0bGU+PC90aXRs
ZXM+PHBlcmlvZGljYWw+PGZ1bGwtdGl0bGU+SiBQZXJpbmF0b2w8L2Z1bGwtdGl0bGU+PC9wZXJp
b2RpY2FsPjxwYWdlcz43NTQtODwvcGFnZXM+PHZvbHVtZT4yODwvdm9sdW1lPjxudW1iZXI+MTE8
L251bWJlcj48ZGF0ZXM+PHllYXI+MjAwODwveWVhcj48L2RhdGVzPjxhY2Nlc3Npb24tbnVtPjE4
NTgwODc4PC9hY2Nlc3Npb24tbnVtPjxsYWJlbD43NTQ8L2xhYmVsPjx1cmxzPjxyZWxhdGVkLXVy
bHM+PHVybD5odHRwczovL3d3dy5uYXR1cmUuY29tL2FydGljbGVzL2pwMjAwODkyLnBkZjwvdXJs
PjwvcmVsYXRlZC11cmxzPjwvdXJscz48ZWxlY3Ryb25pYy1yZXNvdXJjZS1udW0+MTAuMTAzOC9q
cC4yMDA4LjkyPC9lbGVjdHJvbmljLXJlc291cmNlLW51bT48L3JlY29yZD48L0NpdGU+PENpdGU+
PEF1dGhvcj5NYW5hbmk8L0F1dGhvcj48WWVhcj4yMDEzPC9ZZWFyPjxSZWNOdW0+NzE8L1JlY051
bT48cmVjb3JkPjxyZWMtbnVtYmVyPjcxPC9yZWMtbnVtYmVyPjxmb3JlaWduLWtleXM+PGtleSBh
cHA9IkVOIiBkYi1pZD0iejVhdjAyYWRyZTkyeDRlZWVmcHB6cHJkdHY5MHhkZmR4enJhIiB0aW1l
c3RhbXA9IjE2NzMyOTQwMjkiPjcxPC9rZXk+PC9mb3JlaWduLWtleXM+PHJlZi10eXBlIG5hbWU9
IkpvdXJuYWwgQXJ0aWNsZSI+MTc8L3JlZi10eXBlPjxjb250cmlidXRvcnM+PGF1dGhvcnM+PGF1
dGhvcj5NYW5hbmksIE0uPC9hdXRob3I+PGF1dGhvcj5KZWdhdGhlZXNhbiwgUC48L2F1dGhvcj48
YXV0aG9yPkRlU2FuZHJlLCBHLjwvYXV0aG9yPjxhdXRob3I+U29uZywgRC48L2F1dGhvcj48YXV0
aG9yPlNob3dhbHRlciwgTC48L2F1dGhvcj48YXV0aG9yPkdvdmluZGFzd2FtaSwgQi48L2F1dGhv
cj48L2F1dGhvcnM+PC9jb250cmlidXRvcnM+PHRpdGxlcz48dGl0bGU+RWxpbWluYXRpb24gb2Yg
YWRtaXNzaW9uIGh5cG90aGVybWlhIGluIHByZXRlcm0gdmVyeSBsb3ctYmlydGgtd2VpZ2h0IGlu
ZmFudHMgYnkgc3RhbmRhcmRpemF0aW9uIG9mIGRlbGl2ZXJ5IHJvb20gbWFuYWdlbWVudDwvdGl0
bGU+PHNlY29uZGFyeS10aXRsZT5QZXJtIEo8L3NlY29uZGFyeS10aXRsZT48L3RpdGxlcz48cGVy
aW9kaWNhbD48ZnVsbC10aXRsZT5QZXJtIEo8L2Z1bGwtdGl0bGU+PC9wZXJpb2RpY2FsPjxwYWdl
cz44LTEzPC9wYWdlcz48dm9sdW1lPjE3PC92b2x1bWU+PG51bWJlcj4zPC9udW1iZXI+PGRhdGVz
Pjx5ZWFyPjIwMTM8L3llYXI+PC9kYXRlcz48YWNjZXNzaW9uLW51bT4yNDM1NTg4NDwvYWNjZXNz
aW9uLW51bT48bGFiZWw+ODwvbGFiZWw+PHVybHM+PHJlbGF0ZWQtdXJscz48dXJsPmh0dHBzOi8v
d3d3Lm5jYmkubmxtLm5paC5nb3YvcG1jL2FydGljbGVzL1BNQzM3ODMwODQvcGRmL3Blcm1qMTdf
M3AwMDA4LnBkZjwvdXJsPjwvcmVsYXRlZC11cmxzPjwvdXJscz48ZWxlY3Ryb25pYy1yZXNvdXJj
ZS1udW0+MTAuNzgxMi90cHAvMTItMTMwPC9lbGVjdHJvbmljLXJlc291cmNlLW51bT48L3JlY29y
ZD48L0NpdGU+PENpdGU+PEF1dGhvcj5SdXNzbzwvQXV0aG9yPjxZZWFyPjIwMTQ8L1llYXI+PFJl
Y051bT43MjwvUmVjTnVtPjxyZWNvcmQ+PHJlYy1udW1iZXI+NzI8L3JlYy1udW1iZXI+PGZvcmVp
Z24ta2V5cz48a2V5IGFwcD0iRU4iIGRiLWlkPSJ6NWF2MDJhZHJlOTJ4NGVlZWZwcHpwcmR0djkw
eGRmZHh6cmEiIHRpbWVzdGFtcD0iMTY3MzI5NDAyOSI+NzI8L2tleT48L2ZvcmVpZ24ta2V5cz48
cmVmLXR5cGUgbmFtZT0iSm91cm5hbCBBcnRpY2xlIj4xNzwvcmVmLXR5cGU+PGNvbnRyaWJ1dG9y
cz48YXV0aG9ycz48YXV0aG9yPlJ1c3NvLCBBLjwvYXV0aG9yPjxhdXRob3I+TWNDcmVhZHksIE0u
PC9hdXRob3I+PGF1dGhvcj5Ub3JyZXMsIEwuPC9hdXRob3I+PGF1dGhvcj5UaGV1cmllcmUsIEMu
PC9hdXRob3I+PGF1dGhvcj5WZW50dXJpbmksIFMuPC9hdXRob3I+PGF1dGhvcj5TcGFpZ2h0LCBN
LjwvYXV0aG9yPjxhdXRob3I+SGVtd2F5LCBSLiBKLjwvYXV0aG9yPjxhdXRob3I+SGFuZHJpbm9z
LCBTLjwvYXV0aG9yPjxhdXRob3I+UGVybG11dHRlciwgRC48L2F1dGhvcj48YXV0aG9yPkh1eW5o
LCBULjwvYXV0aG9yPjxhdXRob3I+R3J1bmViYXVtLCBBLjwvYXV0aG9yPjxhdXRob3I+UGVybG1h
biwgSi48L2F1dGhvcj48L2F1dGhvcnM+PC9jb250cmlidXRvcnM+PHRpdGxlcz48dGl0bGU+UmVk
dWNpbmcgaHlwb3RoZXJtaWEgaW4gcHJldGVybSBpbmZhbnRzIGZvbGxvd2luZyBkZWxpdmVyeTwv
dGl0bGU+PHNlY29uZGFyeS10aXRsZT5QZWRpYXRyaWNzPC9zZWNvbmRhcnktdGl0bGU+PC90aXRs
ZXM+PHBlcmlvZGljYWw+PGZ1bGwtdGl0bGU+UGVkaWF0cmljczwvZnVsbC10aXRsZT48L3Blcmlv
ZGljYWw+PHBhZ2VzPmUxMDU1LTYyPC9wYWdlcz48dm9sdW1lPjEzMzwvdm9sdW1lPjxudW1iZXI+
NDwvbnVtYmVyPjxkYXRlcz48eWVhcj4yMDE0PC95ZWFyPjwvZGF0ZXM+PGFjY2Vzc2lvbi1udW0+
MjQ2ODU5NTg8L2FjY2Vzc2lvbi1udW0+PGxhYmVsPjMxMDU1PC9sYWJlbD48dXJscz48cmVsYXRl
ZC11cmxzPjx1cmw+aHR0cHM6Ly9wZWRpYXRyaWNzLmFhcHB1YmxpY2F0aW9ucy5vcmcvY29udGVu
dC9wZWRpYXRyaWNzLzEzMy80L2UxMDU1LmZ1bGwucGRmPC91cmw+PHVybD5odHRwczovL3dhdGVy
bWFyay5zaWx2ZXJjaGFpci5jb20vcGVkc18yMDEzLTI1NDQucGRmP3Rva2VuPUFRRUNBSGkyMDhC
RTQ5T29hbjlra2hXX0VyY3k3RG0zWkxfOUNmM3FmS0FjNDg1eXNnQUFBdlF3Z2dMd0Jna3Foa2lH
OXcwQkJ3YWdnZ0xoTUlJQzNRSUJBRENDQXRZR0NTcUdTSWIzRFFFSEFUQWVCZ2xnaGtnQlpRTUVB
UzR3RVFRTTFyQjM3TkFNbTB0aVdKM3RBZ0VRZ0lJQ3A5d1VBTlRwNlloMHBpRTRSUUNSZGpKOVJ5
X0N6Wkl6WmNyVkRNTFVCQmNIOFMwMnhleTdNVEszc25Edmd1b0hOQno3aTY1ZXV5VUV2ZXo4VUtW
S0ZtazZ5WElfZjB4Z3ZCb0hHclpnNVRoOXhPWHVLTlY1TU1YRk1uOG5mSEZtWXBqNlRmQThoblo4
S3JwU0pJaWhYN1NSSUlPa0ZpTHc0eXBPWW1uTGo2NzgzcG84V2RIbFhYTjJDQjdVUXFkVjdxQ1N5
Nk5XcGIyMTdKcS13bDhtU3N2WTBGZ0JVSFo1R29KdDFqNXFuNnhTQTJiWjRUUUVUSThLbFhHUGlG
X1VGUVViRkhmQlhta2lxNUxBSzVoTDlzTjdKWmFMdFFyeDRkZnJ6b0tGcUR2TmJSWWlLSlRvR3Zk
VFVqU1RhV3p1Qng2bWxLQTFKSTZnMm9zYjVDM1JqTlR5NnRFOGNyV3VzT2J6c3lGUkJYQTRRU0R4
LU05Tjc2eHBDeWJPaXFJVGZ0OV9SVUw4VHdwbl8xNVNNSk13VDg4NnIxaHFCbF9FRFdFaVNFX2Nr
M2JOV0VJQ1lkZDJ6cnBhRjhTNEdtZmdhOTRHcWJnS2g5TFZsMnNqa2NFT3VwVVlCa25zSVNydXow
b0ZoaS1IQVFwbVltRnBBNGxXV1U2c19vVFk5akNpTjdOZzhzUzFBNVBHS1BONmZla0h2ajJDQmMt
YkFDSEJtdWE1UGxMdHZoZ1Q1MXJEYzRlNUNuR19qd1dDYUxwdEctX0VKUWpNaVlITlNKSkg5SGJr
YnJFYjhUeUZhUzF4T0JqQVlpUmNIbDlUczJMekk2eTA0eXN2ZlBLTWNJUGtuVS1BdWh1Ynh2NE5S
RFNvUmF3UVhfVXpiZHhtelNXWklWLVJEZFZsbWRkZ0FHSzVfUFNMYnBneXhiYThYdXRWMHd2dHlX
cFlQTWM2VnVkOVFTRjJCR0p4U0pIcWc0YVhaU2kzTzJuS3UxSmdzdHVNYzM4UmhqMW9wal9xTnN4
bDZrS1lZaVB4VEZVM1V4SjJ3LXNBY2poWHJ4b0d1Rzd1cUo1dE5XUndNNU1PTV82dWtnNU5URDNl
WTRQZ05KcEhqNDhOSGd5WVF5MFRpaXFISWZFM0RDNVFuQjZ3dnlXVmJXYjlfeXctMjVieF9zN3Ri
R1ZGcU9jbllvZjhCeWlrbmpQWmhvY2dCLXc8L3VybD48L3JlbGF0ZWQtdXJscz48L3VybHM+PGVs
ZWN0cm9uaWMtcmVzb3VyY2UtbnVtPjEwLjE1NDIvcGVkcy4yMDEzLTI1NDQ8L2VsZWN0cm9uaWMt
cmVzb3VyY2UtbnVtPjwvcmVjb3JkPjwvQ2l0ZT48L0VuZE5vdGU+AG==
</w:fldData>
              </w:fldChar>
            </w:r>
            <w:r w:rsidR="00A573F4">
              <w:rPr>
                <w:rFonts w:ascii="Calibri" w:eastAsia="Times New Roman" w:hAnsi="Calibri" w:cs="Calibri"/>
                <w:sz w:val="16"/>
                <w:szCs w:val="16"/>
              </w:rPr>
              <w:instrText xml:space="preserve"> ADDIN EN.CITE.DATA </w:instrText>
            </w:r>
            <w:r w:rsidR="00A573F4">
              <w:rPr>
                <w:rFonts w:ascii="Calibri" w:eastAsia="Times New Roman" w:hAnsi="Calibri" w:cs="Calibri"/>
                <w:sz w:val="16"/>
                <w:szCs w:val="16"/>
              </w:rPr>
            </w:r>
            <w:r w:rsidR="00A573F4">
              <w:rPr>
                <w:rFonts w:ascii="Calibri" w:eastAsia="Times New Roman" w:hAnsi="Calibri" w:cs="Calibri"/>
                <w:sz w:val="16"/>
                <w:szCs w:val="16"/>
              </w:rPr>
              <w:fldChar w:fldCharType="end"/>
            </w:r>
            <w:r w:rsidR="00922930">
              <w:rPr>
                <w:rFonts w:ascii="Calibri" w:eastAsia="Times New Roman" w:hAnsi="Calibri" w:cs="Calibri"/>
                <w:sz w:val="16"/>
                <w:szCs w:val="16"/>
              </w:rPr>
            </w:r>
            <w:r w:rsidR="00922930">
              <w:rPr>
                <w:rFonts w:ascii="Calibri" w:eastAsia="Times New Roman" w:hAnsi="Calibri" w:cs="Calibri"/>
                <w:sz w:val="16"/>
                <w:szCs w:val="16"/>
              </w:rPr>
              <w:fldChar w:fldCharType="separate"/>
            </w:r>
            <w:r w:rsidR="00A573F4">
              <w:rPr>
                <w:rFonts w:ascii="Calibri" w:eastAsia="Times New Roman" w:hAnsi="Calibri" w:cs="Calibri"/>
                <w:noProof/>
                <w:sz w:val="16"/>
                <w:szCs w:val="16"/>
              </w:rPr>
              <w:t>{Aley-Raz 2020 476, Billimoria 2013 455, Croop 2020 530, Frazer 2018 520, Harer 2017 1242, Harriman 2018 462, Lee 2008 754, Manani 2013 8, Russo 2014 31055}</w:t>
            </w:r>
            <w:r w:rsidR="00922930">
              <w:rPr>
                <w:rFonts w:ascii="Calibri" w:eastAsia="Times New Roman" w:hAnsi="Calibri" w:cs="Calibri"/>
                <w:sz w:val="16"/>
                <w:szCs w:val="16"/>
              </w:rPr>
              <w:fldChar w:fldCharType="end"/>
            </w:r>
            <w:r w:rsidR="00DB666D" w:rsidRPr="00DB666D">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DCB537" w14:textId="7768365E" w:rsidR="005A2EFA" w:rsidRDefault="00EA639A">
            <w:pPr>
              <w:rPr>
                <w:rFonts w:ascii="Calibri" w:eastAsia="Times New Roman" w:hAnsi="Calibri" w:cs="Calibri"/>
                <w:sz w:val="16"/>
                <w:szCs w:val="16"/>
              </w:rPr>
            </w:pPr>
            <w:r>
              <w:rPr>
                <w:rFonts w:ascii="Calibri" w:eastAsia="Times New Roman" w:hAnsi="Calibri" w:cs="Calibri"/>
                <w:sz w:val="16"/>
                <w:szCs w:val="16"/>
              </w:rPr>
              <w:t xml:space="preserve">Many neonatal retrieval/transport services use thermal mattresses to maintain normal temperature during inter-hospital transport. </w:t>
            </w:r>
            <w:r w:rsidR="00DB7DAA" w:rsidRPr="00F23632">
              <w:rPr>
                <w:rFonts w:ascii="Calibri" w:eastAsia="Times New Roman" w:hAnsi="Calibri" w:cs="Calibri"/>
                <w:sz w:val="16"/>
                <w:szCs w:val="16"/>
              </w:rPr>
              <w:fldChar w:fldCharType="begin">
                <w:fldData xml:space="preserve">PEVuZE5vdGU+PENpdGU+PEF1dGhvcj5MJmFwb3M7SGVyYXVsdDwvQXV0aG9yPjxZZWFyPjIwMDE8
L1llYXI+PFJlY051bT43MzwvUmVjTnVtPjxEaXNwbGF5VGV4dD57TCZhcG9zO0hlcmF1bHQgMjAw
MSAyMTAsIExlQmxhbmMgMTk4NCA1OTN9PC9EaXNwbGF5VGV4dD48cmVjb3JkPjxyZWMtbnVtYmVy
PjczPC9yZWMtbnVtYmVyPjxmb3JlaWduLWtleXM+PGtleSBhcHA9IkVOIiBkYi1pZD0iejVhdjAy
YWRyZTkyeDRlZWVmcHB6cHJkdHY5MHhkZmR4enJhIiB0aW1lc3RhbXA9IjE2NzMyOTUzMTAiPjcz
PC9rZXk+PC9mb3JlaWduLWtleXM+PHJlZi10eXBlIG5hbWU9IkpvdXJuYWwgQXJ0aWNsZSI+MTc8
L3JlZi10eXBlPjxjb250cmlidXRvcnM+PGF1dGhvcnM+PGF1dGhvcj5MJmFwb3M7SGVyYXVsdCwg
Si48L2F1dGhvcj48YXV0aG9yPlBldHJvZmYsIEwuPC9hdXRob3I+PGF1dGhvcj5KZWZmcmV5LCBK
LjwvYXV0aG9yPjwvYXV0aG9ycz48L2NvbnRyaWJ1dG9ycz48YXV0aC1hZGRyZXNzPllvcmsgVW5p
dmVyc2l0eSBhbmQgdGhlIEhvc3BpdGFsIGZvciBTaWNrIENoaWxkcmVuLCBUb3JvbnRvLCBPbnRh
cmlvLCBDYW5hZGEuIGpvaGFubmUubGhlcmF1bHRAc2lja2tpZHMuY29tPC9hdXRoLWFkZHJlc3M+
PHRpdGxlcz48dGl0bGU+VGhlIGVmZmVjdGl2ZW5lc3Mgb2YgYSB0aGVybWFsIG1hdHRyZXNzIGlu
IHN0YWJpbGl6aW5nIGFuZCBtYWludGFpbmluZyBib2R5IHRlbXBlcmF0dXJlIGR1cmluZyB0aGUg
dHJhbnNwb3J0IG9mIHZlcnkgbG93LWJpcnRoIHdlaWdodCBuZXdib3JuczwvdGl0bGU+PHNlY29u
ZGFyeS10aXRsZT5BcHBsIE51cnMgUmVzPC9zZWNvbmRhcnktdGl0bGU+PC90aXRsZXM+PHBlcmlv
ZGljYWw+PGZ1bGwtdGl0bGU+QXBwbCBOdXJzIFJlczwvZnVsbC10aXRsZT48L3BlcmlvZGljYWw+
PHBhZ2VzPjIxMC05PC9wYWdlcz48dm9sdW1lPjE0PC92b2x1bWU+PG51bWJlcj40PC9udW1iZXI+
PGtleXdvcmRzPjxrZXl3b3JkPkFuYWx5c2lzIG9mIFZhcmlhbmNlPC9rZXl3b3JkPjxrZXl3b3Jk
PipCZWRzPC9rZXl3b3JkPjxrZXl3b3JkPkJvZHkgVGVtcGVyYXR1cmU8L2tleXdvcmQ+PGtleXdv
cmQ+RmVtYWxlPC9rZXl3b3JkPjxrZXl3b3JkPkh1bWFuczwva2V5d29yZD48a2V5d29yZD5IeXBv
dGhlcm1pYS8qcHJldmVudGlvbiAmYW1wOyBjb250cm9sPC9rZXl3b3JkPjxrZXl3b3JkPkluZmFu
dCwgTmV3Ym9ybjwva2V5d29yZD48a2V5d29yZD4qSW5mYW50LCBWZXJ5IExvdyBCaXJ0aCBXZWln
aHQ8L2tleXdvcmQ+PGtleXdvcmQ+SW50ZW5zaXZlIENhcmUsIE5lb25hdGFsPC9rZXl3b3JkPjxr
ZXl3b3JkPk1hbGU8L2tleXdvcmQ+PGtleXdvcmQ+KlRyYW5zcG9ydGF0aW9uIG9mIFBhdGllbnRz
PC9rZXl3b3JkPjwva2V5d29yZHM+PGRhdGVzPjx5ZWFyPjIwMDE8L3llYXI+PHB1Yi1kYXRlcz48
ZGF0ZT5Ob3Y8L2RhdGU+PC9wdWItZGF0ZXM+PC9kYXRlcz48aXNibj4wODk3LTE4OTcgKFByaW50
KSYjeEQ7MDg5Ny0xODk3PC9pc2JuPjxhY2Nlc3Npb24tbnVtPjExNjk5MDI0PC9hY2Nlc3Npb24t
bnVtPjxsYWJlbD4yMTA8L2xhYmVsPjx1cmxzPjwvdXJscz48ZWxlY3Ryb25pYy1yZXNvdXJjZS1u
dW0+MTAuMTA1My9hcG5yLjIwMDEuMjY3ODY8L2VsZWN0cm9uaWMtcmVzb3VyY2UtbnVtPjxyZW1v
dGUtZGF0YWJhc2UtcHJvdmlkZXI+TkxNPC9yZW1vdGUtZGF0YWJhc2UtcHJvdmlkZXI+PGxhbmd1
YWdlPmVuZzwvbGFuZ3VhZ2U+PC9yZWNvcmQ+PC9DaXRlPjxDaXRlPjxBdXRob3I+TGVCbGFuYzwv
QXV0aG9yPjxZZWFyPjE5ODQ8L1llYXI+PFJlY051bT43NDwvUmVjTnVtPjxyZWNvcmQ+PHJlYy1u
dW1iZXI+NzQ8L3JlYy1udW1iZXI+PGZvcmVpZ24ta2V5cz48a2V5IGFwcD0iRU4iIGRiLWlkPSJ6
NWF2MDJhZHJlOTJ4NGVlZWZwcHpwcmR0djkweGRmZHh6cmEiIHRpbWVzdGFtcD0iMTY3MzI5NTMx
MCI+NzQ8L2tleT48L2ZvcmVpZ24ta2V5cz48cmVmLXR5cGUgbmFtZT0iSm91cm5hbCBBcnRpY2xl
Ij4xNzwvcmVmLXR5cGU+PGNvbnRyaWJ1dG9ycz48YXV0aG9ycz48YXV0aG9yPkxlQmxhbmMsIE0u
IEguPC9hdXRob3I+PC9hdXRob3JzPjwvY29udHJpYnV0b3JzPjx0aXRsZXM+PHRpdGxlPkV2YWx1
YXRpb24gb2YgdHdvIGRldmljZXMgZm9yIGltcHJvdmluZyB0aGVybWFsIGNvbnRyb2wgb2YgcHJl
bWF0dXJlIGluZmFudHMgaW4gdHJhbnNwb3J0PC90aXRsZT48c2Vjb25kYXJ5LXRpdGxlPkNyaXQg
Q2FyZSBNZWQ8L3NlY29uZGFyeS10aXRsZT48L3RpdGxlcz48cGVyaW9kaWNhbD48ZnVsbC10aXRs
ZT5Dcml0IENhcmUgTWVkPC9mdWxsLXRpdGxlPjwvcGVyaW9kaWNhbD48cGFnZXM+NTkzLTU8L3Bh
Z2VzPjx2b2x1bWU+MTI8L3ZvbHVtZT48bnVtYmVyPjc8L251bWJlcj48a2V5d29yZHM+PGtleXdv
cmQ+KkJvZHkgVGVtcGVyYXR1cmUgUmVndWxhdGlvbjwva2V5d29yZD48a2V5d29yZD5FcXVpcG1l
bnQgYW5kIFN1cHBsaWVzPC9rZXl3b3JkPjxrZXl3b3JkPkV2YWx1YXRpb24gU3R1ZGllcyBhcyBU
b3BpYzwva2V5d29yZD48a2V5d29yZD5IdW1hbnM8L2tleXdvcmQ+PGtleXdvcmQ+SW5jdWJhdG9y
cywgSW5mYW50LypzdGFuZGFyZHM8L2tleXdvcmQ+PGtleXdvcmQ+SW5mYW50LCBOZXdib3JuPC9r
ZXl3b3JkPjxrZXl3b3JkPipJbmZhbnQsIFByZW1hdHVyZTwva2V5d29yZD48a2V5d29yZD4qVHJh
bnNwb3J0YXRpb24gb2YgUGF0aWVudHM8L2tleXdvcmQ+PC9rZXl3b3Jkcz48ZGF0ZXM+PHllYXI+
MTk4NDwveWVhcj48cHViLWRhdGVzPjxkYXRlPkp1bDwvZGF0ZT48L3B1Yi1kYXRlcz48L2RhdGVz
Pjxpc2JuPjAwOTAtMzQ5MyAoUHJpbnQpJiN4RDswMDkwLTM0OTM8L2lzYm4+PGFjY2Vzc2lvbi1u
dW0+NjczNDIyNzwvYWNjZXNzaW9uLW51bT48bGFiZWw+NTkzPC9sYWJlbD48dXJscz48L3VybHM+
PGVsZWN0cm9uaWMtcmVzb3VyY2UtbnVtPjEwLjEwOTcvMDAwMDMyNDYtMTk4NDA3MDAwLTAwMDEw
PC9lbGVjdHJvbmljLXJlc291cmNlLW51bT48cmVtb3RlLWRhdGFiYXNlLXByb3ZpZGVyPk5MTTwv
cmVtb3RlLWRhdGFiYXNlLXByb3ZpZGVyPjxsYW5ndWFnZT5lbmc8L2xhbmd1YWdlPjwvcmVjb3Jk
PjwvQ2l0ZT48L0VuZE5vdGU+
</w:fldData>
              </w:fldChar>
            </w:r>
            <w:r w:rsidR="00DB7DAA" w:rsidRPr="00F23632">
              <w:rPr>
                <w:rFonts w:ascii="Calibri" w:eastAsia="Times New Roman" w:hAnsi="Calibri" w:cs="Calibri"/>
                <w:sz w:val="16"/>
                <w:szCs w:val="16"/>
              </w:rPr>
              <w:instrText xml:space="preserve"> ADDIN EN.CITE </w:instrText>
            </w:r>
            <w:r w:rsidR="00DB7DAA" w:rsidRPr="00F23632">
              <w:rPr>
                <w:rFonts w:ascii="Calibri" w:eastAsia="Times New Roman" w:hAnsi="Calibri" w:cs="Calibri"/>
                <w:sz w:val="16"/>
                <w:szCs w:val="16"/>
              </w:rPr>
              <w:fldChar w:fldCharType="begin">
                <w:fldData xml:space="preserve">PEVuZE5vdGU+PENpdGU+PEF1dGhvcj5MJmFwb3M7SGVyYXVsdDwvQXV0aG9yPjxZZWFyPjIwMDE8
L1llYXI+PFJlY051bT43MzwvUmVjTnVtPjxEaXNwbGF5VGV4dD57TCZhcG9zO0hlcmF1bHQgMjAw
MSAyMTAsIExlQmxhbmMgMTk4NCA1OTN9PC9EaXNwbGF5VGV4dD48cmVjb3JkPjxyZWMtbnVtYmVy
PjczPC9yZWMtbnVtYmVyPjxmb3JlaWduLWtleXM+PGtleSBhcHA9IkVOIiBkYi1pZD0iejVhdjAy
YWRyZTkyeDRlZWVmcHB6cHJkdHY5MHhkZmR4enJhIiB0aW1lc3RhbXA9IjE2NzMyOTUzMTAiPjcz
PC9rZXk+PC9mb3JlaWduLWtleXM+PHJlZi10eXBlIG5hbWU9IkpvdXJuYWwgQXJ0aWNsZSI+MTc8
L3JlZi10eXBlPjxjb250cmlidXRvcnM+PGF1dGhvcnM+PGF1dGhvcj5MJmFwb3M7SGVyYXVsdCwg
Si48L2F1dGhvcj48YXV0aG9yPlBldHJvZmYsIEwuPC9hdXRob3I+PGF1dGhvcj5KZWZmcmV5LCBK
LjwvYXV0aG9yPjwvYXV0aG9ycz48L2NvbnRyaWJ1dG9ycz48YXV0aC1hZGRyZXNzPllvcmsgVW5p
dmVyc2l0eSBhbmQgdGhlIEhvc3BpdGFsIGZvciBTaWNrIENoaWxkcmVuLCBUb3JvbnRvLCBPbnRh
cmlvLCBDYW5hZGEuIGpvaGFubmUubGhlcmF1bHRAc2lja2tpZHMuY29tPC9hdXRoLWFkZHJlc3M+
PHRpdGxlcz48dGl0bGU+VGhlIGVmZmVjdGl2ZW5lc3Mgb2YgYSB0aGVybWFsIG1hdHRyZXNzIGlu
IHN0YWJpbGl6aW5nIGFuZCBtYWludGFpbmluZyBib2R5IHRlbXBlcmF0dXJlIGR1cmluZyB0aGUg
dHJhbnNwb3J0IG9mIHZlcnkgbG93LWJpcnRoIHdlaWdodCBuZXdib3JuczwvdGl0bGU+PHNlY29u
ZGFyeS10aXRsZT5BcHBsIE51cnMgUmVzPC9zZWNvbmRhcnktdGl0bGU+PC90aXRsZXM+PHBlcmlv
ZGljYWw+PGZ1bGwtdGl0bGU+QXBwbCBOdXJzIFJlczwvZnVsbC10aXRsZT48L3BlcmlvZGljYWw+
PHBhZ2VzPjIxMC05PC9wYWdlcz48dm9sdW1lPjE0PC92b2x1bWU+PG51bWJlcj40PC9udW1iZXI+
PGtleXdvcmRzPjxrZXl3b3JkPkFuYWx5c2lzIG9mIFZhcmlhbmNlPC9rZXl3b3JkPjxrZXl3b3Jk
PipCZWRzPC9rZXl3b3JkPjxrZXl3b3JkPkJvZHkgVGVtcGVyYXR1cmU8L2tleXdvcmQ+PGtleXdv
cmQ+RmVtYWxlPC9rZXl3b3JkPjxrZXl3b3JkPkh1bWFuczwva2V5d29yZD48a2V5d29yZD5IeXBv
dGhlcm1pYS8qcHJldmVudGlvbiAmYW1wOyBjb250cm9sPC9rZXl3b3JkPjxrZXl3b3JkPkluZmFu
dCwgTmV3Ym9ybjwva2V5d29yZD48a2V5d29yZD4qSW5mYW50LCBWZXJ5IExvdyBCaXJ0aCBXZWln
aHQ8L2tleXdvcmQ+PGtleXdvcmQ+SW50ZW5zaXZlIENhcmUsIE5lb25hdGFsPC9rZXl3b3JkPjxr
ZXl3b3JkPk1hbGU8L2tleXdvcmQ+PGtleXdvcmQ+KlRyYW5zcG9ydGF0aW9uIG9mIFBhdGllbnRz
PC9rZXl3b3JkPjwva2V5d29yZHM+PGRhdGVzPjx5ZWFyPjIwMDE8L3llYXI+PHB1Yi1kYXRlcz48
ZGF0ZT5Ob3Y8L2RhdGU+PC9wdWItZGF0ZXM+PC9kYXRlcz48aXNibj4wODk3LTE4OTcgKFByaW50
KSYjeEQ7MDg5Ny0xODk3PC9pc2JuPjxhY2Nlc3Npb24tbnVtPjExNjk5MDI0PC9hY2Nlc3Npb24t
bnVtPjxsYWJlbD4yMTA8L2xhYmVsPjx1cmxzPjwvdXJscz48ZWxlY3Ryb25pYy1yZXNvdXJjZS1u
dW0+MTAuMTA1My9hcG5yLjIwMDEuMjY3ODY8L2VsZWN0cm9uaWMtcmVzb3VyY2UtbnVtPjxyZW1v
dGUtZGF0YWJhc2UtcHJvdmlkZXI+TkxNPC9yZW1vdGUtZGF0YWJhc2UtcHJvdmlkZXI+PGxhbmd1
YWdlPmVuZzwvbGFuZ3VhZ2U+PC9yZWNvcmQ+PC9DaXRlPjxDaXRlPjxBdXRob3I+TGVCbGFuYzwv
QXV0aG9yPjxZZWFyPjE5ODQ8L1llYXI+PFJlY051bT43NDwvUmVjTnVtPjxyZWNvcmQ+PHJlYy1u
dW1iZXI+NzQ8L3JlYy1udW1iZXI+PGZvcmVpZ24ta2V5cz48a2V5IGFwcD0iRU4iIGRiLWlkPSJ6
NWF2MDJhZHJlOTJ4NGVlZWZwcHpwcmR0djkweGRmZHh6cmEiIHRpbWVzdGFtcD0iMTY3MzI5NTMx
MCI+NzQ8L2tleT48L2ZvcmVpZ24ta2V5cz48cmVmLXR5cGUgbmFtZT0iSm91cm5hbCBBcnRpY2xl
Ij4xNzwvcmVmLXR5cGU+PGNvbnRyaWJ1dG9ycz48YXV0aG9ycz48YXV0aG9yPkxlQmxhbmMsIE0u
IEguPC9hdXRob3I+PC9hdXRob3JzPjwvY29udHJpYnV0b3JzPjx0aXRsZXM+PHRpdGxlPkV2YWx1
YXRpb24gb2YgdHdvIGRldmljZXMgZm9yIGltcHJvdmluZyB0aGVybWFsIGNvbnRyb2wgb2YgcHJl
bWF0dXJlIGluZmFudHMgaW4gdHJhbnNwb3J0PC90aXRsZT48c2Vjb25kYXJ5LXRpdGxlPkNyaXQg
Q2FyZSBNZWQ8L3NlY29uZGFyeS10aXRsZT48L3RpdGxlcz48cGVyaW9kaWNhbD48ZnVsbC10aXRs
ZT5Dcml0IENhcmUgTWVkPC9mdWxsLXRpdGxlPjwvcGVyaW9kaWNhbD48cGFnZXM+NTkzLTU8L3Bh
Z2VzPjx2b2x1bWU+MTI8L3ZvbHVtZT48bnVtYmVyPjc8L251bWJlcj48a2V5d29yZHM+PGtleXdv
cmQ+KkJvZHkgVGVtcGVyYXR1cmUgUmVndWxhdGlvbjwva2V5d29yZD48a2V5d29yZD5FcXVpcG1l
bnQgYW5kIFN1cHBsaWVzPC9rZXl3b3JkPjxrZXl3b3JkPkV2YWx1YXRpb24gU3R1ZGllcyBhcyBU
b3BpYzwva2V5d29yZD48a2V5d29yZD5IdW1hbnM8L2tleXdvcmQ+PGtleXdvcmQ+SW5jdWJhdG9y
cywgSW5mYW50LypzdGFuZGFyZHM8L2tleXdvcmQ+PGtleXdvcmQ+SW5mYW50LCBOZXdib3JuPC9r
ZXl3b3JkPjxrZXl3b3JkPipJbmZhbnQsIFByZW1hdHVyZTwva2V5d29yZD48a2V5d29yZD4qVHJh
bnNwb3J0YXRpb24gb2YgUGF0aWVudHM8L2tleXdvcmQ+PC9rZXl3b3Jkcz48ZGF0ZXM+PHllYXI+
MTk4NDwveWVhcj48cHViLWRhdGVzPjxkYXRlPkp1bDwvZGF0ZT48L3B1Yi1kYXRlcz48L2RhdGVz
Pjxpc2JuPjAwOTAtMzQ5MyAoUHJpbnQpJiN4RDswMDkwLTM0OTM8L2lzYm4+PGFjY2Vzc2lvbi1u
dW0+NjczNDIyNzwvYWNjZXNzaW9uLW51bT48bGFiZWw+NTkzPC9sYWJlbD48dXJscz48L3VybHM+
PGVsZWN0cm9uaWMtcmVzb3VyY2UtbnVtPjEwLjEwOTcvMDAwMDMyNDYtMTk4NDA3MDAwLTAwMDEw
PC9lbGVjdHJvbmljLXJlc291cmNlLW51bT48cmVtb3RlLWRhdGFiYXNlLXByb3ZpZGVyPk5MTTwv
cmVtb3RlLWRhdGFiYXNlLXByb3ZpZGVyPjxsYW5ndWFnZT5lbmc8L2xhbmd1YWdlPjwvcmVjb3Jk
PjwvQ2l0ZT48L0VuZE5vdGU+
</w:fldData>
              </w:fldChar>
            </w:r>
            <w:r w:rsidR="00DB7DAA" w:rsidRPr="00F23632">
              <w:rPr>
                <w:rFonts w:ascii="Calibri" w:eastAsia="Times New Roman" w:hAnsi="Calibri" w:cs="Calibri"/>
                <w:sz w:val="16"/>
                <w:szCs w:val="16"/>
              </w:rPr>
              <w:instrText xml:space="preserve"> ADDIN EN.CITE.DATA </w:instrText>
            </w:r>
            <w:r w:rsidR="00DB7DAA" w:rsidRPr="00F23632">
              <w:rPr>
                <w:rFonts w:ascii="Calibri" w:eastAsia="Times New Roman" w:hAnsi="Calibri" w:cs="Calibri"/>
                <w:sz w:val="16"/>
                <w:szCs w:val="16"/>
              </w:rPr>
            </w:r>
            <w:r w:rsidR="00DB7DAA" w:rsidRPr="00F23632">
              <w:rPr>
                <w:rFonts w:ascii="Calibri" w:eastAsia="Times New Roman" w:hAnsi="Calibri" w:cs="Calibri"/>
                <w:sz w:val="16"/>
                <w:szCs w:val="16"/>
              </w:rPr>
              <w:fldChar w:fldCharType="end"/>
            </w:r>
            <w:r w:rsidR="00DB7DAA" w:rsidRPr="00F23632">
              <w:rPr>
                <w:rFonts w:ascii="Calibri" w:eastAsia="Times New Roman" w:hAnsi="Calibri" w:cs="Calibri"/>
                <w:sz w:val="16"/>
                <w:szCs w:val="16"/>
              </w:rPr>
            </w:r>
            <w:r w:rsidR="00DB7DAA" w:rsidRPr="00F23632">
              <w:rPr>
                <w:rFonts w:ascii="Calibri" w:eastAsia="Times New Roman" w:hAnsi="Calibri" w:cs="Calibri"/>
                <w:sz w:val="16"/>
                <w:szCs w:val="16"/>
              </w:rPr>
              <w:fldChar w:fldCharType="separate"/>
            </w:r>
            <w:r w:rsidR="00DB7DAA" w:rsidRPr="00F23632">
              <w:rPr>
                <w:rFonts w:ascii="Calibri" w:eastAsia="Times New Roman" w:hAnsi="Calibri" w:cs="Calibri"/>
                <w:noProof/>
                <w:sz w:val="16"/>
                <w:szCs w:val="16"/>
              </w:rPr>
              <w:t>{L'Herault 2001 210, LeBlanc 1984 593}</w:t>
            </w:r>
            <w:r w:rsidR="00DB7DAA" w:rsidRPr="00F23632">
              <w:rPr>
                <w:rFonts w:ascii="Calibri" w:eastAsia="Times New Roman" w:hAnsi="Calibri" w:cs="Calibri"/>
                <w:sz w:val="16"/>
                <w:szCs w:val="16"/>
              </w:rPr>
              <w:fldChar w:fldCharType="end"/>
            </w:r>
          </w:p>
        </w:tc>
      </w:tr>
      <w:tr w:rsidR="005A2EFA" w14:paraId="463715B2" w14:textId="77777777">
        <w:trPr>
          <w:divId w:val="3686533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D977A83" w14:textId="77777777" w:rsidR="005A2EFA" w:rsidRDefault="00EA639A" w:rsidP="000D36EE">
            <w:pPr>
              <w:pStyle w:val="Heading2"/>
              <w:keepNext/>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3743FC69" w14:textId="77777777" w:rsidR="005A2EFA" w:rsidRDefault="00EA639A" w:rsidP="000D36EE">
            <w:pPr>
              <w:pStyle w:val="Subtitle1"/>
              <w:keepNext/>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feasible to implement?</w:t>
            </w:r>
          </w:p>
        </w:tc>
      </w:tr>
      <w:tr w:rsidR="005A2EFA" w14:paraId="407978EB" w14:textId="77777777">
        <w:trPr>
          <w:divId w:val="3686533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48276E"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1D71AA"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9E6444" w14:textId="77777777" w:rsidR="005A2EFA" w:rsidRDefault="00EA639A">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5A2EFA" w14:paraId="69EA16FC" w14:textId="77777777" w:rsidTr="00A928A1">
        <w:trPr>
          <w:divId w:val="368653322"/>
          <w:trHeight w:val="125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209EB9" w14:textId="0CC33AA3" w:rsidR="005A2EFA" w:rsidRDefault="00EA639A">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75E064" w14:textId="17C07799" w:rsidR="005A2EFA" w:rsidRDefault="00EA639A">
            <w:pPr>
              <w:rPr>
                <w:rFonts w:ascii="Calibri" w:eastAsia="Times New Roman" w:hAnsi="Calibri" w:cs="Calibri"/>
                <w:sz w:val="16"/>
                <w:szCs w:val="16"/>
              </w:rPr>
            </w:pPr>
            <w:r>
              <w:rPr>
                <w:rFonts w:ascii="Calibri" w:eastAsia="Times New Roman" w:hAnsi="Calibri" w:cs="Calibri"/>
                <w:sz w:val="16"/>
                <w:szCs w:val="16"/>
              </w:rPr>
              <w:t xml:space="preserve">Using a thermal mattress to promote thermoregulation is already standard care in some high resource settings described in publications describing quality improvement activities. </w:t>
            </w:r>
            <w:r w:rsidR="00922930">
              <w:rPr>
                <w:rFonts w:ascii="Calibri" w:eastAsia="Times New Roman" w:hAnsi="Calibri" w:cs="Calibri"/>
                <w:sz w:val="16"/>
                <w:szCs w:val="16"/>
              </w:rPr>
              <w:fldChar w:fldCharType="begin">
                <w:fldData xml:space="preserve">PEVuZE5vdGU+PENpdGU+PEF1dGhvcj5BbGV5LVJhejwvQXV0aG9yPjxZZWFyPjIwMjA8L1llYXI+
PFJlY051bT42NDwvUmVjTnVtPjxEaXNwbGF5VGV4dD57QWxleS1SYXogMjAyMCA0NzYsIEJpbGxp
bW9yaWEgMjAxMyA0NTUsIENyb29wIDIwMjAgNTMwLCBGcmF6ZXIgMjAxOCA1MjAsIEhhcmVyIDIw
MTcgMTI0MiwgSGFycmltYW4gMjAxOCA0NjIsIExlZSAyMDA4IDc1NCwgTWFuYW5pIDIwMTMgOCwg
UnVzc28gMjAxNCAzMTA1NX08L0Rpc3BsYXlUZXh0PjxyZWNvcmQ+PHJlYy1udW1iZXI+NjQ8L3Jl
Yy1udW1iZXI+PGZvcmVpZ24ta2V5cz48a2V5IGFwcD0iRU4iIGRiLWlkPSJ6NWF2MDJhZHJlOTJ4
NGVlZWZwcHpwcmR0djkweGRmZHh6cmEiIHRpbWVzdGFtcD0iMTY3MzI5NDAyOSI+NjQ8L2tleT48
L2ZvcmVpZ24ta2V5cz48cmVmLXR5cGUgbmFtZT0iSm91cm5hbCBBcnRpY2xlIj4xNzwvcmVmLXR5
cGU+PGNvbnRyaWJ1dG9ycz48YXV0aG9ycz48YXV0aG9yPkFsZXktUmF6LCBFLiBTLjwvYXV0aG9y
PjxhdXRob3I+VGFsbW9uLCBHLjwvYXV0aG9yPjxhdXRob3I+UGVuaWFrb3YsIE0uPC9hdXRob3I+
PGF1dGhvcj5IYXNhbmVpbiwgSi48L2F1dGhvcj48YXV0aG9yPkZlbHN6ZXItRmlzY2gsIEMuPC9h
dXRob3I+PGF1dGhvcj5XZWluZXIsIFMuIEEuPC9hdXRob3I+PC9hdXRob3JzPjwvY29udHJpYnV0
b3JzPjx0aXRsZXM+PHRpdGxlPlJlZHVjaW5nIG5lb25hdGFsIGh5cG90aGVybWlhIGluIHByZW1h
dHVyZSBpbmZhbnRzIGluIGFuIGlzcmFlbGkgbmVvbmF0YWwgaW50ZW5zaXZlIGNhcmUgdW5pdDwv
dGl0bGU+PHNlY29uZGFyeS10aXRsZT5Jc3JhZWwgTWVkaWNhbCBBc3NvY2lhdGlvbiBKb3VybmFs
PC9zZWNvbmRhcnktdGl0bGU+PC90aXRsZXM+PHBlcmlvZGljYWw+PGZ1bGwtdGl0bGU+SXNyYWVs
IE1lZGljYWwgQXNzb2NpYXRpb24gSm91cm5hbDwvZnVsbC10aXRsZT48L3BlcmlvZGljYWw+PHBh
Z2VzPjQ3Ni00ODA8L3BhZ2VzPjx2b2x1bWU+MjI8L3ZvbHVtZT48bnVtYmVyPjk8L251bWJlcj48
ZGF0ZXM+PHllYXI+MjAyMDwveWVhcj48L2RhdGVzPjxsYWJlbD40NzY8L2xhYmVsPjx1cmxzPjxy
ZWxhdGVkLXVybHM+PHVybD5odHRwczovL3d3dy5lbWJhc2UuY29tL3NlYXJjaC9yZXN1bHRzP3N1
YmFjdGlvbj12aWV3cmVjb3JkJmFtcDtpZD1MMjAwNzkzNzI3MSZhbXA7ZnJvbT1leHBvcnQ8L3Vy
bD48L3JlbGF0ZWQtdXJscz48L3VybHM+PC9yZWNvcmQ+PC9DaXRlPjxDaXRlPjxBdXRob3I+Qmls
bGltb3JpYTwvQXV0aG9yPjxZZWFyPjIwMTM8L1llYXI+PFJlY051bT42NTwvUmVjTnVtPjxyZWNv
cmQ+PHJlYy1udW1iZXI+NjU8L3JlYy1udW1iZXI+PGZvcmVpZ24ta2V5cz48a2V5IGFwcD0iRU4i
IGRiLWlkPSJ6NWF2MDJhZHJlOTJ4NGVlZWZwcHpwcmR0djkweGRmZHh6cmEiIHRpbWVzdGFtcD0i
MTY3MzI5NDAyOSI+NjU8L2tleT48L2ZvcmVpZ24ta2V5cz48cmVmLXR5cGUgbmFtZT0iSm91cm5h
bCBBcnRpY2xlIj4xNzwvcmVmLXR5cGU+PGNvbnRyaWJ1dG9ycz48YXV0aG9ycz48YXV0aG9yPkJp
bGxpbW9yaWEsIFouPC9hdXRob3I+PGF1dGhvcj5DaGF3bGEsIFMuPC9hdXRob3I+PGF1dGhvcj5C
YWphaiwgTS48L2F1dGhvcj48YXV0aG9yPk5hdGFyYWphbiwgRy48L2F1dGhvcj48L2F1dGhvcnM+
PC9jb250cmlidXRvcnM+PHRpdGxlcz48dGl0bGU+SW1wcm92aW5nIGFkbWlzc2lvbiB0ZW1wZXJh
dHVyZSBpbiBleHRyZW1lbHkgbG93IGJpcnRoIHdlaWdodCBpbmZhbnRzOiBhIGhvc3BpdGFsLWJh
c2VkIG11bHRpLWludGVydmVudGlvbiBxdWFsaXR5IGltcHJvdmVtZW50IHByb2plY3Q8L3RpdGxl
PjxzZWNvbmRhcnktdGl0bGU+SiBQZXJpbmF0IE1lZDwvc2Vjb25kYXJ5LXRpdGxlPjwvdGl0bGVz
PjxwZXJpb2RpY2FsPjxmdWxsLXRpdGxlPkogUGVyaW5hdCBNZWQ8L2Z1bGwtdGl0bGU+PC9wZXJp
b2RpY2FsPjxwYWdlcz40NTUtNjA8L3BhZ2VzPjx2b2x1bWU+NDE8L3ZvbHVtZT48bnVtYmVyPjQ8
L251bWJlcj48ZGF0ZXM+PHllYXI+MjAxMzwveWVhcj48L2RhdGVzPjxhY2Nlc3Npb24tbnVtPjIz
MzM0MDUzPC9hY2Nlc3Npb24tbnVtPjxsYWJlbD40NTU8L2xhYmVsPjx1cmxzPjxyZWxhdGVkLXVy
bHM+PHVybD5odHRwczovL3d3dy5kZWdydXl0ZXIuY29tL2RvY3VtZW50L2RvaS8xMC4xNTE1L2pw
bS0yMDEyLTAyNTkvcGRmPC91cmw+PC9yZWxhdGVkLXVybHM+PC91cmxzPjxlbGVjdHJvbmljLXJl
c291cmNlLW51bT4xMC4xNTE1L2pwbS0yMDEyLTAyNTk8L2VsZWN0cm9uaWMtcmVzb3VyY2UtbnVt
PjwvcmVjb3JkPjwvQ2l0ZT48Q2l0ZT48QXV0aG9yPkNyb29wPC9BdXRob3I+PFllYXI+MjAyMDwv
WWVhcj48UmVjTnVtPjY2PC9SZWNOdW0+PHJlY29yZD48cmVjLW51bWJlcj42NjwvcmVjLW51bWJl
cj48Zm9yZWlnbi1rZXlzPjxrZXkgYXBwPSJFTiIgZGItaWQ9Ino1YXYwMmFkcmU5Mng0ZWVlZnBw
enByZHR2OTB4ZGZkeHpyYSIgdGltZXN0YW1wPSIxNjczMjk0MDI5Ij42Njwva2V5PjwvZm9yZWln
bi1rZXlzPjxyZWYtdHlwZSBuYW1lPSJKb3VybmFsIEFydGljbGUiPjE3PC9yZWYtdHlwZT48Y29u
dHJpYnV0b3JzPjxhdXRob3JzPjxhdXRob3I+Q3Jvb3AsIFMuIEUuIFcuPC9hdXRob3I+PGF1dGhv
cj5UaG95cmUsIFMuIE0uPC9hdXRob3I+PGF1dGhvcj5BbGlhZ2EsIFMuPC9hdXRob3I+PGF1dGhv
cj5NY0NhZmZyZXksIE0uIEouPC9hdXRob3I+PGF1dGhvcj5QZXRlci1Xb2hsLCBTLjwvYXV0aG9y
PjwvYXV0aG9ycz48L2NvbnRyaWJ1dG9ycz48dGl0bGVzPjx0aXRsZT5UaGUgR29sZGVuIEhvdXI6
IGEgcXVhbGl0eSBpbXByb3ZlbWVudCBpbml0aWF0aXZlIGZvciBleHRyZW1lbHkgcHJlbWF0dXJl
IGluZmFudHMgaW4gdGhlIG5lb25hdGFsIGludGVuc2l2ZSBjYXJlIHVuaXQ8L3RpdGxlPjxzZWNv
bmRhcnktdGl0bGU+SiBQZXJpbmF0b2w8L3NlY29uZGFyeS10aXRsZT48L3RpdGxlcz48cGVyaW9k
aWNhbD48ZnVsbC10aXRsZT5KIFBlcmluYXRvbDwvZnVsbC10aXRsZT48L3BlcmlvZGljYWw+PHBh
Z2VzPjUzMC01Mzk8L3BhZ2VzPjx2b2x1bWU+NDA8L3ZvbHVtZT48bnVtYmVyPjM8L251bWJlcj48
ZGF0ZXM+PHllYXI+MjAyMDwveWVhcj48L2RhdGVzPjxhY2Nlc3Npb24tbnVtPjMxNzEyNjU5PC9h
Y2Nlc3Npb24tbnVtPjxsYWJlbD41MzA8L2xhYmVsPjx1cmxzPjxyZWxhdGVkLXVybHM+PHVybD5o
dHRwczovL3d3dy5uY2JpLm5sbS5uaWguZ292L3BtYy9hcnRpY2xlcy9QTUM3MjIyOTA1L3BkZi80
MTM3Ml8yMDE5X0FydGljbGVfNTQ1LnBkZjwvdXJsPjwvcmVsYXRlZC11cmxzPjwvdXJscz48ZWxl
Y3Ryb25pYy1yZXNvdXJjZS1udW0+MTAuMTAzOC9zNDEzNzItMDE5LTA1NDUtMDwvZWxlY3Ryb25p
Yy1yZXNvdXJjZS1udW0+PC9yZWNvcmQ+PC9DaXRlPjxDaXRlPjxBdXRob3I+RnJhemVyPC9BdXRo
b3I+PFllYXI+MjAxODwvWWVhcj48UmVjTnVtPjY3PC9SZWNOdW0+PHJlY29yZD48cmVjLW51bWJl
cj42NzwvcmVjLW51bWJlcj48Zm9yZWlnbi1rZXlzPjxrZXkgYXBwPSJFTiIgZGItaWQ9Ino1YXYw
MmFkcmU5Mng0ZWVlZnBwenByZHR2OTB4ZGZkeHpyYSIgdGltZXN0YW1wPSIxNjczMjk0MDI5Ij42
Nzwva2V5PjwvZm9yZWlnbi1rZXlzPjxyZWYtdHlwZSBuYW1lPSJKb3VybmFsIEFydGljbGUiPjE3
PC9yZWYtdHlwZT48Y29udHJpYnV0b3JzPjxhdXRob3JzPjxhdXRob3I+RnJhemVyLCBNLjwvYXV0
aG9yPjxhdXRob3I+Q2lhcmxvLCBBLjwvYXV0aG9yPjxhdXRob3I+SGVyciwgSi48L2F1dGhvcj48
YXV0aG9yPkJyaWVyZSwgQy4gRS48L2F1dGhvcj48L2F1dGhvcnM+PC9jb250cmlidXRvcnM+PHRp
dGxlcz48dGl0bGU+UXVhbGl0eSBJbXByb3ZlbWVudCBJbml0aWF0aXZlIHRvIFByZXZlbnQgQWRt
aXNzaW9uIEh5cG90aGVybWlhIGluIFZlcnktTG93LUJpcnRoLVdlaWdodCBOZXdib3JuczwvdGl0
bGU+PHNlY29uZGFyeS10aXRsZT5KIE9ic3RldCBHeW5lY29sIE5lb25hdGFsIE51cnM8L3NlY29u
ZGFyeS10aXRsZT48L3RpdGxlcz48cGVyaW9kaWNhbD48ZnVsbC10aXRsZT5KIE9ic3RldCBHeW5l
Y29sIE5lb25hdGFsIE51cnM8L2Z1bGwtdGl0bGU+PC9wZXJpb2RpY2FsPjxwYWdlcz41MjAtNTI4
PC9wYWdlcz48dm9sdW1lPjQ3PC92b2x1bWU+PG51bWJlcj40PC9udW1iZXI+PGRhdGVzPjx5ZWFy
PjIwMTg8L3llYXI+PC9kYXRlcz48YWNjZXNzaW9uLW51bT4yOTY1NTc4NjwvYWNjZXNzaW9uLW51
bT48bGFiZWw+NTIwPC9sYWJlbD48dXJscz48L3VybHM+PGVsZWN0cm9uaWMtcmVzb3VyY2UtbnVt
PjEwLjEwMTYvai5qb2duLjIwMTguMDMuMDAzPC9lbGVjdHJvbmljLXJlc291cmNlLW51bT48L3Jl
Y29yZD48L0NpdGU+PENpdGU+PEF1dGhvcj5IYXJlcjwvQXV0aG9yPjxZZWFyPjIwMTc8L1llYXI+
PFJlY051bT42ODwvUmVjTnVtPjxyZWNvcmQ+PHJlYy1udW1iZXI+Njg8L3JlYy1udW1iZXI+PGZv
cmVpZ24ta2V5cz48a2V5IGFwcD0iRU4iIGRiLWlkPSJ6NWF2MDJhZHJlOTJ4NGVlZWZwcHpwcmR0
djkweGRmZHh6cmEiIHRpbWVzdGFtcD0iMTY3MzI5NDAyOSI+Njg8L2tleT48L2ZvcmVpZ24ta2V5
cz48cmVmLXR5cGUgbmFtZT0iSm91cm5hbCBBcnRpY2xlIj4xNzwvcmVmLXR5cGU+PGNvbnRyaWJ1
dG9ycz48YXV0aG9ycz48YXV0aG9yPkhhcmVyLCBNLiBXLjwvYXV0aG9yPjxhdXRob3I+VmVyZ2Fs
ZXMsIEIuPC9hdXRob3I+PGF1dGhvcj5DYWR5LCBULjwvYXV0aG9yPjxhdXRob3I+RWFybHksIEEu
PC9hdXRob3I+PGF1dGhvcj5DaGlzaG9sbSwgQy48L2F1dGhvcj48YXV0aG9yPlN3YW5zb24sIEou
IFIuPC9hdXRob3I+PC9hdXRob3JzPjwvY29udHJpYnV0b3JzPjx0aXRsZXM+PHRpdGxlPkltcGxl
bWVudGF0aW9uIG9mIGEgbXVsdGlkaXNjaXBsaW5hcnkgZ3VpZGVsaW5lIGltcHJvdmVzIHByZXRl
cm0gaW5mYW50IGFkbWlzc2lvbiB0ZW1wZXJhdHVyZXM8L3RpdGxlPjxzZWNvbmRhcnktdGl0bGU+
SiBQZXJpbmF0b2w8L3NlY29uZGFyeS10aXRsZT48L3RpdGxlcz48cGVyaW9kaWNhbD48ZnVsbC10
aXRsZT5KIFBlcmluYXRvbDwvZnVsbC10aXRsZT48L3BlcmlvZGljYWw+PHBhZ2VzPjEyNDItMTI0
NzwvcGFnZXM+PHZvbHVtZT4zNzwvdm9sdW1lPjxudW1iZXI+MTE8L251bWJlcj48ZGF0ZXM+PHll
YXI+MjAxNzwveWVhcj48L2RhdGVzPjxhY2Nlc3Npb24tbnVtPjI4NzI2NzkxPC9hY2Nlc3Npb24t
bnVtPjxsYWJlbD4xMjQyPC9sYWJlbD48dXJscz48cmVsYXRlZC11cmxzPjx1cmw+aHR0cHM6Ly93
d3cubmF0dXJlLmNvbS9hcnRpY2xlcy9qcDIwMTcxMTIucGRmPC91cmw+PC9yZWxhdGVkLXVybHM+
PC91cmxzPjxlbGVjdHJvbmljLXJlc291cmNlLW51bT4xMC4xMDM4L2pwLjIwMTcuMTEyPC9lbGVj
dHJvbmljLXJlc291cmNlLW51bT48L3JlY29yZD48L0NpdGU+PENpdGU+PEF1dGhvcj5IYXJyaW1h
bjwvQXV0aG9yPjxZZWFyPjIwMTg8L1llYXI+PFJlY051bT42OTwvUmVjTnVtPjxyZWNvcmQ+PHJl
Yy1udW1iZXI+Njk8L3JlYy1udW1iZXI+PGZvcmVpZ24ta2V5cz48a2V5IGFwcD0iRU4iIGRiLWlk
PSJ6NWF2MDJhZHJlOTJ4NGVlZWZwcHpwcmR0djkweGRmZHh6cmEiIHRpbWVzdGFtcD0iMTY3MzI5
NDAyOSI+Njk8L2tleT48L2ZvcmVpZ24ta2V5cz48cmVmLXR5cGUgbmFtZT0iSm91cm5hbCBBcnRp
Y2xlIj4xNzwvcmVmLXR5cGU+PGNvbnRyaWJ1dG9ycz48YXV0aG9ycz48YXV0aG9yPkhhcnJpbWFu
LCBULiBMLjwvYXV0aG9yPjxhdXRob3I+Q2FydGVyLCBCLjwvYXV0aG9yPjxhdXRob3I+RGFpbCwg
Ui4gQi48L2F1dGhvcj48YXV0aG9yPlN0b3dlbGwsIEsuIEUuPC9hdXRob3I+PGF1dGhvcj5adWtv
d3NreSwgSy48L2F1dGhvcj48L2F1dGhvcnM+PC9jb250cmlidXRvcnM+PHRpdGxlcz48dGl0bGU+
R29sZGVuIEhvdXIgUHJvdG9jb2wgZm9yIFByZXRlcm0gSW5mYW50czogQSBRdWFsaXR5IEltcHJv
dmVtZW50IFByb2plY3Q8L3RpdGxlPjxzZWNvbmRhcnktdGl0bGU+QWR2IE5lb25hdGFsIENhcmU8
L3NlY29uZGFyeS10aXRsZT48L3RpdGxlcz48cGVyaW9kaWNhbD48ZnVsbC10aXRsZT5BZHYgTmVv
bmF0YWwgQ2FyZTwvZnVsbC10aXRsZT48L3BlcmlvZGljYWw+PHBhZ2VzPjQ2Mi00NzA8L3BhZ2Vz
Pjx2b2x1bWU+MTg8L3ZvbHVtZT48bnVtYmVyPjY8L251bWJlcj48ZGF0ZXM+PHllYXI+MjAxODwv
eWVhcj48L2RhdGVzPjxhY2Nlc3Npb24tbnVtPjMwMjEyMzg5PC9hY2Nlc3Npb24tbnVtPjxsYWJl
bD40NjI8L2xhYmVsPjx1cmxzPjwvdXJscz48ZWxlY3Ryb25pYy1yZXNvdXJjZS1udW0+MTAuMTA5
Ny9hbmMuMDAwMDAwMDAwMDAwMDU1NDwvZWxlY3Ryb25pYy1yZXNvdXJjZS1udW0+PC9yZWNvcmQ+
PC9DaXRlPjxDaXRlPjxBdXRob3I+TGVlPC9BdXRob3I+PFllYXI+MjAwODwvWWVhcj48UmVjTnVt
PjcwPC9SZWNOdW0+PHJlY29yZD48cmVjLW51bWJlcj43MDwvcmVjLW51bWJlcj48Zm9yZWlnbi1r
ZXlzPjxrZXkgYXBwPSJFTiIgZGItaWQ9Ino1YXYwMmFkcmU5Mng0ZWVlZnBwenByZHR2OTB4ZGZk
eHpyYSIgdGltZXN0YW1wPSIxNjczMjk0MDI5Ij43MDwva2V5PjwvZm9yZWlnbi1rZXlzPjxyZWYt
dHlwZSBuYW1lPSJKb3VybmFsIEFydGljbGUiPjE3PC9yZWYtdHlwZT48Y29udHJpYnV0b3JzPjxh
dXRob3JzPjxhdXRob3I+TGVlLCBILiBDLjwvYXV0aG9yPjxhdXRob3I+SG8sIFEuIFQuPC9hdXRo
b3I+PGF1dGhvcj5SaGluZSwgVy4gRC48L2F1dGhvcj48L2F1dGhvcnM+PC9jb250cmlidXRvcnM+
PHRpdGxlcz48dGl0bGU+QSBxdWFsaXR5IGltcHJvdmVtZW50IHByb2plY3QgdG8gaW1wcm92ZSBh
ZG1pc3Npb24gdGVtcGVyYXR1cmVzIGluIHZlcnkgbG93IGJpcnRoIHdlaWdodCBpbmZhbnRzPC90
aXRsZT48c2Vjb25kYXJ5LXRpdGxlPkogUGVyaW5hdG9sPC9zZWNvbmRhcnktdGl0bGU+PC90aXRs
ZXM+PHBlcmlvZGljYWw+PGZ1bGwtdGl0bGU+SiBQZXJpbmF0b2w8L2Z1bGwtdGl0bGU+PC9wZXJp
b2RpY2FsPjxwYWdlcz43NTQtODwvcGFnZXM+PHZvbHVtZT4yODwvdm9sdW1lPjxudW1iZXI+MTE8
L251bWJlcj48ZGF0ZXM+PHllYXI+MjAwODwveWVhcj48L2RhdGVzPjxhY2Nlc3Npb24tbnVtPjE4
NTgwODc4PC9hY2Nlc3Npb24tbnVtPjxsYWJlbD43NTQ8L2xhYmVsPjx1cmxzPjxyZWxhdGVkLXVy
bHM+PHVybD5odHRwczovL3d3dy5uYXR1cmUuY29tL2FydGljbGVzL2pwMjAwODkyLnBkZjwvdXJs
PjwvcmVsYXRlZC11cmxzPjwvdXJscz48ZWxlY3Ryb25pYy1yZXNvdXJjZS1udW0+MTAuMTAzOC9q
cC4yMDA4LjkyPC9lbGVjdHJvbmljLXJlc291cmNlLW51bT48L3JlY29yZD48L0NpdGU+PENpdGU+
PEF1dGhvcj5NYW5hbmk8L0F1dGhvcj48WWVhcj4yMDEzPC9ZZWFyPjxSZWNOdW0+NzE8L1JlY051
bT48cmVjb3JkPjxyZWMtbnVtYmVyPjcxPC9yZWMtbnVtYmVyPjxmb3JlaWduLWtleXM+PGtleSBh
cHA9IkVOIiBkYi1pZD0iejVhdjAyYWRyZTkyeDRlZWVmcHB6cHJkdHY5MHhkZmR4enJhIiB0aW1l
c3RhbXA9IjE2NzMyOTQwMjkiPjcxPC9rZXk+PC9mb3JlaWduLWtleXM+PHJlZi10eXBlIG5hbWU9
IkpvdXJuYWwgQXJ0aWNsZSI+MTc8L3JlZi10eXBlPjxjb250cmlidXRvcnM+PGF1dGhvcnM+PGF1
dGhvcj5NYW5hbmksIE0uPC9hdXRob3I+PGF1dGhvcj5KZWdhdGhlZXNhbiwgUC48L2F1dGhvcj48
YXV0aG9yPkRlU2FuZHJlLCBHLjwvYXV0aG9yPjxhdXRob3I+U29uZywgRC48L2F1dGhvcj48YXV0
aG9yPlNob3dhbHRlciwgTC48L2F1dGhvcj48YXV0aG9yPkdvdmluZGFzd2FtaSwgQi48L2F1dGhv
cj48L2F1dGhvcnM+PC9jb250cmlidXRvcnM+PHRpdGxlcz48dGl0bGU+RWxpbWluYXRpb24gb2Yg
YWRtaXNzaW9uIGh5cG90aGVybWlhIGluIHByZXRlcm0gdmVyeSBsb3ctYmlydGgtd2VpZ2h0IGlu
ZmFudHMgYnkgc3RhbmRhcmRpemF0aW9uIG9mIGRlbGl2ZXJ5IHJvb20gbWFuYWdlbWVudDwvdGl0
bGU+PHNlY29uZGFyeS10aXRsZT5QZXJtIEo8L3NlY29uZGFyeS10aXRsZT48L3RpdGxlcz48cGVy
aW9kaWNhbD48ZnVsbC10aXRsZT5QZXJtIEo8L2Z1bGwtdGl0bGU+PC9wZXJpb2RpY2FsPjxwYWdl
cz44LTEzPC9wYWdlcz48dm9sdW1lPjE3PC92b2x1bWU+PG51bWJlcj4zPC9udW1iZXI+PGRhdGVz
Pjx5ZWFyPjIwMTM8L3llYXI+PC9kYXRlcz48YWNjZXNzaW9uLW51bT4yNDM1NTg4NDwvYWNjZXNz
aW9uLW51bT48bGFiZWw+ODwvbGFiZWw+PHVybHM+PHJlbGF0ZWQtdXJscz48dXJsPmh0dHBzOi8v
d3d3Lm5jYmkubmxtLm5paC5nb3YvcG1jL2FydGljbGVzL1BNQzM3ODMwODQvcGRmL3Blcm1qMTdf
M3AwMDA4LnBkZjwvdXJsPjwvcmVsYXRlZC11cmxzPjwvdXJscz48ZWxlY3Ryb25pYy1yZXNvdXJj
ZS1udW0+MTAuNzgxMi90cHAvMTItMTMwPC9lbGVjdHJvbmljLXJlc291cmNlLW51bT48L3JlY29y
ZD48L0NpdGU+PENpdGU+PEF1dGhvcj5SdXNzbzwvQXV0aG9yPjxZZWFyPjIwMTQ8L1llYXI+PFJl
Y051bT43MjwvUmVjTnVtPjxyZWNvcmQ+PHJlYy1udW1iZXI+NzI8L3JlYy1udW1iZXI+PGZvcmVp
Z24ta2V5cz48a2V5IGFwcD0iRU4iIGRiLWlkPSJ6NWF2MDJhZHJlOTJ4NGVlZWZwcHpwcmR0djkw
eGRmZHh6cmEiIHRpbWVzdGFtcD0iMTY3MzI5NDAyOSI+NzI8L2tleT48L2ZvcmVpZ24ta2V5cz48
cmVmLXR5cGUgbmFtZT0iSm91cm5hbCBBcnRpY2xlIj4xNzwvcmVmLXR5cGU+PGNvbnRyaWJ1dG9y
cz48YXV0aG9ycz48YXV0aG9yPlJ1c3NvLCBBLjwvYXV0aG9yPjxhdXRob3I+TWNDcmVhZHksIE0u
PC9hdXRob3I+PGF1dGhvcj5Ub3JyZXMsIEwuPC9hdXRob3I+PGF1dGhvcj5UaGV1cmllcmUsIEMu
PC9hdXRob3I+PGF1dGhvcj5WZW50dXJpbmksIFMuPC9hdXRob3I+PGF1dGhvcj5TcGFpZ2h0LCBN
LjwvYXV0aG9yPjxhdXRob3I+SGVtd2F5LCBSLiBKLjwvYXV0aG9yPjxhdXRob3I+SGFuZHJpbm9z
LCBTLjwvYXV0aG9yPjxhdXRob3I+UGVybG11dHRlciwgRC48L2F1dGhvcj48YXV0aG9yPkh1eW5o
LCBULjwvYXV0aG9yPjxhdXRob3I+R3J1bmViYXVtLCBBLjwvYXV0aG9yPjxhdXRob3I+UGVybG1h
biwgSi48L2F1dGhvcj48L2F1dGhvcnM+PC9jb250cmlidXRvcnM+PHRpdGxlcz48dGl0bGU+UmVk
dWNpbmcgaHlwb3RoZXJtaWEgaW4gcHJldGVybSBpbmZhbnRzIGZvbGxvd2luZyBkZWxpdmVyeTwv
dGl0bGU+PHNlY29uZGFyeS10aXRsZT5QZWRpYXRyaWNzPC9zZWNvbmRhcnktdGl0bGU+PC90aXRs
ZXM+PHBlcmlvZGljYWw+PGZ1bGwtdGl0bGU+UGVkaWF0cmljczwvZnVsbC10aXRsZT48L3Blcmlv
ZGljYWw+PHBhZ2VzPmUxMDU1LTYyPC9wYWdlcz48dm9sdW1lPjEzMzwvdm9sdW1lPjxudW1iZXI+
NDwvbnVtYmVyPjxkYXRlcz48eWVhcj4yMDE0PC95ZWFyPjwvZGF0ZXM+PGFjY2Vzc2lvbi1udW0+
MjQ2ODU5NTg8L2FjY2Vzc2lvbi1udW0+PGxhYmVsPjMxMDU1PC9sYWJlbD48dXJscz48cmVsYXRl
ZC11cmxzPjx1cmw+aHR0cHM6Ly9wZWRpYXRyaWNzLmFhcHB1YmxpY2F0aW9ucy5vcmcvY29udGVu
dC9wZWRpYXRyaWNzLzEzMy80L2UxMDU1LmZ1bGwucGRmPC91cmw+PHVybD5odHRwczovL3dhdGVy
bWFyay5zaWx2ZXJjaGFpci5jb20vcGVkc18yMDEzLTI1NDQucGRmP3Rva2VuPUFRRUNBSGkyMDhC
RTQ5T29hbjlra2hXX0VyY3k3RG0zWkxfOUNmM3FmS0FjNDg1eXNnQUFBdlF3Z2dMd0Jna3Foa2lH
OXcwQkJ3YWdnZ0xoTUlJQzNRSUJBRENDQXRZR0NTcUdTSWIzRFFFSEFUQWVCZ2xnaGtnQlpRTUVB
UzR3RVFRTTFyQjM3TkFNbTB0aVdKM3RBZ0VRZ0lJQ3A5d1VBTlRwNlloMHBpRTRSUUNSZGpKOVJ5
X0N6Wkl6WmNyVkRNTFVCQmNIOFMwMnhleTdNVEszc25Edmd1b0hOQno3aTY1ZXV5VUV2ZXo4VUtW
S0ZtazZ5WElfZjB4Z3ZCb0hHclpnNVRoOXhPWHVLTlY1TU1YRk1uOG5mSEZtWXBqNlRmQThoblo4
S3JwU0pJaWhYN1NSSUlPa0ZpTHc0eXBPWW1uTGo2NzgzcG84V2RIbFhYTjJDQjdVUXFkVjdxQ1N5
Nk5XcGIyMTdKcS13bDhtU3N2WTBGZ0JVSFo1R29KdDFqNXFuNnhTQTJiWjRUUUVUSThLbFhHUGlG
X1VGUVViRkhmQlhta2lxNUxBSzVoTDlzTjdKWmFMdFFyeDRkZnJ6b0tGcUR2TmJSWWlLSlRvR3Zk
VFVqU1RhV3p1Qng2bWxLQTFKSTZnMm9zYjVDM1JqTlR5NnRFOGNyV3VzT2J6c3lGUkJYQTRRU0R4
LU05Tjc2eHBDeWJPaXFJVGZ0OV9SVUw4VHdwbl8xNVNNSk13VDg4NnIxaHFCbF9FRFdFaVNFX2Nr
M2JOV0VJQ1lkZDJ6cnBhRjhTNEdtZmdhOTRHcWJnS2g5TFZsMnNqa2NFT3VwVVlCa25zSVNydXow
b0ZoaS1IQVFwbVltRnBBNGxXV1U2c19vVFk5akNpTjdOZzhzUzFBNVBHS1BONmZla0h2ajJDQmMt
YkFDSEJtdWE1UGxMdHZoZ1Q1MXJEYzRlNUNuR19qd1dDYUxwdEctX0VKUWpNaVlITlNKSkg5SGJr
YnJFYjhUeUZhUzF4T0JqQVlpUmNIbDlUczJMekk2eTA0eXN2ZlBLTWNJUGtuVS1BdWh1Ynh2NE5S
RFNvUmF3UVhfVXpiZHhtelNXWklWLVJEZFZsbWRkZ0FHSzVfUFNMYnBneXhiYThYdXRWMHd2dHlX
cFlQTWM2VnVkOVFTRjJCR0p4U0pIcWc0YVhaU2kzTzJuS3UxSmdzdHVNYzM4UmhqMW9wal9xTnN4
bDZrS1lZaVB4VEZVM1V4SjJ3LXNBY2poWHJ4b0d1Rzd1cUo1dE5XUndNNU1PTV82dWtnNU5URDNl
WTRQZ05KcEhqNDhOSGd5WVF5MFRpaXFISWZFM0RDNVFuQjZ3dnlXVmJXYjlfeXctMjVieF9zN3Ri
R1ZGcU9jbllvZjhCeWlrbmpQWmhvY2dCLXc8L3VybD48L3JlbGF0ZWQtdXJscz48L3VybHM+PGVs
ZWN0cm9uaWMtcmVzb3VyY2UtbnVtPjEwLjE1NDIvcGVkcy4yMDEzLTI1NDQ8L2VsZWN0cm9uaWMt
cmVzb3VyY2UtbnVtPjwvcmVjb3JkPjwvQ2l0ZT48L0VuZE5vdGU+AG==
</w:fldData>
              </w:fldChar>
            </w:r>
            <w:r w:rsidR="00A573F4">
              <w:rPr>
                <w:rFonts w:ascii="Calibri" w:eastAsia="Times New Roman" w:hAnsi="Calibri" w:cs="Calibri"/>
                <w:sz w:val="16"/>
                <w:szCs w:val="16"/>
              </w:rPr>
              <w:instrText xml:space="preserve"> ADDIN EN.CITE </w:instrText>
            </w:r>
            <w:r w:rsidR="00A573F4">
              <w:rPr>
                <w:rFonts w:ascii="Calibri" w:eastAsia="Times New Roman" w:hAnsi="Calibri" w:cs="Calibri"/>
                <w:sz w:val="16"/>
                <w:szCs w:val="16"/>
              </w:rPr>
              <w:fldChar w:fldCharType="begin">
                <w:fldData xml:space="preserve">PEVuZE5vdGU+PENpdGU+PEF1dGhvcj5BbGV5LVJhejwvQXV0aG9yPjxZZWFyPjIwMjA8L1llYXI+
PFJlY051bT42NDwvUmVjTnVtPjxEaXNwbGF5VGV4dD57QWxleS1SYXogMjAyMCA0NzYsIEJpbGxp
bW9yaWEgMjAxMyA0NTUsIENyb29wIDIwMjAgNTMwLCBGcmF6ZXIgMjAxOCA1MjAsIEhhcmVyIDIw
MTcgMTI0MiwgSGFycmltYW4gMjAxOCA0NjIsIExlZSAyMDA4IDc1NCwgTWFuYW5pIDIwMTMgOCwg
UnVzc28gMjAxNCAzMTA1NX08L0Rpc3BsYXlUZXh0PjxyZWNvcmQ+PHJlYy1udW1iZXI+NjQ8L3Jl
Yy1udW1iZXI+PGZvcmVpZ24ta2V5cz48a2V5IGFwcD0iRU4iIGRiLWlkPSJ6NWF2MDJhZHJlOTJ4
NGVlZWZwcHpwcmR0djkweGRmZHh6cmEiIHRpbWVzdGFtcD0iMTY3MzI5NDAyOSI+NjQ8L2tleT48
L2ZvcmVpZ24ta2V5cz48cmVmLXR5cGUgbmFtZT0iSm91cm5hbCBBcnRpY2xlIj4xNzwvcmVmLXR5
cGU+PGNvbnRyaWJ1dG9ycz48YXV0aG9ycz48YXV0aG9yPkFsZXktUmF6LCBFLiBTLjwvYXV0aG9y
PjxhdXRob3I+VGFsbW9uLCBHLjwvYXV0aG9yPjxhdXRob3I+UGVuaWFrb3YsIE0uPC9hdXRob3I+
PGF1dGhvcj5IYXNhbmVpbiwgSi48L2F1dGhvcj48YXV0aG9yPkZlbHN6ZXItRmlzY2gsIEMuPC9h
dXRob3I+PGF1dGhvcj5XZWluZXIsIFMuIEEuPC9hdXRob3I+PC9hdXRob3JzPjwvY29udHJpYnV0
b3JzPjx0aXRsZXM+PHRpdGxlPlJlZHVjaW5nIG5lb25hdGFsIGh5cG90aGVybWlhIGluIHByZW1h
dHVyZSBpbmZhbnRzIGluIGFuIGlzcmFlbGkgbmVvbmF0YWwgaW50ZW5zaXZlIGNhcmUgdW5pdDwv
dGl0bGU+PHNlY29uZGFyeS10aXRsZT5Jc3JhZWwgTWVkaWNhbCBBc3NvY2lhdGlvbiBKb3VybmFs
PC9zZWNvbmRhcnktdGl0bGU+PC90aXRsZXM+PHBlcmlvZGljYWw+PGZ1bGwtdGl0bGU+SXNyYWVs
IE1lZGljYWwgQXNzb2NpYXRpb24gSm91cm5hbDwvZnVsbC10aXRsZT48L3BlcmlvZGljYWw+PHBh
Z2VzPjQ3Ni00ODA8L3BhZ2VzPjx2b2x1bWU+MjI8L3ZvbHVtZT48bnVtYmVyPjk8L251bWJlcj48
ZGF0ZXM+PHllYXI+MjAyMDwveWVhcj48L2RhdGVzPjxsYWJlbD40NzY8L2xhYmVsPjx1cmxzPjxy
ZWxhdGVkLXVybHM+PHVybD5odHRwczovL3d3dy5lbWJhc2UuY29tL3NlYXJjaC9yZXN1bHRzP3N1
YmFjdGlvbj12aWV3cmVjb3JkJmFtcDtpZD1MMjAwNzkzNzI3MSZhbXA7ZnJvbT1leHBvcnQ8L3Vy
bD48L3JlbGF0ZWQtdXJscz48L3VybHM+PC9yZWNvcmQ+PC9DaXRlPjxDaXRlPjxBdXRob3I+Qmls
bGltb3JpYTwvQXV0aG9yPjxZZWFyPjIwMTM8L1llYXI+PFJlY051bT42NTwvUmVjTnVtPjxyZWNv
cmQ+PHJlYy1udW1iZXI+NjU8L3JlYy1udW1iZXI+PGZvcmVpZ24ta2V5cz48a2V5IGFwcD0iRU4i
IGRiLWlkPSJ6NWF2MDJhZHJlOTJ4NGVlZWZwcHpwcmR0djkweGRmZHh6cmEiIHRpbWVzdGFtcD0i
MTY3MzI5NDAyOSI+NjU8L2tleT48L2ZvcmVpZ24ta2V5cz48cmVmLXR5cGUgbmFtZT0iSm91cm5h
bCBBcnRpY2xlIj4xNzwvcmVmLXR5cGU+PGNvbnRyaWJ1dG9ycz48YXV0aG9ycz48YXV0aG9yPkJp
bGxpbW9yaWEsIFouPC9hdXRob3I+PGF1dGhvcj5DaGF3bGEsIFMuPC9hdXRob3I+PGF1dGhvcj5C
YWphaiwgTS48L2F1dGhvcj48YXV0aG9yPk5hdGFyYWphbiwgRy48L2F1dGhvcj48L2F1dGhvcnM+
PC9jb250cmlidXRvcnM+PHRpdGxlcz48dGl0bGU+SW1wcm92aW5nIGFkbWlzc2lvbiB0ZW1wZXJh
dHVyZSBpbiBleHRyZW1lbHkgbG93IGJpcnRoIHdlaWdodCBpbmZhbnRzOiBhIGhvc3BpdGFsLWJh
c2VkIG11bHRpLWludGVydmVudGlvbiBxdWFsaXR5IGltcHJvdmVtZW50IHByb2plY3Q8L3RpdGxl
PjxzZWNvbmRhcnktdGl0bGU+SiBQZXJpbmF0IE1lZDwvc2Vjb25kYXJ5LXRpdGxlPjwvdGl0bGVz
PjxwZXJpb2RpY2FsPjxmdWxsLXRpdGxlPkogUGVyaW5hdCBNZWQ8L2Z1bGwtdGl0bGU+PC9wZXJp
b2RpY2FsPjxwYWdlcz40NTUtNjA8L3BhZ2VzPjx2b2x1bWU+NDE8L3ZvbHVtZT48bnVtYmVyPjQ8
L251bWJlcj48ZGF0ZXM+PHllYXI+MjAxMzwveWVhcj48L2RhdGVzPjxhY2Nlc3Npb24tbnVtPjIz
MzM0MDUzPC9hY2Nlc3Npb24tbnVtPjxsYWJlbD40NTU8L2xhYmVsPjx1cmxzPjxyZWxhdGVkLXVy
bHM+PHVybD5odHRwczovL3d3dy5kZWdydXl0ZXIuY29tL2RvY3VtZW50L2RvaS8xMC4xNTE1L2pw
bS0yMDEyLTAyNTkvcGRmPC91cmw+PC9yZWxhdGVkLXVybHM+PC91cmxzPjxlbGVjdHJvbmljLXJl
c291cmNlLW51bT4xMC4xNTE1L2pwbS0yMDEyLTAyNTk8L2VsZWN0cm9uaWMtcmVzb3VyY2UtbnVt
PjwvcmVjb3JkPjwvQ2l0ZT48Q2l0ZT48QXV0aG9yPkNyb29wPC9BdXRob3I+PFllYXI+MjAyMDwv
WWVhcj48UmVjTnVtPjY2PC9SZWNOdW0+PHJlY29yZD48cmVjLW51bWJlcj42NjwvcmVjLW51bWJl
cj48Zm9yZWlnbi1rZXlzPjxrZXkgYXBwPSJFTiIgZGItaWQ9Ino1YXYwMmFkcmU5Mng0ZWVlZnBw
enByZHR2OTB4ZGZkeHpyYSIgdGltZXN0YW1wPSIxNjczMjk0MDI5Ij42Njwva2V5PjwvZm9yZWln
bi1rZXlzPjxyZWYtdHlwZSBuYW1lPSJKb3VybmFsIEFydGljbGUiPjE3PC9yZWYtdHlwZT48Y29u
dHJpYnV0b3JzPjxhdXRob3JzPjxhdXRob3I+Q3Jvb3AsIFMuIEUuIFcuPC9hdXRob3I+PGF1dGhv
cj5UaG95cmUsIFMuIE0uPC9hdXRob3I+PGF1dGhvcj5BbGlhZ2EsIFMuPC9hdXRob3I+PGF1dGhv
cj5NY0NhZmZyZXksIE0uIEouPC9hdXRob3I+PGF1dGhvcj5QZXRlci1Xb2hsLCBTLjwvYXV0aG9y
PjwvYXV0aG9ycz48L2NvbnRyaWJ1dG9ycz48dGl0bGVzPjx0aXRsZT5UaGUgR29sZGVuIEhvdXI6
IGEgcXVhbGl0eSBpbXByb3ZlbWVudCBpbml0aWF0aXZlIGZvciBleHRyZW1lbHkgcHJlbWF0dXJl
IGluZmFudHMgaW4gdGhlIG5lb25hdGFsIGludGVuc2l2ZSBjYXJlIHVuaXQ8L3RpdGxlPjxzZWNv
bmRhcnktdGl0bGU+SiBQZXJpbmF0b2w8L3NlY29uZGFyeS10aXRsZT48L3RpdGxlcz48cGVyaW9k
aWNhbD48ZnVsbC10aXRsZT5KIFBlcmluYXRvbDwvZnVsbC10aXRsZT48L3BlcmlvZGljYWw+PHBh
Z2VzPjUzMC01Mzk8L3BhZ2VzPjx2b2x1bWU+NDA8L3ZvbHVtZT48bnVtYmVyPjM8L251bWJlcj48
ZGF0ZXM+PHllYXI+MjAyMDwveWVhcj48L2RhdGVzPjxhY2Nlc3Npb24tbnVtPjMxNzEyNjU5PC9h
Y2Nlc3Npb24tbnVtPjxsYWJlbD41MzA8L2xhYmVsPjx1cmxzPjxyZWxhdGVkLXVybHM+PHVybD5o
dHRwczovL3d3dy5uY2JpLm5sbS5uaWguZ292L3BtYy9hcnRpY2xlcy9QTUM3MjIyOTA1L3BkZi80
MTM3Ml8yMDE5X0FydGljbGVfNTQ1LnBkZjwvdXJsPjwvcmVsYXRlZC11cmxzPjwvdXJscz48ZWxl
Y3Ryb25pYy1yZXNvdXJjZS1udW0+MTAuMTAzOC9zNDEzNzItMDE5LTA1NDUtMDwvZWxlY3Ryb25p
Yy1yZXNvdXJjZS1udW0+PC9yZWNvcmQ+PC9DaXRlPjxDaXRlPjxBdXRob3I+RnJhemVyPC9BdXRo
b3I+PFllYXI+MjAxODwvWWVhcj48UmVjTnVtPjY3PC9SZWNOdW0+PHJlY29yZD48cmVjLW51bWJl
cj42NzwvcmVjLW51bWJlcj48Zm9yZWlnbi1rZXlzPjxrZXkgYXBwPSJFTiIgZGItaWQ9Ino1YXYw
MmFkcmU5Mng0ZWVlZnBwenByZHR2OTB4ZGZkeHpyYSIgdGltZXN0YW1wPSIxNjczMjk0MDI5Ij42
Nzwva2V5PjwvZm9yZWlnbi1rZXlzPjxyZWYtdHlwZSBuYW1lPSJKb3VybmFsIEFydGljbGUiPjE3
PC9yZWYtdHlwZT48Y29udHJpYnV0b3JzPjxhdXRob3JzPjxhdXRob3I+RnJhemVyLCBNLjwvYXV0
aG9yPjxhdXRob3I+Q2lhcmxvLCBBLjwvYXV0aG9yPjxhdXRob3I+SGVyciwgSi48L2F1dGhvcj48
YXV0aG9yPkJyaWVyZSwgQy4gRS48L2F1dGhvcj48L2F1dGhvcnM+PC9jb250cmlidXRvcnM+PHRp
dGxlcz48dGl0bGU+UXVhbGl0eSBJbXByb3ZlbWVudCBJbml0aWF0aXZlIHRvIFByZXZlbnQgQWRt
aXNzaW9uIEh5cG90aGVybWlhIGluIFZlcnktTG93LUJpcnRoLVdlaWdodCBOZXdib3JuczwvdGl0
bGU+PHNlY29uZGFyeS10aXRsZT5KIE9ic3RldCBHeW5lY29sIE5lb25hdGFsIE51cnM8L3NlY29u
ZGFyeS10aXRsZT48L3RpdGxlcz48cGVyaW9kaWNhbD48ZnVsbC10aXRsZT5KIE9ic3RldCBHeW5l
Y29sIE5lb25hdGFsIE51cnM8L2Z1bGwtdGl0bGU+PC9wZXJpb2RpY2FsPjxwYWdlcz41MjAtNTI4
PC9wYWdlcz48dm9sdW1lPjQ3PC92b2x1bWU+PG51bWJlcj40PC9udW1iZXI+PGRhdGVzPjx5ZWFy
PjIwMTg8L3llYXI+PC9kYXRlcz48YWNjZXNzaW9uLW51bT4yOTY1NTc4NjwvYWNjZXNzaW9uLW51
bT48bGFiZWw+NTIwPC9sYWJlbD48dXJscz48L3VybHM+PGVsZWN0cm9uaWMtcmVzb3VyY2UtbnVt
PjEwLjEwMTYvai5qb2duLjIwMTguMDMuMDAzPC9lbGVjdHJvbmljLXJlc291cmNlLW51bT48L3Jl
Y29yZD48L0NpdGU+PENpdGU+PEF1dGhvcj5IYXJlcjwvQXV0aG9yPjxZZWFyPjIwMTc8L1llYXI+
PFJlY051bT42ODwvUmVjTnVtPjxyZWNvcmQ+PHJlYy1udW1iZXI+Njg8L3JlYy1udW1iZXI+PGZv
cmVpZ24ta2V5cz48a2V5IGFwcD0iRU4iIGRiLWlkPSJ6NWF2MDJhZHJlOTJ4NGVlZWZwcHpwcmR0
djkweGRmZHh6cmEiIHRpbWVzdGFtcD0iMTY3MzI5NDAyOSI+Njg8L2tleT48L2ZvcmVpZ24ta2V5
cz48cmVmLXR5cGUgbmFtZT0iSm91cm5hbCBBcnRpY2xlIj4xNzwvcmVmLXR5cGU+PGNvbnRyaWJ1
dG9ycz48YXV0aG9ycz48YXV0aG9yPkhhcmVyLCBNLiBXLjwvYXV0aG9yPjxhdXRob3I+VmVyZ2Fs
ZXMsIEIuPC9hdXRob3I+PGF1dGhvcj5DYWR5LCBULjwvYXV0aG9yPjxhdXRob3I+RWFybHksIEEu
PC9hdXRob3I+PGF1dGhvcj5DaGlzaG9sbSwgQy48L2F1dGhvcj48YXV0aG9yPlN3YW5zb24sIEou
IFIuPC9hdXRob3I+PC9hdXRob3JzPjwvY29udHJpYnV0b3JzPjx0aXRsZXM+PHRpdGxlPkltcGxl
bWVudGF0aW9uIG9mIGEgbXVsdGlkaXNjaXBsaW5hcnkgZ3VpZGVsaW5lIGltcHJvdmVzIHByZXRl
cm0gaW5mYW50IGFkbWlzc2lvbiB0ZW1wZXJhdHVyZXM8L3RpdGxlPjxzZWNvbmRhcnktdGl0bGU+
SiBQZXJpbmF0b2w8L3NlY29uZGFyeS10aXRsZT48L3RpdGxlcz48cGVyaW9kaWNhbD48ZnVsbC10
aXRsZT5KIFBlcmluYXRvbDwvZnVsbC10aXRsZT48L3BlcmlvZGljYWw+PHBhZ2VzPjEyNDItMTI0
NzwvcGFnZXM+PHZvbHVtZT4zNzwvdm9sdW1lPjxudW1iZXI+MTE8L251bWJlcj48ZGF0ZXM+PHll
YXI+MjAxNzwveWVhcj48L2RhdGVzPjxhY2Nlc3Npb24tbnVtPjI4NzI2NzkxPC9hY2Nlc3Npb24t
bnVtPjxsYWJlbD4xMjQyPC9sYWJlbD48dXJscz48cmVsYXRlZC11cmxzPjx1cmw+aHR0cHM6Ly93
d3cubmF0dXJlLmNvbS9hcnRpY2xlcy9qcDIwMTcxMTIucGRmPC91cmw+PC9yZWxhdGVkLXVybHM+
PC91cmxzPjxlbGVjdHJvbmljLXJlc291cmNlLW51bT4xMC4xMDM4L2pwLjIwMTcuMTEyPC9lbGVj
dHJvbmljLXJlc291cmNlLW51bT48L3JlY29yZD48L0NpdGU+PENpdGU+PEF1dGhvcj5IYXJyaW1h
bjwvQXV0aG9yPjxZZWFyPjIwMTg8L1llYXI+PFJlY051bT42OTwvUmVjTnVtPjxyZWNvcmQ+PHJl
Yy1udW1iZXI+Njk8L3JlYy1udW1iZXI+PGZvcmVpZ24ta2V5cz48a2V5IGFwcD0iRU4iIGRiLWlk
PSJ6NWF2MDJhZHJlOTJ4NGVlZWZwcHpwcmR0djkweGRmZHh6cmEiIHRpbWVzdGFtcD0iMTY3MzI5
NDAyOSI+Njk8L2tleT48L2ZvcmVpZ24ta2V5cz48cmVmLXR5cGUgbmFtZT0iSm91cm5hbCBBcnRp
Y2xlIj4xNzwvcmVmLXR5cGU+PGNvbnRyaWJ1dG9ycz48YXV0aG9ycz48YXV0aG9yPkhhcnJpbWFu
LCBULiBMLjwvYXV0aG9yPjxhdXRob3I+Q2FydGVyLCBCLjwvYXV0aG9yPjxhdXRob3I+RGFpbCwg
Ui4gQi48L2F1dGhvcj48YXV0aG9yPlN0b3dlbGwsIEsuIEUuPC9hdXRob3I+PGF1dGhvcj5adWtv
d3NreSwgSy48L2F1dGhvcj48L2F1dGhvcnM+PC9jb250cmlidXRvcnM+PHRpdGxlcz48dGl0bGU+
R29sZGVuIEhvdXIgUHJvdG9jb2wgZm9yIFByZXRlcm0gSW5mYW50czogQSBRdWFsaXR5IEltcHJv
dmVtZW50IFByb2plY3Q8L3RpdGxlPjxzZWNvbmRhcnktdGl0bGU+QWR2IE5lb25hdGFsIENhcmU8
L3NlY29uZGFyeS10aXRsZT48L3RpdGxlcz48cGVyaW9kaWNhbD48ZnVsbC10aXRsZT5BZHYgTmVv
bmF0YWwgQ2FyZTwvZnVsbC10aXRsZT48L3BlcmlvZGljYWw+PHBhZ2VzPjQ2Mi00NzA8L3BhZ2Vz
Pjx2b2x1bWU+MTg8L3ZvbHVtZT48bnVtYmVyPjY8L251bWJlcj48ZGF0ZXM+PHllYXI+MjAxODwv
eWVhcj48L2RhdGVzPjxhY2Nlc3Npb24tbnVtPjMwMjEyMzg5PC9hY2Nlc3Npb24tbnVtPjxsYWJl
bD40NjI8L2xhYmVsPjx1cmxzPjwvdXJscz48ZWxlY3Ryb25pYy1yZXNvdXJjZS1udW0+MTAuMTA5
Ny9hbmMuMDAwMDAwMDAwMDAwMDU1NDwvZWxlY3Ryb25pYy1yZXNvdXJjZS1udW0+PC9yZWNvcmQ+
PC9DaXRlPjxDaXRlPjxBdXRob3I+TGVlPC9BdXRob3I+PFllYXI+MjAwODwvWWVhcj48UmVjTnVt
PjcwPC9SZWNOdW0+PHJlY29yZD48cmVjLW51bWJlcj43MDwvcmVjLW51bWJlcj48Zm9yZWlnbi1r
ZXlzPjxrZXkgYXBwPSJFTiIgZGItaWQ9Ino1YXYwMmFkcmU5Mng0ZWVlZnBwenByZHR2OTB4ZGZk
eHpyYSIgdGltZXN0YW1wPSIxNjczMjk0MDI5Ij43MDwva2V5PjwvZm9yZWlnbi1rZXlzPjxyZWYt
dHlwZSBuYW1lPSJKb3VybmFsIEFydGljbGUiPjE3PC9yZWYtdHlwZT48Y29udHJpYnV0b3JzPjxh
dXRob3JzPjxhdXRob3I+TGVlLCBILiBDLjwvYXV0aG9yPjxhdXRob3I+SG8sIFEuIFQuPC9hdXRo
b3I+PGF1dGhvcj5SaGluZSwgVy4gRC48L2F1dGhvcj48L2F1dGhvcnM+PC9jb250cmlidXRvcnM+
PHRpdGxlcz48dGl0bGU+QSBxdWFsaXR5IGltcHJvdmVtZW50IHByb2plY3QgdG8gaW1wcm92ZSBh
ZG1pc3Npb24gdGVtcGVyYXR1cmVzIGluIHZlcnkgbG93IGJpcnRoIHdlaWdodCBpbmZhbnRzPC90
aXRsZT48c2Vjb25kYXJ5LXRpdGxlPkogUGVyaW5hdG9sPC9zZWNvbmRhcnktdGl0bGU+PC90aXRs
ZXM+PHBlcmlvZGljYWw+PGZ1bGwtdGl0bGU+SiBQZXJpbmF0b2w8L2Z1bGwtdGl0bGU+PC9wZXJp
b2RpY2FsPjxwYWdlcz43NTQtODwvcGFnZXM+PHZvbHVtZT4yODwvdm9sdW1lPjxudW1iZXI+MTE8
L251bWJlcj48ZGF0ZXM+PHllYXI+MjAwODwveWVhcj48L2RhdGVzPjxhY2Nlc3Npb24tbnVtPjE4
NTgwODc4PC9hY2Nlc3Npb24tbnVtPjxsYWJlbD43NTQ8L2xhYmVsPjx1cmxzPjxyZWxhdGVkLXVy
bHM+PHVybD5odHRwczovL3d3dy5uYXR1cmUuY29tL2FydGljbGVzL2pwMjAwODkyLnBkZjwvdXJs
PjwvcmVsYXRlZC11cmxzPjwvdXJscz48ZWxlY3Ryb25pYy1yZXNvdXJjZS1udW0+MTAuMTAzOC9q
cC4yMDA4LjkyPC9lbGVjdHJvbmljLXJlc291cmNlLW51bT48L3JlY29yZD48L0NpdGU+PENpdGU+
PEF1dGhvcj5NYW5hbmk8L0F1dGhvcj48WWVhcj4yMDEzPC9ZZWFyPjxSZWNOdW0+NzE8L1JlY051
bT48cmVjb3JkPjxyZWMtbnVtYmVyPjcxPC9yZWMtbnVtYmVyPjxmb3JlaWduLWtleXM+PGtleSBh
cHA9IkVOIiBkYi1pZD0iejVhdjAyYWRyZTkyeDRlZWVmcHB6cHJkdHY5MHhkZmR4enJhIiB0aW1l
c3RhbXA9IjE2NzMyOTQwMjkiPjcxPC9rZXk+PC9mb3JlaWduLWtleXM+PHJlZi10eXBlIG5hbWU9
IkpvdXJuYWwgQXJ0aWNsZSI+MTc8L3JlZi10eXBlPjxjb250cmlidXRvcnM+PGF1dGhvcnM+PGF1
dGhvcj5NYW5hbmksIE0uPC9hdXRob3I+PGF1dGhvcj5KZWdhdGhlZXNhbiwgUC48L2F1dGhvcj48
YXV0aG9yPkRlU2FuZHJlLCBHLjwvYXV0aG9yPjxhdXRob3I+U29uZywgRC48L2F1dGhvcj48YXV0
aG9yPlNob3dhbHRlciwgTC48L2F1dGhvcj48YXV0aG9yPkdvdmluZGFzd2FtaSwgQi48L2F1dGhv
cj48L2F1dGhvcnM+PC9jb250cmlidXRvcnM+PHRpdGxlcz48dGl0bGU+RWxpbWluYXRpb24gb2Yg
YWRtaXNzaW9uIGh5cG90aGVybWlhIGluIHByZXRlcm0gdmVyeSBsb3ctYmlydGgtd2VpZ2h0IGlu
ZmFudHMgYnkgc3RhbmRhcmRpemF0aW9uIG9mIGRlbGl2ZXJ5IHJvb20gbWFuYWdlbWVudDwvdGl0
bGU+PHNlY29uZGFyeS10aXRsZT5QZXJtIEo8L3NlY29uZGFyeS10aXRsZT48L3RpdGxlcz48cGVy
aW9kaWNhbD48ZnVsbC10aXRsZT5QZXJtIEo8L2Z1bGwtdGl0bGU+PC9wZXJpb2RpY2FsPjxwYWdl
cz44LTEzPC9wYWdlcz48dm9sdW1lPjE3PC92b2x1bWU+PG51bWJlcj4zPC9udW1iZXI+PGRhdGVz
Pjx5ZWFyPjIwMTM8L3llYXI+PC9kYXRlcz48YWNjZXNzaW9uLW51bT4yNDM1NTg4NDwvYWNjZXNz
aW9uLW51bT48bGFiZWw+ODwvbGFiZWw+PHVybHM+PHJlbGF0ZWQtdXJscz48dXJsPmh0dHBzOi8v
d3d3Lm5jYmkubmxtLm5paC5nb3YvcG1jL2FydGljbGVzL1BNQzM3ODMwODQvcGRmL3Blcm1qMTdf
M3AwMDA4LnBkZjwvdXJsPjwvcmVsYXRlZC11cmxzPjwvdXJscz48ZWxlY3Ryb25pYy1yZXNvdXJj
ZS1udW0+MTAuNzgxMi90cHAvMTItMTMwPC9lbGVjdHJvbmljLXJlc291cmNlLW51bT48L3JlY29y
ZD48L0NpdGU+PENpdGU+PEF1dGhvcj5SdXNzbzwvQXV0aG9yPjxZZWFyPjIwMTQ8L1llYXI+PFJl
Y051bT43MjwvUmVjTnVtPjxyZWNvcmQ+PHJlYy1udW1iZXI+NzI8L3JlYy1udW1iZXI+PGZvcmVp
Z24ta2V5cz48a2V5IGFwcD0iRU4iIGRiLWlkPSJ6NWF2MDJhZHJlOTJ4NGVlZWZwcHpwcmR0djkw
eGRmZHh6cmEiIHRpbWVzdGFtcD0iMTY3MzI5NDAyOSI+NzI8L2tleT48L2ZvcmVpZ24ta2V5cz48
cmVmLXR5cGUgbmFtZT0iSm91cm5hbCBBcnRpY2xlIj4xNzwvcmVmLXR5cGU+PGNvbnRyaWJ1dG9y
cz48YXV0aG9ycz48YXV0aG9yPlJ1c3NvLCBBLjwvYXV0aG9yPjxhdXRob3I+TWNDcmVhZHksIE0u
PC9hdXRob3I+PGF1dGhvcj5Ub3JyZXMsIEwuPC9hdXRob3I+PGF1dGhvcj5UaGV1cmllcmUsIEMu
PC9hdXRob3I+PGF1dGhvcj5WZW50dXJpbmksIFMuPC9hdXRob3I+PGF1dGhvcj5TcGFpZ2h0LCBN
LjwvYXV0aG9yPjxhdXRob3I+SGVtd2F5LCBSLiBKLjwvYXV0aG9yPjxhdXRob3I+SGFuZHJpbm9z
LCBTLjwvYXV0aG9yPjxhdXRob3I+UGVybG11dHRlciwgRC48L2F1dGhvcj48YXV0aG9yPkh1eW5o
LCBULjwvYXV0aG9yPjxhdXRob3I+R3J1bmViYXVtLCBBLjwvYXV0aG9yPjxhdXRob3I+UGVybG1h
biwgSi48L2F1dGhvcj48L2F1dGhvcnM+PC9jb250cmlidXRvcnM+PHRpdGxlcz48dGl0bGU+UmVk
dWNpbmcgaHlwb3RoZXJtaWEgaW4gcHJldGVybSBpbmZhbnRzIGZvbGxvd2luZyBkZWxpdmVyeTwv
dGl0bGU+PHNlY29uZGFyeS10aXRsZT5QZWRpYXRyaWNzPC9zZWNvbmRhcnktdGl0bGU+PC90aXRs
ZXM+PHBlcmlvZGljYWw+PGZ1bGwtdGl0bGU+UGVkaWF0cmljczwvZnVsbC10aXRsZT48L3Blcmlv
ZGljYWw+PHBhZ2VzPmUxMDU1LTYyPC9wYWdlcz48dm9sdW1lPjEzMzwvdm9sdW1lPjxudW1iZXI+
NDwvbnVtYmVyPjxkYXRlcz48eWVhcj4yMDE0PC95ZWFyPjwvZGF0ZXM+PGFjY2Vzc2lvbi1udW0+
MjQ2ODU5NTg8L2FjY2Vzc2lvbi1udW0+PGxhYmVsPjMxMDU1PC9sYWJlbD48dXJscz48cmVsYXRl
ZC11cmxzPjx1cmw+aHR0cHM6Ly9wZWRpYXRyaWNzLmFhcHB1YmxpY2F0aW9ucy5vcmcvY29udGVu
dC9wZWRpYXRyaWNzLzEzMy80L2UxMDU1LmZ1bGwucGRmPC91cmw+PHVybD5odHRwczovL3dhdGVy
bWFyay5zaWx2ZXJjaGFpci5jb20vcGVkc18yMDEzLTI1NDQucGRmP3Rva2VuPUFRRUNBSGkyMDhC
RTQ5T29hbjlra2hXX0VyY3k3RG0zWkxfOUNmM3FmS0FjNDg1eXNnQUFBdlF3Z2dMd0Jna3Foa2lH
OXcwQkJ3YWdnZ0xoTUlJQzNRSUJBRENDQXRZR0NTcUdTSWIzRFFFSEFUQWVCZ2xnaGtnQlpRTUVB
UzR3RVFRTTFyQjM3TkFNbTB0aVdKM3RBZ0VRZ0lJQ3A5d1VBTlRwNlloMHBpRTRSUUNSZGpKOVJ5
X0N6Wkl6WmNyVkRNTFVCQmNIOFMwMnhleTdNVEszc25Edmd1b0hOQno3aTY1ZXV5VUV2ZXo4VUtW
S0ZtazZ5WElfZjB4Z3ZCb0hHclpnNVRoOXhPWHVLTlY1TU1YRk1uOG5mSEZtWXBqNlRmQThoblo4
S3JwU0pJaWhYN1NSSUlPa0ZpTHc0eXBPWW1uTGo2NzgzcG84V2RIbFhYTjJDQjdVUXFkVjdxQ1N5
Nk5XcGIyMTdKcS13bDhtU3N2WTBGZ0JVSFo1R29KdDFqNXFuNnhTQTJiWjRUUUVUSThLbFhHUGlG
X1VGUVViRkhmQlhta2lxNUxBSzVoTDlzTjdKWmFMdFFyeDRkZnJ6b0tGcUR2TmJSWWlLSlRvR3Zk
VFVqU1RhV3p1Qng2bWxLQTFKSTZnMm9zYjVDM1JqTlR5NnRFOGNyV3VzT2J6c3lGUkJYQTRRU0R4
LU05Tjc2eHBDeWJPaXFJVGZ0OV9SVUw4VHdwbl8xNVNNSk13VDg4NnIxaHFCbF9FRFdFaVNFX2Nr
M2JOV0VJQ1lkZDJ6cnBhRjhTNEdtZmdhOTRHcWJnS2g5TFZsMnNqa2NFT3VwVVlCa25zSVNydXow
b0ZoaS1IQVFwbVltRnBBNGxXV1U2c19vVFk5akNpTjdOZzhzUzFBNVBHS1BONmZla0h2ajJDQmMt
YkFDSEJtdWE1UGxMdHZoZ1Q1MXJEYzRlNUNuR19qd1dDYUxwdEctX0VKUWpNaVlITlNKSkg5SGJr
YnJFYjhUeUZhUzF4T0JqQVlpUmNIbDlUczJMekk2eTA0eXN2ZlBLTWNJUGtuVS1BdWh1Ynh2NE5S
RFNvUmF3UVhfVXpiZHhtelNXWklWLVJEZFZsbWRkZ0FHSzVfUFNMYnBneXhiYThYdXRWMHd2dHlX
cFlQTWM2VnVkOVFTRjJCR0p4U0pIcWc0YVhaU2kzTzJuS3UxSmdzdHVNYzM4UmhqMW9wal9xTnN4
bDZrS1lZaVB4VEZVM1V4SjJ3LXNBY2poWHJ4b0d1Rzd1cUo1dE5XUndNNU1PTV82dWtnNU5URDNl
WTRQZ05KcEhqNDhOSGd5WVF5MFRpaXFISWZFM0RDNVFuQjZ3dnlXVmJXYjlfeXctMjVieF9zN3Ri
R1ZGcU9jbllvZjhCeWlrbmpQWmhvY2dCLXc8L3VybD48L3JlbGF0ZWQtdXJscz48L3VybHM+PGVs
ZWN0cm9uaWMtcmVzb3VyY2UtbnVtPjEwLjE1NDIvcGVkcy4yMDEzLTI1NDQ8L2VsZWN0cm9uaWMt
cmVzb3VyY2UtbnVtPjwvcmVjb3JkPjwvQ2l0ZT48L0VuZE5vdGU+AG==
</w:fldData>
              </w:fldChar>
            </w:r>
            <w:r w:rsidR="00A573F4">
              <w:rPr>
                <w:rFonts w:ascii="Calibri" w:eastAsia="Times New Roman" w:hAnsi="Calibri" w:cs="Calibri"/>
                <w:sz w:val="16"/>
                <w:szCs w:val="16"/>
              </w:rPr>
              <w:instrText xml:space="preserve"> ADDIN EN.CITE.DATA </w:instrText>
            </w:r>
            <w:r w:rsidR="00A573F4">
              <w:rPr>
                <w:rFonts w:ascii="Calibri" w:eastAsia="Times New Roman" w:hAnsi="Calibri" w:cs="Calibri"/>
                <w:sz w:val="16"/>
                <w:szCs w:val="16"/>
              </w:rPr>
            </w:r>
            <w:r w:rsidR="00A573F4">
              <w:rPr>
                <w:rFonts w:ascii="Calibri" w:eastAsia="Times New Roman" w:hAnsi="Calibri" w:cs="Calibri"/>
                <w:sz w:val="16"/>
                <w:szCs w:val="16"/>
              </w:rPr>
              <w:fldChar w:fldCharType="end"/>
            </w:r>
            <w:r w:rsidR="00922930">
              <w:rPr>
                <w:rFonts w:ascii="Calibri" w:eastAsia="Times New Roman" w:hAnsi="Calibri" w:cs="Calibri"/>
                <w:sz w:val="16"/>
                <w:szCs w:val="16"/>
              </w:rPr>
            </w:r>
            <w:r w:rsidR="00922930">
              <w:rPr>
                <w:rFonts w:ascii="Calibri" w:eastAsia="Times New Roman" w:hAnsi="Calibri" w:cs="Calibri"/>
                <w:sz w:val="16"/>
                <w:szCs w:val="16"/>
              </w:rPr>
              <w:fldChar w:fldCharType="separate"/>
            </w:r>
            <w:r w:rsidR="00A573F4">
              <w:rPr>
                <w:rFonts w:ascii="Calibri" w:eastAsia="Times New Roman" w:hAnsi="Calibri" w:cs="Calibri"/>
                <w:noProof/>
                <w:sz w:val="16"/>
                <w:szCs w:val="16"/>
              </w:rPr>
              <w:t>{Aley-Raz 2020 476, Billimoria 2013 455, Croop 2020 530, Frazer 2018 520, Harer 2017 1242, Harriman 2018 462, Lee 2008 754, Manani 2013 8, Russo 2014 31055}</w:t>
            </w:r>
            <w:r w:rsidR="00922930">
              <w:rPr>
                <w:rFonts w:ascii="Calibri" w:eastAsia="Times New Roman" w:hAnsi="Calibri" w:cs="Calibri"/>
                <w:sz w:val="16"/>
                <w:szCs w:val="16"/>
              </w:rPr>
              <w:fldChar w:fldCharType="end"/>
            </w:r>
            <w:r w:rsidR="00C81C87" w:rsidRPr="00DB666D">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C8DD57" w14:textId="181F9399" w:rsidR="005A2EFA" w:rsidRDefault="00EA639A">
            <w:pPr>
              <w:rPr>
                <w:rFonts w:ascii="Calibri" w:eastAsia="Times New Roman" w:hAnsi="Calibri" w:cs="Calibri"/>
                <w:sz w:val="16"/>
                <w:szCs w:val="16"/>
              </w:rPr>
            </w:pPr>
            <w:r>
              <w:rPr>
                <w:rFonts w:ascii="Calibri" w:eastAsia="Times New Roman" w:hAnsi="Calibri" w:cs="Calibri"/>
                <w:sz w:val="16"/>
                <w:szCs w:val="16"/>
              </w:rPr>
              <w:t>In one study using a thermal mattress was described as technically easy to use</w:t>
            </w:r>
            <w:r w:rsidR="00C81C87" w:rsidRPr="00F23632">
              <w:rPr>
                <w:rFonts w:ascii="Calibri" w:eastAsia="Times New Roman" w:hAnsi="Calibri" w:cs="Calibri"/>
                <w:sz w:val="16"/>
                <w:szCs w:val="16"/>
              </w:rPr>
              <w:t xml:space="preserve">. </w:t>
            </w:r>
            <w:r w:rsidR="00922930" w:rsidRPr="00F23632">
              <w:rPr>
                <w:rFonts w:ascii="Calibri" w:eastAsia="Times New Roman" w:hAnsi="Calibri" w:cs="Calibri"/>
                <w:sz w:val="16"/>
                <w:szCs w:val="16"/>
              </w:rPr>
              <w:fldChar w:fldCharType="begin"/>
            </w:r>
            <w:r w:rsidR="00922930" w:rsidRPr="00F23632">
              <w:rPr>
                <w:rFonts w:ascii="Calibri" w:eastAsia="Times New Roman" w:hAnsi="Calibri" w:cs="Calibri"/>
                <w:sz w:val="16"/>
                <w:szCs w:val="16"/>
              </w:rPr>
              <w:instrText xml:space="preserve"> ADDIN EN.CITE &lt;EndNote&gt;&lt;Cite&gt;&lt;Author&gt;McCarthy&lt;/Author&gt;&lt;Year&gt;2013&lt;/Year&gt;&lt;RecNum&gt;38&lt;/RecNum&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sidR="00922930" w:rsidRPr="00F23632">
              <w:rPr>
                <w:rFonts w:ascii="Calibri" w:eastAsia="Times New Roman" w:hAnsi="Calibri" w:cs="Calibri"/>
                <w:sz w:val="16"/>
                <w:szCs w:val="16"/>
              </w:rPr>
              <w:fldChar w:fldCharType="separate"/>
            </w:r>
            <w:r w:rsidR="00922930" w:rsidRPr="00F23632">
              <w:rPr>
                <w:rFonts w:ascii="Calibri" w:eastAsia="Times New Roman" w:hAnsi="Calibri" w:cs="Calibri"/>
                <w:noProof/>
                <w:sz w:val="16"/>
                <w:szCs w:val="16"/>
              </w:rPr>
              <w:t>{McCarthy 2013 e135}</w:t>
            </w:r>
            <w:r w:rsidR="00922930" w:rsidRPr="00F23632">
              <w:rPr>
                <w:rFonts w:ascii="Calibri" w:eastAsia="Times New Roman" w:hAnsi="Calibri" w:cs="Calibri"/>
                <w:sz w:val="16"/>
                <w:szCs w:val="16"/>
              </w:rPr>
              <w:fldChar w:fldCharType="end"/>
            </w:r>
          </w:p>
          <w:p w14:paraId="4FE045FF" w14:textId="77777777" w:rsidR="005A2EFA" w:rsidRDefault="00EA639A">
            <w:pPr>
              <w:rPr>
                <w:rFonts w:ascii="Calibri" w:eastAsia="Times New Roman" w:hAnsi="Calibri" w:cs="Calibri"/>
                <w:sz w:val="16"/>
                <w:szCs w:val="16"/>
              </w:rPr>
            </w:pPr>
            <w:r>
              <w:rPr>
                <w:rFonts w:ascii="Calibri" w:eastAsia="Times New Roman" w:hAnsi="Calibri" w:cs="Calibri"/>
                <w:sz w:val="16"/>
                <w:szCs w:val="16"/>
              </w:rPr>
              <w:t>Where a radiant warmer is not available a thermal mattress might be a useful alternative.</w:t>
            </w:r>
          </w:p>
        </w:tc>
      </w:tr>
    </w:tbl>
    <w:p w14:paraId="5480A919" w14:textId="77777777" w:rsidR="005A2EFA" w:rsidRDefault="00EA639A">
      <w:pPr>
        <w:pStyle w:val="Heading1"/>
        <w:spacing w:after="20" w:afterAutospacing="0"/>
        <w:divId w:val="58484921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359"/>
        <w:gridCol w:w="1731"/>
        <w:gridCol w:w="1731"/>
        <w:gridCol w:w="1744"/>
        <w:gridCol w:w="1740"/>
        <w:gridCol w:w="1740"/>
        <w:gridCol w:w="1657"/>
        <w:gridCol w:w="1690"/>
      </w:tblGrid>
      <w:tr w:rsidR="005A2EFA" w14:paraId="083BF1A5" w14:textId="77777777">
        <w:trPr>
          <w:divId w:val="2132089038"/>
          <w:tblHeader/>
        </w:trPr>
        <w:tc>
          <w:tcPr>
            <w:tcW w:w="0" w:type="auto"/>
            <w:tcBorders>
              <w:top w:val="nil"/>
              <w:left w:val="nil"/>
              <w:bottom w:val="nil"/>
              <w:right w:val="nil"/>
            </w:tcBorders>
            <w:tcMar>
              <w:top w:w="75" w:type="dxa"/>
              <w:left w:w="75" w:type="dxa"/>
              <w:bottom w:w="75" w:type="dxa"/>
              <w:right w:w="75" w:type="dxa"/>
            </w:tcMar>
            <w:vAlign w:val="center"/>
            <w:hideMark/>
          </w:tcPr>
          <w:p w14:paraId="66E3FEF8" w14:textId="77777777" w:rsidR="005A2EFA" w:rsidRDefault="005A2EFA">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3B95698"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5A2EFA" w14:paraId="0C3FD0D7"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EB1F40B"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EC578A"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E70142"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27F654"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21B494"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197738" w14:textId="77777777" w:rsidR="005A2EFA" w:rsidRDefault="005A2EFA">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FF7716"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88555E"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A2EFA" w14:paraId="534ABF13"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73B8BD8"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7098BD"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A05824"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620983"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13B56A"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12380A4" w14:textId="77777777" w:rsidR="005A2EFA" w:rsidRDefault="005A2EFA">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0B0B4F"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BDE018"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A2EFA" w14:paraId="0D052A10"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5912B3E"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34E694"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7E9BBF"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29E261"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DE5D9C"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3B9F041" w14:textId="77777777" w:rsidR="005A2EFA" w:rsidRDefault="005A2EFA">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42D6F6"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3D8432"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A2EFA" w14:paraId="576EAFFA"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A2B6EA0"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3FAD2F"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E3B017"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E7338A"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B11AC6"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E5CF3E0" w14:textId="77777777" w:rsidR="005A2EFA" w:rsidRDefault="005A2EFA">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F0498F6" w14:textId="77777777" w:rsidR="005A2EFA" w:rsidRDefault="005A2EFA">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6D053D"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5A2EFA" w14:paraId="51ACBADB"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C61FA36"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C8D523"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A592A7"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F802EF"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9564BD"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D467F4D" w14:textId="77777777" w:rsidR="005A2EFA" w:rsidRDefault="005A2EFA">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48E823D" w14:textId="77777777" w:rsidR="005A2EFA" w:rsidRDefault="005A2EFA">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A27531F" w14:textId="77777777" w:rsidR="005A2EFA" w:rsidRDefault="005A2EFA">
            <w:pPr>
              <w:jc w:val="center"/>
              <w:rPr>
                <w:rFonts w:eastAsia="Times New Roman"/>
                <w:sz w:val="20"/>
                <w:szCs w:val="20"/>
              </w:rPr>
            </w:pPr>
          </w:p>
        </w:tc>
      </w:tr>
      <w:tr w:rsidR="005A2EFA" w14:paraId="19BF3626"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A89414B"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9ABD01" w14:textId="77777777" w:rsidR="005A2EFA" w:rsidRDefault="00EA639A">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519247"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656923"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sidRPr="00C50901">
              <w:rPr>
                <w:rFonts w:ascii="Calibri" w:hAnsi="Calibri" w:cs="Calibri"/>
                <w:b/>
                <w:bCs/>
                <w:color w:val="D0CECE" w:themeColor="background2" w:themeShade="E6"/>
                <w:sz w:val="16"/>
                <w:szCs w:val="16"/>
              </w:rPr>
              <w:t xml:space="preserve">Does not </w:t>
            </w:r>
            <w:proofErr w:type="spellStart"/>
            <w:r w:rsidRPr="00C50901">
              <w:rPr>
                <w:rFonts w:ascii="Calibri" w:hAnsi="Calibri" w:cs="Calibri"/>
                <w:b/>
                <w:bCs/>
                <w:color w:val="D0CECE" w:themeColor="background2" w:themeShade="E6"/>
                <w:sz w:val="16"/>
                <w:szCs w:val="16"/>
              </w:rPr>
              <w:t>favor</w:t>
            </w:r>
            <w:proofErr w:type="spellEnd"/>
            <w:r w:rsidRPr="00C50901">
              <w:rPr>
                <w:rFonts w:ascii="Calibri" w:hAnsi="Calibri" w:cs="Calibri"/>
                <w:b/>
                <w:bCs/>
                <w:color w:val="D0CECE" w:themeColor="background2" w:themeShade="E6"/>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7F382A"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9A5713" w14:textId="77777777" w:rsidR="005A2EFA" w:rsidRDefault="00EA639A">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0B2B63"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8C4EFD" w14:textId="77777777" w:rsidR="005A2EFA" w:rsidRPr="00C50901" w:rsidRDefault="00EA639A">
            <w:pPr>
              <w:pStyle w:val="NormalWeb"/>
              <w:spacing w:before="0" w:beforeAutospacing="0" w:after="0" w:afterAutospacing="0"/>
              <w:jc w:val="center"/>
              <w:rPr>
                <w:rFonts w:ascii="Calibri" w:hAnsi="Calibri" w:cs="Calibri"/>
                <w:b/>
                <w:bCs/>
                <w:color w:val="AEAAAA"/>
                <w:sz w:val="16"/>
                <w:szCs w:val="16"/>
              </w:rPr>
            </w:pPr>
            <w:r w:rsidRPr="00C50901">
              <w:rPr>
                <w:rFonts w:ascii="Calibri" w:hAnsi="Calibri" w:cs="Calibri"/>
                <w:b/>
                <w:bCs/>
                <w:color w:val="000000" w:themeColor="text1"/>
                <w:sz w:val="16"/>
                <w:szCs w:val="16"/>
              </w:rPr>
              <w:t>Don't know</w:t>
            </w:r>
          </w:p>
        </w:tc>
      </w:tr>
      <w:tr w:rsidR="005A2EFA" w14:paraId="6AF259B3"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78D1B68"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lastRenderedPageBreak/>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61492F"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417933"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D36D4B"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14D94B"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E1069D"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C76BF5"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857551"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A2EFA" w14:paraId="5BA0AE07"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E68077C"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F409C6"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27AFCB"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8FE7CD"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BC49E8"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E6C5073" w14:textId="77777777" w:rsidR="005A2EFA" w:rsidRDefault="005A2EFA">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C573FB0" w14:textId="77777777" w:rsidR="005A2EFA" w:rsidRDefault="005A2EFA">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334311"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5A2EFA" w14:paraId="24E7A0C5"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E412DFE"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8E2EE1" w14:textId="77777777" w:rsidR="005A2EFA" w:rsidRDefault="00EA639A">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A96421"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72F929"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CD9C6C"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F69EE4" w14:textId="77777777" w:rsidR="005A2EFA" w:rsidRDefault="00EA639A">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3A91DA"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FA504E"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5A2EFA" w14:paraId="50FC9E8F"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50F76A3"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473996"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78F852"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DB50E8"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BBBC6F"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38B43C"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672754"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5CB0EE"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A2EFA" w14:paraId="151E1814"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5BB6C9"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7FE08A"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D5C55B"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0108E0"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BE6AE4"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D178DC8" w14:textId="77777777" w:rsidR="005A2EFA" w:rsidRDefault="005A2EFA">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A73382"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6FD3D4"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A2EFA" w14:paraId="401D1EEE" w14:textId="77777777">
        <w:trPr>
          <w:divId w:val="2132089038"/>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E8E6340" w14:textId="77777777" w:rsidR="005A2EFA" w:rsidRDefault="00EA639A">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8259A0"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B544FC"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246D1B" w14:textId="77777777" w:rsidR="005A2EFA" w:rsidRDefault="00EA639A">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7AA4C9"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F109626" w14:textId="77777777" w:rsidR="005A2EFA" w:rsidRDefault="005A2EFA">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5D15A2"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13BBEB" w14:textId="77777777" w:rsidR="005A2EFA" w:rsidRDefault="00EA639A">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bl>
    <w:p w14:paraId="38387457" w14:textId="77777777" w:rsidR="005A2EFA" w:rsidRDefault="005A2EFA">
      <w:pPr>
        <w:divId w:val="1477455983"/>
        <w:rPr>
          <w:rFonts w:ascii="Calibri" w:eastAsia="Times New Roman" w:hAnsi="Calibri" w:cs="Calibri"/>
          <w:color w:val="000000"/>
          <w:sz w:val="16"/>
          <w:szCs w:val="16"/>
          <w:lang w:val="en"/>
        </w:rPr>
      </w:pPr>
    </w:p>
    <w:p w14:paraId="68D40C50" w14:textId="77777777" w:rsidR="005A2EFA" w:rsidRDefault="00EA639A">
      <w:pPr>
        <w:pStyle w:val="Heading1"/>
        <w:spacing w:after="20" w:afterAutospacing="0"/>
        <w:divId w:val="1303805104"/>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876"/>
        <w:gridCol w:w="2877"/>
        <w:gridCol w:w="2877"/>
        <w:gridCol w:w="2877"/>
        <w:gridCol w:w="2877"/>
      </w:tblGrid>
      <w:tr w:rsidR="005A2EFA" w14:paraId="13599650" w14:textId="77777777">
        <w:trPr>
          <w:divId w:val="1610429037"/>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9E949AE" w14:textId="77777777" w:rsidR="005A2EFA" w:rsidRDefault="00EA639A">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5BC7246" w14:textId="77777777" w:rsidR="005A2EFA" w:rsidRDefault="00EA639A">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5978CE01" w14:textId="77777777" w:rsidR="005A2EFA" w:rsidRDefault="00EA639A">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A83EFD5" w14:textId="77777777" w:rsidR="005A2EFA" w:rsidRDefault="00EA639A">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2946E56" w14:textId="77777777" w:rsidR="005A2EFA" w:rsidRDefault="00EA639A">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5A2EFA" w14:paraId="0AC76003" w14:textId="77777777">
        <w:trPr>
          <w:divId w:val="1610429037"/>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EE82FF6" w14:textId="77777777" w:rsidR="005A2EFA" w:rsidRDefault="00EA639A">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C84EA59" w14:textId="77777777" w:rsidR="005A2EFA" w:rsidRDefault="00EA639A">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721F4D71" w14:textId="77777777" w:rsidR="005A2EFA" w:rsidRDefault="00EA639A">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5EAE495" w14:textId="77777777" w:rsidR="005A2EFA" w:rsidRDefault="00EA639A">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F4FFDC6" w14:textId="77777777" w:rsidR="005A2EFA" w:rsidRDefault="00EA639A">
            <w:pPr>
              <w:pStyle w:val="marker"/>
              <w:spacing w:before="0" w:beforeAutospacing="0" w:after="0" w:afterAutospacing="0"/>
              <w:jc w:val="center"/>
              <w:rPr>
                <w:color w:val="000000"/>
              </w:rPr>
            </w:pPr>
            <w:r>
              <w:rPr>
                <w:color w:val="000000"/>
              </w:rPr>
              <w:t xml:space="preserve">○ </w:t>
            </w:r>
          </w:p>
        </w:tc>
      </w:tr>
    </w:tbl>
    <w:p w14:paraId="2AFD7A17" w14:textId="77777777" w:rsidR="005A2EFA" w:rsidRDefault="00EA639A">
      <w:pPr>
        <w:pStyle w:val="Heading1"/>
        <w:spacing w:after="20" w:afterAutospacing="0"/>
        <w:divId w:val="580221329"/>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5A2EFA" w14:paraId="441144D6" w14:textId="77777777">
        <w:trPr>
          <w:divId w:val="1235093034"/>
        </w:trPr>
        <w:tc>
          <w:tcPr>
            <w:tcW w:w="0" w:type="auto"/>
            <w:shd w:val="clear" w:color="auto" w:fill="2E74B5"/>
            <w:tcMar>
              <w:top w:w="75" w:type="dxa"/>
              <w:left w:w="75" w:type="dxa"/>
              <w:bottom w:w="75" w:type="dxa"/>
              <w:right w:w="75" w:type="dxa"/>
            </w:tcMar>
            <w:hideMark/>
          </w:tcPr>
          <w:p w14:paraId="59419580"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p>
        </w:tc>
      </w:tr>
      <w:tr w:rsidR="005A2EFA" w14:paraId="73EAFCB6" w14:textId="77777777">
        <w:trPr>
          <w:divId w:val="1235093034"/>
          <w:trHeight w:val="1080"/>
        </w:trPr>
        <w:tc>
          <w:tcPr>
            <w:tcW w:w="0" w:type="auto"/>
            <w:tcMar>
              <w:top w:w="75" w:type="dxa"/>
              <w:left w:w="75" w:type="dxa"/>
              <w:bottom w:w="75" w:type="dxa"/>
              <w:right w:w="75" w:type="dxa"/>
            </w:tcMar>
            <w:hideMark/>
          </w:tcPr>
          <w:p w14:paraId="14AE0B0F" w14:textId="24DF42FD" w:rsidR="005A2EFA" w:rsidRDefault="00EA639A" w:rsidP="00CD0586">
            <w:pPr>
              <w:rPr>
                <w:rFonts w:ascii="Calibri" w:eastAsia="Times New Roman" w:hAnsi="Calibri" w:cs="Calibri"/>
                <w:sz w:val="16"/>
                <w:szCs w:val="16"/>
              </w:rPr>
            </w:pPr>
            <w:r>
              <w:rPr>
                <w:rFonts w:ascii="Calibri" w:eastAsia="Times New Roman" w:hAnsi="Calibri" w:cs="Calibri"/>
                <w:sz w:val="16"/>
                <w:szCs w:val="16"/>
              </w:rPr>
              <w:t>In preterm infants, born at less than 34 weeks’ gestation, where hypothermia on admission is identified as a problem, it is reasonable to consider addition of a thermal mattress, but there is a risk of hyperthermia</w:t>
            </w:r>
            <w:r w:rsidR="00F23632">
              <w:rPr>
                <w:rFonts w:ascii="Calibri" w:eastAsia="Times New Roman" w:hAnsi="Calibri" w:cs="Calibri"/>
                <w:sz w:val="16"/>
                <w:szCs w:val="16"/>
              </w:rPr>
              <w:t>.</w:t>
            </w:r>
            <w:r>
              <w:rPr>
                <w:rFonts w:ascii="Calibri" w:eastAsia="Times New Roman" w:hAnsi="Calibri" w:cs="Calibri"/>
                <w:sz w:val="16"/>
                <w:szCs w:val="16"/>
              </w:rPr>
              <w:t xml:space="preserve"> (Conditional recommendation, low certainty evidence). </w:t>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5A2EFA" w14:paraId="4DA02541" w14:textId="77777777">
        <w:trPr>
          <w:divId w:val="938442708"/>
        </w:trPr>
        <w:tc>
          <w:tcPr>
            <w:tcW w:w="0" w:type="auto"/>
            <w:shd w:val="clear" w:color="auto" w:fill="2E74B5"/>
            <w:tcMar>
              <w:top w:w="75" w:type="dxa"/>
              <w:left w:w="75" w:type="dxa"/>
              <w:bottom w:w="75" w:type="dxa"/>
              <w:right w:w="75" w:type="dxa"/>
            </w:tcMar>
            <w:hideMark/>
          </w:tcPr>
          <w:p w14:paraId="040EFA2C" w14:textId="77777777" w:rsidR="005A2EFA" w:rsidRDefault="00EA639A">
            <w:pPr>
              <w:pStyle w:val="Heading2"/>
              <w:spacing w:before="0" w:beforeAutospacing="0" w:after="0" w:afterAutospacing="0"/>
              <w:divId w:val="61757651"/>
              <w:rPr>
                <w:rFonts w:ascii="Calibri" w:eastAsia="Times New Roman" w:hAnsi="Calibri" w:cs="Calibri"/>
                <w:color w:val="FFFFFF"/>
                <w:sz w:val="26"/>
                <w:szCs w:val="26"/>
              </w:rPr>
            </w:pPr>
            <w:r>
              <w:rPr>
                <w:rFonts w:ascii="Calibri" w:eastAsia="Times New Roman" w:hAnsi="Calibri" w:cs="Calibri"/>
                <w:color w:val="FFFFFF"/>
                <w:sz w:val="26"/>
                <w:szCs w:val="26"/>
              </w:rPr>
              <w:t>Justification</w:t>
            </w:r>
          </w:p>
        </w:tc>
      </w:tr>
      <w:tr w:rsidR="005A2EFA" w14:paraId="13F0D127" w14:textId="77777777">
        <w:trPr>
          <w:divId w:val="938442708"/>
          <w:trHeight w:val="1080"/>
        </w:trPr>
        <w:tc>
          <w:tcPr>
            <w:tcW w:w="0" w:type="auto"/>
            <w:tcMar>
              <w:top w:w="75" w:type="dxa"/>
              <w:left w:w="75" w:type="dxa"/>
              <w:bottom w:w="75" w:type="dxa"/>
              <w:right w:w="75" w:type="dxa"/>
            </w:tcMar>
            <w:hideMark/>
          </w:tcPr>
          <w:p w14:paraId="13C1FC18" w14:textId="77777777" w:rsidR="005A2EFA" w:rsidRDefault="00EA639A">
            <w:pPr>
              <w:divId w:val="1023554820"/>
              <w:rPr>
                <w:rFonts w:ascii="Calibri" w:eastAsia="Times New Roman" w:hAnsi="Calibri" w:cs="Calibri"/>
                <w:sz w:val="16"/>
                <w:szCs w:val="16"/>
              </w:rPr>
            </w:pPr>
            <w:r>
              <w:rPr>
                <w:rFonts w:ascii="Calibri" w:eastAsia="Times New Roman" w:hAnsi="Calibri" w:cs="Calibri"/>
                <w:sz w:val="16"/>
                <w:szCs w:val="16"/>
              </w:rPr>
              <w:t xml:space="preserve">The effect of a thermal mattress varied between studies. There was an increased risk of hyperthermia on admission. The combined studies did not meet the optimal information size to confirm other benefits or harms. </w:t>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5A2EFA" w14:paraId="35F91185" w14:textId="77777777">
        <w:trPr>
          <w:divId w:val="173225727"/>
        </w:trPr>
        <w:tc>
          <w:tcPr>
            <w:tcW w:w="0" w:type="auto"/>
            <w:shd w:val="clear" w:color="auto" w:fill="2E74B5"/>
            <w:tcMar>
              <w:top w:w="75" w:type="dxa"/>
              <w:left w:w="75" w:type="dxa"/>
              <w:bottom w:w="75" w:type="dxa"/>
              <w:right w:w="75" w:type="dxa"/>
            </w:tcMar>
            <w:hideMark/>
          </w:tcPr>
          <w:p w14:paraId="16FE546A"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Subgroup considerations</w:t>
            </w:r>
          </w:p>
        </w:tc>
      </w:tr>
      <w:tr w:rsidR="005A2EFA" w14:paraId="376EDD81" w14:textId="77777777">
        <w:trPr>
          <w:divId w:val="173225727"/>
          <w:trHeight w:val="1080"/>
        </w:trPr>
        <w:tc>
          <w:tcPr>
            <w:tcW w:w="0" w:type="auto"/>
            <w:tcMar>
              <w:top w:w="75" w:type="dxa"/>
              <w:left w:w="75" w:type="dxa"/>
              <w:bottom w:w="75" w:type="dxa"/>
              <w:right w:w="75" w:type="dxa"/>
            </w:tcMar>
            <w:hideMark/>
          </w:tcPr>
          <w:p w14:paraId="2F21D8D5" w14:textId="44133BF5" w:rsidR="005A2EFA" w:rsidRPr="000D36EE" w:rsidRDefault="00EA639A">
            <w:pPr>
              <w:rPr>
                <w:rFonts w:ascii="Calibri" w:eastAsia="Times New Roman" w:hAnsi="Calibri" w:cs="Calibri"/>
                <w:sz w:val="16"/>
                <w:szCs w:val="16"/>
              </w:rPr>
            </w:pPr>
            <w:r w:rsidRPr="000D36EE">
              <w:rPr>
                <w:rFonts w:ascii="Calibri" w:eastAsia="Times New Roman" w:hAnsi="Calibri" w:cs="Calibri"/>
                <w:sz w:val="16"/>
                <w:szCs w:val="16"/>
              </w:rPr>
              <w:t xml:space="preserve">Subgroups identified a priori for this review were gestational age (&lt; 28 </w:t>
            </w:r>
            <w:proofErr w:type="gramStart"/>
            <w:r w:rsidRPr="000D36EE">
              <w:rPr>
                <w:rFonts w:ascii="Calibri" w:eastAsia="Times New Roman" w:hAnsi="Calibri" w:cs="Calibri"/>
                <w:sz w:val="16"/>
                <w:szCs w:val="16"/>
              </w:rPr>
              <w:t>weeks</w:t>
            </w:r>
            <w:r w:rsidR="00796A82">
              <w:rPr>
                <w:rFonts w:ascii="Calibri" w:eastAsia="Times New Roman" w:hAnsi="Calibri" w:cs="Calibri"/>
                <w:sz w:val="16"/>
                <w:szCs w:val="16"/>
              </w:rPr>
              <w:t>’</w:t>
            </w:r>
            <w:proofErr w:type="gramEnd"/>
            <w:r w:rsidRPr="000D36EE">
              <w:rPr>
                <w:rFonts w:ascii="Calibri" w:eastAsia="Times New Roman" w:hAnsi="Calibri" w:cs="Calibri"/>
                <w:sz w:val="16"/>
                <w:szCs w:val="16"/>
              </w:rPr>
              <w:t xml:space="preserve"> compared with </w:t>
            </w:r>
            <w:r w:rsidR="00922930" w:rsidRPr="000D36EE">
              <w:rPr>
                <w:rFonts w:ascii="Calibri" w:eastAsia="Times New Roman" w:hAnsi="Calibri" w:cs="Calibri"/>
                <w:sz w:val="16"/>
                <w:szCs w:val="16"/>
              </w:rPr>
              <w:t xml:space="preserve">≥ </w:t>
            </w:r>
            <w:r w:rsidRPr="000D36EE">
              <w:rPr>
                <w:rFonts w:ascii="Calibri" w:eastAsia="Times New Roman" w:hAnsi="Calibri" w:cs="Calibri"/>
                <w:sz w:val="16"/>
                <w:szCs w:val="16"/>
              </w:rPr>
              <w:t>28 weeks</w:t>
            </w:r>
            <w:r w:rsidR="00B41048" w:rsidRPr="000D36EE">
              <w:rPr>
                <w:rFonts w:ascii="Calibri" w:eastAsia="Times New Roman" w:hAnsi="Calibri" w:cs="Calibri"/>
                <w:sz w:val="16"/>
                <w:szCs w:val="16"/>
              </w:rPr>
              <w:t>’</w:t>
            </w:r>
            <w:r w:rsidRPr="000D36EE">
              <w:rPr>
                <w:rFonts w:ascii="Calibri" w:eastAsia="Times New Roman" w:hAnsi="Calibri" w:cs="Calibri"/>
                <w:sz w:val="16"/>
                <w:szCs w:val="16"/>
              </w:rPr>
              <w:t xml:space="preserve"> gestation, inborn compared with </w:t>
            </w:r>
            <w:proofErr w:type="spellStart"/>
            <w:r w:rsidRPr="000D36EE">
              <w:rPr>
                <w:rFonts w:ascii="Calibri" w:eastAsia="Times New Roman" w:hAnsi="Calibri" w:cs="Calibri"/>
                <w:sz w:val="16"/>
                <w:szCs w:val="16"/>
              </w:rPr>
              <w:t>outborn</w:t>
            </w:r>
            <w:proofErr w:type="spellEnd"/>
            <w:r w:rsidRPr="000D36EE">
              <w:rPr>
                <w:rFonts w:ascii="Calibri" w:eastAsia="Times New Roman" w:hAnsi="Calibri" w:cs="Calibri"/>
                <w:sz w:val="16"/>
                <w:szCs w:val="16"/>
              </w:rPr>
              <w:t xml:space="preserve"> births, high resource compared with low resource settings, and the effect of early or delayed cord clamping </w:t>
            </w:r>
          </w:p>
          <w:p w14:paraId="40884217" w14:textId="1E087B94" w:rsidR="005A2EFA" w:rsidRPr="000D36EE" w:rsidRDefault="00EA639A">
            <w:pPr>
              <w:pStyle w:val="public-draftstyledefault-unorderedlistitem"/>
              <w:numPr>
                <w:ilvl w:val="0"/>
                <w:numId w:val="5"/>
              </w:numPr>
              <w:rPr>
                <w:rFonts w:ascii="Calibri" w:eastAsia="Times New Roman" w:hAnsi="Calibri" w:cs="Calibri"/>
                <w:sz w:val="16"/>
                <w:szCs w:val="16"/>
              </w:rPr>
            </w:pPr>
            <w:r w:rsidRPr="000D36EE">
              <w:rPr>
                <w:rFonts w:ascii="Calibri" w:eastAsia="Times New Roman" w:hAnsi="Calibri" w:cs="Calibri"/>
                <w:sz w:val="16"/>
                <w:szCs w:val="16"/>
              </w:rPr>
              <w:t xml:space="preserve">Outcomes for the subgroup gestational age &lt; 28 </w:t>
            </w:r>
            <w:proofErr w:type="gramStart"/>
            <w:r w:rsidRPr="000D36EE">
              <w:rPr>
                <w:rFonts w:ascii="Calibri" w:eastAsia="Times New Roman" w:hAnsi="Calibri" w:cs="Calibri"/>
                <w:sz w:val="16"/>
                <w:szCs w:val="16"/>
              </w:rPr>
              <w:t>weeks</w:t>
            </w:r>
            <w:r w:rsidR="00796A82">
              <w:rPr>
                <w:rFonts w:ascii="Calibri" w:eastAsia="Times New Roman" w:hAnsi="Calibri" w:cs="Calibri"/>
                <w:sz w:val="16"/>
                <w:szCs w:val="16"/>
              </w:rPr>
              <w:t>’</w:t>
            </w:r>
            <w:proofErr w:type="gramEnd"/>
            <w:r w:rsidRPr="000D36EE">
              <w:rPr>
                <w:rFonts w:ascii="Calibri" w:eastAsia="Times New Roman" w:hAnsi="Calibri" w:cs="Calibri"/>
                <w:sz w:val="16"/>
                <w:szCs w:val="16"/>
              </w:rPr>
              <w:t xml:space="preserve"> compared with </w:t>
            </w:r>
            <w:r w:rsidR="00CD0586" w:rsidRPr="000D36EE">
              <w:rPr>
                <w:rFonts w:ascii="Calibri" w:eastAsia="Times New Roman" w:hAnsi="Calibri" w:cs="Calibri"/>
                <w:sz w:val="16"/>
                <w:szCs w:val="16"/>
              </w:rPr>
              <w:t>≥</w:t>
            </w:r>
            <w:r w:rsidRPr="000D36EE">
              <w:rPr>
                <w:rFonts w:ascii="Calibri" w:eastAsia="Times New Roman" w:hAnsi="Calibri" w:cs="Calibri"/>
                <w:sz w:val="16"/>
                <w:szCs w:val="16"/>
              </w:rPr>
              <w:t>28 weeks</w:t>
            </w:r>
            <w:r w:rsidR="00CD0586" w:rsidRPr="000D36EE">
              <w:rPr>
                <w:rFonts w:ascii="Calibri" w:eastAsia="Times New Roman" w:hAnsi="Calibri" w:cs="Calibri"/>
                <w:sz w:val="16"/>
                <w:szCs w:val="16"/>
              </w:rPr>
              <w:t>’</w:t>
            </w:r>
            <w:r w:rsidRPr="000D36EE">
              <w:rPr>
                <w:rFonts w:ascii="Calibri" w:eastAsia="Times New Roman" w:hAnsi="Calibri" w:cs="Calibri"/>
                <w:sz w:val="16"/>
                <w:szCs w:val="16"/>
              </w:rPr>
              <w:t xml:space="preserve"> gestation were reported in two studies. </w:t>
            </w:r>
          </w:p>
          <w:p w14:paraId="5AA7D8BC" w14:textId="3A3261C7" w:rsidR="005A2EFA" w:rsidRPr="000D36EE" w:rsidRDefault="00EA639A">
            <w:pPr>
              <w:rPr>
                <w:rFonts w:ascii="Calibri" w:eastAsia="Times New Roman" w:hAnsi="Calibri" w:cs="Calibri"/>
                <w:sz w:val="16"/>
                <w:szCs w:val="16"/>
              </w:rPr>
            </w:pPr>
            <w:r w:rsidRPr="000D36EE">
              <w:rPr>
                <w:rFonts w:ascii="Calibri" w:eastAsia="Times New Roman" w:hAnsi="Calibri" w:cs="Calibri"/>
                <w:sz w:val="16"/>
                <w:szCs w:val="16"/>
              </w:rPr>
              <w:t xml:space="preserve">Two studies reported data for infants &lt;28 weeks' gestation and found conflicting results: Chawla et al found no difference in admission temperatures in infants &lt;28 weeks' gestation exposed to a thermal mattress vs no thermal mattress, whereas McCarthy et al found larger increases in body temperature in infants &lt;28 weeks' gestation and no difference for those ≥ 28 weeks' gestation. McCarthy et al found more hyperthermic infants in the lower gestational age group. </w:t>
            </w:r>
            <w:r w:rsidR="00922930" w:rsidRPr="000D36EE">
              <w:rPr>
                <w:rFonts w:ascii="Calibri" w:eastAsia="Times New Roman" w:hAnsi="Calibri" w:cs="Calibri"/>
                <w:sz w:val="16"/>
                <w:szCs w:val="16"/>
              </w:rPr>
              <w:fldChar w:fldCharType="begin">
                <w:fldData xml:space="preserve">PEVuZE5vdGU+PENpdGU+PEF1dGhvcj5DaGF3bGE8L0F1dGhvcj48WWVhcj4yMDExPC9ZZWFyPjxS
ZWNOdW0+MzQ8L1JlY051bT48RGlzcGxheVRleHQ+e0NoYXdsYSAyMDExIDc4MCwgTWNDYXJ0aHkg
MjAxMyBlMTM1fTwvRGlzcGxheVRleHQ+PHJlY29yZD48cmVjLW51bWJlcj4zNDwvcmVjLW51bWJl
cj48Zm9yZWlnbi1rZXlzPjxrZXkgYXBwPSJFTiIgZGItaWQ9Ino1YXYwMmFkcmU5Mng0ZWVlZnBw
enByZHR2OTB4ZGZkeHpyYSIgdGltZXN0YW1wPSIxNjYwMjAyMDg4Ij4zNDwva2V5PjwvZm9yZWln
bi1rZXlzPjxyZWYtdHlwZSBuYW1lPSJKb3VybmFsIEFydGljbGUiPjE3PC9yZWYtdHlwZT48Y29u
dHJpYnV0b3JzPjxhdXRob3JzPjxhdXRob3I+Q2hhd2xhLCBTLjwvYXV0aG9yPjxhdXRob3I+QW1h
cmFtLCBBLjwvYXV0aG9yPjxhdXRob3I+R29wYWwsIFMuIFAuPC9hdXRob3I+PGF1dGhvcj5OYXRh
cmFqYW4sIEcuPC9hdXRob3I+PC9hdXRob3JzPjwvY29udHJpYnV0b3JzPjx0aXRsZXM+PHRpdGxl
PlNhZmV0eSBhbmQgZWZmaWNhY3kgb2YgVHJhbnMtd2FybWVyIG1hdHRyZXNzIGZvciBwcmV0ZXJt
IG5lb25hdGVzOiByZXN1bHRzIG9mIGEgcmFuZG9taXplZCBjb250cm9sbGVkIHRyaWFsPC90aXRs
ZT48c2Vjb25kYXJ5LXRpdGxlPkogUGVyaW5hdG9sPC9zZWNvbmRhcnktdGl0bGU+PC90aXRsZXM+
PHBlcmlvZGljYWw+PGZ1bGwtdGl0bGU+SiBQZXJpbmF0b2w8L2Z1bGwtdGl0bGU+PC9wZXJpb2Rp
Y2FsPjxwYWdlcz43ODAtNDwvcGFnZXM+PHZvbHVtZT4zMTwvdm9sdW1lPjxudW1iZXI+MTI8L251
bWJlcj48ZGF0ZXM+PHllYXI+MjAxMTwveWVhcj48L2RhdGVzPjxhY2Nlc3Npb24tbnVtPjIxNTI3
OTA1PC9hY2Nlc3Npb24tbnVtPjxsYWJlbD43ODA8L2xhYmVsPjx1cmxzPjxyZWxhdGVkLXVybHM+
PHVybD5odHRwczovL3d3dy5uYXR1cmUuY29tL2FydGljbGVzL2pwMjAxMTMzLnBkZjwvdXJsPjwv
cmVsYXRlZC11cmxzPjwvdXJscz48ZWxlY3Ryb25pYy1yZXNvdXJjZS1udW0+MTAuMTAzOC9qcC4y
MDExLjMzPC9lbGVjdHJvbmljLXJlc291cmNlLW51bT48L3JlY29yZD48L0NpdGU+PENpdGU+PEF1
dGhvcj5NY0NhcnRoeTwvQXV0aG9yPjxZZWFyPjIwMTM8L1llYXI+PFJlY051bT4zODwvUmVjTnVt
PjxyZWNvcmQ+PHJlYy1udW1iZXI+Mzg8L3JlYy1udW1iZXI+PGZvcmVpZ24ta2V5cz48a2V5IGFw
cD0iRU4iIGRiLWlkPSJ6NWF2MDJhZHJlOTJ4NGVlZWZwcHpwcmR0djkweGRmZHh6cmEiIHRpbWVz
dGFtcD0iMTY2MDIwMjM4MiI+Mzg8L2tleT48L2ZvcmVpZ24ta2V5cz48cmVmLXR5cGUgbmFtZT0i
Sm91cm5hbCBBcnRpY2xlIj4xNzwvcmVmLXR5cGU+PGNvbnRyaWJ1dG9ycz48YXV0aG9ycz48YXV0
aG9yPk1jQ2FydGh5LCBMLiBLLjwvYXV0aG9yPjxhdXRob3I+TW9sbG95LCBFLiBKLjwvYXV0aG9y
PjxhdXRob3I+VHdvbWV5LCBBLiBSLjwvYXV0aG9yPjxhdXRob3I+TXVycGh5LCBKLiBGLjwvYXV0
aG9yPjxhdXRob3I+TyZhcG9zO0Rvbm5lbGwsIEMuIFAuPC9hdXRob3I+PC9hdXRob3JzPjwvY29u
dHJpYnV0b3JzPjx0aXRsZXM+PHRpdGxlPkEgcmFuZG9taXplZCB0cmlhbCBvZiBleG90aGVybWlj
IG1hdHRyZXNzZXMgZm9yIHByZXRlcm0gbmV3Ym9ybnMgaW4gcG9seWV0aHlsZW5lIGJhZ3M8L3Rp
dGxlPjxzZWNvbmRhcnktdGl0bGU+UGVkaWF0cmljczwvc2Vjb25kYXJ5LXRpdGxlPjwvdGl0bGVz
PjxwZXJpb2RpY2FsPjxmdWxsLXRpdGxlPlBlZGlhdHJpY3M8L2Z1bGwtdGl0bGU+PC9wZXJpb2Rp
Y2FsPjxwYWdlcz5lMTM1LTQxPC9wYWdlcz48dm9sdW1lPjEzMjwvdm9sdW1lPjxudW1iZXI+MTwv
bnVtYmVyPjxkYXRlcz48eWVhcj4yMDEzPC95ZWFyPjwvZGF0ZXM+PGFjY2Vzc2lvbi1udW0+MjM3
NzYxMTU8L2FjY2Vzc2lvbi1udW0+PGxhYmVsPmUxMzU8L2xhYmVsPjx1cmxzPjxyZWxhdGVkLXVy
bHM+PHVybD5odHRwczovL3BlZGlhdHJpY3MuYWFwcHVibGljYXRpb25zLm9yZy9jb250ZW50L3Bl
ZGlhdHJpY3MvMTMyLzEvZTEzNS5mdWxsLnBkZjwvdXJsPjx1cmw+aHR0cHM6Ly9wdWJsaWNhdGlv
bnMuYWFwLm9yZy9wZWRpYXRyaWNzL2FydGljbGUtYWJzdHJhY3QvMTMyLzEvZTEzNS8zMTM3MC9B
LVJhbmRvbWl6ZWQtVHJpYWwtb2YtRXhvdGhlcm1pYy1NYXR0cmVzc2VzLWZvcj9yZWRpcmVjdGVk
RnJvbT1mdWxsdGV4dDwvdXJsPjwvcmVsYXRlZC11cmxzPjwvdXJscz48ZWxlY3Ryb25pYy1yZXNv
dXJjZS1udW0+MTAuMTU0Mi9wZWRzLjIwMTMtMDI3OTwvZWxlY3Ryb25pYy1yZXNvdXJjZS1udW0+
PC9yZWNvcmQ+PC9DaXRlPjwvRW5kTm90ZT5=
</w:fldData>
              </w:fldChar>
            </w:r>
            <w:r w:rsidR="00922930" w:rsidRPr="000D36EE">
              <w:rPr>
                <w:rFonts w:ascii="Calibri" w:eastAsia="Times New Roman" w:hAnsi="Calibri" w:cs="Calibri"/>
                <w:sz w:val="16"/>
                <w:szCs w:val="16"/>
              </w:rPr>
              <w:instrText xml:space="preserve"> ADDIN EN.CITE </w:instrText>
            </w:r>
            <w:r w:rsidR="00922930" w:rsidRPr="000D36EE">
              <w:rPr>
                <w:rFonts w:ascii="Calibri" w:eastAsia="Times New Roman" w:hAnsi="Calibri" w:cs="Calibri"/>
                <w:sz w:val="16"/>
                <w:szCs w:val="16"/>
              </w:rPr>
              <w:fldChar w:fldCharType="begin">
                <w:fldData xml:space="preserve">PEVuZE5vdGU+PENpdGU+PEF1dGhvcj5DaGF3bGE8L0F1dGhvcj48WWVhcj4yMDExPC9ZZWFyPjxS
ZWNOdW0+MzQ8L1JlY051bT48RGlzcGxheVRleHQ+e0NoYXdsYSAyMDExIDc4MCwgTWNDYXJ0aHkg
MjAxMyBlMTM1fTwvRGlzcGxheVRleHQ+PHJlY29yZD48cmVjLW51bWJlcj4zNDwvcmVjLW51bWJl
cj48Zm9yZWlnbi1rZXlzPjxrZXkgYXBwPSJFTiIgZGItaWQ9Ino1YXYwMmFkcmU5Mng0ZWVlZnBw
enByZHR2OTB4ZGZkeHpyYSIgdGltZXN0YW1wPSIxNjYwMjAyMDg4Ij4zNDwva2V5PjwvZm9yZWln
bi1rZXlzPjxyZWYtdHlwZSBuYW1lPSJKb3VybmFsIEFydGljbGUiPjE3PC9yZWYtdHlwZT48Y29u
dHJpYnV0b3JzPjxhdXRob3JzPjxhdXRob3I+Q2hhd2xhLCBTLjwvYXV0aG9yPjxhdXRob3I+QW1h
cmFtLCBBLjwvYXV0aG9yPjxhdXRob3I+R29wYWwsIFMuIFAuPC9hdXRob3I+PGF1dGhvcj5OYXRh
cmFqYW4sIEcuPC9hdXRob3I+PC9hdXRob3JzPjwvY29udHJpYnV0b3JzPjx0aXRsZXM+PHRpdGxl
PlNhZmV0eSBhbmQgZWZmaWNhY3kgb2YgVHJhbnMtd2FybWVyIG1hdHRyZXNzIGZvciBwcmV0ZXJt
IG5lb25hdGVzOiByZXN1bHRzIG9mIGEgcmFuZG9taXplZCBjb250cm9sbGVkIHRyaWFsPC90aXRs
ZT48c2Vjb25kYXJ5LXRpdGxlPkogUGVyaW5hdG9sPC9zZWNvbmRhcnktdGl0bGU+PC90aXRsZXM+
PHBlcmlvZGljYWw+PGZ1bGwtdGl0bGU+SiBQZXJpbmF0b2w8L2Z1bGwtdGl0bGU+PC9wZXJpb2Rp
Y2FsPjxwYWdlcz43ODAtNDwvcGFnZXM+PHZvbHVtZT4zMTwvdm9sdW1lPjxudW1iZXI+MTI8L251
bWJlcj48ZGF0ZXM+PHllYXI+MjAxMTwveWVhcj48L2RhdGVzPjxhY2Nlc3Npb24tbnVtPjIxNTI3
OTA1PC9hY2Nlc3Npb24tbnVtPjxsYWJlbD43ODA8L2xhYmVsPjx1cmxzPjxyZWxhdGVkLXVybHM+
PHVybD5odHRwczovL3d3dy5uYXR1cmUuY29tL2FydGljbGVzL2pwMjAxMTMzLnBkZjwvdXJsPjwv
cmVsYXRlZC11cmxzPjwvdXJscz48ZWxlY3Ryb25pYy1yZXNvdXJjZS1udW0+MTAuMTAzOC9qcC4y
MDExLjMzPC9lbGVjdHJvbmljLXJlc291cmNlLW51bT48L3JlY29yZD48L0NpdGU+PENpdGU+PEF1
dGhvcj5NY0NhcnRoeTwvQXV0aG9yPjxZZWFyPjIwMTM8L1llYXI+PFJlY051bT4zODwvUmVjTnVt
PjxyZWNvcmQ+PHJlYy1udW1iZXI+Mzg8L3JlYy1udW1iZXI+PGZvcmVpZ24ta2V5cz48a2V5IGFw
cD0iRU4iIGRiLWlkPSJ6NWF2MDJhZHJlOTJ4NGVlZWZwcHpwcmR0djkweGRmZHh6cmEiIHRpbWVz
dGFtcD0iMTY2MDIwMjM4MiI+Mzg8L2tleT48L2ZvcmVpZ24ta2V5cz48cmVmLXR5cGUgbmFtZT0i
Sm91cm5hbCBBcnRpY2xlIj4xNzwvcmVmLXR5cGU+PGNvbnRyaWJ1dG9ycz48YXV0aG9ycz48YXV0
aG9yPk1jQ2FydGh5LCBMLiBLLjwvYXV0aG9yPjxhdXRob3I+TW9sbG95LCBFLiBKLjwvYXV0aG9y
PjxhdXRob3I+VHdvbWV5LCBBLiBSLjwvYXV0aG9yPjxhdXRob3I+TXVycGh5LCBKLiBGLjwvYXV0
aG9yPjxhdXRob3I+TyZhcG9zO0Rvbm5lbGwsIEMuIFAuPC9hdXRob3I+PC9hdXRob3JzPjwvY29u
dHJpYnV0b3JzPjx0aXRsZXM+PHRpdGxlPkEgcmFuZG9taXplZCB0cmlhbCBvZiBleG90aGVybWlj
IG1hdHRyZXNzZXMgZm9yIHByZXRlcm0gbmV3Ym9ybnMgaW4gcG9seWV0aHlsZW5lIGJhZ3M8L3Rp
dGxlPjxzZWNvbmRhcnktdGl0bGU+UGVkaWF0cmljczwvc2Vjb25kYXJ5LXRpdGxlPjwvdGl0bGVz
PjxwZXJpb2RpY2FsPjxmdWxsLXRpdGxlPlBlZGlhdHJpY3M8L2Z1bGwtdGl0bGU+PC9wZXJpb2Rp
Y2FsPjxwYWdlcz5lMTM1LTQxPC9wYWdlcz48dm9sdW1lPjEzMjwvdm9sdW1lPjxudW1iZXI+MTwv
bnVtYmVyPjxkYXRlcz48eWVhcj4yMDEzPC95ZWFyPjwvZGF0ZXM+PGFjY2Vzc2lvbi1udW0+MjM3
NzYxMTU8L2FjY2Vzc2lvbi1udW0+PGxhYmVsPmUxMzU8L2xhYmVsPjx1cmxzPjxyZWxhdGVkLXVy
bHM+PHVybD5odHRwczovL3BlZGlhdHJpY3MuYWFwcHVibGljYXRpb25zLm9yZy9jb250ZW50L3Bl
ZGlhdHJpY3MvMTMyLzEvZTEzNS5mdWxsLnBkZjwvdXJsPjx1cmw+aHR0cHM6Ly9wdWJsaWNhdGlv
bnMuYWFwLm9yZy9wZWRpYXRyaWNzL2FydGljbGUtYWJzdHJhY3QvMTMyLzEvZTEzNS8zMTM3MC9B
LVJhbmRvbWl6ZWQtVHJpYWwtb2YtRXhvdGhlcm1pYy1NYXR0cmVzc2VzLWZvcj9yZWRpcmVjdGVk
RnJvbT1mdWxsdGV4dDwvdXJsPjwvcmVsYXRlZC11cmxzPjwvdXJscz48ZWxlY3Ryb25pYy1yZXNv
dXJjZS1udW0+MTAuMTU0Mi9wZWRzLjIwMTMtMDI3OTwvZWxlY3Ryb25pYy1yZXNvdXJjZS1udW0+
PC9yZWNvcmQ+PC9DaXRlPjwvRW5kTm90ZT5=
</w:fldData>
              </w:fldChar>
            </w:r>
            <w:r w:rsidR="00922930" w:rsidRPr="000D36EE">
              <w:rPr>
                <w:rFonts w:ascii="Calibri" w:eastAsia="Times New Roman" w:hAnsi="Calibri" w:cs="Calibri"/>
                <w:sz w:val="16"/>
                <w:szCs w:val="16"/>
              </w:rPr>
              <w:instrText xml:space="preserve"> ADDIN EN.CITE.DATA </w:instrText>
            </w:r>
            <w:r w:rsidR="00922930" w:rsidRPr="000D36EE">
              <w:rPr>
                <w:rFonts w:ascii="Calibri" w:eastAsia="Times New Roman" w:hAnsi="Calibri" w:cs="Calibri"/>
                <w:sz w:val="16"/>
                <w:szCs w:val="16"/>
              </w:rPr>
            </w:r>
            <w:r w:rsidR="00922930" w:rsidRPr="000D36EE">
              <w:rPr>
                <w:rFonts w:ascii="Calibri" w:eastAsia="Times New Roman" w:hAnsi="Calibri" w:cs="Calibri"/>
                <w:sz w:val="16"/>
                <w:szCs w:val="16"/>
              </w:rPr>
              <w:fldChar w:fldCharType="end"/>
            </w:r>
            <w:r w:rsidR="00922930" w:rsidRPr="000D36EE">
              <w:rPr>
                <w:rFonts w:ascii="Calibri" w:eastAsia="Times New Roman" w:hAnsi="Calibri" w:cs="Calibri"/>
                <w:sz w:val="16"/>
                <w:szCs w:val="16"/>
              </w:rPr>
            </w:r>
            <w:r w:rsidR="00922930" w:rsidRPr="000D36EE">
              <w:rPr>
                <w:rFonts w:ascii="Calibri" w:eastAsia="Times New Roman" w:hAnsi="Calibri" w:cs="Calibri"/>
                <w:sz w:val="16"/>
                <w:szCs w:val="16"/>
              </w:rPr>
              <w:fldChar w:fldCharType="separate"/>
            </w:r>
            <w:r w:rsidR="00922930" w:rsidRPr="000D36EE">
              <w:rPr>
                <w:rFonts w:ascii="Calibri" w:eastAsia="Times New Roman" w:hAnsi="Calibri" w:cs="Calibri"/>
                <w:noProof/>
                <w:sz w:val="16"/>
                <w:szCs w:val="16"/>
              </w:rPr>
              <w:t>{Chawla 2011 780, McCarthy 2013 e135}</w:t>
            </w:r>
            <w:r w:rsidR="00922930" w:rsidRPr="000D36EE">
              <w:rPr>
                <w:rFonts w:ascii="Calibri" w:eastAsia="Times New Roman" w:hAnsi="Calibri" w:cs="Calibri"/>
                <w:sz w:val="16"/>
                <w:szCs w:val="16"/>
              </w:rPr>
              <w:fldChar w:fldCharType="end"/>
            </w:r>
            <w:r w:rsidR="00CD0586" w:rsidRPr="000D36EE" w:rsidDel="00CD0586">
              <w:rPr>
                <w:rFonts w:ascii="Calibri" w:eastAsia="Times New Roman" w:hAnsi="Calibri" w:cs="Calibri"/>
                <w:sz w:val="16"/>
                <w:szCs w:val="16"/>
              </w:rPr>
              <w:t xml:space="preserve"> </w:t>
            </w:r>
          </w:p>
          <w:p w14:paraId="74328ADF" w14:textId="53BCB27B" w:rsidR="005A2EFA" w:rsidRPr="000D36EE" w:rsidRDefault="00EA639A">
            <w:pPr>
              <w:rPr>
                <w:rFonts w:ascii="Calibri" w:eastAsia="Times New Roman" w:hAnsi="Calibri" w:cs="Calibri"/>
                <w:sz w:val="16"/>
                <w:szCs w:val="16"/>
              </w:rPr>
            </w:pPr>
            <w:r w:rsidRPr="000D36EE">
              <w:rPr>
                <w:rFonts w:ascii="Calibri" w:eastAsia="Times New Roman" w:hAnsi="Calibri" w:cs="Calibri"/>
                <w:sz w:val="16"/>
                <w:szCs w:val="16"/>
              </w:rPr>
              <w:t xml:space="preserve">One study reported data for </w:t>
            </w:r>
            <w:r w:rsidR="00FE4871" w:rsidRPr="000D36EE">
              <w:rPr>
                <w:rFonts w:ascii="Calibri" w:eastAsia="Times New Roman" w:hAnsi="Calibri" w:cs="Calibri"/>
                <w:sz w:val="16"/>
                <w:szCs w:val="16"/>
              </w:rPr>
              <w:t xml:space="preserve">21 </w:t>
            </w:r>
            <w:r w:rsidRPr="000D36EE">
              <w:rPr>
                <w:rFonts w:ascii="Calibri" w:eastAsia="Times New Roman" w:hAnsi="Calibri" w:cs="Calibri"/>
                <w:sz w:val="16"/>
                <w:szCs w:val="16"/>
              </w:rPr>
              <w:t xml:space="preserve">infants &lt;750 g compared with infants </w:t>
            </w:r>
            <w:r w:rsidR="00A75E34">
              <w:rPr>
                <w:rFonts w:ascii="Calibri" w:eastAsia="Times New Roman" w:hAnsi="Calibri" w:cs="Calibri"/>
                <w:sz w:val="16"/>
                <w:szCs w:val="16"/>
              </w:rPr>
              <w:t>≥</w:t>
            </w:r>
            <w:r w:rsidRPr="000D36EE">
              <w:rPr>
                <w:rFonts w:ascii="Calibri" w:eastAsia="Times New Roman" w:hAnsi="Calibri" w:cs="Calibri"/>
                <w:sz w:val="16"/>
                <w:szCs w:val="16"/>
              </w:rPr>
              <w:t>750 g. The mean (</w:t>
            </w:r>
            <w:r w:rsidR="000D36EE" w:rsidRPr="000D36EE">
              <w:rPr>
                <w:rFonts w:ascii="Calibri" w:eastAsia="Times New Roman" w:hAnsi="Calibri" w:cs="Calibri"/>
                <w:sz w:val="16"/>
                <w:szCs w:val="16"/>
              </w:rPr>
              <w:t>±</w:t>
            </w:r>
            <w:r w:rsidRPr="000D36EE">
              <w:rPr>
                <w:rFonts w:ascii="Calibri" w:eastAsia="Times New Roman" w:hAnsi="Calibri" w:cs="Calibri"/>
                <w:sz w:val="16"/>
                <w:szCs w:val="16"/>
              </w:rPr>
              <w:t>SD) admission temp</w:t>
            </w:r>
            <w:r w:rsidR="000D36EE" w:rsidRPr="000D36EE">
              <w:rPr>
                <w:rFonts w:ascii="Calibri" w:eastAsia="Times New Roman" w:hAnsi="Calibri" w:cs="Calibri"/>
                <w:sz w:val="16"/>
                <w:szCs w:val="16"/>
              </w:rPr>
              <w:t xml:space="preserve">erature </w:t>
            </w:r>
            <w:r w:rsidRPr="000D36EE">
              <w:rPr>
                <w:rFonts w:ascii="Calibri" w:eastAsia="Times New Roman" w:hAnsi="Calibri" w:cs="Calibri"/>
                <w:sz w:val="16"/>
                <w:szCs w:val="16"/>
              </w:rPr>
              <w:t>was significantly lower in the group of infants &lt;750 grams exposed to a thermal mattress compared with the no thermal mattress group 35</w:t>
            </w:r>
            <w:r w:rsidR="00A75E34">
              <w:rPr>
                <w:rFonts w:ascii="Calibri" w:eastAsia="Times New Roman" w:hAnsi="Calibri" w:cs="Calibri"/>
                <w:sz w:val="16"/>
                <w:szCs w:val="16"/>
              </w:rPr>
              <w:t xml:space="preserve"> </w:t>
            </w:r>
            <w:r w:rsidRPr="000D36EE">
              <w:rPr>
                <w:rFonts w:ascii="Calibri" w:eastAsia="Times New Roman" w:hAnsi="Calibri" w:cs="Calibri"/>
                <w:sz w:val="16"/>
                <w:szCs w:val="16"/>
              </w:rPr>
              <w:t>(</w:t>
            </w:r>
            <w:r w:rsidR="000D36EE" w:rsidRPr="000D36EE">
              <w:rPr>
                <w:rFonts w:ascii="Calibri" w:eastAsia="Times New Roman" w:hAnsi="Calibri" w:cs="Calibri"/>
                <w:sz w:val="16"/>
                <w:szCs w:val="16"/>
              </w:rPr>
              <w:t>±</w:t>
            </w:r>
            <w:r w:rsidRPr="000D36EE">
              <w:rPr>
                <w:rFonts w:ascii="Calibri" w:eastAsia="Times New Roman" w:hAnsi="Calibri" w:cs="Calibri"/>
                <w:sz w:val="16"/>
                <w:szCs w:val="16"/>
              </w:rPr>
              <w:t>1.3)ºC and 36</w:t>
            </w:r>
            <w:r w:rsidR="00A75E34">
              <w:rPr>
                <w:rFonts w:ascii="Calibri" w:eastAsia="Times New Roman" w:hAnsi="Calibri" w:cs="Calibri"/>
                <w:sz w:val="16"/>
                <w:szCs w:val="16"/>
              </w:rPr>
              <w:t xml:space="preserve"> </w:t>
            </w:r>
            <w:r w:rsidRPr="000D36EE">
              <w:rPr>
                <w:rFonts w:ascii="Calibri" w:eastAsia="Times New Roman" w:hAnsi="Calibri" w:cs="Calibri"/>
                <w:sz w:val="16"/>
                <w:szCs w:val="16"/>
              </w:rPr>
              <w:t>(</w:t>
            </w:r>
            <w:r w:rsidR="000D36EE" w:rsidRPr="000D36EE">
              <w:rPr>
                <w:rFonts w:ascii="Calibri" w:eastAsia="Times New Roman" w:hAnsi="Calibri" w:cs="Calibri"/>
                <w:sz w:val="16"/>
                <w:szCs w:val="16"/>
              </w:rPr>
              <w:t>±</w:t>
            </w:r>
            <w:r w:rsidRPr="000D36EE">
              <w:rPr>
                <w:rFonts w:ascii="Calibri" w:eastAsia="Times New Roman" w:hAnsi="Calibri" w:cs="Calibri"/>
                <w:sz w:val="16"/>
                <w:szCs w:val="16"/>
              </w:rPr>
              <w:t>0.4)ºC respectively.</w:t>
            </w:r>
            <w:r w:rsidR="00A928A1" w:rsidRPr="000D36EE">
              <w:t xml:space="preserve"> </w:t>
            </w:r>
            <w:r w:rsidR="00A928A1" w:rsidRPr="000D36EE">
              <w:rPr>
                <w:rFonts w:ascii="Calibri" w:eastAsia="Times New Roman" w:hAnsi="Calibri" w:cs="Calibri"/>
                <w:sz w:val="16"/>
                <w:szCs w:val="16"/>
              </w:rPr>
              <w:fldChar w:fldCharType="begin"/>
            </w:r>
            <w:r w:rsidR="000D36EE" w:rsidRPr="000D36EE">
              <w:rPr>
                <w:rFonts w:ascii="Calibri" w:eastAsia="Times New Roman" w:hAnsi="Calibri" w:cs="Calibri"/>
                <w:sz w:val="16"/>
                <w:szCs w:val="16"/>
              </w:rPr>
              <w:instrText xml:space="preserve"> ADDIN EN.CITE &lt;EndNote&gt;&lt;Cite&gt;&lt;Author&gt;Mathew&lt;/Author&gt;&lt;Year&gt;2013&lt;/Year&gt;&lt;RecNum&gt;37&lt;/RecNum&gt;&lt;DisplayText&gt;{Mathew 2013 317}&lt;/DisplayText&gt;&lt;record&gt;&lt;rec-number&gt;37&lt;/rec-number&gt;&lt;foreign-keys&gt;&lt;key app="EN" db-id="z5av02adre92x4eeefppzprdtv90xdfdxzra" timestamp="1660202272"&gt;37&lt;/key&gt;&lt;/foreign-keys&gt;&lt;ref-type name="Journal Article"&gt;17&lt;/ref-type&gt;&lt;contributors&gt;&lt;authors&gt;&lt;author&gt;Mathew, B.&lt;/author&gt;&lt;author&gt;Lakshminrusimha, S.&lt;/author&gt;&lt;author&gt;Sengupta, S.&lt;/author&gt;&lt;author&gt;Carrion, V.&lt;/author&gt;&lt;/authors&gt;&lt;/contributors&gt;&lt;titles&gt;&lt;title&gt;Randomized controlled trial of vinyl bags versus thermal mattress to prevent hypothermia in extremely low-gestational-age infants&lt;/title&gt;&lt;secondary-title&gt;Am J Perinatol&lt;/secondary-title&gt;&lt;/titles&gt;&lt;periodical&gt;&lt;full-title&gt;Am J Perinatol&lt;/full-title&gt;&lt;/periodical&gt;&lt;pages&gt;317-22&lt;/pages&gt;&lt;volume&gt;30&lt;/volume&gt;&lt;number&gt;4&lt;/number&gt;&lt;dates&gt;&lt;year&gt;2013&lt;/year&gt;&lt;/dates&gt;&lt;accession-num&gt;22893555&lt;/accession-num&gt;&lt;label&gt;317&lt;/label&gt;&lt;urls&gt;&lt;related-urls&gt;&lt;url&gt;https://www.thieme-connect.com/products/ejournals/pdf/10.1055/s-0032-1324700.pdf&lt;/url&gt;&lt;url&gt;https://www.thieme-connect.com/products/ejournals/abstract/10.1055/s-0032-1324700&lt;/url&gt;&lt;/related-urls&gt;&lt;/urls&gt;&lt;electronic-resource-num&gt;10.1055/s-0032-1324700&lt;/electronic-resource-num&gt;&lt;/record&gt;&lt;/Cite&gt;&lt;/EndNote&gt;</w:instrText>
            </w:r>
            <w:r w:rsidR="00A928A1" w:rsidRPr="000D36EE">
              <w:rPr>
                <w:rFonts w:ascii="Calibri" w:eastAsia="Times New Roman" w:hAnsi="Calibri" w:cs="Calibri"/>
                <w:sz w:val="16"/>
                <w:szCs w:val="16"/>
              </w:rPr>
              <w:fldChar w:fldCharType="separate"/>
            </w:r>
            <w:r w:rsidR="000D36EE" w:rsidRPr="000D36EE">
              <w:rPr>
                <w:rFonts w:ascii="Calibri" w:eastAsia="Times New Roman" w:hAnsi="Calibri" w:cs="Calibri"/>
                <w:noProof/>
                <w:sz w:val="16"/>
                <w:szCs w:val="16"/>
              </w:rPr>
              <w:t>{Mathew 2013 317}</w:t>
            </w:r>
            <w:r w:rsidR="00A928A1" w:rsidRPr="000D36EE">
              <w:rPr>
                <w:rFonts w:ascii="Calibri" w:eastAsia="Times New Roman" w:hAnsi="Calibri" w:cs="Calibri"/>
                <w:sz w:val="16"/>
                <w:szCs w:val="16"/>
              </w:rPr>
              <w:fldChar w:fldCharType="end"/>
            </w:r>
          </w:p>
          <w:p w14:paraId="52068067" w14:textId="5D54B29E" w:rsidR="005A2EFA" w:rsidRPr="000D36EE" w:rsidRDefault="00CD0586">
            <w:pPr>
              <w:pStyle w:val="public-draftstyledefault-unorderedlistitem"/>
              <w:numPr>
                <w:ilvl w:val="0"/>
                <w:numId w:val="6"/>
              </w:numPr>
              <w:spacing w:before="0" w:beforeAutospacing="0"/>
              <w:rPr>
                <w:rFonts w:ascii="Calibri" w:eastAsia="Times New Roman" w:hAnsi="Calibri" w:cs="Calibri"/>
                <w:sz w:val="16"/>
                <w:szCs w:val="16"/>
              </w:rPr>
            </w:pPr>
            <w:r w:rsidRPr="000D36EE">
              <w:rPr>
                <w:rFonts w:ascii="Calibri" w:eastAsia="Times New Roman" w:hAnsi="Calibri" w:cs="Calibri"/>
                <w:sz w:val="16"/>
                <w:szCs w:val="16"/>
              </w:rPr>
              <w:t>For i</w:t>
            </w:r>
            <w:r w:rsidR="00EA639A" w:rsidRPr="000D36EE">
              <w:rPr>
                <w:rFonts w:ascii="Calibri" w:eastAsia="Times New Roman" w:hAnsi="Calibri" w:cs="Calibri"/>
                <w:sz w:val="16"/>
                <w:szCs w:val="16"/>
              </w:rPr>
              <w:t xml:space="preserve">nborn compared with </w:t>
            </w:r>
            <w:proofErr w:type="spellStart"/>
            <w:r w:rsidR="00EA639A" w:rsidRPr="000D36EE">
              <w:rPr>
                <w:rFonts w:ascii="Calibri" w:eastAsia="Times New Roman" w:hAnsi="Calibri" w:cs="Calibri"/>
                <w:sz w:val="16"/>
                <w:szCs w:val="16"/>
              </w:rPr>
              <w:t>outborn</w:t>
            </w:r>
            <w:proofErr w:type="spellEnd"/>
            <w:r w:rsidR="00EA639A" w:rsidRPr="000D36EE">
              <w:rPr>
                <w:rFonts w:ascii="Calibri" w:eastAsia="Times New Roman" w:hAnsi="Calibri" w:cs="Calibri"/>
                <w:sz w:val="16"/>
                <w:szCs w:val="16"/>
              </w:rPr>
              <w:t xml:space="preserve"> births, there were no data.</w:t>
            </w:r>
          </w:p>
          <w:p w14:paraId="5E78BEC4" w14:textId="77777777" w:rsidR="005A2EFA" w:rsidRPr="000D36EE" w:rsidRDefault="00EA639A">
            <w:pPr>
              <w:pStyle w:val="public-draftstyledefault-unorderedlistitem"/>
              <w:numPr>
                <w:ilvl w:val="0"/>
                <w:numId w:val="6"/>
              </w:numPr>
              <w:rPr>
                <w:rFonts w:ascii="Calibri" w:eastAsia="Times New Roman" w:hAnsi="Calibri" w:cs="Calibri"/>
                <w:sz w:val="16"/>
                <w:szCs w:val="16"/>
              </w:rPr>
            </w:pPr>
            <w:r w:rsidRPr="000D36EE">
              <w:rPr>
                <w:rFonts w:ascii="Calibri" w:eastAsia="Times New Roman" w:hAnsi="Calibri" w:cs="Calibri"/>
                <w:sz w:val="16"/>
                <w:szCs w:val="16"/>
              </w:rPr>
              <w:t>All studies reported outcomes from births in high resource settings.</w:t>
            </w:r>
          </w:p>
          <w:p w14:paraId="52FC6300" w14:textId="41425D55" w:rsidR="005A2EFA" w:rsidRPr="000D36EE" w:rsidRDefault="00EA639A">
            <w:pPr>
              <w:pStyle w:val="public-draftstyledefault-unorderedlistitem"/>
              <w:numPr>
                <w:ilvl w:val="0"/>
                <w:numId w:val="6"/>
              </w:numPr>
              <w:rPr>
                <w:rFonts w:ascii="Calibri" w:eastAsia="Times New Roman" w:hAnsi="Calibri" w:cs="Calibri"/>
                <w:sz w:val="16"/>
                <w:szCs w:val="16"/>
              </w:rPr>
            </w:pPr>
            <w:r w:rsidRPr="000D36EE">
              <w:rPr>
                <w:rFonts w:ascii="Calibri" w:eastAsia="Times New Roman" w:hAnsi="Calibri" w:cs="Calibri"/>
                <w:sz w:val="16"/>
                <w:szCs w:val="16"/>
              </w:rPr>
              <w:t>No studies reported the effect of umbilical cord clamping on outcomes.</w:t>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5A2EFA" w14:paraId="7BEA2833" w14:textId="77777777">
        <w:trPr>
          <w:divId w:val="938442708"/>
        </w:trPr>
        <w:tc>
          <w:tcPr>
            <w:tcW w:w="0" w:type="auto"/>
            <w:shd w:val="clear" w:color="auto" w:fill="2E74B5"/>
            <w:tcMar>
              <w:top w:w="75" w:type="dxa"/>
              <w:left w:w="75" w:type="dxa"/>
              <w:bottom w:w="75" w:type="dxa"/>
              <w:right w:w="75" w:type="dxa"/>
            </w:tcMar>
            <w:hideMark/>
          </w:tcPr>
          <w:p w14:paraId="333463EC" w14:textId="77777777" w:rsidR="005A2EFA" w:rsidRDefault="00EA639A">
            <w:pPr>
              <w:pStyle w:val="Heading2"/>
              <w:spacing w:before="0" w:beforeAutospacing="0" w:after="0" w:afterAutospacing="0"/>
              <w:divId w:val="2097822462"/>
              <w:rPr>
                <w:rFonts w:ascii="Calibri" w:eastAsia="Times New Roman" w:hAnsi="Calibri" w:cs="Calibri"/>
                <w:color w:val="FFFFFF"/>
                <w:sz w:val="26"/>
                <w:szCs w:val="26"/>
              </w:rPr>
            </w:pPr>
            <w:r>
              <w:rPr>
                <w:rFonts w:ascii="Calibri" w:eastAsia="Times New Roman" w:hAnsi="Calibri" w:cs="Calibri"/>
                <w:color w:val="FFFFFF"/>
                <w:sz w:val="26"/>
                <w:szCs w:val="26"/>
              </w:rPr>
              <w:t>Implementation considerations</w:t>
            </w:r>
          </w:p>
        </w:tc>
      </w:tr>
      <w:tr w:rsidR="005A2EFA" w14:paraId="2200613D" w14:textId="77777777">
        <w:trPr>
          <w:divId w:val="938442708"/>
          <w:trHeight w:val="1080"/>
        </w:trPr>
        <w:tc>
          <w:tcPr>
            <w:tcW w:w="0" w:type="auto"/>
            <w:tcMar>
              <w:top w:w="75" w:type="dxa"/>
              <w:left w:w="75" w:type="dxa"/>
              <w:bottom w:w="75" w:type="dxa"/>
              <w:right w:w="75" w:type="dxa"/>
            </w:tcMar>
            <w:hideMark/>
          </w:tcPr>
          <w:p w14:paraId="64F83B1B" w14:textId="27E37400" w:rsidR="005A2EFA" w:rsidRDefault="00EA639A" w:rsidP="000D36EE">
            <w:pPr>
              <w:rPr>
                <w:rFonts w:ascii="Calibri" w:eastAsia="Times New Roman" w:hAnsi="Calibri" w:cs="Calibri"/>
                <w:sz w:val="16"/>
                <w:szCs w:val="16"/>
              </w:rPr>
            </w:pPr>
            <w:r>
              <w:rPr>
                <w:rFonts w:ascii="Calibri" w:eastAsia="Times New Roman" w:hAnsi="Calibri" w:cs="Calibri"/>
                <w:sz w:val="16"/>
                <w:szCs w:val="16"/>
              </w:rPr>
              <w:t>Thermal mattresses are relatively simple to use and require only a few minutes of preparation time to reach effective temperatures. Care needs to be taken to use a barrier layer of towelling or sheeting between the mattress and the infant in order to prevent skin burns and hyperthermia, because they can reach temperatures of at least 42</w:t>
            </w:r>
            <w:r w:rsidR="007304C1" w:rsidRPr="007304C1">
              <w:rPr>
                <w:rFonts w:ascii="Calibri" w:eastAsia="Times New Roman" w:hAnsi="Calibri" w:cs="Calibri"/>
                <w:sz w:val="16"/>
                <w:szCs w:val="16"/>
              </w:rPr>
              <w:t>°C</w:t>
            </w:r>
            <w:r>
              <w:rPr>
                <w:rFonts w:ascii="Calibri" w:eastAsia="Times New Roman" w:hAnsi="Calibri" w:cs="Calibri"/>
                <w:sz w:val="16"/>
                <w:szCs w:val="16"/>
              </w:rPr>
              <w:t>.</w:t>
            </w:r>
            <w:r w:rsidR="00922930">
              <w:rPr>
                <w:rFonts w:ascii="Calibri" w:eastAsia="Times New Roman" w:hAnsi="Calibri" w:cs="Calibri"/>
                <w:sz w:val="16"/>
                <w:szCs w:val="16"/>
              </w:rPr>
              <w:fldChar w:fldCharType="begin"/>
            </w:r>
            <w:r w:rsidR="00922930">
              <w:rPr>
                <w:rFonts w:ascii="Calibri" w:eastAsia="Times New Roman" w:hAnsi="Calibri" w:cs="Calibri"/>
                <w:sz w:val="16"/>
                <w:szCs w:val="16"/>
              </w:rPr>
              <w:instrText xml:space="preserve"> ADDIN EN.CITE &lt;EndNote&gt;&lt;Cite&gt;&lt;Author&gt;McCarthy&lt;/Author&gt;&lt;Year&gt;2013&lt;/Year&gt;&lt;RecNum&gt;38&lt;/RecNum&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sidR="00922930">
              <w:rPr>
                <w:rFonts w:ascii="Calibri" w:eastAsia="Times New Roman" w:hAnsi="Calibri" w:cs="Calibri"/>
                <w:sz w:val="16"/>
                <w:szCs w:val="16"/>
              </w:rPr>
              <w:fldChar w:fldCharType="separate"/>
            </w:r>
            <w:r w:rsidR="00922930">
              <w:rPr>
                <w:rFonts w:ascii="Calibri" w:eastAsia="Times New Roman" w:hAnsi="Calibri" w:cs="Calibri"/>
                <w:noProof/>
                <w:sz w:val="16"/>
                <w:szCs w:val="16"/>
              </w:rPr>
              <w:t>{McCarthy 2013 e135}</w:t>
            </w:r>
            <w:r w:rsidR="00922930">
              <w:rPr>
                <w:rFonts w:ascii="Calibri" w:eastAsia="Times New Roman" w:hAnsi="Calibri" w:cs="Calibri"/>
                <w:sz w:val="16"/>
                <w:szCs w:val="16"/>
              </w:rPr>
              <w:fldChar w:fldCharType="end"/>
            </w:r>
            <w:r>
              <w:rPr>
                <w:rFonts w:ascii="Calibri" w:eastAsia="Times New Roman" w:hAnsi="Calibri" w:cs="Calibri"/>
                <w:sz w:val="16"/>
                <w:szCs w:val="16"/>
              </w:rPr>
              <w:t xml:space="preserve"> When using a thermal mattress frequent temperature monitoring is recommended (Good practice statement).</w:t>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5A2EFA" w14:paraId="793734E7" w14:textId="77777777">
        <w:trPr>
          <w:divId w:val="1798180466"/>
        </w:trPr>
        <w:tc>
          <w:tcPr>
            <w:tcW w:w="0" w:type="auto"/>
            <w:shd w:val="clear" w:color="auto" w:fill="2E74B5"/>
            <w:tcMar>
              <w:top w:w="75" w:type="dxa"/>
              <w:left w:w="75" w:type="dxa"/>
              <w:bottom w:w="75" w:type="dxa"/>
              <w:right w:w="75" w:type="dxa"/>
            </w:tcMar>
            <w:hideMark/>
          </w:tcPr>
          <w:p w14:paraId="0AA50ED8" w14:textId="77777777" w:rsidR="005A2EFA" w:rsidRDefault="00EA639A">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Monitoring and evaluation</w:t>
            </w:r>
          </w:p>
        </w:tc>
      </w:tr>
      <w:tr w:rsidR="005A2EFA" w14:paraId="1FA52F10" w14:textId="77777777">
        <w:trPr>
          <w:divId w:val="1798180466"/>
          <w:trHeight w:val="1080"/>
        </w:trPr>
        <w:tc>
          <w:tcPr>
            <w:tcW w:w="0" w:type="auto"/>
            <w:tcMar>
              <w:top w:w="75" w:type="dxa"/>
              <w:left w:w="75" w:type="dxa"/>
              <w:bottom w:w="75" w:type="dxa"/>
              <w:right w:w="75" w:type="dxa"/>
            </w:tcMar>
            <w:hideMark/>
          </w:tcPr>
          <w:p w14:paraId="57A63DFE" w14:textId="6FE8796F" w:rsidR="005A2EFA" w:rsidRDefault="00EA639A" w:rsidP="00CD0586">
            <w:pPr>
              <w:rPr>
                <w:rFonts w:ascii="Calibri" w:eastAsia="Times New Roman" w:hAnsi="Calibri" w:cs="Calibri"/>
                <w:sz w:val="16"/>
                <w:szCs w:val="16"/>
              </w:rPr>
            </w:pPr>
            <w:r>
              <w:rPr>
                <w:rFonts w:ascii="Calibri" w:eastAsia="Times New Roman" w:hAnsi="Calibri" w:cs="Calibri"/>
                <w:sz w:val="16"/>
                <w:szCs w:val="16"/>
              </w:rPr>
              <w:t>Preterm neonates' temperatures on admission to neonatal intensive care units should continue to be monitored as important indicators of quality of care.</w:t>
            </w:r>
            <w:r w:rsidR="00922930">
              <w:t xml:space="preserve"> </w:t>
            </w:r>
            <w:r w:rsidR="00DB7DAA">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sidR="00D26AF9">
              <w:rPr>
                <w:rFonts w:ascii="Calibri" w:eastAsia="Times New Roman" w:hAnsi="Calibri" w:cs="Calibri"/>
                <w:sz w:val="16"/>
                <w:szCs w:val="16"/>
              </w:rPr>
              <w:instrText xml:space="preserve"> ADDIN EN.CITE </w:instrText>
            </w:r>
            <w:r w:rsidR="00D26AF9">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sidR="00D26AF9">
              <w:rPr>
                <w:rFonts w:ascii="Calibri" w:eastAsia="Times New Roman" w:hAnsi="Calibri" w:cs="Calibri"/>
                <w:sz w:val="16"/>
                <w:szCs w:val="16"/>
              </w:rPr>
              <w:instrText xml:space="preserve"> ADDIN EN.CITE.DATA </w:instrText>
            </w:r>
            <w:r w:rsidR="00D26AF9">
              <w:rPr>
                <w:rFonts w:ascii="Calibri" w:eastAsia="Times New Roman" w:hAnsi="Calibri" w:cs="Calibri"/>
                <w:sz w:val="16"/>
                <w:szCs w:val="16"/>
              </w:rPr>
            </w:r>
            <w:r w:rsidR="00D26AF9">
              <w:rPr>
                <w:rFonts w:ascii="Calibri" w:eastAsia="Times New Roman" w:hAnsi="Calibri" w:cs="Calibri"/>
                <w:sz w:val="16"/>
                <w:szCs w:val="16"/>
              </w:rPr>
              <w:fldChar w:fldCharType="end"/>
            </w:r>
            <w:r w:rsidR="00DB7DAA">
              <w:rPr>
                <w:rFonts w:ascii="Calibri" w:eastAsia="Times New Roman" w:hAnsi="Calibri" w:cs="Calibri"/>
                <w:sz w:val="16"/>
                <w:szCs w:val="16"/>
              </w:rPr>
            </w:r>
            <w:r w:rsidR="00DB7DAA">
              <w:rPr>
                <w:rFonts w:ascii="Calibri" w:eastAsia="Times New Roman" w:hAnsi="Calibri" w:cs="Calibri"/>
                <w:sz w:val="16"/>
                <w:szCs w:val="16"/>
              </w:rPr>
              <w:fldChar w:fldCharType="separate"/>
            </w:r>
            <w:r w:rsidR="00DB7DAA">
              <w:rPr>
                <w:rFonts w:ascii="Calibri" w:eastAsia="Times New Roman" w:hAnsi="Calibri" w:cs="Calibri"/>
                <w:noProof/>
                <w:sz w:val="16"/>
                <w:szCs w:val="16"/>
              </w:rPr>
              <w:t>{Perlman 2015 S204}</w:t>
            </w:r>
            <w:r w:rsidR="00DB7DAA">
              <w:rPr>
                <w:rFonts w:ascii="Calibri" w:eastAsia="Times New Roman" w:hAnsi="Calibri" w:cs="Calibri"/>
                <w:sz w:val="16"/>
                <w:szCs w:val="16"/>
              </w:rPr>
              <w:fldChar w:fldCharType="end"/>
            </w:r>
          </w:p>
        </w:tc>
      </w:tr>
    </w:tbl>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5A2EFA" w14:paraId="0DC840DD" w14:textId="77777777">
        <w:trPr>
          <w:divId w:val="938442708"/>
        </w:trPr>
        <w:tc>
          <w:tcPr>
            <w:tcW w:w="0" w:type="auto"/>
            <w:shd w:val="clear" w:color="auto" w:fill="2E74B5"/>
            <w:tcMar>
              <w:top w:w="75" w:type="dxa"/>
              <w:left w:w="75" w:type="dxa"/>
              <w:bottom w:w="75" w:type="dxa"/>
              <w:right w:w="75" w:type="dxa"/>
            </w:tcMar>
            <w:hideMark/>
          </w:tcPr>
          <w:p w14:paraId="1F0B40F9" w14:textId="77777777" w:rsidR="005A2EFA" w:rsidRDefault="00EA639A">
            <w:pPr>
              <w:pStyle w:val="Heading2"/>
              <w:spacing w:before="0" w:beforeAutospacing="0" w:after="0" w:afterAutospacing="0"/>
              <w:divId w:val="646663885"/>
              <w:rPr>
                <w:rFonts w:ascii="Calibri" w:eastAsia="Times New Roman" w:hAnsi="Calibri" w:cs="Calibri"/>
                <w:color w:val="FFFFFF"/>
                <w:sz w:val="26"/>
                <w:szCs w:val="26"/>
              </w:rPr>
            </w:pPr>
            <w:r>
              <w:rPr>
                <w:rFonts w:ascii="Calibri" w:eastAsia="Times New Roman" w:hAnsi="Calibri" w:cs="Calibri"/>
                <w:color w:val="FFFFFF"/>
                <w:sz w:val="26"/>
                <w:szCs w:val="26"/>
              </w:rPr>
              <w:t>Research priorities</w:t>
            </w:r>
          </w:p>
        </w:tc>
      </w:tr>
      <w:tr w:rsidR="005A2EFA" w14:paraId="0151CF2B" w14:textId="77777777">
        <w:trPr>
          <w:divId w:val="938442708"/>
          <w:trHeight w:val="1080"/>
        </w:trPr>
        <w:tc>
          <w:tcPr>
            <w:tcW w:w="0" w:type="auto"/>
            <w:tcMar>
              <w:top w:w="75" w:type="dxa"/>
              <w:left w:w="75" w:type="dxa"/>
              <w:bottom w:w="75" w:type="dxa"/>
              <w:right w:w="75" w:type="dxa"/>
            </w:tcMar>
            <w:hideMark/>
          </w:tcPr>
          <w:p w14:paraId="566D1ECC" w14:textId="77777777" w:rsidR="005A2EFA" w:rsidRDefault="00EA639A">
            <w:pPr>
              <w:pStyle w:val="public-draftstyledefault-unorderedlistitem"/>
              <w:numPr>
                <w:ilvl w:val="0"/>
                <w:numId w:val="7"/>
              </w:numPr>
              <w:rPr>
                <w:rFonts w:ascii="Calibri" w:eastAsia="Times New Roman" w:hAnsi="Calibri" w:cs="Calibri"/>
                <w:sz w:val="16"/>
                <w:szCs w:val="16"/>
              </w:rPr>
            </w:pPr>
            <w:r>
              <w:rPr>
                <w:rFonts w:ascii="Calibri" w:eastAsia="Times New Roman" w:hAnsi="Calibri" w:cs="Calibri"/>
                <w:sz w:val="16"/>
                <w:szCs w:val="16"/>
              </w:rPr>
              <w:t xml:space="preserve">Studies are needed comparing specific bundles of interventions to maintain normal temperature vs other specific bundles. </w:t>
            </w:r>
          </w:p>
          <w:p w14:paraId="33436103" w14:textId="0FDD8B48" w:rsidR="005A2EFA" w:rsidRDefault="00EA639A">
            <w:pPr>
              <w:pStyle w:val="public-draftstyledefault-unorderedlistitem"/>
              <w:numPr>
                <w:ilvl w:val="0"/>
                <w:numId w:val="7"/>
              </w:numPr>
              <w:rPr>
                <w:rFonts w:ascii="Calibri" w:eastAsia="Times New Roman" w:hAnsi="Calibri" w:cs="Calibri"/>
                <w:sz w:val="16"/>
                <w:szCs w:val="16"/>
              </w:rPr>
            </w:pPr>
            <w:r>
              <w:rPr>
                <w:rFonts w:ascii="Calibri" w:eastAsia="Times New Roman" w:hAnsi="Calibri" w:cs="Calibri"/>
                <w:sz w:val="16"/>
                <w:szCs w:val="16"/>
              </w:rPr>
              <w:t xml:space="preserve">What </w:t>
            </w:r>
            <w:r w:rsidR="000D36EE">
              <w:rPr>
                <w:rFonts w:ascii="Calibri" w:eastAsia="Times New Roman" w:hAnsi="Calibri" w:cs="Calibri"/>
                <w:sz w:val="16"/>
                <w:szCs w:val="16"/>
              </w:rPr>
              <w:t>is</w:t>
            </w:r>
            <w:r>
              <w:rPr>
                <w:rFonts w:ascii="Calibri" w:eastAsia="Times New Roman" w:hAnsi="Calibri" w:cs="Calibri"/>
                <w:sz w:val="16"/>
                <w:szCs w:val="16"/>
              </w:rPr>
              <w:t xml:space="preserve"> the balance of risks and benefits when using a thermal mattress for preterm infants in the birthing room when other combinations of thermoregulation interventions (ambient temperature, plastic bag or wrap, thermal mattress, cap, servo-controlled radiant warmer) are applied?</w:t>
            </w:r>
          </w:p>
          <w:p w14:paraId="3AED6EF5" w14:textId="77777777" w:rsidR="005A2EFA" w:rsidRDefault="00EA639A">
            <w:pPr>
              <w:pStyle w:val="public-draftstyledefault-unorderedlistitem"/>
              <w:numPr>
                <w:ilvl w:val="0"/>
                <w:numId w:val="7"/>
              </w:numPr>
              <w:rPr>
                <w:rFonts w:ascii="Calibri" w:eastAsia="Times New Roman" w:hAnsi="Calibri" w:cs="Calibri"/>
                <w:sz w:val="16"/>
                <w:szCs w:val="16"/>
              </w:rPr>
            </w:pPr>
            <w:r>
              <w:rPr>
                <w:rFonts w:ascii="Calibri" w:eastAsia="Times New Roman" w:hAnsi="Calibri" w:cs="Calibri"/>
                <w:sz w:val="16"/>
                <w:szCs w:val="16"/>
              </w:rPr>
              <w:t>Cost effectiveness of thermal mattresses.</w:t>
            </w:r>
          </w:p>
          <w:p w14:paraId="41C66FB1" w14:textId="77777777" w:rsidR="005A2EFA" w:rsidRDefault="00EA639A">
            <w:pPr>
              <w:pStyle w:val="public-draftstyledefault-unorderedlistitem"/>
              <w:numPr>
                <w:ilvl w:val="0"/>
                <w:numId w:val="7"/>
              </w:numPr>
              <w:rPr>
                <w:rFonts w:ascii="Calibri" w:eastAsia="Times New Roman" w:hAnsi="Calibri" w:cs="Calibri"/>
                <w:sz w:val="16"/>
                <w:szCs w:val="16"/>
              </w:rPr>
            </w:pPr>
            <w:r>
              <w:rPr>
                <w:rFonts w:ascii="Calibri" w:eastAsia="Times New Roman" w:hAnsi="Calibri" w:cs="Calibri"/>
                <w:sz w:val="16"/>
                <w:szCs w:val="16"/>
              </w:rPr>
              <w:t xml:space="preserve">Safety and effectiveness for various subgroups. </w:t>
            </w:r>
          </w:p>
          <w:p w14:paraId="74B7A619" w14:textId="4001E830" w:rsidR="005A2EFA" w:rsidRDefault="00EA639A">
            <w:pPr>
              <w:pStyle w:val="public-draftstyledefault-unorderedlistitem"/>
              <w:numPr>
                <w:ilvl w:val="0"/>
                <w:numId w:val="7"/>
              </w:numPr>
              <w:rPr>
                <w:rFonts w:ascii="Calibri" w:eastAsia="Times New Roman" w:hAnsi="Calibri" w:cs="Calibri"/>
                <w:sz w:val="16"/>
                <w:szCs w:val="16"/>
              </w:rPr>
            </w:pPr>
            <w:r>
              <w:rPr>
                <w:rFonts w:ascii="Calibri" w:eastAsia="Times New Roman" w:hAnsi="Calibri" w:cs="Calibri"/>
                <w:sz w:val="16"/>
                <w:szCs w:val="16"/>
              </w:rPr>
              <w:t>Role of thermal mattresses during delayed cord clamping</w:t>
            </w:r>
            <w:r w:rsidR="00922930">
              <w:rPr>
                <w:rFonts w:ascii="Calibri" w:eastAsia="Times New Roman" w:hAnsi="Calibri" w:cs="Calibri"/>
                <w:sz w:val="16"/>
                <w:szCs w:val="16"/>
              </w:rPr>
              <w:t>.</w:t>
            </w:r>
          </w:p>
          <w:p w14:paraId="446C1441" w14:textId="343529AC" w:rsidR="005A2EFA" w:rsidRDefault="00EA639A">
            <w:pPr>
              <w:pStyle w:val="public-draftstyledefault-unorderedlistitem"/>
              <w:numPr>
                <w:ilvl w:val="0"/>
                <w:numId w:val="7"/>
              </w:numPr>
              <w:divId w:val="1608810410"/>
              <w:rPr>
                <w:rFonts w:ascii="Calibri" w:eastAsia="Times New Roman" w:hAnsi="Calibri" w:cs="Calibri"/>
                <w:sz w:val="16"/>
                <w:szCs w:val="16"/>
              </w:rPr>
            </w:pPr>
            <w:r>
              <w:rPr>
                <w:rFonts w:ascii="Calibri" w:eastAsia="Times New Roman" w:hAnsi="Calibri" w:cs="Calibri"/>
                <w:sz w:val="16"/>
                <w:szCs w:val="16"/>
              </w:rPr>
              <w:t>Role of thermal mattresses in pre-hospital settings</w:t>
            </w:r>
            <w:r w:rsidR="00922930">
              <w:rPr>
                <w:rFonts w:ascii="Calibri" w:eastAsia="Times New Roman" w:hAnsi="Calibri" w:cs="Calibri"/>
                <w:sz w:val="16"/>
                <w:szCs w:val="16"/>
              </w:rPr>
              <w:t>.</w:t>
            </w:r>
          </w:p>
        </w:tc>
      </w:tr>
    </w:tbl>
    <w:tbl>
      <w:tblPr>
        <w:tblW w:w="5000" w:type="pct"/>
        <w:tblCellMar>
          <w:top w:w="15" w:type="dxa"/>
          <w:left w:w="15" w:type="dxa"/>
          <w:bottom w:w="15" w:type="dxa"/>
          <w:right w:w="15" w:type="dxa"/>
        </w:tblCellMar>
        <w:tblLook w:val="04A0" w:firstRow="1" w:lastRow="0" w:firstColumn="1" w:lastColumn="0" w:noHBand="0" w:noVBand="1"/>
      </w:tblPr>
      <w:tblGrid>
        <w:gridCol w:w="1762"/>
        <w:gridCol w:w="12638"/>
      </w:tblGrid>
      <w:tr w:rsidR="00D26AF9" w14:paraId="663E66A2" w14:textId="77777777" w:rsidTr="00D26AF9">
        <w:trPr>
          <w:divId w:val="1208761365"/>
        </w:trPr>
        <w:tc>
          <w:tcPr>
            <w:tcW w:w="0" w:type="auto"/>
            <w:gridSpan w:val="2"/>
            <w:tcBorders>
              <w:bottom w:val="single" w:sz="6" w:space="0" w:color="2E74B5"/>
            </w:tcBorders>
            <w:tcMar>
              <w:top w:w="0" w:type="dxa"/>
              <w:left w:w="0" w:type="dxa"/>
              <w:bottom w:w="0" w:type="dxa"/>
              <w:right w:w="0" w:type="dxa"/>
            </w:tcMar>
            <w:hideMark/>
          </w:tcPr>
          <w:p w14:paraId="66C67333" w14:textId="48069885" w:rsidR="00D26AF9" w:rsidRDefault="00D26AF9" w:rsidP="00D26AF9">
            <w:pPr>
              <w:pStyle w:val="Heading1"/>
              <w:keepNext/>
              <w:spacing w:after="20" w:afterAutospacing="0"/>
              <w:rPr>
                <w:rFonts w:ascii="Calibri" w:eastAsia="Times New Roman" w:hAnsi="Calibri" w:cs="Calibri"/>
                <w:caps/>
                <w:sz w:val="30"/>
                <w:szCs w:val="30"/>
              </w:rPr>
            </w:pPr>
            <w:r>
              <w:rPr>
                <w:rFonts w:ascii="Calibri" w:eastAsia="Times New Roman" w:hAnsi="Calibri" w:cs="Calibri"/>
                <w:caps/>
                <w:sz w:val="30"/>
                <w:szCs w:val="30"/>
              </w:rPr>
              <w:lastRenderedPageBreak/>
              <w:t>Question</w:t>
            </w:r>
            <w:r w:rsidR="00464ADA">
              <w:rPr>
                <w:rFonts w:ascii="Calibri" w:eastAsia="Times New Roman" w:hAnsi="Calibri" w:cs="Calibri"/>
                <w:caps/>
                <w:sz w:val="30"/>
                <w:szCs w:val="30"/>
              </w:rPr>
              <w:t xml:space="preserve"> 3.</w:t>
            </w:r>
          </w:p>
        </w:tc>
      </w:tr>
      <w:tr w:rsidR="00D26AF9" w14:paraId="6F311121" w14:textId="77777777" w:rsidTr="00D26AF9">
        <w:trPr>
          <w:divId w:val="1208761365"/>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02F43F67" w14:textId="77777777" w:rsidR="00D26AF9" w:rsidRDefault="00D26AF9" w:rsidP="00EC24AC">
            <w:pPr>
              <w:pStyle w:val="NormalWeb"/>
              <w:spacing w:before="0" w:beforeAutospacing="0" w:after="0" w:afterAutospacing="0"/>
              <w:rPr>
                <w:rFonts w:ascii="Calibri" w:hAnsi="Calibri" w:cs="Calibri"/>
                <w:b/>
                <w:bCs/>
                <w:color w:val="FFFFFF"/>
              </w:rPr>
            </w:pPr>
            <w:r>
              <w:rPr>
                <w:rFonts w:ascii="Calibri" w:hAnsi="Calibri" w:cs="Calibri"/>
                <w:b/>
                <w:bCs/>
                <w:color w:val="FFFFFF"/>
              </w:rPr>
              <w:t xml:space="preserve">Should a plastic bag or wrap vs. standard care be used for preterm infants &lt; 34 weeks’ gestation or equivalent birth weight, immediately after </w:t>
            </w:r>
            <w:proofErr w:type="gramStart"/>
            <w:r>
              <w:rPr>
                <w:rFonts w:ascii="Calibri" w:hAnsi="Calibri" w:cs="Calibri"/>
                <w:b/>
                <w:bCs/>
                <w:color w:val="FFFFFF"/>
              </w:rPr>
              <w:t>birth ?</w:t>
            </w:r>
            <w:proofErr w:type="gramEnd"/>
          </w:p>
        </w:tc>
      </w:tr>
      <w:tr w:rsidR="00D26AF9" w14:paraId="58A897A7" w14:textId="77777777" w:rsidTr="00D26AF9">
        <w:trPr>
          <w:divId w:val="1208761365"/>
        </w:trPr>
        <w:tc>
          <w:tcPr>
            <w:tcW w:w="1722" w:type="dxa"/>
            <w:tcBorders>
              <w:bottom w:val="single" w:sz="6" w:space="0" w:color="2E74B5"/>
            </w:tcBorders>
            <w:shd w:val="clear" w:color="auto" w:fill="2E74B5"/>
            <w:tcMar>
              <w:top w:w="75" w:type="dxa"/>
              <w:left w:w="75" w:type="dxa"/>
              <w:bottom w:w="75" w:type="dxa"/>
              <w:right w:w="75" w:type="dxa"/>
            </w:tcMar>
            <w:hideMark/>
          </w:tcPr>
          <w:p w14:paraId="486B2077" w14:textId="77777777" w:rsidR="00D26AF9" w:rsidRDefault="00D26AF9" w:rsidP="00EC24AC">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opulation:</w:t>
            </w:r>
          </w:p>
        </w:tc>
        <w:tc>
          <w:tcPr>
            <w:tcW w:w="12678" w:type="dxa"/>
            <w:tcBorders>
              <w:bottom w:val="single" w:sz="6" w:space="0" w:color="2E74B5"/>
              <w:right w:val="single" w:sz="6" w:space="0" w:color="2E74B5"/>
            </w:tcBorders>
            <w:tcMar>
              <w:top w:w="75" w:type="dxa"/>
              <w:left w:w="75" w:type="dxa"/>
              <w:bottom w:w="75" w:type="dxa"/>
              <w:right w:w="75" w:type="dxa"/>
            </w:tcMar>
            <w:hideMark/>
          </w:tcPr>
          <w:p w14:paraId="50C9615A" w14:textId="77777777" w:rsidR="00D26AF9" w:rsidRDefault="00D26AF9" w:rsidP="00EC24AC">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 xml:space="preserve">Preterm infants &lt; 34 weeks’ gestation or equivalent birth weight, immediately after birth </w:t>
            </w:r>
          </w:p>
        </w:tc>
      </w:tr>
      <w:tr w:rsidR="00D26AF9" w14:paraId="000B606F" w14:textId="77777777" w:rsidTr="00D26AF9">
        <w:trPr>
          <w:divId w:val="1208761365"/>
        </w:trPr>
        <w:tc>
          <w:tcPr>
            <w:tcW w:w="1722" w:type="dxa"/>
            <w:tcBorders>
              <w:bottom w:val="single" w:sz="6" w:space="0" w:color="2E74B5"/>
            </w:tcBorders>
            <w:shd w:val="clear" w:color="auto" w:fill="2E74B5"/>
            <w:tcMar>
              <w:top w:w="75" w:type="dxa"/>
              <w:left w:w="75" w:type="dxa"/>
              <w:bottom w:w="75" w:type="dxa"/>
              <w:right w:w="75" w:type="dxa"/>
            </w:tcMar>
            <w:hideMark/>
          </w:tcPr>
          <w:p w14:paraId="56CED954" w14:textId="77777777" w:rsidR="00D26AF9" w:rsidRDefault="00D26AF9" w:rsidP="00EC24AC">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Intervention:</w:t>
            </w:r>
          </w:p>
        </w:tc>
        <w:tc>
          <w:tcPr>
            <w:tcW w:w="12678" w:type="dxa"/>
            <w:tcBorders>
              <w:bottom w:val="single" w:sz="6" w:space="0" w:color="2E74B5"/>
              <w:right w:val="single" w:sz="6" w:space="0" w:color="2E74B5"/>
            </w:tcBorders>
            <w:tcMar>
              <w:top w:w="75" w:type="dxa"/>
              <w:left w:w="75" w:type="dxa"/>
              <w:bottom w:w="75" w:type="dxa"/>
              <w:right w:w="75" w:type="dxa"/>
            </w:tcMar>
            <w:hideMark/>
          </w:tcPr>
          <w:p w14:paraId="5874486D" w14:textId="77777777" w:rsidR="00D26AF9" w:rsidRDefault="00D26AF9" w:rsidP="00EC24AC">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Plastic bag or wrap</w:t>
            </w:r>
          </w:p>
        </w:tc>
      </w:tr>
      <w:tr w:rsidR="00D26AF9" w14:paraId="0FCB16C3" w14:textId="77777777" w:rsidTr="00D26AF9">
        <w:trPr>
          <w:divId w:val="1208761365"/>
        </w:trPr>
        <w:tc>
          <w:tcPr>
            <w:tcW w:w="1722" w:type="dxa"/>
            <w:tcBorders>
              <w:bottom w:val="single" w:sz="6" w:space="0" w:color="2E74B5"/>
            </w:tcBorders>
            <w:shd w:val="clear" w:color="auto" w:fill="2E74B5"/>
            <w:tcMar>
              <w:top w:w="75" w:type="dxa"/>
              <w:left w:w="75" w:type="dxa"/>
              <w:bottom w:w="75" w:type="dxa"/>
              <w:right w:w="75" w:type="dxa"/>
            </w:tcMar>
            <w:hideMark/>
          </w:tcPr>
          <w:p w14:paraId="4F7F25D7" w14:textId="77777777" w:rsidR="00D26AF9" w:rsidRDefault="00D26AF9" w:rsidP="00EC24AC">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mparison:</w:t>
            </w:r>
          </w:p>
        </w:tc>
        <w:tc>
          <w:tcPr>
            <w:tcW w:w="12678" w:type="dxa"/>
            <w:tcBorders>
              <w:bottom w:val="single" w:sz="6" w:space="0" w:color="2E74B5"/>
              <w:right w:val="single" w:sz="6" w:space="0" w:color="2E74B5"/>
            </w:tcBorders>
            <w:tcMar>
              <w:top w:w="75" w:type="dxa"/>
              <w:left w:w="75" w:type="dxa"/>
              <w:bottom w:w="75" w:type="dxa"/>
              <w:right w:w="75" w:type="dxa"/>
            </w:tcMar>
            <w:hideMark/>
          </w:tcPr>
          <w:p w14:paraId="5BDB86B1" w14:textId="77777777" w:rsidR="00D26AF9" w:rsidRDefault="00D26AF9" w:rsidP="00EC24AC">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 xml:space="preserve">Standard care </w:t>
            </w:r>
          </w:p>
        </w:tc>
      </w:tr>
      <w:tr w:rsidR="00D26AF9" w14:paraId="1358B9D6" w14:textId="77777777" w:rsidTr="00D26AF9">
        <w:trPr>
          <w:divId w:val="1208761365"/>
        </w:trPr>
        <w:tc>
          <w:tcPr>
            <w:tcW w:w="1722" w:type="dxa"/>
            <w:tcBorders>
              <w:bottom w:val="single" w:sz="6" w:space="0" w:color="2E74B5"/>
            </w:tcBorders>
            <w:shd w:val="clear" w:color="auto" w:fill="2E74B5"/>
            <w:tcMar>
              <w:top w:w="75" w:type="dxa"/>
              <w:left w:w="75" w:type="dxa"/>
              <w:bottom w:w="75" w:type="dxa"/>
              <w:right w:w="75" w:type="dxa"/>
            </w:tcMar>
            <w:hideMark/>
          </w:tcPr>
          <w:p w14:paraId="7D34DDE0" w14:textId="77777777" w:rsidR="00D26AF9" w:rsidRDefault="00D26AF9" w:rsidP="00EC24AC">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Main outcomes:</w:t>
            </w:r>
          </w:p>
        </w:tc>
        <w:tc>
          <w:tcPr>
            <w:tcW w:w="12678" w:type="dxa"/>
            <w:tcBorders>
              <w:bottom w:val="single" w:sz="6" w:space="0" w:color="2E74B5"/>
              <w:right w:val="single" w:sz="6" w:space="0" w:color="2E74B5"/>
            </w:tcBorders>
            <w:tcMar>
              <w:top w:w="75" w:type="dxa"/>
              <w:left w:w="75" w:type="dxa"/>
              <w:bottom w:w="75" w:type="dxa"/>
              <w:right w:w="75" w:type="dxa"/>
            </w:tcMar>
            <w:hideMark/>
          </w:tcPr>
          <w:p w14:paraId="7030CC90" w14:textId="77777777" w:rsidR="00D26AF9" w:rsidRDefault="00D26AF9" w:rsidP="00EC24AC">
            <w:pPr>
              <w:spacing w:line="200" w:lineRule="atLeast"/>
              <w:rPr>
                <w:rFonts w:ascii="Calibri" w:eastAsia="Times New Roman" w:hAnsi="Calibri" w:cs="Calibri"/>
                <w:sz w:val="16"/>
                <w:szCs w:val="16"/>
              </w:rPr>
            </w:pPr>
            <w:r>
              <w:rPr>
                <w:rFonts w:ascii="Calibri" w:eastAsia="Times New Roman" w:hAnsi="Calibri" w:cs="Calibri"/>
                <w:sz w:val="16"/>
                <w:szCs w:val="16"/>
              </w:rPr>
              <w:t>Primary outcomes</w:t>
            </w:r>
          </w:p>
          <w:p w14:paraId="1B24A9A0" w14:textId="77777777" w:rsidR="00D26AF9" w:rsidRPr="005C75BF" w:rsidRDefault="00D26AF9">
            <w:pPr>
              <w:numPr>
                <w:ilvl w:val="0"/>
                <w:numId w:val="9"/>
              </w:numPr>
              <w:spacing w:line="200" w:lineRule="atLeast"/>
              <w:rPr>
                <w:rFonts w:ascii="Calibri" w:eastAsia="Times New Roman" w:hAnsi="Calibri" w:cs="Calibri"/>
                <w:sz w:val="16"/>
                <w:szCs w:val="16"/>
              </w:rPr>
            </w:pPr>
            <w:r w:rsidRPr="005C75BF">
              <w:rPr>
                <w:rFonts w:ascii="Calibri" w:eastAsia="Times New Roman" w:hAnsi="Calibri" w:cs="Calibri"/>
                <w:sz w:val="16"/>
                <w:szCs w:val="16"/>
              </w:rPr>
              <w:t>Survival to hospital discharge (critical)</w:t>
            </w:r>
          </w:p>
          <w:p w14:paraId="688C1599" w14:textId="77777777" w:rsidR="00D26AF9" w:rsidRPr="005C75BF" w:rsidRDefault="00D26AF9">
            <w:pPr>
              <w:numPr>
                <w:ilvl w:val="0"/>
                <w:numId w:val="9"/>
              </w:numPr>
              <w:spacing w:line="200" w:lineRule="atLeast"/>
              <w:rPr>
                <w:rFonts w:ascii="Calibri" w:eastAsia="Times New Roman" w:hAnsi="Calibri" w:cs="Calibri"/>
                <w:sz w:val="16"/>
                <w:szCs w:val="16"/>
              </w:rPr>
            </w:pPr>
            <w:r w:rsidRPr="005C75BF">
              <w:rPr>
                <w:rFonts w:ascii="Calibri" w:eastAsia="Times New Roman" w:hAnsi="Calibri" w:cs="Calibri"/>
                <w:sz w:val="16"/>
                <w:szCs w:val="16"/>
              </w:rPr>
              <w:t>Rate of normothermia on admission to neonatal unit or postnatal ward (important)</w:t>
            </w:r>
          </w:p>
          <w:p w14:paraId="61256A71" w14:textId="77777777" w:rsidR="00D26AF9" w:rsidRPr="005C75BF" w:rsidRDefault="00D26AF9" w:rsidP="00EC24AC">
            <w:pPr>
              <w:spacing w:line="200" w:lineRule="atLeast"/>
              <w:rPr>
                <w:rFonts w:ascii="Calibri" w:eastAsia="Times New Roman" w:hAnsi="Calibri" w:cs="Calibri"/>
                <w:sz w:val="16"/>
                <w:szCs w:val="16"/>
              </w:rPr>
            </w:pPr>
            <w:r w:rsidRPr="005C75BF">
              <w:rPr>
                <w:rFonts w:ascii="Calibri" w:eastAsia="Times New Roman" w:hAnsi="Calibri" w:cs="Calibri"/>
                <w:sz w:val="16"/>
                <w:szCs w:val="16"/>
              </w:rPr>
              <w:t xml:space="preserve">Secondary outcomes: </w:t>
            </w:r>
          </w:p>
          <w:p w14:paraId="73716569" w14:textId="77777777" w:rsidR="00D26AF9" w:rsidRPr="005C75BF" w:rsidRDefault="00D26AF9">
            <w:pPr>
              <w:numPr>
                <w:ilvl w:val="0"/>
                <w:numId w:val="9"/>
              </w:numPr>
              <w:spacing w:line="200" w:lineRule="atLeast"/>
              <w:rPr>
                <w:rFonts w:ascii="Calibri" w:eastAsia="Times New Roman" w:hAnsi="Calibri" w:cs="Calibri"/>
                <w:sz w:val="16"/>
                <w:szCs w:val="16"/>
              </w:rPr>
            </w:pPr>
            <w:r w:rsidRPr="005C75BF">
              <w:rPr>
                <w:rFonts w:ascii="Calibri" w:eastAsia="Times New Roman" w:hAnsi="Calibri" w:cs="Calibri"/>
                <w:sz w:val="16"/>
                <w:szCs w:val="16"/>
              </w:rPr>
              <w:t xml:space="preserve">Body temperature (and rates of moderate hypothermia, cold </w:t>
            </w:r>
            <w:proofErr w:type="gramStart"/>
            <w:r w:rsidRPr="005C75BF">
              <w:rPr>
                <w:rFonts w:ascii="Calibri" w:eastAsia="Times New Roman" w:hAnsi="Calibri" w:cs="Calibri"/>
                <w:sz w:val="16"/>
                <w:szCs w:val="16"/>
              </w:rPr>
              <w:t>stress</w:t>
            </w:r>
            <w:proofErr w:type="gramEnd"/>
            <w:r w:rsidRPr="005C75BF">
              <w:rPr>
                <w:rFonts w:ascii="Calibri" w:eastAsia="Times New Roman" w:hAnsi="Calibri" w:cs="Calibri"/>
                <w:sz w:val="16"/>
                <w:szCs w:val="16"/>
              </w:rPr>
              <w:t xml:space="preserve"> and hyperthermia) on admission to neonatal unit or before transfer to neonatal unit or postnatal ward, or at times ≤ 1 hour of age (as defined by authors). </w:t>
            </w:r>
          </w:p>
          <w:p w14:paraId="604C70B8" w14:textId="77777777" w:rsidR="00D26AF9" w:rsidRPr="005C75BF" w:rsidRDefault="00D26AF9">
            <w:pPr>
              <w:numPr>
                <w:ilvl w:val="0"/>
                <w:numId w:val="9"/>
              </w:numPr>
              <w:spacing w:line="200" w:lineRule="atLeast"/>
              <w:rPr>
                <w:rFonts w:ascii="Calibri" w:eastAsia="Times New Roman" w:hAnsi="Calibri" w:cs="Calibri"/>
                <w:sz w:val="16"/>
                <w:szCs w:val="16"/>
              </w:rPr>
            </w:pPr>
            <w:r w:rsidRPr="005C75BF">
              <w:rPr>
                <w:rFonts w:ascii="Calibri" w:eastAsia="Times New Roman" w:hAnsi="Calibri" w:cs="Calibri"/>
                <w:sz w:val="16"/>
                <w:szCs w:val="16"/>
              </w:rPr>
              <w:t>Response to resuscitation, e.g., need for assisted ventilation, highest FiO</w:t>
            </w:r>
            <w:r w:rsidRPr="005C75BF">
              <w:rPr>
                <w:rFonts w:ascii="Calibri" w:eastAsia="Times New Roman" w:hAnsi="Calibri" w:cs="Calibri"/>
                <w:sz w:val="16"/>
                <w:szCs w:val="16"/>
                <w:vertAlign w:val="subscript"/>
              </w:rPr>
              <w:t>2</w:t>
            </w:r>
          </w:p>
          <w:p w14:paraId="6F8D1B2E" w14:textId="77777777" w:rsidR="00D26AF9" w:rsidRPr="002B3C63" w:rsidRDefault="00D26AF9">
            <w:pPr>
              <w:pStyle w:val="ListParagraph"/>
              <w:numPr>
                <w:ilvl w:val="0"/>
                <w:numId w:val="9"/>
              </w:numPr>
              <w:spacing w:after="0" w:line="200" w:lineRule="atLeast"/>
              <w:rPr>
                <w:rFonts w:ascii="Calibri" w:eastAsia="Times New Roman" w:hAnsi="Calibri" w:cs="Calibri"/>
                <w:sz w:val="16"/>
                <w:szCs w:val="16"/>
              </w:rPr>
            </w:pPr>
            <w:r w:rsidRPr="002B3C63">
              <w:rPr>
                <w:rFonts w:ascii="Calibri" w:eastAsia="Times New Roman" w:hAnsi="Calibri" w:cs="Calibri"/>
                <w:sz w:val="16"/>
                <w:szCs w:val="16"/>
              </w:rPr>
              <w:t>Major morbidity</w:t>
            </w:r>
            <w:r>
              <w:rPr>
                <w:rFonts w:ascii="Calibri" w:eastAsia="Times New Roman" w:hAnsi="Calibri" w:cs="Calibri"/>
                <w:sz w:val="16"/>
                <w:szCs w:val="16"/>
              </w:rPr>
              <w:t>:</w:t>
            </w:r>
            <w:r w:rsidRPr="002B3C63">
              <w:rPr>
                <w:rFonts w:ascii="Calibri" w:eastAsia="Times New Roman" w:hAnsi="Calibri" w:cs="Calibri"/>
                <w:sz w:val="16"/>
                <w:szCs w:val="16"/>
              </w:rPr>
              <w:t xml:space="preserve"> bronchopulmonary dysplasia (important), intraventricular </w:t>
            </w:r>
            <w:proofErr w:type="spellStart"/>
            <w:r w:rsidRPr="002B3C63">
              <w:rPr>
                <w:rFonts w:ascii="Calibri" w:eastAsia="Times New Roman" w:hAnsi="Calibri" w:cs="Calibri"/>
                <w:sz w:val="16"/>
                <w:szCs w:val="16"/>
              </w:rPr>
              <w:t>hemorrhage</w:t>
            </w:r>
            <w:proofErr w:type="spellEnd"/>
            <w:r w:rsidRPr="002B3C63">
              <w:rPr>
                <w:rFonts w:ascii="Calibri" w:eastAsia="Times New Roman" w:hAnsi="Calibri" w:cs="Calibri"/>
                <w:sz w:val="16"/>
                <w:szCs w:val="16"/>
              </w:rPr>
              <w:t xml:space="preserve"> all grades (important) and severe (critical), necrotising enterocolitis (important), respiratory distress syndrome (surfactant treatment for), late onset sepsis. </w:t>
            </w:r>
          </w:p>
        </w:tc>
      </w:tr>
      <w:tr w:rsidR="00D26AF9" w14:paraId="266F22F9" w14:textId="77777777" w:rsidTr="00D26AF9">
        <w:trPr>
          <w:divId w:val="1208761365"/>
        </w:trPr>
        <w:tc>
          <w:tcPr>
            <w:tcW w:w="1722" w:type="dxa"/>
            <w:tcBorders>
              <w:bottom w:val="single" w:sz="6" w:space="0" w:color="2E74B5"/>
            </w:tcBorders>
            <w:shd w:val="clear" w:color="auto" w:fill="2E74B5"/>
            <w:tcMar>
              <w:top w:w="75" w:type="dxa"/>
              <w:left w:w="75" w:type="dxa"/>
              <w:bottom w:w="75" w:type="dxa"/>
              <w:right w:w="75" w:type="dxa"/>
            </w:tcMar>
            <w:hideMark/>
          </w:tcPr>
          <w:p w14:paraId="4DDDFF9D" w14:textId="77777777" w:rsidR="00D26AF9" w:rsidRDefault="00D26AF9" w:rsidP="00EC24AC">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12678" w:type="dxa"/>
            <w:tcBorders>
              <w:bottom w:val="single" w:sz="6" w:space="0" w:color="2E74B5"/>
              <w:right w:val="single" w:sz="6" w:space="0" w:color="2E74B5"/>
            </w:tcBorders>
            <w:tcMar>
              <w:top w:w="75" w:type="dxa"/>
              <w:left w:w="75" w:type="dxa"/>
              <w:bottom w:w="75" w:type="dxa"/>
              <w:right w:w="75" w:type="dxa"/>
            </w:tcMar>
            <w:hideMark/>
          </w:tcPr>
          <w:p w14:paraId="58A3FEB4" w14:textId="77777777" w:rsidR="00D26AF9" w:rsidRDefault="00D26AF9" w:rsidP="00EC24AC">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 xml:space="preserve">Birth environment, in or out of hospital </w:t>
            </w:r>
          </w:p>
        </w:tc>
      </w:tr>
      <w:tr w:rsidR="00D26AF9" w14:paraId="1E708C1D" w14:textId="77777777" w:rsidTr="00D26AF9">
        <w:trPr>
          <w:divId w:val="1208761365"/>
        </w:trPr>
        <w:tc>
          <w:tcPr>
            <w:tcW w:w="1722" w:type="dxa"/>
            <w:tcBorders>
              <w:bottom w:val="single" w:sz="6" w:space="0" w:color="2E74B5"/>
            </w:tcBorders>
            <w:shd w:val="clear" w:color="auto" w:fill="2E74B5"/>
            <w:tcMar>
              <w:top w:w="75" w:type="dxa"/>
              <w:left w:w="75" w:type="dxa"/>
              <w:bottom w:w="75" w:type="dxa"/>
              <w:right w:w="75" w:type="dxa"/>
            </w:tcMar>
            <w:hideMark/>
          </w:tcPr>
          <w:p w14:paraId="109D6D4C" w14:textId="77777777" w:rsidR="00D26AF9" w:rsidRDefault="00D26AF9" w:rsidP="00EC24AC">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erspective:</w:t>
            </w:r>
          </w:p>
        </w:tc>
        <w:tc>
          <w:tcPr>
            <w:tcW w:w="12678" w:type="dxa"/>
            <w:tcBorders>
              <w:bottom w:val="single" w:sz="6" w:space="0" w:color="2E74B5"/>
              <w:right w:val="single" w:sz="6" w:space="0" w:color="2E74B5"/>
            </w:tcBorders>
            <w:tcMar>
              <w:top w:w="75" w:type="dxa"/>
              <w:left w:w="75" w:type="dxa"/>
              <w:bottom w:w="75" w:type="dxa"/>
              <w:right w:w="75" w:type="dxa"/>
            </w:tcMar>
            <w:hideMark/>
          </w:tcPr>
          <w:p w14:paraId="0276B0FD" w14:textId="77777777" w:rsidR="00D26AF9" w:rsidRDefault="00D26AF9" w:rsidP="00EC24AC">
            <w:pPr>
              <w:rPr>
                <w:rFonts w:ascii="Calibri" w:hAnsi="Calibri" w:cs="Calibri"/>
                <w:b/>
                <w:bCs/>
                <w:caps/>
                <w:color w:val="FFFFFF"/>
                <w:sz w:val="16"/>
                <w:szCs w:val="16"/>
              </w:rPr>
            </w:pPr>
            <w:r>
              <w:rPr>
                <w:rFonts w:ascii="Calibri" w:hAnsi="Calibri" w:cs="Calibri"/>
                <w:sz w:val="16"/>
                <w:szCs w:val="16"/>
              </w:rPr>
              <w:t xml:space="preserve">Individual patients, their families and providers caring for those patients. </w:t>
            </w:r>
          </w:p>
        </w:tc>
      </w:tr>
      <w:tr w:rsidR="00D26AF9" w14:paraId="54CF7B62" w14:textId="77777777" w:rsidTr="00D26AF9">
        <w:trPr>
          <w:divId w:val="1208761365"/>
        </w:trPr>
        <w:tc>
          <w:tcPr>
            <w:tcW w:w="1722" w:type="dxa"/>
            <w:tcBorders>
              <w:bottom w:val="single" w:sz="6" w:space="0" w:color="2E74B5"/>
            </w:tcBorders>
            <w:shd w:val="clear" w:color="auto" w:fill="2E74B5"/>
            <w:tcMar>
              <w:top w:w="75" w:type="dxa"/>
              <w:left w:w="75" w:type="dxa"/>
              <w:bottom w:w="75" w:type="dxa"/>
              <w:right w:w="75" w:type="dxa"/>
            </w:tcMar>
            <w:hideMark/>
          </w:tcPr>
          <w:p w14:paraId="5EBC02D6" w14:textId="77777777" w:rsidR="00D26AF9" w:rsidRDefault="00D26AF9" w:rsidP="00EC24AC">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12678" w:type="dxa"/>
            <w:tcBorders>
              <w:bottom w:val="single" w:sz="6" w:space="0" w:color="2E74B5"/>
              <w:right w:val="single" w:sz="6" w:space="0" w:color="2E74B5"/>
            </w:tcBorders>
            <w:tcMar>
              <w:top w:w="75" w:type="dxa"/>
              <w:left w:w="75" w:type="dxa"/>
              <w:bottom w:w="75" w:type="dxa"/>
              <w:right w:w="75" w:type="dxa"/>
            </w:tcMar>
            <w:hideMark/>
          </w:tcPr>
          <w:p w14:paraId="6DC5B577" w14:textId="77777777" w:rsidR="00D26AF9" w:rsidRDefault="00D26AF9" w:rsidP="00EC24AC">
            <w:pPr>
              <w:spacing w:line="200" w:lineRule="atLeast"/>
              <w:rPr>
                <w:rFonts w:ascii="Calibri" w:eastAsia="Times New Roman" w:hAnsi="Calibri" w:cs="Calibri"/>
                <w:sz w:val="16"/>
                <w:szCs w:val="16"/>
              </w:rPr>
            </w:pPr>
            <w:r>
              <w:rPr>
                <w:rFonts w:ascii="Calibri" w:eastAsia="Times New Roman" w:hAnsi="Calibri" w:cs="Calibri"/>
                <w:sz w:val="16"/>
                <w:szCs w:val="16"/>
              </w:rPr>
              <w:t xml:space="preserve">Plastic bags or wraps have been recommended by ILCOR for maintaining normal body temperature in preterm infants after birth, </w:t>
            </w:r>
            <w:proofErr w:type="gramStart"/>
            <w:r>
              <w:rPr>
                <w:rFonts w:ascii="Calibri" w:eastAsia="Times New Roman" w:hAnsi="Calibri" w:cs="Calibri"/>
                <w:sz w:val="16"/>
                <w:szCs w:val="16"/>
              </w:rPr>
              <w:t>in order to</w:t>
            </w:r>
            <w:proofErr w:type="gramEnd"/>
            <w:r>
              <w:rPr>
                <w:rFonts w:ascii="Calibri" w:eastAsia="Times New Roman" w:hAnsi="Calibri" w:cs="Calibri"/>
                <w:sz w:val="16"/>
                <w:szCs w:val="16"/>
              </w:rPr>
              <w:t xml:space="preserve"> prevent adverse outcomes including death. </w: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r>
              <w:rPr>
                <w:rFonts w:ascii="Calibri" w:eastAsia="Times New Roman" w:hAnsi="Calibri" w:cs="Calibri"/>
                <w:sz w:val="16"/>
                <w:szCs w:val="16"/>
              </w:rPr>
              <w:t xml:space="preserve"> The systematic review of evidence for this intervention was updated to include studies published since the previous systematic review. Plastic bags or wraps may prevent heat loss by reducing evaporative or convective heat losses. </w:t>
            </w:r>
          </w:p>
        </w:tc>
      </w:tr>
      <w:tr w:rsidR="00D26AF9" w14:paraId="132E9E5B" w14:textId="77777777" w:rsidTr="00D26AF9">
        <w:trPr>
          <w:divId w:val="1208761365"/>
        </w:trPr>
        <w:tc>
          <w:tcPr>
            <w:tcW w:w="1722" w:type="dxa"/>
            <w:tcBorders>
              <w:bottom w:val="single" w:sz="6" w:space="0" w:color="2E74B5"/>
            </w:tcBorders>
            <w:shd w:val="clear" w:color="auto" w:fill="2E74B5"/>
            <w:tcMar>
              <w:top w:w="75" w:type="dxa"/>
              <w:left w:w="75" w:type="dxa"/>
              <w:bottom w:w="75" w:type="dxa"/>
              <w:right w:w="75" w:type="dxa"/>
            </w:tcMar>
            <w:hideMark/>
          </w:tcPr>
          <w:p w14:paraId="36BD40D5" w14:textId="77777777" w:rsidR="00D26AF9" w:rsidRDefault="00D26AF9" w:rsidP="00EC24AC">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nflict of interests:</w:t>
            </w:r>
          </w:p>
        </w:tc>
        <w:tc>
          <w:tcPr>
            <w:tcW w:w="12678" w:type="dxa"/>
            <w:tcBorders>
              <w:bottom w:val="single" w:sz="6" w:space="0" w:color="2E74B5"/>
              <w:right w:val="single" w:sz="6" w:space="0" w:color="2E74B5"/>
            </w:tcBorders>
            <w:tcMar>
              <w:top w:w="75" w:type="dxa"/>
              <w:left w:w="75" w:type="dxa"/>
              <w:bottom w:w="75" w:type="dxa"/>
              <w:right w:w="75" w:type="dxa"/>
            </w:tcMar>
            <w:hideMark/>
          </w:tcPr>
          <w:p w14:paraId="156D0A3E" w14:textId="77777777" w:rsidR="00D26AF9" w:rsidRDefault="00D26AF9" w:rsidP="00EC24AC">
            <w:pPr>
              <w:spacing w:line="200" w:lineRule="atLeast"/>
              <w:rPr>
                <w:rFonts w:ascii="Calibri" w:eastAsia="Times New Roman" w:hAnsi="Calibri" w:cs="Calibri"/>
                <w:sz w:val="16"/>
                <w:szCs w:val="16"/>
              </w:rPr>
            </w:pPr>
            <w:r>
              <w:rPr>
                <w:rFonts w:ascii="Calibri" w:eastAsia="Times New Roman" w:hAnsi="Calibri" w:cs="Calibri"/>
                <w:sz w:val="16"/>
                <w:szCs w:val="16"/>
              </w:rPr>
              <w:t xml:space="preserve">Authors Ramaswamy and </w:t>
            </w:r>
            <w:proofErr w:type="spellStart"/>
            <w:r>
              <w:rPr>
                <w:rFonts w:ascii="Calibri" w:eastAsia="Times New Roman" w:hAnsi="Calibri" w:cs="Calibri"/>
                <w:sz w:val="16"/>
                <w:szCs w:val="16"/>
              </w:rPr>
              <w:t>Trevisanuto</w:t>
            </w:r>
            <w:proofErr w:type="spellEnd"/>
            <w:r>
              <w:rPr>
                <w:rFonts w:ascii="Calibri" w:eastAsia="Times New Roman" w:hAnsi="Calibri" w:cs="Calibri"/>
                <w:sz w:val="16"/>
                <w:szCs w:val="16"/>
              </w:rPr>
              <w:t xml:space="preserve"> were co-authors of a previous network </w:t>
            </w:r>
            <w:proofErr w:type="spellStart"/>
            <w:r>
              <w:rPr>
                <w:rFonts w:ascii="Calibri" w:eastAsia="Times New Roman" w:hAnsi="Calibri" w:cs="Calibri"/>
                <w:sz w:val="16"/>
                <w:szCs w:val="16"/>
              </w:rPr>
              <w:t>metaanalysis</w:t>
            </w:r>
            <w:proofErr w:type="spellEnd"/>
            <w:r>
              <w:rPr>
                <w:rFonts w:ascii="Calibri" w:eastAsia="Times New Roman" w:hAnsi="Calibri" w:cs="Calibri"/>
                <w:sz w:val="16"/>
                <w:szCs w:val="16"/>
              </w:rPr>
              <w:t xml:space="preserve"> of delivery room interventions for hypothermia in neonates. </w:t>
            </w:r>
            <w:r>
              <w:rPr>
                <w:rFonts w:ascii="Calibri" w:eastAsia="Times New Roman" w:hAnsi="Calibri" w:cs="Calibri"/>
                <w:sz w:val="16"/>
                <w:szCs w:val="16"/>
              </w:rPr>
              <w:fldChar w:fldCharType="begin">
                <w:fldData xml:space="preserve">PEVuZE5vdGU+PENpdGU+PEF1dGhvcj5BYmlyYW1hbGF0aGE8L0F1dGhvcj48WWVhcj4yMDIxPC9Z
ZWFyPjxSZWNOdW0+NDY8L1JlY051bT48RGlzcGxheVRleHQ+e0FiaXJhbWFsYXRoYSAyMDIxIGUy
MTA3NzV9PC9EaXNwbGF5VGV4dD48cmVjb3JkPjxyZWMtbnVtYmVyPjQ2PC9yZWMtbnVtYmVyPjxm
b3JlaWduLWtleXM+PGtleSBhcHA9IkVOIiBkYi1pZD0iejVhdjAyYWRyZTkyeDRlZWVmcHB6cHJk
dHY5MHhkZmR4enJhIiB0aW1lc3RhbXA9IjE2NjM2NTU3MTIiPjQ2PC9rZXk+PC9mb3JlaWduLWtl
eXM+PHJlZi10eXBlIG5hbWU9IkpvdXJuYWwgQXJ0aWNsZSI+MTc8L3JlZi10eXBlPjxjb250cmli
dXRvcnM+PGF1dGhvcnM+PGF1dGhvcj5BYmlyYW1hbGF0aGEsIFQuPC9hdXRob3I+PGF1dGhvcj5S
YW1hc3dhbXksIFYuIFYuPC9hdXRob3I+PGF1dGhvcj5CYW5keW9wYWRoeWF5LCBULjwvYXV0aG9y
PjxhdXRob3I+UHVsbGF0dGF5aWwsIEEuIEsuPC9hdXRob3I+PGF1dGhvcj5UaGFuaWdhaW5hdGhh
biwgUy48L2F1dGhvcj48YXV0aG9yPlRyZXZpc2FudXRvLCBELjwvYXV0aG9yPjxhdXRob3I+Um9l
aHIsIEMuIEMuPC9hdXRob3I+PC9hdXRob3JzPjwvY29udHJpYnV0b3JzPjxhdXRoLWFkZHJlc3M+
RGVwYXJ0bWVudCBvZiBOZW9uYXRvbG9neSwgU3JpIFJhbWFjaGFuZHJhIEluc3RpdHV0ZSBvZiBI
aWdoZXIgRWR1Y2F0aW9uIGFuZCBSZXNlYXJjaCwgQ2hlbm5haSwgSW5kaWEuJiN4RDtEZXBhcnRt
ZW50IG9mIE5lb25hdG9sb2d5LCBBbmt1cmEgSG9zcGl0YWwgZm9yIFdvbWVuIGFuZCBDaGlsZHJl
biwgSHlkZXJhYmFkLCBJbmRpYS4mI3hEO0RlcGFydG1lbnQgb2YgTmVvbmF0b2xvZ3ksIERyIFJh
bSBNYW5vaGFyIExvaGlhIEhvc3BpdGFsIGFuZCBQb3N0IEdyYWR1YXRlIEluc3RpdHV0ZSBvZiBN
ZWRpY2FsIEVkdWNhdGlvbiBhbmQgUmVzZWFyY2gsIE5ldyBEZWxoaSwgSW5kaWEuJiN4RDtEaXZp
c2lvbiBvZiBDbGluaWNhbCBMaWJyYXJ5LCBTaWRyYSBIb3NwaXRhbCwgRG9oYSwgUWF0YXIuJiN4
RDtEZXBhcnRtZW50IG9mIE5lb25hdG9sb2d5LCBBbGwgSW5kaWEgSW5zdGl0dXRlIG9mIE1lZGlj
YWwgU2NpZW5jZXMsIEpvZGhwdXIsIEluZGlhLiYjeEQ7RGVwYXJ0bWVudCBvZiBQZWRpYXRyaWNz
LCBNZWRpY2FsIFNjaG9vbCwgVW5pdmVyc2l0eSBvZiBQYWR1YSwgQXppZW5kYSBPc3BlZGFsaWVy
YSBQYWRvdmEsIFBhZHVhLCBJdGFseS4mI3hEO05hdGlvbmFsIFBlcmluYXRhbCBFcGlkZW1pb2xv
Z3kgVW5pdCwgTnVmZmllbGQgRGVwYXJ0bWVudCBvZiBQb3B1bGF0aW9uIEhlYWx0aCwgTWVkaWNh
bCBTY2llbmNlcyBEaXZpc2lvbiwgVW5pdmVyc2l0eSBvZiBPeGZvcmQsIE94Zm9yZCwgVW5pdGVk
IEtpbmdkb20uPC9hdXRoLWFkZHJlc3M+PHRpdGxlcz48dGl0bGU+RGVsaXZlcnkgUm9vbSBJbnRl
cnZlbnRpb25zIGZvciBIeXBvdGhlcm1pYSBpbiBQcmV0ZXJtIE5lb25hdGVzOiBBIFN5c3RlbWF0
aWMgUmV2aWV3IGFuZCBOZXR3b3JrIE1ldGEtYW5hbHlzaXM8L3RpdGxlPjxzZWNvbmRhcnktdGl0
bGU+SkFNQSBQZWRpYXRyPC9zZWNvbmRhcnktdGl0bGU+PC90aXRsZXM+PHBhZ2VzPmUyMTA3NzU8
L3BhZ2VzPjx2b2x1bWU+MTc1PC92b2x1bWU+PG51bWJlcj45PC9udW1iZXI+PGVkaXRpb24+MjAy
MTA5MDc8L2VkaXRpb24+PGtleXdvcmRzPjxrZXl3b3JkPkJvZHkgVGVtcGVyYXR1cmUgUmVndWxh
dGlvbi9waHlzaW9sb2d5PC9rZXl3b3JkPjxrZXl3b3JkPkRlbGl2ZXJ5IFJvb21zLypzdGFuZGFy
ZHM8L2tleXdvcmQ+PGtleXdvcmQ+R2VzdGF0aW9uYWwgQWdlPC9rZXl3b3JkPjxrZXl3b3JkPkh1
bWFuczwva2V5d29yZD48a2V5d29yZD5IeXBvdGhlcm1pYS9jb21wbGljYXRpb25zLypldGlvbG9n
eTwva2V5d29yZD48a2V5d29yZD5JbmZhbnQsIE5ld2Jvcm48L2tleXdvcmQ+PGtleXdvcmQ+TmV0
d29yayBNZXRhLUFuYWx5c2lzPC9rZXl3b3JkPjwva2V5d29yZHM+PGRhdGVzPjx5ZWFyPjIwMjE8
L3llYXI+PHB1Yi1kYXRlcz48ZGF0ZT5TZXAgMTwvZGF0ZT48L3B1Yi1kYXRlcz48L2RhdGVzPjxp
c2JuPjIxNjgtNjIxMSAoRWxlY3Ryb25pYykmI3hEOzIxNjgtNjIwMyAoTGlua2luZyk8L2lzYm4+
PGFjY2Vzc2lvbi1udW0+MzQwMjg1MTM8L2FjY2Vzc2lvbi1udW0+PGxhYmVsPmUyMTA3NzU8L2xh
YmVsPjx1cmxzPjxyZWxhdGVkLXVybHM+PHVybD5odHRwczovL3d3dy5uY2JpLm5sbS5uaWguZ292
L3B1Ym1lZC8zNDAyODUxMzwvdXJsPjx1cmw+aHR0cHM6Ly9qYW1hbmV0d29yay5jb20vam91cm5h
bHMvamFtYXBlZGlhdHJpY3MvYXJ0aWNsZXBkZi8yNzgwMjQzL2phbWFwZWRpYXRyaWNzX2FiaXJh
bWFsYXRoYV8yMDIxX29pXzIxMDAyNF8xNjMwMDg4NzM3LjY1NDg1LnBkZjwvdXJsPjwvcmVsYXRl
ZC11cmxzPjwvdXJscz48Y3VzdG9tMj5QTUM4MTQ1MTU0PC9jdXN0b20yPjxlbGVjdHJvbmljLXJl
c291cmNlLW51bT4xMC4xMDAxL2phbWFwZWRpYXRyaWNzLjIwMjEuMDc3NTwvZWxlY3Ryb25pYy1y
ZXNvdXJjZS1udW0+PHJlbW90ZS1kYXRhYmFzZS1uYW1lPk1lZGxpbmU8L3JlbW90ZS1kYXRhYmFz
ZS1uYW1lPjxyZW1vdGUtZGF0YWJhc2UtcHJvdmlkZXI+TkxNPC9yZW1vdGUtZGF0YWJhc2UtcHJv
dmlkZXI+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BYmlyYW1hbGF0aGE8L0F1dGhvcj48WWVhcj4yMDIxPC9Z
ZWFyPjxSZWNOdW0+NDY8L1JlY051bT48RGlzcGxheVRleHQ+e0FiaXJhbWFsYXRoYSAyMDIxIGUy
MTA3NzV9PC9EaXNwbGF5VGV4dD48cmVjb3JkPjxyZWMtbnVtYmVyPjQ2PC9yZWMtbnVtYmVyPjxm
b3JlaWduLWtleXM+PGtleSBhcHA9IkVOIiBkYi1pZD0iejVhdjAyYWRyZTkyeDRlZWVmcHB6cHJk
dHY5MHhkZmR4enJhIiB0aW1lc3RhbXA9IjE2NjM2NTU3MTIiPjQ2PC9rZXk+PC9mb3JlaWduLWtl
eXM+PHJlZi10eXBlIG5hbWU9IkpvdXJuYWwgQXJ0aWNsZSI+MTc8L3JlZi10eXBlPjxjb250cmli
dXRvcnM+PGF1dGhvcnM+PGF1dGhvcj5BYmlyYW1hbGF0aGEsIFQuPC9hdXRob3I+PGF1dGhvcj5S
YW1hc3dhbXksIFYuIFYuPC9hdXRob3I+PGF1dGhvcj5CYW5keW9wYWRoeWF5LCBULjwvYXV0aG9y
PjxhdXRob3I+UHVsbGF0dGF5aWwsIEEuIEsuPC9hdXRob3I+PGF1dGhvcj5UaGFuaWdhaW5hdGhh
biwgUy48L2F1dGhvcj48YXV0aG9yPlRyZXZpc2FudXRvLCBELjwvYXV0aG9yPjxhdXRob3I+Um9l
aHIsIEMuIEMuPC9hdXRob3I+PC9hdXRob3JzPjwvY29udHJpYnV0b3JzPjxhdXRoLWFkZHJlc3M+
RGVwYXJ0bWVudCBvZiBOZW9uYXRvbG9neSwgU3JpIFJhbWFjaGFuZHJhIEluc3RpdHV0ZSBvZiBI
aWdoZXIgRWR1Y2F0aW9uIGFuZCBSZXNlYXJjaCwgQ2hlbm5haSwgSW5kaWEuJiN4RDtEZXBhcnRt
ZW50IG9mIE5lb25hdG9sb2d5LCBBbmt1cmEgSG9zcGl0YWwgZm9yIFdvbWVuIGFuZCBDaGlsZHJl
biwgSHlkZXJhYmFkLCBJbmRpYS4mI3hEO0RlcGFydG1lbnQgb2YgTmVvbmF0b2xvZ3ksIERyIFJh
bSBNYW5vaGFyIExvaGlhIEhvc3BpdGFsIGFuZCBQb3N0IEdyYWR1YXRlIEluc3RpdHV0ZSBvZiBN
ZWRpY2FsIEVkdWNhdGlvbiBhbmQgUmVzZWFyY2gsIE5ldyBEZWxoaSwgSW5kaWEuJiN4RDtEaXZp
c2lvbiBvZiBDbGluaWNhbCBMaWJyYXJ5LCBTaWRyYSBIb3NwaXRhbCwgRG9oYSwgUWF0YXIuJiN4
RDtEZXBhcnRtZW50IG9mIE5lb25hdG9sb2d5LCBBbGwgSW5kaWEgSW5zdGl0dXRlIG9mIE1lZGlj
YWwgU2NpZW5jZXMsIEpvZGhwdXIsIEluZGlhLiYjeEQ7RGVwYXJ0bWVudCBvZiBQZWRpYXRyaWNz
LCBNZWRpY2FsIFNjaG9vbCwgVW5pdmVyc2l0eSBvZiBQYWR1YSwgQXppZW5kYSBPc3BlZGFsaWVy
YSBQYWRvdmEsIFBhZHVhLCBJdGFseS4mI3hEO05hdGlvbmFsIFBlcmluYXRhbCBFcGlkZW1pb2xv
Z3kgVW5pdCwgTnVmZmllbGQgRGVwYXJ0bWVudCBvZiBQb3B1bGF0aW9uIEhlYWx0aCwgTWVkaWNh
bCBTY2llbmNlcyBEaXZpc2lvbiwgVW5pdmVyc2l0eSBvZiBPeGZvcmQsIE94Zm9yZCwgVW5pdGVk
IEtpbmdkb20uPC9hdXRoLWFkZHJlc3M+PHRpdGxlcz48dGl0bGU+RGVsaXZlcnkgUm9vbSBJbnRl
cnZlbnRpb25zIGZvciBIeXBvdGhlcm1pYSBpbiBQcmV0ZXJtIE5lb25hdGVzOiBBIFN5c3RlbWF0
aWMgUmV2aWV3IGFuZCBOZXR3b3JrIE1ldGEtYW5hbHlzaXM8L3RpdGxlPjxzZWNvbmRhcnktdGl0
bGU+SkFNQSBQZWRpYXRyPC9zZWNvbmRhcnktdGl0bGU+PC90aXRsZXM+PHBhZ2VzPmUyMTA3NzU8
L3BhZ2VzPjx2b2x1bWU+MTc1PC92b2x1bWU+PG51bWJlcj45PC9udW1iZXI+PGVkaXRpb24+MjAy
MTA5MDc8L2VkaXRpb24+PGtleXdvcmRzPjxrZXl3b3JkPkJvZHkgVGVtcGVyYXR1cmUgUmVndWxh
dGlvbi9waHlzaW9sb2d5PC9rZXl3b3JkPjxrZXl3b3JkPkRlbGl2ZXJ5IFJvb21zLypzdGFuZGFy
ZHM8L2tleXdvcmQ+PGtleXdvcmQ+R2VzdGF0aW9uYWwgQWdlPC9rZXl3b3JkPjxrZXl3b3JkPkh1
bWFuczwva2V5d29yZD48a2V5d29yZD5IeXBvdGhlcm1pYS9jb21wbGljYXRpb25zLypldGlvbG9n
eTwva2V5d29yZD48a2V5d29yZD5JbmZhbnQsIE5ld2Jvcm48L2tleXdvcmQ+PGtleXdvcmQ+TmV0
d29yayBNZXRhLUFuYWx5c2lzPC9rZXl3b3JkPjwva2V5d29yZHM+PGRhdGVzPjx5ZWFyPjIwMjE8
L3llYXI+PHB1Yi1kYXRlcz48ZGF0ZT5TZXAgMTwvZGF0ZT48L3B1Yi1kYXRlcz48L2RhdGVzPjxp
c2JuPjIxNjgtNjIxMSAoRWxlY3Ryb25pYykmI3hEOzIxNjgtNjIwMyAoTGlua2luZyk8L2lzYm4+
PGFjY2Vzc2lvbi1udW0+MzQwMjg1MTM8L2FjY2Vzc2lvbi1udW0+PGxhYmVsPmUyMTA3NzU8L2xh
YmVsPjx1cmxzPjxyZWxhdGVkLXVybHM+PHVybD5odHRwczovL3d3dy5uY2JpLm5sbS5uaWguZ292
L3B1Ym1lZC8zNDAyODUxMzwvdXJsPjx1cmw+aHR0cHM6Ly9qYW1hbmV0d29yay5jb20vam91cm5h
bHMvamFtYXBlZGlhdHJpY3MvYXJ0aWNsZXBkZi8yNzgwMjQzL2phbWFwZWRpYXRyaWNzX2FiaXJh
bWFsYXRoYV8yMDIxX29pXzIxMDAyNF8xNjMwMDg4NzM3LjY1NDg1LnBkZjwvdXJsPjwvcmVsYXRl
ZC11cmxzPjwvdXJscz48Y3VzdG9tMj5QTUM4MTQ1MTU0PC9jdXN0b20yPjxlbGVjdHJvbmljLXJl
c291cmNlLW51bT4xMC4xMDAxL2phbWFwZWRpYXRyaWNzLjIwMjEuMDc3NTwvZWxlY3Ryb25pYy1y
ZXNvdXJjZS1udW0+PHJlbW90ZS1kYXRhYmFzZS1uYW1lPk1lZGxpbmU8L3JlbW90ZS1kYXRhYmFz
ZS1uYW1lPjxyZW1vdGUtZGF0YWJhc2UtcHJvdmlkZXI+TkxNPC9yZW1vdGUtZGF0YWJhc2UtcHJv
dmlkZXI+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Abiramalatha 2021 e210775}</w:t>
            </w:r>
            <w:r>
              <w:rPr>
                <w:rFonts w:ascii="Calibri" w:eastAsia="Times New Roman" w:hAnsi="Calibri" w:cs="Calibri"/>
                <w:sz w:val="16"/>
                <w:szCs w:val="16"/>
              </w:rPr>
              <w:fldChar w:fldCharType="end"/>
            </w:r>
            <w:r>
              <w:rPr>
                <w:rFonts w:ascii="Calibri" w:eastAsia="Times New Roman" w:hAnsi="Calibri" w:cs="Calibri"/>
                <w:sz w:val="16"/>
                <w:szCs w:val="16"/>
              </w:rPr>
              <w:t xml:space="preserve"> Author </w:t>
            </w:r>
            <w:proofErr w:type="spellStart"/>
            <w:r>
              <w:rPr>
                <w:rFonts w:ascii="Calibri" w:eastAsia="Times New Roman" w:hAnsi="Calibri" w:cs="Calibri"/>
                <w:sz w:val="16"/>
                <w:szCs w:val="16"/>
              </w:rPr>
              <w:t>Trevisanuto</w:t>
            </w:r>
            <w:proofErr w:type="spellEnd"/>
            <w:r>
              <w:rPr>
                <w:rFonts w:ascii="Calibri" w:eastAsia="Times New Roman" w:hAnsi="Calibri" w:cs="Calibri"/>
                <w:sz w:val="16"/>
                <w:szCs w:val="16"/>
              </w:rPr>
              <w:t xml:space="preserve"> was author of a study included in the systematic review, but was excluded from decisions about inclusion or risk of bias assessment for this study.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Trevisanuto 2010 914}</w:t>
            </w:r>
            <w:r>
              <w:rPr>
                <w:rFonts w:ascii="Calibri" w:eastAsia="Times New Roman" w:hAnsi="Calibri" w:cs="Calibri"/>
                <w:sz w:val="16"/>
                <w:szCs w:val="16"/>
              </w:rPr>
              <w:fldChar w:fldCharType="end"/>
            </w:r>
          </w:p>
        </w:tc>
      </w:tr>
    </w:tbl>
    <w:p w14:paraId="7E7DB483" w14:textId="77777777" w:rsidR="00D26AF9" w:rsidRDefault="00D26AF9" w:rsidP="00D26AF9">
      <w:pPr>
        <w:pStyle w:val="Heading1"/>
        <w:spacing w:after="20" w:afterAutospacing="0"/>
        <w:divId w:val="1208761365"/>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6784"/>
        <w:gridCol w:w="4400"/>
      </w:tblGrid>
      <w:tr w:rsidR="00D26AF9" w14:paraId="79F54C73"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7831348"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3A877737"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problem a priority?</w:t>
            </w:r>
          </w:p>
        </w:tc>
      </w:tr>
      <w:tr w:rsidR="00D26AF9" w14:paraId="140E51AC"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82BEF4"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E4751F"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6E2856"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1EE2D11E" w14:textId="77777777" w:rsidTr="00D26AF9">
        <w:trPr>
          <w:divId w:val="1208761365"/>
          <w:trHeight w:val="47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5FF294" w14:textId="77777777"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E9C8FE" w14:textId="77777777" w:rsidR="00D26AF9" w:rsidRDefault="00D26AF9" w:rsidP="00EC24AC">
            <w:pPr>
              <w:spacing w:after="240"/>
              <w:rPr>
                <w:rFonts w:ascii="Calibri" w:eastAsia="Times New Roman" w:hAnsi="Calibri" w:cs="Calibri"/>
                <w:sz w:val="16"/>
                <w:szCs w:val="16"/>
              </w:rPr>
            </w:pPr>
            <w:r>
              <w:rPr>
                <w:rFonts w:ascii="Calibri" w:eastAsia="Times New Roman" w:hAnsi="Calibri" w:cs="Calibri"/>
                <w:sz w:val="16"/>
                <w:szCs w:val="16"/>
              </w:rPr>
              <w:lastRenderedPageBreak/>
              <w:t>A systematic review conducted for ILCOR concluded that "F</w:t>
            </w:r>
            <w:r>
              <w:rPr>
                <w:rFonts w:ascii="Calibri" w:eastAsia="Times New Roman" w:hAnsi="Calibri" w:cs="Calibri"/>
                <w:i/>
                <w:iCs/>
                <w:sz w:val="16"/>
                <w:szCs w:val="16"/>
              </w:rPr>
              <w:t>or the critical outcome of mortality, there is evidence from 36 observational studies of increased risk of mortality associated with hypothermia at admission (low-quality evidence but upgraded to moderate-quality evidence due to effect size, dose-effect relationship, and single direction of evidence)</w:t>
            </w:r>
            <w:r>
              <w:rPr>
                <w:rFonts w:ascii="Calibri" w:eastAsia="Times New Roman" w:hAnsi="Calibri" w:cs="Calibri"/>
                <w:sz w:val="16"/>
                <w:szCs w:val="16"/>
              </w:rPr>
              <w:t>".</w:t>
            </w:r>
            <w:r>
              <w:t xml:space="preserve"> </w: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r>
              <w:rPr>
                <w:rFonts w:ascii="Calibri" w:eastAsia="Times New Roman" w:hAnsi="Calibri" w:cs="Calibri"/>
                <w:sz w:val="16"/>
                <w:szCs w:val="16"/>
              </w:rPr>
              <w:t xml:space="preserve"> The same systematic review concluded that "</w:t>
            </w:r>
            <w:r>
              <w:rPr>
                <w:rFonts w:ascii="Calibri" w:eastAsia="Times New Roman" w:hAnsi="Calibri" w:cs="Calibri"/>
                <w:i/>
                <w:iCs/>
                <w:sz w:val="16"/>
                <w:szCs w:val="16"/>
              </w:rPr>
              <w:t xml:space="preserve">There is evidence of a dose effect on mortality, suggesting an increased risk of </w:t>
            </w:r>
            <w:r>
              <w:rPr>
                <w:rFonts w:ascii="Calibri" w:eastAsia="Times New Roman" w:hAnsi="Calibri" w:cs="Calibri"/>
                <w:i/>
                <w:iCs/>
                <w:sz w:val="16"/>
                <w:szCs w:val="16"/>
              </w:rPr>
              <w:lastRenderedPageBreak/>
              <w:t>at least 28% for each 1° below 36.5°C body temperature at admission and dose-dependent effect size</w:t>
            </w:r>
            <w:r>
              <w:rPr>
                <w:rFonts w:ascii="Calibri" w:eastAsia="Times New Roman" w:hAnsi="Calibri" w:cs="Calibri"/>
                <w:sz w:val="16"/>
                <w:szCs w:val="16"/>
              </w:rPr>
              <w:t>").</w:t>
            </w:r>
          </w:p>
          <w:p w14:paraId="76D09F12" w14:textId="77777777" w:rsidR="00D26AF9" w:rsidRDefault="00D26AF9" w:rsidP="00EC24AC">
            <w:pPr>
              <w:spacing w:after="240"/>
              <w:rPr>
                <w:rFonts w:ascii="Calibri" w:eastAsia="Times New Roman" w:hAnsi="Calibri" w:cs="Calibri"/>
                <w:sz w:val="16"/>
                <w:szCs w:val="16"/>
              </w:rPr>
            </w:pPr>
            <w:r>
              <w:rPr>
                <w:rFonts w:ascii="Calibri" w:eastAsia="Times New Roman" w:hAnsi="Calibri" w:cs="Calibri"/>
                <w:sz w:val="16"/>
                <w:szCs w:val="16"/>
              </w:rPr>
              <w:t>In preterm infants it is common to measure body temperatures in the cold stress or hypothermic range. A systematic review estimated that hypothermia was common in infants born at hospitals (prevalence range, 32% to 85%) and homes (prevalence range, 11% to 92%), even in tropical environments. In a large cohort of 5697 infants &lt; 32 weeks’ gestation, 53.4% of the cohort had a body temperature at admission less than 36.5°C, and 12.9% below 35.5°C.</w:t>
            </w:r>
            <w:r>
              <w:t xml:space="preserve"> </w:t>
            </w:r>
            <w:r>
              <w:rPr>
                <w:rFonts w:ascii="Calibri" w:eastAsia="Times New Roman" w:hAnsi="Calibri" w:cs="Calibri"/>
                <w:sz w:val="16"/>
                <w:szCs w:val="16"/>
              </w:rPr>
              <w:fldChar w:fldCharType="begin">
                <w:fldData xml:space="preserve">PEVuZE5vdGU+PENpdGU+PEF1dGhvcj5XaWxzb248L0F1dGhvcj48WWVhcj4yMDE2PC9ZZWFyPjxS
ZWNOdW0+NDg8L1JlY051bT48RGlzcGxheVRleHQ+e1dpbHNvbiAyMDE2IDYxfTwvRGlzcGxheVRl
eHQ+PHJlY29yZD48cmVjLW51bWJlcj40ODwvcmVjLW51bWJlcj48Zm9yZWlnbi1rZXlzPjxrZXkg
YXBwPSJFTiIgZGItaWQ9Ino1YXYwMmFkcmU5Mng0ZWVlZnBwenByZHR2OTB4ZGZkeHpyYSIgdGlt
ZXN0YW1wPSIxNjYzNjU1OTY0Ij40ODwva2V5PjwvZm9yZWlnbi1rZXlzPjxyZWYtdHlwZSBuYW1l
PSJKb3VybmFsIEFydGljbGUiPjE3PC9yZWYtdHlwZT48Y29udHJpYnV0b3JzPjxhdXRob3JzPjxh
dXRob3I+V2lsc29uLCBFLjwvYXV0aG9yPjxhdXRob3I+TWFpZXIsIFIuIEYuPC9hdXRob3I+PGF1
dGhvcj5Ob3JtYW4sIE0uPC9hdXRob3I+PGF1dGhvcj5NaXNzZWx3aXR6LCBCLjwvYXV0aG9yPjxh
dXRob3I+SG93ZWxsLCBFLiBBLjwvYXV0aG9yPjxhdXRob3I+WmVpdGxpbiwgSi48L2F1dGhvcj48
YXV0aG9yPkJvbmFteSwgQS4gSy48L2F1dGhvcj48L2F1dGhvcnM+PC9jb250cmlidXRvcnM+PGF1
dGgtYWRkcmVzcz5EZXBhcnRtZW50IG9mIENsaW5pY2FsIFNjaWVuY2UsIEludGVydmVudGlvbiBh
bmQgVGVjaG5vbG9neSwgS2Fyb2xpbnNrYSBJbnN0aXR1dGV0LCBTdG9ja2hvbG0sIFN3ZWRlbjsg
RGVwYXJ0bWVudCBvZiBOZW9uYXRhbCBNZWRpY2luZSwgS2Fyb2xpbnNrYSBVbml2ZXJzaXR5IEhv
c3BpdGFsLCBTdG9ja2hvbG0sIFN3ZWRlbjsgRGVwYXJ0bWVudCBvZiBHeW5lY29sb2d5IGFuZCBP
YnN0ZXRyaWNzLCBEYW5kZXJ5ZCBVbml2ZXJzaXR5IEhvc3BpdGFsLCBTdG9ja2hvbG0sIFN3ZWRl
bi4gRWxlY3Ryb25pYyBhZGRyZXNzOiBlbWlsaWphLndpbHNvbkBraS5zZS4mI3hEO0NoaWxkcmVu
JmFwb3M7cyBIb3NwaXRhbCwgUGhpbGlwcHMgVW5pdmVyc2l0eSwgTWFyYnVyZywgR2VybWFueS4m
I3hEO0RlcGFydG1lbnQgb2YgQ2xpbmljYWwgU2NpZW5jZSwgSW50ZXJ2ZW50aW9uIGFuZCBUZWNo
bm9sb2d5LCBLYXJvbGluc2thIEluc3RpdHV0ZXQsIFN0b2NraG9sbSwgU3dlZGVuOyBEZXBhcnRt
ZW50IG9mIE5lb25hdGFsIE1lZGljaW5lLCBLYXJvbGluc2thIFVuaXZlcnNpdHkgSG9zcGl0YWws
IFN0b2NraG9sbSwgU3dlZGVuLiYjeEQ7SW5zdGl0dXRlIG9mIFF1YWxpdHkgQXNzdXJhbmNlIEhl
c3NlLCBFc2NoYm9ybiwgR2VybWFueS4mI3hEO0RlcGFydG1lbnQgb2YgUG9wdWxhdGlvbiBIZWFs
dGggU2NpZW5jZSAmYW1wOyBQb2xpY3ksIEljYWhuIFNjaG9vbCBvZiBNZWRpY2luZSBhdCBNb3Vu
dCBTaW5haSwgTmV3IFlvcmssIE5ZOyBEZXBhcnRtZW50IG9mIE9ic3RldHJpY3MsIEd5bmVjb2xv
Z3ksIGFuZCBSZXByb2R1Y3RpdmUgU2NpZW5jZSwgSWNhaG4gU2Nob29sIG9mIE1lZGljaW5lIGF0
IE1vdW50IFNpbmFpLCBOZXcgWW9yaywgTlk7IERlcGFydG1lbnQgb2YgUHN5Y2hpYXRyeSwgSWNh
aG4gU2Nob29sIG9mIE1lZGljaW5lIGF0IE1vdW50IFNpbmFpLCBOZXcgWW9yaywgTlkuJiN4RDtJ
bnNlcm0gVU1SIDExNTMsIE9ic3RldHJpY2FsLCBQZXJpbmF0YWwgYW5kIFBlZGlhdHJpYyBFcGlk
ZW1pb2xvZ3kgUmVzZWFyY2ggVGVhbSAoRXBvcMOpKSwgQ2VudGVyIGZvciBFcGlkZW1pb2xvZ3kg
YW5kIFN0YXRpc3RpY3MgU29yYm9ubmUgUGFyaXMgQ2l0w6ksIFBhcmlzLCBGcmFuY2U7IERIVSBS
aXNrcyBpbiBQcmVnbmFuY3ksIFBhcmlzIERlc2NhcnRlcyBVbml2ZXJzaXR5LCBQYXJpcywgRnJh
bmNlLiYjeEQ7RGVwYXJ0bWVudCBvZiBXb21lbiZhcG9zO3MgYW5kIENoaWxkcmVuJmFwb3M7cyBI
ZWFsdGggYW5kIENsaW5pY2FsIEVwaWRlbWlvbG9neSBVbml0LCBEZXBhcnRtZW50IG9mIE1lZGlj
aW5lIFNvbG5hLCBLYXJvbGluc2thIEluc3RpdHV0ZXQsIFN0b2NraG9sbSwgU3dlZGVuOyBTYWNo
cyZhcG9zOyBDaGlsZHJlbiBhbmQgWW91dGggSG9zcGl0YWwsIFN0b2NraG9sbSwgU3dlZGVuLjwv
YXV0aC1hZGRyZXNzPjx0aXRsZXM+PHRpdGxlPkFkbWlzc2lvbiBIeXBvdGhlcm1pYSBpbiBWZXJ5
IFByZXRlcm0gSW5mYW50cyBhbmQgTmVvbmF0YWwgTW9ydGFsaXR5IGFuZCBNb3JiaWRpdHk8L3Rp
dGxlPjxzZWNvbmRhcnktdGl0bGU+SiBQZWRpYXRyPC9zZWNvbmRhcnktdGl0bGU+PC90aXRsZXM+
PHBlcmlvZGljYWw+PGZ1bGwtdGl0bGU+SiBQZWRpYXRyPC9mdWxsLXRpdGxlPjwvcGVyaW9kaWNh
bD48cGFnZXM+NjEtNjcuZTQ8L3BhZ2VzPjx2b2x1bWU+MTc1PC92b2x1bWU+PGVkaXRpb24+MjAx
NjA1MTQ8L2VkaXRpb24+PGtleXdvcmRzPjxrZXl3b3JkPkJvZHkgVGVtcGVyYXR1cmU8L2tleXdv
cmQ+PGtleXdvcmQ+RXVyb3BlL2VwaWRlbWlvbG9neTwva2V5d29yZD48a2V5d29yZD5GZW1hbGU8
L2tleXdvcmQ+PGtleXdvcmQ+Rm9sbG93LVVwIFN0dWRpZXM8L2tleXdvcmQ+PGtleXdvcmQ+SG9z
cGl0YWwgTW9ydGFsaXR5PC9rZXl3b3JkPjxrZXl3b3JkPkh1bWFuczwva2V5d29yZD48a2V5d29y
ZD5IeXBvdGhlcm1pYS9lcGlkZW1pb2xvZ3kvKm1vcnRhbGl0eTwva2V5d29yZD48a2V5d29yZD5J
bmNpZGVuY2U8L2tleXdvcmQ+PGtleXdvcmQ+SW5mYW50LCBOZXdib3JuPC9rZXl3b3JkPjxrZXl3
b3JkPkluZmFudCwgUHJlbWF0dXJlPC9rZXl3b3JkPjxrZXl3b3JkPkluZmFudCwgUHJlbWF0dXJl
LCBEaXNlYXNlcy9lcGlkZW1pb2xvZ3kvKm1vcnRhbGl0eTwva2V5d29yZD48a2V5d29yZD5JbnRl
bnNpdmUgQ2FyZSBVbml0cywgTmVvbmF0YWw8L2tleXdvcmQ+PGtleXdvcmQ+TGluZWFyIE1vZGVs
czwva2V5d29yZD48a2V5d29yZD5NYWxlPC9rZXl3b3JkPjxrZXl3b3JkPlBhdGllbnQgQWRtaXNz
aW9uPC9rZXl3b3JkPjxrZXl3b3JkPlByb3NwZWN0aXZlIFN0dWRpZXM8L2tleXdvcmQ+PGtleXdv
cmQ+UmlzayBGYWN0b3JzPC9rZXl3b3JkPjxrZXl3b3JkPmVwaWRlbWlvbG9neTwva2V5d29yZD48
a2V5d29yZD5uZW9uYXRhbCBpbnRlbnNpdmUgY2FyZTwva2V5d29yZD48a2V5d29yZD52ZXJ5IHBy
ZXRlcm0gYmlydGg8L2tleXdvcmQ+PC9rZXl3b3Jkcz48ZGF0ZXM+PHllYXI+MjAxNjwveWVhcj48
cHViLWRhdGVzPjxkYXRlPkF1ZzwvZGF0ZT48L3B1Yi1kYXRlcz48L2RhdGVzPjxpc2JuPjAwMjIt
MzQ3NjwvaXNibj48YWNjZXNzaW9uLW51bT4yNzE4OTY4MDwvYWNjZXNzaW9uLW51bT48bGFiZWw+
NjE8L2xhYmVsPjx1cmxzPjxyZWxhdGVkLXVybHM+PHVybD5odHRwczovL3d3dy5qcGVkcy5jb20v
YXJ0aWNsZS9TMDAyMi0zNDc2KDE2KTMwMDY0LTYvZnVsbHRleHQ8L3VybD48L3JlbGF0ZWQtdXJs
cz48L3VybHM+PGVsZWN0cm9uaWMtcmVzb3VyY2UtbnVtPjEwLjEwMTYvai5qcGVkcy4yMDE2LjA0
LjAxNjwvZWxlY3Ryb25pYy1yZXNvdXJjZS1udW0+PHJlbW90ZS1kYXRhYmFzZS1wcm92aWRlcj5O
TE08L3JlbW90ZS1kYXRhYmFzZS1wcm92aWRlcj48bGFuZ3VhZ2U+ZW5nPC9sYW5ndWFnZT48L3Jl
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XaWxzb248L0F1dGhvcj48WWVhcj4yMDE2PC9ZZWFyPjxS
ZWNOdW0+NDg8L1JlY051bT48RGlzcGxheVRleHQ+e1dpbHNvbiAyMDE2IDYxfTwvRGlzcGxheVRl
eHQ+PHJlY29yZD48cmVjLW51bWJlcj40ODwvcmVjLW51bWJlcj48Zm9yZWlnbi1rZXlzPjxrZXkg
YXBwPSJFTiIgZGItaWQ9Ino1YXYwMmFkcmU5Mng0ZWVlZnBwenByZHR2OTB4ZGZkeHpyYSIgdGlt
ZXN0YW1wPSIxNjYzNjU1OTY0Ij40ODwva2V5PjwvZm9yZWlnbi1rZXlzPjxyZWYtdHlwZSBuYW1l
PSJKb3VybmFsIEFydGljbGUiPjE3PC9yZWYtdHlwZT48Y29udHJpYnV0b3JzPjxhdXRob3JzPjxh
dXRob3I+V2lsc29uLCBFLjwvYXV0aG9yPjxhdXRob3I+TWFpZXIsIFIuIEYuPC9hdXRob3I+PGF1
dGhvcj5Ob3JtYW4sIE0uPC9hdXRob3I+PGF1dGhvcj5NaXNzZWx3aXR6LCBCLjwvYXV0aG9yPjxh
dXRob3I+SG93ZWxsLCBFLiBBLjwvYXV0aG9yPjxhdXRob3I+WmVpdGxpbiwgSi48L2F1dGhvcj48
YXV0aG9yPkJvbmFteSwgQS4gSy48L2F1dGhvcj48L2F1dGhvcnM+PC9jb250cmlidXRvcnM+PGF1
dGgtYWRkcmVzcz5EZXBhcnRtZW50IG9mIENsaW5pY2FsIFNjaWVuY2UsIEludGVydmVudGlvbiBh
bmQgVGVjaG5vbG9neSwgS2Fyb2xpbnNrYSBJbnN0aXR1dGV0LCBTdG9ja2hvbG0sIFN3ZWRlbjsg
RGVwYXJ0bWVudCBvZiBOZW9uYXRhbCBNZWRpY2luZSwgS2Fyb2xpbnNrYSBVbml2ZXJzaXR5IEhv
c3BpdGFsLCBTdG9ja2hvbG0sIFN3ZWRlbjsgRGVwYXJ0bWVudCBvZiBHeW5lY29sb2d5IGFuZCBP
YnN0ZXRyaWNzLCBEYW5kZXJ5ZCBVbml2ZXJzaXR5IEhvc3BpdGFsLCBTdG9ja2hvbG0sIFN3ZWRl
bi4gRWxlY3Ryb25pYyBhZGRyZXNzOiBlbWlsaWphLndpbHNvbkBraS5zZS4mI3hEO0NoaWxkcmVu
JmFwb3M7cyBIb3NwaXRhbCwgUGhpbGlwcHMgVW5pdmVyc2l0eSwgTWFyYnVyZywgR2VybWFueS4m
I3hEO0RlcGFydG1lbnQgb2YgQ2xpbmljYWwgU2NpZW5jZSwgSW50ZXJ2ZW50aW9uIGFuZCBUZWNo
bm9sb2d5LCBLYXJvbGluc2thIEluc3RpdHV0ZXQsIFN0b2NraG9sbSwgU3dlZGVuOyBEZXBhcnRt
ZW50IG9mIE5lb25hdGFsIE1lZGljaW5lLCBLYXJvbGluc2thIFVuaXZlcnNpdHkgSG9zcGl0YWws
IFN0b2NraG9sbSwgU3dlZGVuLiYjeEQ7SW5zdGl0dXRlIG9mIFF1YWxpdHkgQXNzdXJhbmNlIEhl
c3NlLCBFc2NoYm9ybiwgR2VybWFueS4mI3hEO0RlcGFydG1lbnQgb2YgUG9wdWxhdGlvbiBIZWFs
dGggU2NpZW5jZSAmYW1wOyBQb2xpY3ksIEljYWhuIFNjaG9vbCBvZiBNZWRpY2luZSBhdCBNb3Vu
dCBTaW5haSwgTmV3IFlvcmssIE5ZOyBEZXBhcnRtZW50IG9mIE9ic3RldHJpY3MsIEd5bmVjb2xv
Z3ksIGFuZCBSZXByb2R1Y3RpdmUgU2NpZW5jZSwgSWNhaG4gU2Nob29sIG9mIE1lZGljaW5lIGF0
IE1vdW50IFNpbmFpLCBOZXcgWW9yaywgTlk7IERlcGFydG1lbnQgb2YgUHN5Y2hpYXRyeSwgSWNh
aG4gU2Nob29sIG9mIE1lZGljaW5lIGF0IE1vdW50IFNpbmFpLCBOZXcgWW9yaywgTlkuJiN4RDtJ
bnNlcm0gVU1SIDExNTMsIE9ic3RldHJpY2FsLCBQZXJpbmF0YWwgYW5kIFBlZGlhdHJpYyBFcGlk
ZW1pb2xvZ3kgUmVzZWFyY2ggVGVhbSAoRXBvcMOpKSwgQ2VudGVyIGZvciBFcGlkZW1pb2xvZ3kg
YW5kIFN0YXRpc3RpY3MgU29yYm9ubmUgUGFyaXMgQ2l0w6ksIFBhcmlzLCBGcmFuY2U7IERIVSBS
aXNrcyBpbiBQcmVnbmFuY3ksIFBhcmlzIERlc2NhcnRlcyBVbml2ZXJzaXR5LCBQYXJpcywgRnJh
bmNlLiYjeEQ7RGVwYXJ0bWVudCBvZiBXb21lbiZhcG9zO3MgYW5kIENoaWxkcmVuJmFwb3M7cyBI
ZWFsdGggYW5kIENsaW5pY2FsIEVwaWRlbWlvbG9neSBVbml0LCBEZXBhcnRtZW50IG9mIE1lZGlj
aW5lIFNvbG5hLCBLYXJvbGluc2thIEluc3RpdHV0ZXQsIFN0b2NraG9sbSwgU3dlZGVuOyBTYWNo
cyZhcG9zOyBDaGlsZHJlbiBhbmQgWW91dGggSG9zcGl0YWwsIFN0b2NraG9sbSwgU3dlZGVuLjwv
YXV0aC1hZGRyZXNzPjx0aXRsZXM+PHRpdGxlPkFkbWlzc2lvbiBIeXBvdGhlcm1pYSBpbiBWZXJ5
IFByZXRlcm0gSW5mYW50cyBhbmQgTmVvbmF0YWwgTW9ydGFsaXR5IGFuZCBNb3JiaWRpdHk8L3Rp
dGxlPjxzZWNvbmRhcnktdGl0bGU+SiBQZWRpYXRyPC9zZWNvbmRhcnktdGl0bGU+PC90aXRsZXM+
PHBlcmlvZGljYWw+PGZ1bGwtdGl0bGU+SiBQZWRpYXRyPC9mdWxsLXRpdGxlPjwvcGVyaW9kaWNh
bD48cGFnZXM+NjEtNjcuZTQ8L3BhZ2VzPjx2b2x1bWU+MTc1PC92b2x1bWU+PGVkaXRpb24+MjAx
NjA1MTQ8L2VkaXRpb24+PGtleXdvcmRzPjxrZXl3b3JkPkJvZHkgVGVtcGVyYXR1cmU8L2tleXdv
cmQ+PGtleXdvcmQ+RXVyb3BlL2VwaWRlbWlvbG9neTwva2V5d29yZD48a2V5d29yZD5GZW1hbGU8
L2tleXdvcmQ+PGtleXdvcmQ+Rm9sbG93LVVwIFN0dWRpZXM8L2tleXdvcmQ+PGtleXdvcmQ+SG9z
cGl0YWwgTW9ydGFsaXR5PC9rZXl3b3JkPjxrZXl3b3JkPkh1bWFuczwva2V5d29yZD48a2V5d29y
ZD5IeXBvdGhlcm1pYS9lcGlkZW1pb2xvZ3kvKm1vcnRhbGl0eTwva2V5d29yZD48a2V5d29yZD5J
bmNpZGVuY2U8L2tleXdvcmQ+PGtleXdvcmQ+SW5mYW50LCBOZXdib3JuPC9rZXl3b3JkPjxrZXl3
b3JkPkluZmFudCwgUHJlbWF0dXJlPC9rZXl3b3JkPjxrZXl3b3JkPkluZmFudCwgUHJlbWF0dXJl
LCBEaXNlYXNlcy9lcGlkZW1pb2xvZ3kvKm1vcnRhbGl0eTwva2V5d29yZD48a2V5d29yZD5JbnRl
bnNpdmUgQ2FyZSBVbml0cywgTmVvbmF0YWw8L2tleXdvcmQ+PGtleXdvcmQ+TGluZWFyIE1vZGVs
czwva2V5d29yZD48a2V5d29yZD5NYWxlPC9rZXl3b3JkPjxrZXl3b3JkPlBhdGllbnQgQWRtaXNz
aW9uPC9rZXl3b3JkPjxrZXl3b3JkPlByb3NwZWN0aXZlIFN0dWRpZXM8L2tleXdvcmQ+PGtleXdv
cmQ+UmlzayBGYWN0b3JzPC9rZXl3b3JkPjxrZXl3b3JkPmVwaWRlbWlvbG9neTwva2V5d29yZD48
a2V5d29yZD5uZW9uYXRhbCBpbnRlbnNpdmUgY2FyZTwva2V5d29yZD48a2V5d29yZD52ZXJ5IHBy
ZXRlcm0gYmlydGg8L2tleXdvcmQ+PC9rZXl3b3Jkcz48ZGF0ZXM+PHllYXI+MjAxNjwveWVhcj48
cHViLWRhdGVzPjxkYXRlPkF1ZzwvZGF0ZT48L3B1Yi1kYXRlcz48L2RhdGVzPjxpc2JuPjAwMjIt
MzQ3NjwvaXNibj48YWNjZXNzaW9uLW51bT4yNzE4OTY4MDwvYWNjZXNzaW9uLW51bT48bGFiZWw+
NjE8L2xhYmVsPjx1cmxzPjxyZWxhdGVkLXVybHM+PHVybD5odHRwczovL3d3dy5qcGVkcy5jb20v
YXJ0aWNsZS9TMDAyMi0zNDc2KDE2KTMwMDY0LTYvZnVsbHRleHQ8L3VybD48L3JlbGF0ZWQtdXJs
cz48L3VybHM+PGVsZWN0cm9uaWMtcmVzb3VyY2UtbnVtPjEwLjEwMTYvai5qcGVkcy4yMDE2LjA0
LjAxNjwvZWxlY3Ryb25pYy1yZXNvdXJjZS1udW0+PHJlbW90ZS1kYXRhYmFzZS1wcm92aWRlcj5O
TE08L3JlbW90ZS1kYXRhYmFzZS1wcm92aWRlcj48bGFuZ3VhZ2U+ZW5nPC9sYW5ndWFnZT48L3Jl
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Wilson 2016 61}</w:t>
            </w:r>
            <w:r>
              <w:rPr>
                <w:rFonts w:ascii="Calibri" w:eastAsia="Times New Roman" w:hAnsi="Calibri" w:cs="Calibri"/>
                <w:sz w:val="16"/>
                <w:szCs w:val="16"/>
              </w:rPr>
              <w:fldChar w:fldCharType="end"/>
            </w:r>
            <w:r>
              <w:rPr>
                <w:rFonts w:ascii="Calibri" w:eastAsia="Times New Roman" w:hAnsi="Calibri" w:cs="Calibri"/>
                <w:sz w:val="16"/>
                <w:szCs w:val="16"/>
              </w:rPr>
              <w:t xml:space="preserve"> After adjustment for pregnancy complications, singleton or multiple pregnancy, antenatal corticosteroids, mode of delivery, gestational age, infant size and sex, and Apgar score &lt;7 at 5 minutes, an admission temperature &lt;35.5°C was associated with increased mortality at postnatal ages 1-6 days, (risk ratio 2.41; 95% CI 1.45-4.00), and 7-28 days (risk ratio 1.79; 1.15-2.78) but not after 28 days of age. )</w:t>
            </w:r>
          </w:p>
          <w:p w14:paraId="3C737DD6"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A recent network meta-analysis examining benefit and safety of interventions to reduce mortality and morbidity from hypothermia reported that various interventions aimed at improving thermoregulation can improve body temperature at admission and are associated with a lower risk of mortality and major brain injury. </w:t>
            </w:r>
            <w:r>
              <w:rPr>
                <w:rFonts w:ascii="Calibri" w:eastAsia="Times New Roman" w:hAnsi="Calibri" w:cs="Calibri"/>
                <w:sz w:val="16"/>
                <w:szCs w:val="16"/>
              </w:rPr>
              <w:fldChar w:fldCharType="begin">
                <w:fldData xml:space="preserve">PEVuZE5vdGU+PENpdGU+PEF1dGhvcj5BYmlyYW1hbGF0aGE8L0F1dGhvcj48WWVhcj4yMDIxPC9Z
ZWFyPjxSZWNOdW0+NDY8L1JlY051bT48RGlzcGxheVRleHQ+e0FiaXJhbWFsYXRoYSAyMDIxIGUy
MTA3NzV9PC9EaXNwbGF5VGV4dD48cmVjb3JkPjxyZWMtbnVtYmVyPjQ2PC9yZWMtbnVtYmVyPjxm
b3JlaWduLWtleXM+PGtleSBhcHA9IkVOIiBkYi1pZD0iejVhdjAyYWRyZTkyeDRlZWVmcHB6cHJk
dHY5MHhkZmR4enJhIiB0aW1lc3RhbXA9IjE2NjM2NTU3MTIiPjQ2PC9rZXk+PC9mb3JlaWduLWtl
eXM+PHJlZi10eXBlIG5hbWU9IkpvdXJuYWwgQXJ0aWNsZSI+MTc8L3JlZi10eXBlPjxjb250cmli
dXRvcnM+PGF1dGhvcnM+PGF1dGhvcj5BYmlyYW1hbGF0aGEsIFQuPC9hdXRob3I+PGF1dGhvcj5S
YW1hc3dhbXksIFYuIFYuPC9hdXRob3I+PGF1dGhvcj5CYW5keW9wYWRoeWF5LCBULjwvYXV0aG9y
PjxhdXRob3I+UHVsbGF0dGF5aWwsIEEuIEsuPC9hdXRob3I+PGF1dGhvcj5UaGFuaWdhaW5hdGhh
biwgUy48L2F1dGhvcj48YXV0aG9yPlRyZXZpc2FudXRvLCBELjwvYXV0aG9yPjxhdXRob3I+Um9l
aHIsIEMuIEMuPC9hdXRob3I+PC9hdXRob3JzPjwvY29udHJpYnV0b3JzPjxhdXRoLWFkZHJlc3M+
RGVwYXJ0bWVudCBvZiBOZW9uYXRvbG9neSwgU3JpIFJhbWFjaGFuZHJhIEluc3RpdHV0ZSBvZiBI
aWdoZXIgRWR1Y2F0aW9uIGFuZCBSZXNlYXJjaCwgQ2hlbm5haSwgSW5kaWEuJiN4RDtEZXBhcnRt
ZW50IG9mIE5lb25hdG9sb2d5LCBBbmt1cmEgSG9zcGl0YWwgZm9yIFdvbWVuIGFuZCBDaGlsZHJl
biwgSHlkZXJhYmFkLCBJbmRpYS4mI3hEO0RlcGFydG1lbnQgb2YgTmVvbmF0b2xvZ3ksIERyIFJh
bSBNYW5vaGFyIExvaGlhIEhvc3BpdGFsIGFuZCBQb3N0IEdyYWR1YXRlIEluc3RpdHV0ZSBvZiBN
ZWRpY2FsIEVkdWNhdGlvbiBhbmQgUmVzZWFyY2gsIE5ldyBEZWxoaSwgSW5kaWEuJiN4RDtEaXZp
c2lvbiBvZiBDbGluaWNhbCBMaWJyYXJ5LCBTaWRyYSBIb3NwaXRhbCwgRG9oYSwgUWF0YXIuJiN4
RDtEZXBhcnRtZW50IG9mIE5lb25hdG9sb2d5LCBBbGwgSW5kaWEgSW5zdGl0dXRlIG9mIE1lZGlj
YWwgU2NpZW5jZXMsIEpvZGhwdXIsIEluZGlhLiYjeEQ7RGVwYXJ0bWVudCBvZiBQZWRpYXRyaWNz
LCBNZWRpY2FsIFNjaG9vbCwgVW5pdmVyc2l0eSBvZiBQYWR1YSwgQXppZW5kYSBPc3BlZGFsaWVy
YSBQYWRvdmEsIFBhZHVhLCBJdGFseS4mI3hEO05hdGlvbmFsIFBlcmluYXRhbCBFcGlkZW1pb2xv
Z3kgVW5pdCwgTnVmZmllbGQgRGVwYXJ0bWVudCBvZiBQb3B1bGF0aW9uIEhlYWx0aCwgTWVkaWNh
bCBTY2llbmNlcyBEaXZpc2lvbiwgVW5pdmVyc2l0eSBvZiBPeGZvcmQsIE94Zm9yZCwgVW5pdGVk
IEtpbmdkb20uPC9hdXRoLWFkZHJlc3M+PHRpdGxlcz48dGl0bGU+RGVsaXZlcnkgUm9vbSBJbnRl
cnZlbnRpb25zIGZvciBIeXBvdGhlcm1pYSBpbiBQcmV0ZXJtIE5lb25hdGVzOiBBIFN5c3RlbWF0
aWMgUmV2aWV3IGFuZCBOZXR3b3JrIE1ldGEtYW5hbHlzaXM8L3RpdGxlPjxzZWNvbmRhcnktdGl0
bGU+SkFNQSBQZWRpYXRyPC9zZWNvbmRhcnktdGl0bGU+PC90aXRsZXM+PHBhZ2VzPmUyMTA3NzU8
L3BhZ2VzPjx2b2x1bWU+MTc1PC92b2x1bWU+PG51bWJlcj45PC9udW1iZXI+PGVkaXRpb24+MjAy
MTA5MDc8L2VkaXRpb24+PGtleXdvcmRzPjxrZXl3b3JkPkJvZHkgVGVtcGVyYXR1cmUgUmVndWxh
dGlvbi9waHlzaW9sb2d5PC9rZXl3b3JkPjxrZXl3b3JkPkRlbGl2ZXJ5IFJvb21zLypzdGFuZGFy
ZHM8L2tleXdvcmQ+PGtleXdvcmQ+R2VzdGF0aW9uYWwgQWdlPC9rZXl3b3JkPjxrZXl3b3JkPkh1
bWFuczwva2V5d29yZD48a2V5d29yZD5IeXBvdGhlcm1pYS9jb21wbGljYXRpb25zLypldGlvbG9n
eTwva2V5d29yZD48a2V5d29yZD5JbmZhbnQsIE5ld2Jvcm48L2tleXdvcmQ+PGtleXdvcmQ+TmV0
d29yayBNZXRhLUFuYWx5c2lzPC9rZXl3b3JkPjwva2V5d29yZHM+PGRhdGVzPjx5ZWFyPjIwMjE8
L3llYXI+PHB1Yi1kYXRlcz48ZGF0ZT5TZXAgMTwvZGF0ZT48L3B1Yi1kYXRlcz48L2RhdGVzPjxp
c2JuPjIxNjgtNjIxMSAoRWxlY3Ryb25pYykmI3hEOzIxNjgtNjIwMyAoTGlua2luZyk8L2lzYm4+
PGFjY2Vzc2lvbi1udW0+MzQwMjg1MTM8L2FjY2Vzc2lvbi1udW0+PGxhYmVsPmUyMTA3NzU8L2xh
YmVsPjx1cmxzPjxyZWxhdGVkLXVybHM+PHVybD5odHRwczovL3d3dy5uY2JpLm5sbS5uaWguZ292
L3B1Ym1lZC8zNDAyODUxMzwvdXJsPjx1cmw+aHR0cHM6Ly9qYW1hbmV0d29yay5jb20vam91cm5h
bHMvamFtYXBlZGlhdHJpY3MvYXJ0aWNsZXBkZi8yNzgwMjQzL2phbWFwZWRpYXRyaWNzX2FiaXJh
bWFsYXRoYV8yMDIxX29pXzIxMDAyNF8xNjMwMDg4NzM3LjY1NDg1LnBkZjwvdXJsPjwvcmVsYXRl
ZC11cmxzPjwvdXJscz48Y3VzdG9tMj5QTUM4MTQ1MTU0PC9jdXN0b20yPjxlbGVjdHJvbmljLXJl
c291cmNlLW51bT4xMC4xMDAxL2phbWFwZWRpYXRyaWNzLjIwMjEuMDc3NTwvZWxlY3Ryb25pYy1y
ZXNvdXJjZS1udW0+PHJlbW90ZS1kYXRhYmFzZS1uYW1lPk1lZGxpbmU8L3JlbW90ZS1kYXRhYmFz
ZS1uYW1lPjxyZW1vdGUtZGF0YWJhc2UtcHJvdmlkZXI+TkxNPC9yZW1vdGUtZGF0YWJhc2UtcHJv
dmlkZXI+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BYmlyYW1hbGF0aGE8L0F1dGhvcj48WWVhcj4yMDIxPC9Z
ZWFyPjxSZWNOdW0+NDY8L1JlY051bT48RGlzcGxheVRleHQ+e0FiaXJhbWFsYXRoYSAyMDIxIGUy
MTA3NzV9PC9EaXNwbGF5VGV4dD48cmVjb3JkPjxyZWMtbnVtYmVyPjQ2PC9yZWMtbnVtYmVyPjxm
b3JlaWduLWtleXM+PGtleSBhcHA9IkVOIiBkYi1pZD0iejVhdjAyYWRyZTkyeDRlZWVmcHB6cHJk
dHY5MHhkZmR4enJhIiB0aW1lc3RhbXA9IjE2NjM2NTU3MTIiPjQ2PC9rZXk+PC9mb3JlaWduLWtl
eXM+PHJlZi10eXBlIG5hbWU9IkpvdXJuYWwgQXJ0aWNsZSI+MTc8L3JlZi10eXBlPjxjb250cmli
dXRvcnM+PGF1dGhvcnM+PGF1dGhvcj5BYmlyYW1hbGF0aGEsIFQuPC9hdXRob3I+PGF1dGhvcj5S
YW1hc3dhbXksIFYuIFYuPC9hdXRob3I+PGF1dGhvcj5CYW5keW9wYWRoeWF5LCBULjwvYXV0aG9y
PjxhdXRob3I+UHVsbGF0dGF5aWwsIEEuIEsuPC9hdXRob3I+PGF1dGhvcj5UaGFuaWdhaW5hdGhh
biwgUy48L2F1dGhvcj48YXV0aG9yPlRyZXZpc2FudXRvLCBELjwvYXV0aG9yPjxhdXRob3I+Um9l
aHIsIEMuIEMuPC9hdXRob3I+PC9hdXRob3JzPjwvY29udHJpYnV0b3JzPjxhdXRoLWFkZHJlc3M+
RGVwYXJ0bWVudCBvZiBOZW9uYXRvbG9neSwgU3JpIFJhbWFjaGFuZHJhIEluc3RpdHV0ZSBvZiBI
aWdoZXIgRWR1Y2F0aW9uIGFuZCBSZXNlYXJjaCwgQ2hlbm5haSwgSW5kaWEuJiN4RDtEZXBhcnRt
ZW50IG9mIE5lb25hdG9sb2d5LCBBbmt1cmEgSG9zcGl0YWwgZm9yIFdvbWVuIGFuZCBDaGlsZHJl
biwgSHlkZXJhYmFkLCBJbmRpYS4mI3hEO0RlcGFydG1lbnQgb2YgTmVvbmF0b2xvZ3ksIERyIFJh
bSBNYW5vaGFyIExvaGlhIEhvc3BpdGFsIGFuZCBQb3N0IEdyYWR1YXRlIEluc3RpdHV0ZSBvZiBN
ZWRpY2FsIEVkdWNhdGlvbiBhbmQgUmVzZWFyY2gsIE5ldyBEZWxoaSwgSW5kaWEuJiN4RDtEaXZp
c2lvbiBvZiBDbGluaWNhbCBMaWJyYXJ5LCBTaWRyYSBIb3NwaXRhbCwgRG9oYSwgUWF0YXIuJiN4
RDtEZXBhcnRtZW50IG9mIE5lb25hdG9sb2d5LCBBbGwgSW5kaWEgSW5zdGl0dXRlIG9mIE1lZGlj
YWwgU2NpZW5jZXMsIEpvZGhwdXIsIEluZGlhLiYjeEQ7RGVwYXJ0bWVudCBvZiBQZWRpYXRyaWNz
LCBNZWRpY2FsIFNjaG9vbCwgVW5pdmVyc2l0eSBvZiBQYWR1YSwgQXppZW5kYSBPc3BlZGFsaWVy
YSBQYWRvdmEsIFBhZHVhLCBJdGFseS4mI3hEO05hdGlvbmFsIFBlcmluYXRhbCBFcGlkZW1pb2xv
Z3kgVW5pdCwgTnVmZmllbGQgRGVwYXJ0bWVudCBvZiBQb3B1bGF0aW9uIEhlYWx0aCwgTWVkaWNh
bCBTY2llbmNlcyBEaXZpc2lvbiwgVW5pdmVyc2l0eSBvZiBPeGZvcmQsIE94Zm9yZCwgVW5pdGVk
IEtpbmdkb20uPC9hdXRoLWFkZHJlc3M+PHRpdGxlcz48dGl0bGU+RGVsaXZlcnkgUm9vbSBJbnRl
cnZlbnRpb25zIGZvciBIeXBvdGhlcm1pYSBpbiBQcmV0ZXJtIE5lb25hdGVzOiBBIFN5c3RlbWF0
aWMgUmV2aWV3IGFuZCBOZXR3b3JrIE1ldGEtYW5hbHlzaXM8L3RpdGxlPjxzZWNvbmRhcnktdGl0
bGU+SkFNQSBQZWRpYXRyPC9zZWNvbmRhcnktdGl0bGU+PC90aXRsZXM+PHBhZ2VzPmUyMTA3NzU8
L3BhZ2VzPjx2b2x1bWU+MTc1PC92b2x1bWU+PG51bWJlcj45PC9udW1iZXI+PGVkaXRpb24+MjAy
MTA5MDc8L2VkaXRpb24+PGtleXdvcmRzPjxrZXl3b3JkPkJvZHkgVGVtcGVyYXR1cmUgUmVndWxh
dGlvbi9waHlzaW9sb2d5PC9rZXl3b3JkPjxrZXl3b3JkPkRlbGl2ZXJ5IFJvb21zLypzdGFuZGFy
ZHM8L2tleXdvcmQ+PGtleXdvcmQ+R2VzdGF0aW9uYWwgQWdlPC9rZXl3b3JkPjxrZXl3b3JkPkh1
bWFuczwva2V5d29yZD48a2V5d29yZD5IeXBvdGhlcm1pYS9jb21wbGljYXRpb25zLypldGlvbG9n
eTwva2V5d29yZD48a2V5d29yZD5JbmZhbnQsIE5ld2Jvcm48L2tleXdvcmQ+PGtleXdvcmQ+TmV0
d29yayBNZXRhLUFuYWx5c2lzPC9rZXl3b3JkPjwva2V5d29yZHM+PGRhdGVzPjx5ZWFyPjIwMjE8
L3llYXI+PHB1Yi1kYXRlcz48ZGF0ZT5TZXAgMTwvZGF0ZT48L3B1Yi1kYXRlcz48L2RhdGVzPjxp
c2JuPjIxNjgtNjIxMSAoRWxlY3Ryb25pYykmI3hEOzIxNjgtNjIwMyAoTGlua2luZyk8L2lzYm4+
PGFjY2Vzc2lvbi1udW0+MzQwMjg1MTM8L2FjY2Vzc2lvbi1udW0+PGxhYmVsPmUyMTA3NzU8L2xh
YmVsPjx1cmxzPjxyZWxhdGVkLXVybHM+PHVybD5odHRwczovL3d3dy5uY2JpLm5sbS5uaWguZ292
L3B1Ym1lZC8zNDAyODUxMzwvdXJsPjx1cmw+aHR0cHM6Ly9qYW1hbmV0d29yay5jb20vam91cm5h
bHMvamFtYXBlZGlhdHJpY3MvYXJ0aWNsZXBkZi8yNzgwMjQzL2phbWFwZWRpYXRyaWNzX2FiaXJh
bWFsYXRoYV8yMDIxX29pXzIxMDAyNF8xNjMwMDg4NzM3LjY1NDg1LnBkZjwvdXJsPjwvcmVsYXRl
ZC11cmxzPjwvdXJscz48Y3VzdG9tMj5QTUM4MTQ1MTU0PC9jdXN0b20yPjxlbGVjdHJvbmljLXJl
c291cmNlLW51bT4xMC4xMDAxL2phbWFwZWRpYXRyaWNzLjIwMjEuMDc3NTwvZWxlY3Ryb25pYy1y
ZXNvdXJjZS1udW0+PHJlbW90ZS1kYXRhYmFzZS1uYW1lPk1lZGxpbmU8L3JlbW90ZS1kYXRhYmFz
ZS1uYW1lPjxyZW1vdGUtZGF0YWJhc2UtcHJvdmlkZXI+TkxNPC9yZW1vdGUtZGF0YWJhc2UtcHJv
dmlkZXI+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Abiramalatha 2021 e210775}</w:t>
            </w:r>
            <w:r>
              <w:rPr>
                <w:rFonts w:ascii="Calibri" w:eastAsia="Times New Roman" w:hAnsi="Calibri" w:cs="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AF3DCE"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lastRenderedPageBreak/>
              <w:br/>
            </w:r>
          </w:p>
        </w:tc>
      </w:tr>
      <w:tr w:rsidR="00D26AF9" w14:paraId="75A08F2A"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E7D3819"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24DE0CDF"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D26AF9" w14:paraId="01B59F60"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A13B64"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702BFD"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547FBF"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0444757C"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AFE950" w14:textId="77777777"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9667D4"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This systematic review found that for a </w:t>
            </w:r>
            <w:r>
              <w:rPr>
                <w:rFonts w:ascii="Calibri" w:eastAsia="Times New Roman" w:hAnsi="Calibri" w:cs="Calibri"/>
                <w:b/>
                <w:bCs/>
                <w:sz w:val="16"/>
                <w:szCs w:val="16"/>
              </w:rPr>
              <w:t>plastic bag or wrap when compared to standard care</w:t>
            </w:r>
            <w:r>
              <w:rPr>
                <w:rFonts w:ascii="Calibri" w:eastAsia="Times New Roman" w:hAnsi="Calibri" w:cs="Calibri"/>
                <w:sz w:val="16"/>
                <w:szCs w:val="16"/>
              </w:rPr>
              <w:t xml:space="preserve"> for preterm infants (&lt;34 weeks' gestation): </w:t>
            </w:r>
          </w:p>
          <w:p w14:paraId="4719D841" w14:textId="77777777" w:rsidR="00D26AF9" w:rsidRDefault="00D26AF9"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the critical primary outcome of </w:t>
            </w:r>
            <w:r>
              <w:rPr>
                <w:rFonts w:ascii="Calibri" w:eastAsia="Times New Roman" w:hAnsi="Calibri" w:cs="Calibri"/>
                <w:b/>
                <w:bCs/>
                <w:sz w:val="16"/>
                <w:szCs w:val="16"/>
              </w:rPr>
              <w:t>survival to hospital discharge,</w:t>
            </w:r>
            <w:r>
              <w:rPr>
                <w:rFonts w:ascii="Calibri" w:eastAsia="Times New Roman" w:hAnsi="Calibri" w:cs="Calibri"/>
                <w:sz w:val="16"/>
                <w:szCs w:val="16"/>
              </w:rPr>
              <w:t xml:space="preserve"> there was</w:t>
            </w:r>
            <w:r>
              <w:rPr>
                <w:rFonts w:ascii="Calibri" w:eastAsia="Times New Roman" w:hAnsi="Calibri" w:cs="Calibri"/>
                <w:b/>
                <w:bCs/>
                <w:sz w:val="16"/>
                <w:szCs w:val="16"/>
              </w:rPr>
              <w:t xml:space="preserve"> probable clinical benefit</w:t>
            </w:r>
            <w:r>
              <w:rPr>
                <w:rFonts w:ascii="Calibri" w:eastAsia="Times New Roman" w:hAnsi="Calibri" w:cs="Calibri"/>
                <w:sz w:val="16"/>
                <w:szCs w:val="16"/>
              </w:rPr>
              <w:t xml:space="preserve"> (relative risk (RR) 1.05 95% CI 1.00 to 1.10), </w:t>
            </w:r>
            <w:r w:rsidRPr="00A93523">
              <w:rPr>
                <w:rFonts w:ascii="Calibri" w:eastAsia="Times New Roman" w:hAnsi="Calibri" w:cs="Calibri"/>
                <w:b/>
                <w:bCs/>
                <w:sz w:val="16"/>
                <w:szCs w:val="16"/>
              </w:rPr>
              <w:t>high certainty evidence</w:t>
            </w:r>
            <w:r>
              <w:rPr>
                <w:rFonts w:ascii="Calibri" w:eastAsia="Times New Roman" w:hAnsi="Calibri" w:cs="Calibri"/>
                <w:sz w:val="16"/>
                <w:szCs w:val="16"/>
              </w:rPr>
              <w:t xml:space="preserve"> from 11 RCTs enrolling 1419 infants.</w:t>
            </w:r>
            <w:r w:rsidRPr="002B3C63">
              <w:rPr>
                <w:rFonts w:ascii="Calibri" w:eastAsia="Times New Roman" w:hAnsi="Calibri" w:cs="Calibri"/>
                <w:sz w:val="16"/>
                <w:szCs w:val="16"/>
              </w:rPr>
              <w:t xml:space="preserve"> </w:t>
            </w:r>
            <w:r w:rsidRPr="002B3C63">
              <w:rPr>
                <w:rFonts w:ascii="Calibri" w:eastAsia="Times New Roman" w:hAnsi="Calibri" w:cs="Calibri"/>
                <w:sz w:val="16"/>
                <w:szCs w:val="16"/>
              </w:rPr>
              <w:fldChar w:fldCharType="begin">
                <w:fldData xml:space="preserve">PEVuZE5vdGU+PENpdGU+PEF1dGhvcj5BaG1lZDwvQXV0aG9yPjxZZWFyPjIwMTM8L1llYXI+PFJl
Y051bT4zMTwvUmVjTnVtPjxEaXNwbGF5VGV4dD57QWhtZWQgMjAxMyAxNjksIENoYW50YXJvaiAy
MDExIFMzMiwgRmFyaGFkaSAyMDEyIDE5LCBLbm9iZWwgMjAwNSAzMDQsIFJlaWxseSAyMDE1IDI2
MiwgUmVpbGx5IDIwMTkgMzcsIFNtaXRoIDIwMTMgMjM1LCBUcmV2aXNhbnV0byAyMDEwIDkxNCwg
Vm9ocmEgMTk5OSA1NDcsIFZvaHJhIDIwMDQgNzUwfTwvRGlzcGxheVRleHQ+PHJlY29yZD48cmVj
LW51bWJlcj4zMTwvcmVjLW51bWJlcj48Zm9yZWlnbi1rZXlzPjxrZXkgYXBwPSJFTiIgZGItaWQ9
Ino1YXYwMmFkcmU5Mng0ZWVlZnBwenByZHR2OTB4ZGZkeHpyYSIgdGltZXN0YW1wPSIxNjYwMjAx
NDMxIj4zMTwva2V5PjwvZm9yZWlnbi1rZXlzPjxyZWYtdHlwZSBuYW1lPSJKb3VybmFsIEFydGlj
bGUiPjE3PC9yZWYtdHlwZT48Y29udHJpYnV0b3JzPjxhdXRob3JzPjxhdXRob3I+QWhtZWQsIEJv
c2hyYSBULjwvYXV0aG9yPjxhdXRob3I+SHVzc2VpbiwgTWFnZHkgQS48L2F1dGhvcj48YXV0aG9y
Pk1vbmlyLCBIb2RhPC9hdXRob3I+PC9hdXRob3JzPjwvY29udHJpYnV0b3JzPjx0aXRsZXM+PHRp
dGxlPkVmZmVjdCBvZiBQbGFzdGljIEJhZyAoVmlueWwgQmFncykgb24gUHJldmVudGlvbiBvZiBI
eXBvdGhlcm1pYSBpbiBQcmV0ZXJtIEluZmFudHM8L3RpdGxlPjxzZWNvbmRhcnktdGl0bGU+TWVk
LiBKLiBDYWlybyBVbml2Ljwvc2Vjb25kYXJ5LXRpdGxlPjwvdGl0bGVzPjxwYWdlcz4xNjktMTcz
PC9wYWdlcz48dm9sdW1lPjgxPC92b2x1bWU+PG51bWJlcj4xPC9udW1iZXI+PGRhdGVzPjx5ZWFy
PjIwMTM8L3llYXI+PC9kYXRlcz48bGFiZWw+MTY5PC9sYWJlbD48dXJscz48L3VybHM+PC9yZWNv
cmQ+PC9DaXRlPjxDaXRlPjxBdXRob3I+Q2hhbnRhcm9qPC9BdXRob3I+PFllYXI+MjAxMTwvWWVh
cj48UmVjTnVtPjQwPC9SZWNOdW0+PHJlY29yZD48cmVjLW51bWJlcj40MDwvcmVjLW51bWJlcj48
Zm9yZWlnbi1rZXlzPjxrZXkgYXBwPSJFTiIgZGItaWQ9Ino1YXYwMmFkcmU5Mng0ZWVlZnBwenBy
ZHR2OTB4ZGZkeHpyYSIgdGltZXN0YW1wPSIxNjYwMjAyNTQyIj40MDwva2V5PjwvZm9yZWlnbi1r
ZXlzPjxyZWYtdHlwZSBuYW1lPSJKb3VybmFsIEFydGljbGUiPjE3PC9yZWYtdHlwZT48Y29udHJp
YnV0b3JzPjxhdXRob3JzPjxhdXRob3I+Q2hhbnRhcm9qLCBTLjwvYXV0aG9yPjxhdXRob3I+VGVj
aGFzYXRpZCwgVy48L2F1dGhvcj48L2F1dGhvcnM+PC9jb250cmlidXRvcnM+PHRpdGxlcz48dGl0
bGU+RWZmZWN0IG9mIHBvbHlldGh5bGVuZSBiYWcgdG8gcHJldmVudCBoZWF0IGxvc3MgaW4gcHJl
dGVybSBpbmZhbnRzIGF0IGJpcnRoOiBhIHJhbmRvbWl6ZWQgY29udHJvbGxlZCB0cmlhbDwvdGl0
bGU+PHNlY29uZGFyeS10aXRsZT5KIE1lZCBBc3NvYyBUaGFpPC9zZWNvbmRhcnktdGl0bGU+PC90
aXRsZXM+PHBlcmlvZGljYWw+PGZ1bGwtdGl0bGU+SiBNZWQgQXNzb2MgVGhhaTwvZnVsbC10aXRs
ZT48L3BlcmlvZGljYWw+PHBhZ2VzPlMzMi03PC9wYWdlcz48dm9sdW1lPjk0IDwvdm9sdW1lPjxu
dW0tdm9scz5TdXBwbCA3PC9udW0tdm9scz48ZGF0ZXM+PHllYXI+MjAxMTwveWVhcj48L2RhdGVz
PjxhY2Nlc3Npb24tbnVtPjIyNjE5OTA0PC9hY2Nlc3Npb24tbnVtPjxsYWJlbD5TMzI8L2xhYmVs
Pjx1cmxzPjwvdXJscz48L3JlY29yZD48L0NpdGU+PENpdGU+PEF1dGhvcj5GYXJoYWRpPC9BdXRo
b3I+PFllYXI+MjAxMjwvWWVhcj48UmVjTnVtPjQxPC9SZWNOdW0+PHJlY29yZD48cmVjLW51bWJl
cj40MTwvcmVjLW51bWJlcj48Zm9yZWlnbi1rZXlzPjxrZXkgYXBwPSJFTiIgZGItaWQ9Ino1YXYw
MmFkcmU5Mng0ZWVlZnBwenByZHR2OTB4ZGZkeHpyYSIgdGltZXN0YW1wPSIxNjYwMjAyNTYzIj40
MTwva2V5PjwvZm9yZWlnbi1rZXlzPjxyZWYtdHlwZSBuYW1lPSJKb3VybmFsIEFydGljbGUiPjE3
PC9yZWYtdHlwZT48Y29udHJpYnV0b3JzPjxhdXRob3JzPjxhdXRob3I+RmFyaGFkaSwgUi48L2F1
dGhvcj48YXV0aG9yPk5hZGVyaSwgTS48L2F1dGhvcj48YXV0aG9yPlJhaG1hbmksIFouPC9hdXRo
b3I+PGF1dGhvcj5HaGFmZmFyaSwgVi48L2F1dGhvcj48YXV0aG9yPktoYWxpbGlhbiwgQS48L2F1
dGhvcj48L2F1dGhvcnM+PC9jb250cmlidXRvcnM+PHRpdGxlcz48dGl0bGU+RWZmZWN0IG9mICZx
dW90O1pJUEtJRiZxdW90OyBwbGFzdGljIGJhZyBvbiBwcmV2ZW50aW9uIG9mIGh5cG90aGVybWlh
IGluIHByZXRlcm0gaW5mYW50czogQSByYW5kb21pemVkIGNvbnRyb2xsZWQgdHJpYWw8L3RpdGxl
PjxzZWNvbmRhcnktdGl0bGU+Sm91cm5hbCBvZiBNYXphbmRhcmFuIFVuaXZlcnNpdHkgb2YgTWVk
aWNhbCBTY2llbmNlczwvc2Vjb25kYXJ5LXRpdGxlPjwvdGl0bGVzPjxwZXJpb2RpY2FsPjxmdWxs
LXRpdGxlPkpvdXJuYWwgb2YgTWF6YW5kYXJhbiBVbml2ZXJzaXR5IG9mIE1lZGljYWwgU2NpZW5j
ZXM8L2Z1bGwtdGl0bGU+PC9wZXJpb2RpY2FsPjxwYWdlcz4xOS0yNjwvcGFnZXM+PHZvbHVtZT4y
Mjwvdm9sdW1lPjxudW1iZXI+OTM8L251bWJlcj48ZGF0ZXM+PHllYXI+MjAxMjwveWVhcj48L2Rh
dGVzPjxsYWJlbD4xOTwvbGFiZWw+PHVybHM+PHJlbGF0ZWQtdXJscz48dXJsPmh0dHBzOi8vd3d3
LmVtYmFzZS5jb20vc2VhcmNoL3Jlc3VsdHM/c3ViYWN0aW9uPXZpZXdyZWNvcmQmYW1wO2lkPUwz
NzM5NjE2MjQmYW1wO2Zyb209ZXhwb3J0PC91cmw+PC9yZWxhdGVkLXVybHM+PC91cmxzPjwvcmVj
b3JkPjwvQ2l0ZT48Q2l0ZT48QXV0aG9yPktub2JlbDwvQXV0aG9yPjxZZWFyPjIwMDU8L1llYXI+
PFJlY051bT4yNzwvUmVjTnVtPjxyZWNvcmQ+PHJlYy1udW1iZXI+Mjc8L3JlYy1udW1iZXI+PGZv
cmVpZ24ta2V5cz48a2V5IGFwcD0iRU4iIGRiLWlkPSJ6NWF2MDJhZHJlOTJ4NGVlZWZwcHpwcmR0
djkweGRmZHh6cmEiIHRpbWVzdGFtcD0iMTY2MDIwMTE0NSI+Mjc8L2tleT48L2ZvcmVpZ24ta2V5
cz48cmVmLXR5cGUgbmFtZT0iSm91cm5hbCBBcnRpY2xlIj4xNzwvcmVmLXR5cGU+PGNvbnRyaWJ1
dG9ycz48YXV0aG9ycz48YXV0aG9yPktub2JlbCwgUi4gQi48L2F1dGhvcj48YXV0aG9yPldpbW1l
ciwgSi4gRS4sIEpyLjwvYXV0aG9yPjxhdXRob3I+SG9sYmVydCwgRC48L2F1dGhvcj48L2F1dGhv
cnM+PC9jb250cmlidXRvcnM+PHRpdGxlcz48dGl0bGU+SGVhdCBsb3NzIHByZXZlbnRpb24gZm9y
IHByZXRlcm0gaW5mYW50cyBpbiB0aGUgZGVsaXZlcnkgcm9vbTwvdGl0bGU+PHNlY29uZGFyeS10
aXRsZT5KIFBlcmluYXRvbDwvc2Vjb25kYXJ5LXRpdGxlPjwvdGl0bGVzPjxwZXJpb2RpY2FsPjxm
dWxsLXRpdGxlPkogUGVyaW5hdG9sPC9mdWxsLXRpdGxlPjwvcGVyaW9kaWNhbD48cGFnZXM+MzA0
LTg8L3BhZ2VzPjx2b2x1bWU+MjU8L3ZvbHVtZT48bnVtYmVyPjU8L251bWJlcj48ZGF0ZXM+PHll
YXI+MjAwNTwveWVhcj48L2RhdGVzPjxhY2Nlc3Npb24tbnVtPjE1ODYxMTk2PC9hY2Nlc3Npb24t
bnVtPjxsYWJlbD4zMDQ8L2xhYmVsPjx1cmxzPjxyZWxhdGVkLXVybHM+PHVybD5odHRwczovL3d3
dy5uYXR1cmUuY29tL2FydGljbGVzLzcyMTEyODkucGRmPC91cmw+PC9yZWxhdGVkLXVybHM+PC91
cmxzPjxlbGVjdHJvbmljLXJlc291cmNlLW51bT4xMC4xMDM4L3NqLmpwLjcyMTEyODk8L2VsZWN0
cm9uaWMtcmVzb3VyY2UtbnVtPjwvcmVjb3JkPjwvQ2l0ZT48Q2l0ZT48QXV0aG9yPlJlaWxseTwv
QXV0aG9yPjxZZWFyPjIwMTU8L1llYXI+PFJlY051bT4yNTwvUmVjTnVtPjxyZWNvcmQ+PHJlYy1u
dW1iZXI+MjU8L3JlYy1udW1iZXI+PGZvcmVpZ24ta2V5cz48a2V5IGFwcD0iRU4iIGRiLWlkPSJ6
NWF2MDJhZHJlOTJ4NGVlZWZwcHpwcmR0djkweGRmZHh6cmEiIHRpbWVzdGFtcD0iMTY2MDIwMTEx
NCI+MjU8L2tleT48L2ZvcmVpZ24ta2V5cz48cmVmLXR5cGUgbmFtZT0iSm91cm5hbCBBcnRpY2xl
Ij4xNzwvcmVmLXR5cGU+PGNvbnRyaWJ1dG9ycz48YXV0aG9ycz48YXV0aG9yPlJlaWxseSwgTS4g
Qy48L2F1dGhvcj48YXV0aG9yPlZvaHJhLCBTLjwvYXV0aG9yPjxhdXRob3I+UmFjLCBWLiBFLjwv
YXV0aG9yPjxhdXRob3I+RHVubiwgTS48L2F1dGhvcj48YXV0aG9yPkZlcnJlbGxpLCBLLjwvYXV0
aG9yPjxhdXRob3I+S2lzcywgQS48L2F1dGhvcj48YXV0aG9yPlZpbmNlciwgTS48L2F1dGhvcj48
YXV0aG9yPldpbW1lciwgSi48L2F1dGhvcj48YXV0aG9yPlpheWFjaywgRC48L2F1dGhvcj48YXV0
aG9yPlNvbGwsIFIuIEYuPC9hdXRob3I+PC9hdXRob3JzPjwvY29udHJpYnV0b3JzPjx0aXRsZXM+
PHRpdGxlPlJhbmRvbWl6ZWQgdHJpYWwgb2Ygb2NjbHVzaXZlIHdyYXAgZm9yIGhlYXQgbG9zcyBw
cmV2ZW50aW9uIGluIHByZXRlcm0gaW5mYW50czwvdGl0bGU+PHNlY29uZGFyeS10aXRsZT5KIFBl
ZGlhdHI8L3NlY29uZGFyeS10aXRsZT48L3RpdGxlcz48cGVyaW9kaWNhbD48ZnVsbC10aXRsZT5K
IFBlZGlhdHI8L2Z1bGwtdGl0bGU+PC9wZXJpb2RpY2FsPjxwYWdlcz4yNjItOC5lMjwvcGFnZXM+
PHZvbHVtZT4xNjY8L3ZvbHVtZT48bnVtYmVyPjI8L251bWJlcj48ZGF0ZXM+PHllYXI+MjAxNTwv
eWVhcj48L2RhdGVzPjxhY2Nlc3Npb24tbnVtPjI1NDQ5MjI0PC9hY2Nlc3Npb24tbnVtPjxsYWJl
bD4yNjI8L2xhYmVsPjx1cmxzPjxyZWxhdGVkLXVybHM+PHVybD5odHRwczovL3d3dy5qcGVkcy5j
b20vYXJ0aWNsZS9TMDAyMi0zNDc2KDE0KTAwOTMzLTAvcGRmPC91cmw+PC9yZWxhdGVkLXVybHM+
PC91cmxzPjxlbGVjdHJvbmljLXJlc291cmNlLW51bT4xMC4xMDE2L2ouanBlZHMuMjAxNC4wOS4w
Njg8L2VsZWN0cm9uaWMtcmVzb3VyY2UtbnVtPjwvcmVjb3JkPjwvQ2l0ZT48Q2l0ZT48QXV0aG9y
PlJlaWxseTwvQXV0aG9yPjxZZWFyPjIwMTk8L1llYXI+PFJlY051bT4yNDwvUmVjTnVtPjxyZWNv
cmQ+PHJlYy1udW1iZXI+MjQ8L3JlYy1udW1iZXI+PGZvcmVpZ24ta2V5cz48a2V5IGFwcD0iRU4i
IGRiLWlkPSJ6NWF2MDJhZHJlOTJ4NGVlZWZwcHpwcmR0djkweGRmZHh6cmEiIHRpbWVzdGFtcD0i
MTY2MDIwMTEwNiI+MjQ8L2tleT48L2ZvcmVpZ24ta2V5cz48cmVmLXR5cGUgbmFtZT0iSm91cm5h
bCBBcnRpY2xlIj4xNzwvcmVmLXR5cGU+PGNvbnRyaWJ1dG9ycz48YXV0aG9ycz48YXV0aG9yPlJl
aWxseSwgTS4gQy48L2F1dGhvcj48YXV0aG9yPlZvaHJhLCBTLjwvYXV0aG9yPjxhdXRob3I+UmFj
LCBWLiBFLjwvYXV0aG9yPjxhdXRob3I+WmF5YWNrLCBELjwvYXV0aG9yPjxhdXRob3I+V2ltbWVy
LCBKLjwvYXV0aG9yPjxhdXRob3I+VmluY2VyLCBNLjwvYXV0aG9yPjxhdXRob3I+RmVycmVsbGks
IEsuPC9hdXRob3I+PGF1dGhvcj5LaXNzLCBBLjwvYXV0aG9yPjxhdXRob3I+U29sbCwgUi4gRi48
L2F1dGhvcj48YXV0aG9yPkR1bm4sIE0uPC9hdXRob3I+PC9hdXRob3JzPjwvY29udHJpYnV0b3Jz
Pjx0aXRsZXM+PHRpdGxlPlBhcmFsbGVsIEV4cGxvcmF0b3J5IFJDVCBvZiBQb2x5ZXRoeWxlbmUg
V3JhcCBmb3IgSGVhdCBMb3NzIFByZXZlbnRpb24gaW4gSW5mYW50cyBCb3JuIGF0IExlc3MgdGhh
biAyNCBXZWVrcyZhcG9zOyBHZXN0YXRpb248L3RpdGxlPjxzZWNvbmRhcnktdGl0bGU+TmVvbmF0
b2xvZ3k8L3NlY29uZGFyeS10aXRsZT48L3RpdGxlcz48cGVyaW9kaWNhbD48ZnVsbC10aXRsZT5O
ZW9uYXRvbG9neTwvZnVsbC10aXRsZT48L3BlcmlvZGljYWw+PHBhZ2VzPjM3LTQxPC9wYWdlcz48
dm9sdW1lPjExNjwvdm9sdW1lPjxudW1iZXI+MTwvbnVtYmVyPjxkYXRlcz48eWVhcj4yMDE5PC95
ZWFyPjwvZGF0ZXM+PGFjY2Vzc2lvbi1udW0+MzA4OTM2ODk8L2FjY2Vzc2lvbi1udW0+PGxhYmVs
PjM3PC9sYWJlbD48dXJscz48cmVsYXRlZC11cmxzPjx1cmw+aHR0cHM6Ly93d3cua2FyZ2VyLmNv
bS9BcnRpY2xlL1BkZi80OTcyNTM8L3VybD48dXJsPmh0dHBzOi8vd3d3Lmthcmdlci5jb20vQXJ0
aWNsZS9BYnN0cmFjdC80OTcyNTM8L3VybD48L3JlbGF0ZWQtdXJscz48L3VybHM+PGVsZWN0cm9u
aWMtcmVzb3VyY2UtbnVtPjEwLjExNTkvMDAwNDk3MjUzPC9lbGVjdHJvbmljLXJlc291cmNlLW51
bT48L3JlY29yZD48L0NpdGU+PENpdGU+PEF1dGhvcj5TbWl0aDwvQXV0aG9yPjxZZWFyPjIwMTM8
L1llYXI+PFJlY051bT4yOTwvUmVjTnVtPjxyZWNvcmQ+PHJlYy1udW1iZXI+Mjk8L3JlYy1udW1i
ZXI+PGZvcmVpZ24ta2V5cz48a2V5IGFwcD0iRU4iIGRiLWlkPSJ6NWF2MDJhZHJlOTJ4NGVlZWZw
cHpwcmR0djkweGRmZHh6cmEiIHRpbWVzdGFtcD0iMTY2MDIwMTE3MSI+Mjk8L2tleT48L2ZvcmVp
Z24ta2V5cz48cmVmLXR5cGUgbmFtZT0iSm91cm5hbCBBcnRpY2xlIj4xNzwvcmVmLXR5cGU+PGNv
bnRyaWJ1dG9ycz48YXV0aG9ycz48YXV0aG9yPlNtaXRoLCBKLjwvYXV0aG9yPjxhdXRob3I+VXNo
ZXIsIEsuPC9hdXRob3I+PGF1dGhvcj5BbGNvY2ssIEcuPC9hdXRob3I+PGF1dGhvcj5CdWV0dG5l
ciwgUC48L2F1dGhvcj48L2F1dGhvcnM+PC9jb250cmlidXRvcnM+PHRpdGxlcz48dGl0bGU+QXBw
bGljYXRpb24gb2YgcGxhc3RpYyB3cmFwIHRvIGltcHJvdmUgdGVtcGVyYXR1cmVzIGluIGluZmFu
dHMgYm9ybiBsZXNzIHRoYW4gMzAgd2Vla3MgZ2VzdGF0aW9uOiBhIHJhbmRvbWl6ZWQgY29udHJv
bGxlZCB0cmlhbDwvdGl0bGU+PHNlY29uZGFyeS10aXRsZT5OZW9uYXRhbCBOZXR3PC9zZWNvbmRh
cnktdGl0bGU+PC90aXRsZXM+PHBlcmlvZGljYWw+PGZ1bGwtdGl0bGU+TmVvbmF0YWwgTmV0dzwv
ZnVsbC10aXRsZT48L3BlcmlvZGljYWw+PHBhZ2VzPjIzNS00NTwvcGFnZXM+PHZvbHVtZT4zMjwv
dm9sdW1lPjxudW1iZXI+NDwvbnVtYmVyPjxkYXRlcz48eWVhcj4yMDEzPC95ZWFyPjwvZGF0ZXM+
PGFjY2Vzc2lvbi1udW0+MjM4MzU1NDM8L2FjY2Vzc2lvbi1udW0+PGxhYmVsPjIzNTwvbGFiZWw+
PHVybHM+PHJlbGF0ZWQtdXJscz48dXJsPmh0dHBzOi8vY29ubmVjdC5zcHJpbmdlcnB1Yi5jb20v
Y29udGVudC9zZ3Jubi8zMi80LzIzNTwvdXJsPjwvcmVsYXRlZC11cmxzPjwvdXJscz48ZWxlY3Ry
b25pYy1yZXNvdXJjZS1udW0+MTAuMTg5MS8wNzMwLTA4MzIuMzIuNC4yMzU8L2VsZWN0cm9uaWMt
cmVzb3VyY2UtbnVtPjwvcmVjb3JkPjwvQ2l0ZT48Q2l0ZT48QXV0aG9yPlRyZXZpc2FudXRvPC9B
dXRob3I+PFllYXI+MjAxMDwvWWVhcj48UmVjTnVtPjI4PC9SZWNOdW0+PHJlY29yZD48cmVjLW51
bWJlcj4yODwvcmVjLW51bWJlcj48Zm9yZWlnbi1rZXlzPjxrZXkgYXBwPSJFTiIgZGItaWQ9Ino1
YXYwMmFkcmU5Mng0ZWVlZnBwenByZHR2OTB4ZGZkeHpyYSIgdGltZXN0YW1wPSIxNjYwMjAxMTYy
Ij4yODwva2V5PjwvZm9yZWlnbi1rZXlzPjxyZWYtdHlwZSBuYW1lPSJKb3VybmFsIEFydGljbGUi
PjE3PC9yZWYtdHlwZT48Y29udHJpYnV0b3JzPjxhdXRob3JzPjxhdXRob3I+VHJldmlzYW51dG8s
IEQuPC9hdXRob3I+PGF1dGhvcj5Eb2dsaW9uaSwgTi48L2F1dGhvcj48YXV0aG9yPkNhdmFsbGlu
LCBGLjwvYXV0aG9yPjxhdXRob3I+UGFyb3R0bywgTS48L2F1dGhvcj48YXV0aG9yPk1pY2FnbGlv
LCBNLjwvYXV0aG9yPjxhdXRob3I+WmFuYXJkbywgVi48L2F1dGhvcj48L2F1dGhvcnM+PC9jb250
cmlidXRvcnM+PHRpdGxlcz48dGl0bGU+SGVhdCBsb3NzIHByZXZlbnRpb24gaW4gdmVyeSBwcmV0
ZXJtIGluZmFudHMgaW4gZGVsaXZlcnkgcm9vbXM6IGEgcHJvc3BlY3RpdmUsIHJhbmRvbWl6ZWQs
IGNvbnRyb2xsZWQgdHJpYWwgb2YgcG9seWV0aHlsZW5lIGNhcHM8L3RpdGxlPjxzZWNvbmRhcnkt
dGl0bGU+SiBQZWRpYXRyPC9zZWNvbmRhcnktdGl0bGU+PC90aXRsZXM+PHBlcmlvZGljYWw+PGZ1
bGwtdGl0bGU+SiBQZWRpYXRyPC9mdWxsLXRpdGxlPjwvcGVyaW9kaWNhbD48cGFnZXM+OTE0LTkx
Ny5lMTwvcGFnZXM+PHZvbHVtZT4xNTY8L3ZvbHVtZT48bnVtYmVyPjY8L251bWJlcj48ZGF0ZXM+
PHllYXI+MjAxMDwveWVhcj48L2RhdGVzPjxhY2Nlc3Npb24tbnVtPjIwMjI3NzI4PC9hY2Nlc3Np
b24tbnVtPjxsYWJlbD45MTQ8L2xhYmVsPjx1cmxzPjxyZWxhdGVkLXVybHM+PHVybD5odHRwczov
L3d3dy5qcGVkcy5jb20vYXJ0aWNsZS9TMDAyMi0zNDc2KDA5KTAxMjUwLTUvZnVsbHRleHQ8L3Vy
bD48L3JlbGF0ZWQtdXJscz48L3VybHM+PGVsZWN0cm9uaWMtcmVzb3VyY2UtbnVtPjEwLjEwMTYv
ai5qcGVkcy4yMDA5LjEyLjAyMTwvZWxlY3Ryb25pYy1yZXNvdXJjZS1udW0+PC9yZWNvcmQ+PC9D
aXRlPjxDaXRlPjxBdXRob3I+Vm9ocmE8L0F1dGhvcj48WWVhcj4xOTk5PC9ZZWFyPjxSZWNOdW0+
MzA8L1JlY051bT48cmVjb3JkPjxyZWMtbnVtYmVyPjMwPC9yZWMtbnVtYmVyPjxmb3JlaWduLWtl
eXM+PGtleSBhcHA9IkVOIiBkYi1pZD0iejVhdjAyYWRyZTkyeDRlZWVmcHB6cHJkdHY5MHhkZmR4
enJhIiB0aW1lc3RhbXA9IjE2NjAyMDExODIiPjMwPC9rZXk+PC9mb3JlaWduLWtleXM+PHJlZi10
eXBlIG5hbWU9IkpvdXJuYWwgQXJ0aWNsZSI+MTc8L3JlZi10eXBlPjxjb250cmlidXRvcnM+PGF1
dGhvcnM+PGF1dGhvcj5Wb2hyYSwgUy48L2F1dGhvcj48YXV0aG9yPkZyZW50LCBHLjwvYXV0aG9y
PjxhdXRob3I+Q2FtcGJlbGwsIFYuPC9hdXRob3I+PGF1dGhvcj5BYmJvdHQsIE0uPC9hdXRob3I+
PGF1dGhvcj5XaHl0ZSwgUi48L2F1dGhvcj48L2F1dGhvcnM+PC9jb250cmlidXRvcnM+PHRpdGxl
cz48dGl0bGU+RWZmZWN0IG9mIHBvbHlldGh5bGVuZSBvY2NsdXNpdmUgc2tpbiB3cmFwcGluZyBv
biBoZWF0IGxvc3MgaW4gdmVyeSBsb3cgYmlydGggd2VpZ2h0IGluZmFudHMgYXQgZGVsaXZlcnk6
IGEgcmFuZG9taXplZCB0cmlhbDwvdGl0bGU+PHNlY29uZGFyeS10aXRsZT5KIFBlZGlhdHI8L3Nl
Y29uZGFyeS10aXRsZT48L3RpdGxlcz48cGVyaW9kaWNhbD48ZnVsbC10aXRsZT5KIFBlZGlhdHI8
L2Z1bGwtdGl0bGU+PC9wZXJpb2RpY2FsPjxwYWdlcz41NDctNTE8L3BhZ2VzPjx2b2x1bWU+MTM0
PC92b2x1bWU+PG51bWJlcj41PC9udW1iZXI+PGRhdGVzPjx5ZWFyPjE5OTk8L3llYXI+PC9kYXRl
cz48YWNjZXNzaW9uLW51bT4xMDIyODI4NzwvYWNjZXNzaW9uLW51bT48bGFiZWw+NTQ3PC9sYWJl
bD48dXJscz48cmVsYXRlZC11cmxzPjx1cmw+aHR0cHM6Ly93d3cuanBlZHMuY29tL2FydGljbGUv
UzAwMjItMzQ3Nig5OSk3MDIzOC02L2Z1bGx0ZXh0PC91cmw+PC9yZWxhdGVkLXVybHM+PC91cmxz
PjxlbGVjdHJvbmljLXJlc291cmNlLW51bT4xMC4xMDE2L3MwMDIyLTM0NzYoOTkpNzAyMzgtNjwv
ZWxlY3Ryb25pYy1yZXNvdXJjZS1udW0+PC9yZWNvcmQ+PC9DaXRlPjxDaXRlPjxBdXRob3I+Vm9o
cmE8L0F1dGhvcj48WWVhcj4yMDA0PC9ZZWFyPjxSZWNOdW0+MjY8L1JlY051bT48cmVjb3JkPjxy
ZWMtbnVtYmVyPjI2PC9yZWMtbnVtYmVyPjxmb3JlaWduLWtleXM+PGtleSBhcHA9IkVOIiBkYi1p
ZD0iejVhdjAyYWRyZTkyeDRlZWVmcHB6cHJkdHY5MHhkZmR4enJhIiB0aW1lc3RhbXA9IjE2NjAy
MDExMzIiPjI2PC9rZXk+PC9mb3JlaWduLWtleXM+PHJlZi10eXBlIG5hbWU9IkpvdXJuYWwgQXJ0
aWNsZSI+MTc8L3JlZi10eXBlPjxjb250cmlidXRvcnM+PGF1dGhvcnM+PGF1dGhvcj5Wb2hyYSwg
Uy48L2F1dGhvcj48YXV0aG9yPlJvYmVydHMsIFIuIFMuPC9hdXRob3I+PGF1dGhvcj5aaGFuZywg
Qi48L2F1dGhvcj48YXV0aG9yPkphbmVzLCBNLjwvYXV0aG9yPjxhdXRob3I+U2NobWlkdCwgQi48
L2F1dGhvcj48L2F1dGhvcnM+PC9jb250cmlidXRvcnM+PHRpdGxlcz48dGl0bGU+SGVhdCBMb3Nz
IFByZXZlbnRpb24gKEhlTFApIGluIHRoZSBkZWxpdmVyeSByb29tOiBBIHJhbmRvbWl6ZWQgY29u
dHJvbGxlZCB0cmlhbCBvZiBwb2x5ZXRoeWxlbmUgb2NjbHVzaXZlIHNraW4gd3JhcHBpbmcgaW4g
dmVyeSBwcmV0ZXJtIGluZmFudHM8L3RpdGxlPjxzZWNvbmRhcnktdGl0bGU+SiBQZWRpYXRyPC9z
ZWNvbmRhcnktdGl0bGU+PC90aXRsZXM+PHBlcmlvZGljYWw+PGZ1bGwtdGl0bGU+SiBQZWRpYXRy
PC9mdWxsLXRpdGxlPjwvcGVyaW9kaWNhbD48cGFnZXM+NzUwLTM8L3BhZ2VzPjx2b2x1bWU+MTQ1
PC92b2x1bWU+PG51bWJlcj42PC9udW1iZXI+PGRhdGVzPjx5ZWFyPjIwMDQ8L3llYXI+PC9kYXRl
cz48YWNjZXNzaW9uLW51bT4xNTU4MDE5NTwvYWNjZXNzaW9uLW51bT48bGFiZWw+NzUwPC9sYWJl
bD48dXJscz48cmVsYXRlZC11cmxzPjx1cmw+aHR0cHM6Ly93d3cuanBlZHMuY29tL2FydGljbGUv
UzAwMjItMzQ3NigwNCkwMDY3Ni02L2Z1bGx0ZXh0PC91cmw+PC9yZWxhdGVkLXVybHM+PC91cmxz
PjxlbGVjdHJvbmljLXJlc291cmNlLW51bT4xMC4xMDE2L2ouanBlZHMuMjAwNC4wNy4wMzY8L2Vs
ZWN0cm9uaWMtcmVzb3VyY2UtbnVtPjwvcmVjb3JkPjwvQ2l0ZT48L0VuZE5vdGU+
</w:fldData>
              </w:fldChar>
            </w:r>
            <w:r w:rsidRPr="002B3C63">
              <w:rPr>
                <w:rFonts w:ascii="Calibri" w:eastAsia="Times New Roman" w:hAnsi="Calibri" w:cs="Calibri"/>
                <w:sz w:val="16"/>
                <w:szCs w:val="16"/>
              </w:rPr>
              <w:instrText xml:space="preserve"> ADDIN EN.CITE </w:instrText>
            </w:r>
            <w:r w:rsidRPr="002B3C63">
              <w:rPr>
                <w:rFonts w:ascii="Calibri" w:eastAsia="Times New Roman" w:hAnsi="Calibri" w:cs="Calibri"/>
                <w:sz w:val="16"/>
                <w:szCs w:val="16"/>
              </w:rPr>
              <w:fldChar w:fldCharType="begin">
                <w:fldData xml:space="preserve">PEVuZE5vdGU+PENpdGU+PEF1dGhvcj5BaG1lZDwvQXV0aG9yPjxZZWFyPjIwMTM8L1llYXI+PFJl
Y051bT4zMTwvUmVjTnVtPjxEaXNwbGF5VGV4dD57QWhtZWQgMjAxMyAxNjksIENoYW50YXJvaiAy
MDExIFMzMiwgRmFyaGFkaSAyMDEyIDE5LCBLbm9iZWwgMjAwNSAzMDQsIFJlaWxseSAyMDE1IDI2
MiwgUmVpbGx5IDIwMTkgMzcsIFNtaXRoIDIwMTMgMjM1LCBUcmV2aXNhbnV0byAyMDEwIDkxNCwg
Vm9ocmEgMTk5OSA1NDcsIFZvaHJhIDIwMDQgNzUwfTwvRGlzcGxheVRleHQ+PHJlY29yZD48cmVj
LW51bWJlcj4zMTwvcmVjLW51bWJlcj48Zm9yZWlnbi1rZXlzPjxrZXkgYXBwPSJFTiIgZGItaWQ9
Ino1YXYwMmFkcmU5Mng0ZWVlZnBwenByZHR2OTB4ZGZkeHpyYSIgdGltZXN0YW1wPSIxNjYwMjAx
NDMxIj4zMTwva2V5PjwvZm9yZWlnbi1rZXlzPjxyZWYtdHlwZSBuYW1lPSJKb3VybmFsIEFydGlj
bGUiPjE3PC9yZWYtdHlwZT48Y29udHJpYnV0b3JzPjxhdXRob3JzPjxhdXRob3I+QWhtZWQsIEJv
c2hyYSBULjwvYXV0aG9yPjxhdXRob3I+SHVzc2VpbiwgTWFnZHkgQS48L2F1dGhvcj48YXV0aG9y
Pk1vbmlyLCBIb2RhPC9hdXRob3I+PC9hdXRob3JzPjwvY29udHJpYnV0b3JzPjx0aXRsZXM+PHRp
dGxlPkVmZmVjdCBvZiBQbGFzdGljIEJhZyAoVmlueWwgQmFncykgb24gUHJldmVudGlvbiBvZiBI
eXBvdGhlcm1pYSBpbiBQcmV0ZXJtIEluZmFudHM8L3RpdGxlPjxzZWNvbmRhcnktdGl0bGU+TWVk
LiBKLiBDYWlybyBVbml2Ljwvc2Vjb25kYXJ5LXRpdGxlPjwvdGl0bGVzPjxwYWdlcz4xNjktMTcz
PC9wYWdlcz48dm9sdW1lPjgxPC92b2x1bWU+PG51bWJlcj4xPC9udW1iZXI+PGRhdGVzPjx5ZWFy
PjIwMTM8L3llYXI+PC9kYXRlcz48bGFiZWw+MTY5PC9sYWJlbD48dXJscz48L3VybHM+PC9yZWNv
cmQ+PC9DaXRlPjxDaXRlPjxBdXRob3I+Q2hhbnRhcm9qPC9BdXRob3I+PFllYXI+MjAxMTwvWWVh
cj48UmVjTnVtPjQwPC9SZWNOdW0+PHJlY29yZD48cmVjLW51bWJlcj40MDwvcmVjLW51bWJlcj48
Zm9yZWlnbi1rZXlzPjxrZXkgYXBwPSJFTiIgZGItaWQ9Ino1YXYwMmFkcmU5Mng0ZWVlZnBwenBy
ZHR2OTB4ZGZkeHpyYSIgdGltZXN0YW1wPSIxNjYwMjAyNTQyIj40MDwva2V5PjwvZm9yZWlnbi1r
ZXlzPjxyZWYtdHlwZSBuYW1lPSJKb3VybmFsIEFydGljbGUiPjE3PC9yZWYtdHlwZT48Y29udHJp
YnV0b3JzPjxhdXRob3JzPjxhdXRob3I+Q2hhbnRhcm9qLCBTLjwvYXV0aG9yPjxhdXRob3I+VGVj
aGFzYXRpZCwgVy48L2F1dGhvcj48L2F1dGhvcnM+PC9jb250cmlidXRvcnM+PHRpdGxlcz48dGl0
bGU+RWZmZWN0IG9mIHBvbHlldGh5bGVuZSBiYWcgdG8gcHJldmVudCBoZWF0IGxvc3MgaW4gcHJl
dGVybSBpbmZhbnRzIGF0IGJpcnRoOiBhIHJhbmRvbWl6ZWQgY29udHJvbGxlZCB0cmlhbDwvdGl0
bGU+PHNlY29uZGFyeS10aXRsZT5KIE1lZCBBc3NvYyBUaGFpPC9zZWNvbmRhcnktdGl0bGU+PC90
aXRsZXM+PHBlcmlvZGljYWw+PGZ1bGwtdGl0bGU+SiBNZWQgQXNzb2MgVGhhaTwvZnVsbC10aXRs
ZT48L3BlcmlvZGljYWw+PHBhZ2VzPlMzMi03PC9wYWdlcz48dm9sdW1lPjk0IDwvdm9sdW1lPjxu
dW0tdm9scz5TdXBwbCA3PC9udW0tdm9scz48ZGF0ZXM+PHllYXI+MjAxMTwveWVhcj48L2RhdGVz
PjxhY2Nlc3Npb24tbnVtPjIyNjE5OTA0PC9hY2Nlc3Npb24tbnVtPjxsYWJlbD5TMzI8L2xhYmVs
Pjx1cmxzPjwvdXJscz48L3JlY29yZD48L0NpdGU+PENpdGU+PEF1dGhvcj5GYXJoYWRpPC9BdXRo
b3I+PFllYXI+MjAxMjwvWWVhcj48UmVjTnVtPjQxPC9SZWNOdW0+PHJlY29yZD48cmVjLW51bWJl
cj40MTwvcmVjLW51bWJlcj48Zm9yZWlnbi1rZXlzPjxrZXkgYXBwPSJFTiIgZGItaWQ9Ino1YXYw
MmFkcmU5Mng0ZWVlZnBwenByZHR2OTB4ZGZkeHpyYSIgdGltZXN0YW1wPSIxNjYwMjAyNTYzIj40
MTwva2V5PjwvZm9yZWlnbi1rZXlzPjxyZWYtdHlwZSBuYW1lPSJKb3VybmFsIEFydGljbGUiPjE3
PC9yZWYtdHlwZT48Y29udHJpYnV0b3JzPjxhdXRob3JzPjxhdXRob3I+RmFyaGFkaSwgUi48L2F1
dGhvcj48YXV0aG9yPk5hZGVyaSwgTS48L2F1dGhvcj48YXV0aG9yPlJhaG1hbmksIFouPC9hdXRo
b3I+PGF1dGhvcj5HaGFmZmFyaSwgVi48L2F1dGhvcj48YXV0aG9yPktoYWxpbGlhbiwgQS48L2F1
dGhvcj48L2F1dGhvcnM+PC9jb250cmlidXRvcnM+PHRpdGxlcz48dGl0bGU+RWZmZWN0IG9mICZx
dW90O1pJUEtJRiZxdW90OyBwbGFzdGljIGJhZyBvbiBwcmV2ZW50aW9uIG9mIGh5cG90aGVybWlh
IGluIHByZXRlcm0gaW5mYW50czogQSByYW5kb21pemVkIGNvbnRyb2xsZWQgdHJpYWw8L3RpdGxl
PjxzZWNvbmRhcnktdGl0bGU+Sm91cm5hbCBvZiBNYXphbmRhcmFuIFVuaXZlcnNpdHkgb2YgTWVk
aWNhbCBTY2llbmNlczwvc2Vjb25kYXJ5LXRpdGxlPjwvdGl0bGVzPjxwZXJpb2RpY2FsPjxmdWxs
LXRpdGxlPkpvdXJuYWwgb2YgTWF6YW5kYXJhbiBVbml2ZXJzaXR5IG9mIE1lZGljYWwgU2NpZW5j
ZXM8L2Z1bGwtdGl0bGU+PC9wZXJpb2RpY2FsPjxwYWdlcz4xOS0yNjwvcGFnZXM+PHZvbHVtZT4y
Mjwvdm9sdW1lPjxudW1iZXI+OTM8L251bWJlcj48ZGF0ZXM+PHllYXI+MjAxMjwveWVhcj48L2Rh
dGVzPjxsYWJlbD4xOTwvbGFiZWw+PHVybHM+PHJlbGF0ZWQtdXJscz48dXJsPmh0dHBzOi8vd3d3
LmVtYmFzZS5jb20vc2VhcmNoL3Jlc3VsdHM/c3ViYWN0aW9uPXZpZXdyZWNvcmQmYW1wO2lkPUwz
NzM5NjE2MjQmYW1wO2Zyb209ZXhwb3J0PC91cmw+PC9yZWxhdGVkLXVybHM+PC91cmxzPjwvcmVj
b3JkPjwvQ2l0ZT48Q2l0ZT48QXV0aG9yPktub2JlbDwvQXV0aG9yPjxZZWFyPjIwMDU8L1llYXI+
PFJlY051bT4yNzwvUmVjTnVtPjxyZWNvcmQ+PHJlYy1udW1iZXI+Mjc8L3JlYy1udW1iZXI+PGZv
cmVpZ24ta2V5cz48a2V5IGFwcD0iRU4iIGRiLWlkPSJ6NWF2MDJhZHJlOTJ4NGVlZWZwcHpwcmR0
djkweGRmZHh6cmEiIHRpbWVzdGFtcD0iMTY2MDIwMTE0NSI+Mjc8L2tleT48L2ZvcmVpZ24ta2V5
cz48cmVmLXR5cGUgbmFtZT0iSm91cm5hbCBBcnRpY2xlIj4xNzwvcmVmLXR5cGU+PGNvbnRyaWJ1
dG9ycz48YXV0aG9ycz48YXV0aG9yPktub2JlbCwgUi4gQi48L2F1dGhvcj48YXV0aG9yPldpbW1l
ciwgSi4gRS4sIEpyLjwvYXV0aG9yPjxhdXRob3I+SG9sYmVydCwgRC48L2F1dGhvcj48L2F1dGhv
cnM+PC9jb250cmlidXRvcnM+PHRpdGxlcz48dGl0bGU+SGVhdCBsb3NzIHByZXZlbnRpb24gZm9y
IHByZXRlcm0gaW5mYW50cyBpbiB0aGUgZGVsaXZlcnkgcm9vbTwvdGl0bGU+PHNlY29uZGFyeS10
aXRsZT5KIFBlcmluYXRvbDwvc2Vjb25kYXJ5LXRpdGxlPjwvdGl0bGVzPjxwZXJpb2RpY2FsPjxm
dWxsLXRpdGxlPkogUGVyaW5hdG9sPC9mdWxsLXRpdGxlPjwvcGVyaW9kaWNhbD48cGFnZXM+MzA0
LTg8L3BhZ2VzPjx2b2x1bWU+MjU8L3ZvbHVtZT48bnVtYmVyPjU8L251bWJlcj48ZGF0ZXM+PHll
YXI+MjAwNTwveWVhcj48L2RhdGVzPjxhY2Nlc3Npb24tbnVtPjE1ODYxMTk2PC9hY2Nlc3Npb24t
bnVtPjxsYWJlbD4zMDQ8L2xhYmVsPjx1cmxzPjxyZWxhdGVkLXVybHM+PHVybD5odHRwczovL3d3
dy5uYXR1cmUuY29tL2FydGljbGVzLzcyMTEyODkucGRmPC91cmw+PC9yZWxhdGVkLXVybHM+PC91
cmxzPjxlbGVjdHJvbmljLXJlc291cmNlLW51bT4xMC4xMDM4L3NqLmpwLjcyMTEyODk8L2VsZWN0
cm9uaWMtcmVzb3VyY2UtbnVtPjwvcmVjb3JkPjwvQ2l0ZT48Q2l0ZT48QXV0aG9yPlJlaWxseTwv
QXV0aG9yPjxZZWFyPjIwMTU8L1llYXI+PFJlY051bT4yNTwvUmVjTnVtPjxyZWNvcmQ+PHJlYy1u
dW1iZXI+MjU8L3JlYy1udW1iZXI+PGZvcmVpZ24ta2V5cz48a2V5IGFwcD0iRU4iIGRiLWlkPSJ6
NWF2MDJhZHJlOTJ4NGVlZWZwcHpwcmR0djkweGRmZHh6cmEiIHRpbWVzdGFtcD0iMTY2MDIwMTEx
NCI+MjU8L2tleT48L2ZvcmVpZ24ta2V5cz48cmVmLXR5cGUgbmFtZT0iSm91cm5hbCBBcnRpY2xl
Ij4xNzwvcmVmLXR5cGU+PGNvbnRyaWJ1dG9ycz48YXV0aG9ycz48YXV0aG9yPlJlaWxseSwgTS4g
Qy48L2F1dGhvcj48YXV0aG9yPlZvaHJhLCBTLjwvYXV0aG9yPjxhdXRob3I+UmFjLCBWLiBFLjwv
YXV0aG9yPjxhdXRob3I+RHVubiwgTS48L2F1dGhvcj48YXV0aG9yPkZlcnJlbGxpLCBLLjwvYXV0
aG9yPjxhdXRob3I+S2lzcywgQS48L2F1dGhvcj48YXV0aG9yPlZpbmNlciwgTS48L2F1dGhvcj48
YXV0aG9yPldpbW1lciwgSi48L2F1dGhvcj48YXV0aG9yPlpheWFjaywgRC48L2F1dGhvcj48YXV0
aG9yPlNvbGwsIFIuIEYuPC9hdXRob3I+PC9hdXRob3JzPjwvY29udHJpYnV0b3JzPjx0aXRsZXM+
PHRpdGxlPlJhbmRvbWl6ZWQgdHJpYWwgb2Ygb2NjbHVzaXZlIHdyYXAgZm9yIGhlYXQgbG9zcyBw
cmV2ZW50aW9uIGluIHByZXRlcm0gaW5mYW50czwvdGl0bGU+PHNlY29uZGFyeS10aXRsZT5KIFBl
ZGlhdHI8L3NlY29uZGFyeS10aXRsZT48L3RpdGxlcz48cGVyaW9kaWNhbD48ZnVsbC10aXRsZT5K
IFBlZGlhdHI8L2Z1bGwtdGl0bGU+PC9wZXJpb2RpY2FsPjxwYWdlcz4yNjItOC5lMjwvcGFnZXM+
PHZvbHVtZT4xNjY8L3ZvbHVtZT48bnVtYmVyPjI8L251bWJlcj48ZGF0ZXM+PHllYXI+MjAxNTwv
eWVhcj48L2RhdGVzPjxhY2Nlc3Npb24tbnVtPjI1NDQ5MjI0PC9hY2Nlc3Npb24tbnVtPjxsYWJl
bD4yNjI8L2xhYmVsPjx1cmxzPjxyZWxhdGVkLXVybHM+PHVybD5odHRwczovL3d3dy5qcGVkcy5j
b20vYXJ0aWNsZS9TMDAyMi0zNDc2KDE0KTAwOTMzLTAvcGRmPC91cmw+PC9yZWxhdGVkLXVybHM+
PC91cmxzPjxlbGVjdHJvbmljLXJlc291cmNlLW51bT4xMC4xMDE2L2ouanBlZHMuMjAxNC4wOS4w
Njg8L2VsZWN0cm9uaWMtcmVzb3VyY2UtbnVtPjwvcmVjb3JkPjwvQ2l0ZT48Q2l0ZT48QXV0aG9y
PlJlaWxseTwvQXV0aG9yPjxZZWFyPjIwMTk8L1llYXI+PFJlY051bT4yNDwvUmVjTnVtPjxyZWNv
cmQ+PHJlYy1udW1iZXI+MjQ8L3JlYy1udW1iZXI+PGZvcmVpZ24ta2V5cz48a2V5IGFwcD0iRU4i
IGRiLWlkPSJ6NWF2MDJhZHJlOTJ4NGVlZWZwcHpwcmR0djkweGRmZHh6cmEiIHRpbWVzdGFtcD0i
MTY2MDIwMTEwNiI+MjQ8L2tleT48L2ZvcmVpZ24ta2V5cz48cmVmLXR5cGUgbmFtZT0iSm91cm5h
bCBBcnRpY2xlIj4xNzwvcmVmLXR5cGU+PGNvbnRyaWJ1dG9ycz48YXV0aG9ycz48YXV0aG9yPlJl
aWxseSwgTS4gQy48L2F1dGhvcj48YXV0aG9yPlZvaHJhLCBTLjwvYXV0aG9yPjxhdXRob3I+UmFj
LCBWLiBFLjwvYXV0aG9yPjxhdXRob3I+WmF5YWNrLCBELjwvYXV0aG9yPjxhdXRob3I+V2ltbWVy
LCBKLjwvYXV0aG9yPjxhdXRob3I+VmluY2VyLCBNLjwvYXV0aG9yPjxhdXRob3I+RmVycmVsbGks
IEsuPC9hdXRob3I+PGF1dGhvcj5LaXNzLCBBLjwvYXV0aG9yPjxhdXRob3I+U29sbCwgUi4gRi48
L2F1dGhvcj48YXV0aG9yPkR1bm4sIE0uPC9hdXRob3I+PC9hdXRob3JzPjwvY29udHJpYnV0b3Jz
Pjx0aXRsZXM+PHRpdGxlPlBhcmFsbGVsIEV4cGxvcmF0b3J5IFJDVCBvZiBQb2x5ZXRoeWxlbmUg
V3JhcCBmb3IgSGVhdCBMb3NzIFByZXZlbnRpb24gaW4gSW5mYW50cyBCb3JuIGF0IExlc3MgdGhh
biAyNCBXZWVrcyZhcG9zOyBHZXN0YXRpb248L3RpdGxlPjxzZWNvbmRhcnktdGl0bGU+TmVvbmF0
b2xvZ3k8L3NlY29uZGFyeS10aXRsZT48L3RpdGxlcz48cGVyaW9kaWNhbD48ZnVsbC10aXRsZT5O
ZW9uYXRvbG9neTwvZnVsbC10aXRsZT48L3BlcmlvZGljYWw+PHBhZ2VzPjM3LTQxPC9wYWdlcz48
dm9sdW1lPjExNjwvdm9sdW1lPjxudW1iZXI+MTwvbnVtYmVyPjxkYXRlcz48eWVhcj4yMDE5PC95
ZWFyPjwvZGF0ZXM+PGFjY2Vzc2lvbi1udW0+MzA4OTM2ODk8L2FjY2Vzc2lvbi1udW0+PGxhYmVs
PjM3PC9sYWJlbD48dXJscz48cmVsYXRlZC11cmxzPjx1cmw+aHR0cHM6Ly93d3cua2FyZ2VyLmNv
bS9BcnRpY2xlL1BkZi80OTcyNTM8L3VybD48dXJsPmh0dHBzOi8vd3d3Lmthcmdlci5jb20vQXJ0
aWNsZS9BYnN0cmFjdC80OTcyNTM8L3VybD48L3JlbGF0ZWQtdXJscz48L3VybHM+PGVsZWN0cm9u
aWMtcmVzb3VyY2UtbnVtPjEwLjExNTkvMDAwNDk3MjUzPC9lbGVjdHJvbmljLXJlc291cmNlLW51
bT48L3JlY29yZD48L0NpdGU+PENpdGU+PEF1dGhvcj5TbWl0aDwvQXV0aG9yPjxZZWFyPjIwMTM8
L1llYXI+PFJlY051bT4yOTwvUmVjTnVtPjxyZWNvcmQ+PHJlYy1udW1iZXI+Mjk8L3JlYy1udW1i
ZXI+PGZvcmVpZ24ta2V5cz48a2V5IGFwcD0iRU4iIGRiLWlkPSJ6NWF2MDJhZHJlOTJ4NGVlZWZw
cHpwcmR0djkweGRmZHh6cmEiIHRpbWVzdGFtcD0iMTY2MDIwMTE3MSI+Mjk8L2tleT48L2ZvcmVp
Z24ta2V5cz48cmVmLXR5cGUgbmFtZT0iSm91cm5hbCBBcnRpY2xlIj4xNzwvcmVmLXR5cGU+PGNv
bnRyaWJ1dG9ycz48YXV0aG9ycz48YXV0aG9yPlNtaXRoLCBKLjwvYXV0aG9yPjxhdXRob3I+VXNo
ZXIsIEsuPC9hdXRob3I+PGF1dGhvcj5BbGNvY2ssIEcuPC9hdXRob3I+PGF1dGhvcj5CdWV0dG5l
ciwgUC48L2F1dGhvcj48L2F1dGhvcnM+PC9jb250cmlidXRvcnM+PHRpdGxlcz48dGl0bGU+QXBw
bGljYXRpb24gb2YgcGxhc3RpYyB3cmFwIHRvIGltcHJvdmUgdGVtcGVyYXR1cmVzIGluIGluZmFu
dHMgYm9ybiBsZXNzIHRoYW4gMzAgd2Vla3MgZ2VzdGF0aW9uOiBhIHJhbmRvbWl6ZWQgY29udHJv
bGxlZCB0cmlhbDwvdGl0bGU+PHNlY29uZGFyeS10aXRsZT5OZW9uYXRhbCBOZXR3PC9zZWNvbmRh
cnktdGl0bGU+PC90aXRsZXM+PHBlcmlvZGljYWw+PGZ1bGwtdGl0bGU+TmVvbmF0YWwgTmV0dzwv
ZnVsbC10aXRsZT48L3BlcmlvZGljYWw+PHBhZ2VzPjIzNS00NTwvcGFnZXM+PHZvbHVtZT4zMjwv
dm9sdW1lPjxudW1iZXI+NDwvbnVtYmVyPjxkYXRlcz48eWVhcj4yMDEzPC95ZWFyPjwvZGF0ZXM+
PGFjY2Vzc2lvbi1udW0+MjM4MzU1NDM8L2FjY2Vzc2lvbi1udW0+PGxhYmVsPjIzNTwvbGFiZWw+
PHVybHM+PHJlbGF0ZWQtdXJscz48dXJsPmh0dHBzOi8vY29ubmVjdC5zcHJpbmdlcnB1Yi5jb20v
Y29udGVudC9zZ3Jubi8zMi80LzIzNTwvdXJsPjwvcmVsYXRlZC11cmxzPjwvdXJscz48ZWxlY3Ry
b25pYy1yZXNvdXJjZS1udW0+MTAuMTg5MS8wNzMwLTA4MzIuMzIuNC4yMzU8L2VsZWN0cm9uaWMt
cmVzb3VyY2UtbnVtPjwvcmVjb3JkPjwvQ2l0ZT48Q2l0ZT48QXV0aG9yPlRyZXZpc2FudXRvPC9B
dXRob3I+PFllYXI+MjAxMDwvWWVhcj48UmVjTnVtPjI4PC9SZWNOdW0+PHJlY29yZD48cmVjLW51
bWJlcj4yODwvcmVjLW51bWJlcj48Zm9yZWlnbi1rZXlzPjxrZXkgYXBwPSJFTiIgZGItaWQ9Ino1
YXYwMmFkcmU5Mng0ZWVlZnBwenByZHR2OTB4ZGZkeHpyYSIgdGltZXN0YW1wPSIxNjYwMjAxMTYy
Ij4yODwva2V5PjwvZm9yZWlnbi1rZXlzPjxyZWYtdHlwZSBuYW1lPSJKb3VybmFsIEFydGljbGUi
PjE3PC9yZWYtdHlwZT48Y29udHJpYnV0b3JzPjxhdXRob3JzPjxhdXRob3I+VHJldmlzYW51dG8s
IEQuPC9hdXRob3I+PGF1dGhvcj5Eb2dsaW9uaSwgTi48L2F1dGhvcj48YXV0aG9yPkNhdmFsbGlu
LCBGLjwvYXV0aG9yPjxhdXRob3I+UGFyb3R0bywgTS48L2F1dGhvcj48YXV0aG9yPk1pY2FnbGlv
LCBNLjwvYXV0aG9yPjxhdXRob3I+WmFuYXJkbywgVi48L2F1dGhvcj48L2F1dGhvcnM+PC9jb250
cmlidXRvcnM+PHRpdGxlcz48dGl0bGU+SGVhdCBsb3NzIHByZXZlbnRpb24gaW4gdmVyeSBwcmV0
ZXJtIGluZmFudHMgaW4gZGVsaXZlcnkgcm9vbXM6IGEgcHJvc3BlY3RpdmUsIHJhbmRvbWl6ZWQs
IGNvbnRyb2xsZWQgdHJpYWwgb2YgcG9seWV0aHlsZW5lIGNhcHM8L3RpdGxlPjxzZWNvbmRhcnkt
dGl0bGU+SiBQZWRpYXRyPC9zZWNvbmRhcnktdGl0bGU+PC90aXRsZXM+PHBlcmlvZGljYWw+PGZ1
bGwtdGl0bGU+SiBQZWRpYXRyPC9mdWxsLXRpdGxlPjwvcGVyaW9kaWNhbD48cGFnZXM+OTE0LTkx
Ny5lMTwvcGFnZXM+PHZvbHVtZT4xNTY8L3ZvbHVtZT48bnVtYmVyPjY8L251bWJlcj48ZGF0ZXM+
PHllYXI+MjAxMDwveWVhcj48L2RhdGVzPjxhY2Nlc3Npb24tbnVtPjIwMjI3NzI4PC9hY2Nlc3Np
b24tbnVtPjxsYWJlbD45MTQ8L2xhYmVsPjx1cmxzPjxyZWxhdGVkLXVybHM+PHVybD5odHRwczov
L3d3dy5qcGVkcy5jb20vYXJ0aWNsZS9TMDAyMi0zNDc2KDA5KTAxMjUwLTUvZnVsbHRleHQ8L3Vy
bD48L3JlbGF0ZWQtdXJscz48L3VybHM+PGVsZWN0cm9uaWMtcmVzb3VyY2UtbnVtPjEwLjEwMTYv
ai5qcGVkcy4yMDA5LjEyLjAyMTwvZWxlY3Ryb25pYy1yZXNvdXJjZS1udW0+PC9yZWNvcmQ+PC9D
aXRlPjxDaXRlPjxBdXRob3I+Vm9ocmE8L0F1dGhvcj48WWVhcj4xOTk5PC9ZZWFyPjxSZWNOdW0+
MzA8L1JlY051bT48cmVjb3JkPjxyZWMtbnVtYmVyPjMwPC9yZWMtbnVtYmVyPjxmb3JlaWduLWtl
eXM+PGtleSBhcHA9IkVOIiBkYi1pZD0iejVhdjAyYWRyZTkyeDRlZWVmcHB6cHJkdHY5MHhkZmR4
enJhIiB0aW1lc3RhbXA9IjE2NjAyMDExODIiPjMwPC9rZXk+PC9mb3JlaWduLWtleXM+PHJlZi10
eXBlIG5hbWU9IkpvdXJuYWwgQXJ0aWNsZSI+MTc8L3JlZi10eXBlPjxjb250cmlidXRvcnM+PGF1
dGhvcnM+PGF1dGhvcj5Wb2hyYSwgUy48L2F1dGhvcj48YXV0aG9yPkZyZW50LCBHLjwvYXV0aG9y
PjxhdXRob3I+Q2FtcGJlbGwsIFYuPC9hdXRob3I+PGF1dGhvcj5BYmJvdHQsIE0uPC9hdXRob3I+
PGF1dGhvcj5XaHl0ZSwgUi48L2F1dGhvcj48L2F1dGhvcnM+PC9jb250cmlidXRvcnM+PHRpdGxl
cz48dGl0bGU+RWZmZWN0IG9mIHBvbHlldGh5bGVuZSBvY2NsdXNpdmUgc2tpbiB3cmFwcGluZyBv
biBoZWF0IGxvc3MgaW4gdmVyeSBsb3cgYmlydGggd2VpZ2h0IGluZmFudHMgYXQgZGVsaXZlcnk6
IGEgcmFuZG9taXplZCB0cmlhbDwvdGl0bGU+PHNlY29uZGFyeS10aXRsZT5KIFBlZGlhdHI8L3Nl
Y29uZGFyeS10aXRsZT48L3RpdGxlcz48cGVyaW9kaWNhbD48ZnVsbC10aXRsZT5KIFBlZGlhdHI8
L2Z1bGwtdGl0bGU+PC9wZXJpb2RpY2FsPjxwYWdlcz41NDctNTE8L3BhZ2VzPjx2b2x1bWU+MTM0
PC92b2x1bWU+PG51bWJlcj41PC9udW1iZXI+PGRhdGVzPjx5ZWFyPjE5OTk8L3llYXI+PC9kYXRl
cz48YWNjZXNzaW9uLW51bT4xMDIyODI4NzwvYWNjZXNzaW9uLW51bT48bGFiZWw+NTQ3PC9sYWJl
bD48dXJscz48cmVsYXRlZC11cmxzPjx1cmw+aHR0cHM6Ly93d3cuanBlZHMuY29tL2FydGljbGUv
UzAwMjItMzQ3Nig5OSk3MDIzOC02L2Z1bGx0ZXh0PC91cmw+PC9yZWxhdGVkLXVybHM+PC91cmxz
PjxlbGVjdHJvbmljLXJlc291cmNlLW51bT4xMC4xMDE2L3MwMDIyLTM0NzYoOTkpNzAyMzgtNjwv
ZWxlY3Ryb25pYy1yZXNvdXJjZS1udW0+PC9yZWNvcmQ+PC9DaXRlPjxDaXRlPjxBdXRob3I+Vm9o
cmE8L0F1dGhvcj48WWVhcj4yMDA0PC9ZZWFyPjxSZWNOdW0+MjY8L1JlY051bT48cmVjb3JkPjxy
ZWMtbnVtYmVyPjI2PC9yZWMtbnVtYmVyPjxmb3JlaWduLWtleXM+PGtleSBhcHA9IkVOIiBkYi1p
ZD0iejVhdjAyYWRyZTkyeDRlZWVmcHB6cHJkdHY5MHhkZmR4enJhIiB0aW1lc3RhbXA9IjE2NjAy
MDExMzIiPjI2PC9rZXk+PC9mb3JlaWduLWtleXM+PHJlZi10eXBlIG5hbWU9IkpvdXJuYWwgQXJ0
aWNsZSI+MTc8L3JlZi10eXBlPjxjb250cmlidXRvcnM+PGF1dGhvcnM+PGF1dGhvcj5Wb2hyYSwg
Uy48L2F1dGhvcj48YXV0aG9yPlJvYmVydHMsIFIuIFMuPC9hdXRob3I+PGF1dGhvcj5aaGFuZywg
Qi48L2F1dGhvcj48YXV0aG9yPkphbmVzLCBNLjwvYXV0aG9yPjxhdXRob3I+U2NobWlkdCwgQi48
L2F1dGhvcj48L2F1dGhvcnM+PC9jb250cmlidXRvcnM+PHRpdGxlcz48dGl0bGU+SGVhdCBMb3Nz
IFByZXZlbnRpb24gKEhlTFApIGluIHRoZSBkZWxpdmVyeSByb29tOiBBIHJhbmRvbWl6ZWQgY29u
dHJvbGxlZCB0cmlhbCBvZiBwb2x5ZXRoeWxlbmUgb2NjbHVzaXZlIHNraW4gd3JhcHBpbmcgaW4g
dmVyeSBwcmV0ZXJtIGluZmFudHM8L3RpdGxlPjxzZWNvbmRhcnktdGl0bGU+SiBQZWRpYXRyPC9z
ZWNvbmRhcnktdGl0bGU+PC90aXRsZXM+PHBlcmlvZGljYWw+PGZ1bGwtdGl0bGU+SiBQZWRpYXRy
PC9mdWxsLXRpdGxlPjwvcGVyaW9kaWNhbD48cGFnZXM+NzUwLTM8L3BhZ2VzPjx2b2x1bWU+MTQ1
PC92b2x1bWU+PG51bWJlcj42PC9udW1iZXI+PGRhdGVzPjx5ZWFyPjIwMDQ8L3llYXI+PC9kYXRl
cz48YWNjZXNzaW9uLW51bT4xNTU4MDE5NTwvYWNjZXNzaW9uLW51bT48bGFiZWw+NzUwPC9sYWJl
bD48dXJscz48cmVsYXRlZC11cmxzPjx1cmw+aHR0cHM6Ly93d3cuanBlZHMuY29tL2FydGljbGUv
UzAwMjItMzQ3NigwNCkwMDY3Ni02L2Z1bGx0ZXh0PC91cmw+PC9yZWxhdGVkLXVybHM+PC91cmxz
PjxlbGVjdHJvbmljLXJlc291cmNlLW51bT4xMC4xMDE2L2ouanBlZHMuMjAwNC4wNy4wMzY8L2Vs
ZWN0cm9uaWMtcmVzb3VyY2UtbnVtPjwvcmVjb3JkPjwvQ2l0ZT48L0VuZE5vdGU+
</w:fldData>
              </w:fldChar>
            </w:r>
            <w:r w:rsidRPr="002B3C63">
              <w:rPr>
                <w:rFonts w:ascii="Calibri" w:eastAsia="Times New Roman" w:hAnsi="Calibri" w:cs="Calibri"/>
                <w:sz w:val="16"/>
                <w:szCs w:val="16"/>
              </w:rPr>
              <w:instrText xml:space="preserve"> ADDIN EN.CITE.DATA </w:instrText>
            </w:r>
            <w:r w:rsidRPr="002B3C63">
              <w:rPr>
                <w:rFonts w:ascii="Calibri" w:eastAsia="Times New Roman" w:hAnsi="Calibri" w:cs="Calibri"/>
                <w:sz w:val="16"/>
                <w:szCs w:val="16"/>
              </w:rPr>
            </w:r>
            <w:r w:rsidRPr="002B3C63">
              <w:rPr>
                <w:rFonts w:ascii="Calibri" w:eastAsia="Times New Roman" w:hAnsi="Calibri" w:cs="Calibri"/>
                <w:sz w:val="16"/>
                <w:szCs w:val="16"/>
              </w:rPr>
              <w:fldChar w:fldCharType="end"/>
            </w:r>
            <w:r w:rsidRPr="002B3C63">
              <w:rPr>
                <w:rFonts w:ascii="Calibri" w:eastAsia="Times New Roman" w:hAnsi="Calibri" w:cs="Calibri"/>
                <w:sz w:val="16"/>
                <w:szCs w:val="16"/>
              </w:rPr>
            </w:r>
            <w:r w:rsidRPr="002B3C63">
              <w:rPr>
                <w:rFonts w:ascii="Calibri" w:eastAsia="Times New Roman" w:hAnsi="Calibri" w:cs="Calibri"/>
                <w:sz w:val="16"/>
                <w:szCs w:val="16"/>
              </w:rPr>
              <w:fldChar w:fldCharType="separate"/>
            </w:r>
            <w:r w:rsidRPr="002B3C63">
              <w:rPr>
                <w:rFonts w:ascii="Calibri" w:eastAsia="Times New Roman" w:hAnsi="Calibri" w:cs="Calibri"/>
                <w:noProof/>
                <w:sz w:val="16"/>
                <w:szCs w:val="16"/>
              </w:rPr>
              <w:t>{Ahmed 2013 169, Chantaroj 2011 S32, Farhadi 2012 19, Knobel 2005 304, Reilly 2015 262, Reilly 2019 37, Smith 2013 235, Trevisanuto 2010 914, Vohra 1999 547, Vohra 2004 750}</w:t>
            </w:r>
            <w:r w:rsidRPr="002B3C63">
              <w:rPr>
                <w:rFonts w:ascii="Calibri" w:eastAsia="Times New Roman" w:hAnsi="Calibri" w:cs="Calibri"/>
                <w:sz w:val="16"/>
                <w:szCs w:val="16"/>
              </w:rPr>
              <w:fldChar w:fldCharType="end"/>
            </w:r>
          </w:p>
          <w:p w14:paraId="4589FDD8" w14:textId="77777777" w:rsidR="00D26AF9" w:rsidRDefault="00D26AF9"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the important primary outcome of </w:t>
            </w:r>
            <w:r>
              <w:rPr>
                <w:rFonts w:ascii="Calibri" w:eastAsia="Times New Roman" w:hAnsi="Calibri" w:cs="Calibri"/>
                <w:b/>
                <w:bCs/>
                <w:sz w:val="16"/>
                <w:szCs w:val="16"/>
              </w:rPr>
              <w:t xml:space="preserve">normothermia on admission </w:t>
            </w:r>
            <w:r>
              <w:rPr>
                <w:rFonts w:ascii="Calibri" w:eastAsia="Times New Roman" w:hAnsi="Calibri" w:cs="Calibri"/>
                <w:sz w:val="16"/>
                <w:szCs w:val="16"/>
              </w:rPr>
              <w:t>to a neonatal unit, there was</w:t>
            </w:r>
            <w:r>
              <w:rPr>
                <w:rFonts w:ascii="Calibri" w:eastAsia="Times New Roman" w:hAnsi="Calibri" w:cs="Calibri"/>
                <w:b/>
                <w:bCs/>
                <w:sz w:val="16"/>
                <w:szCs w:val="16"/>
              </w:rPr>
              <w:t xml:space="preserve"> possible clinical benefit</w:t>
            </w:r>
            <w:r>
              <w:rPr>
                <w:rFonts w:ascii="Calibri" w:eastAsia="Times New Roman" w:hAnsi="Calibri" w:cs="Calibri"/>
                <w:sz w:val="16"/>
                <w:szCs w:val="16"/>
              </w:rPr>
              <w:t xml:space="preserve"> (RR 2.86 95% CI 1.66 to 4.91), </w:t>
            </w:r>
            <w:r w:rsidRPr="00A93523">
              <w:rPr>
                <w:rFonts w:ascii="Calibri" w:eastAsia="Times New Roman" w:hAnsi="Calibri" w:cs="Calibri"/>
                <w:b/>
                <w:bCs/>
                <w:sz w:val="16"/>
                <w:szCs w:val="16"/>
              </w:rPr>
              <w:t>low certainty evidence</w:t>
            </w:r>
            <w:r>
              <w:rPr>
                <w:rFonts w:ascii="Calibri" w:eastAsia="Times New Roman" w:hAnsi="Calibri" w:cs="Calibri"/>
                <w:sz w:val="16"/>
                <w:szCs w:val="16"/>
              </w:rPr>
              <w:t xml:space="preserve"> downgraded for risk of bias and imprecision from 5 RCTs enrolling 449 infants. </w:t>
            </w:r>
            <w:r w:rsidRPr="002B3C63">
              <w:rPr>
                <w:rFonts w:ascii="Calibri" w:eastAsia="Times New Roman" w:hAnsi="Calibri" w:cs="Calibri"/>
                <w:sz w:val="16"/>
                <w:szCs w:val="16"/>
              </w:rPr>
              <w:fldChar w:fldCharType="begin">
                <w:fldData xml:space="preserve">PEVuZE5vdGU+PENpdGU+PEF1dGhvcj5DaGFudGFyb2o8L0F1dGhvcj48WWVhcj4yMDExPC9ZZWFy
PjxSZWNOdW0+NDA8L1JlY051bT48RGlzcGxheVRleHQ+e0NoYW50YXJvaiAyMDExIFMzMiwgS25v
YmVsIDIwMDUgMzA0LCBOaW1iYWxrYXIgMjAxOSAxMjIsIFJvaGFuYSAyMDExIDQ2OCwgVHJldmlz
YW51dG8gMjAxMCA5MTR9PC9EaXNwbGF5VGV4dD48cmVjb3JkPjxyZWMtbnVtYmVyPjQwPC9yZWMt
bnVtYmVyPjxmb3JlaWduLWtleXM+PGtleSBhcHA9IkVOIiBkYi1pZD0iejVhdjAyYWRyZTkyeDRl
ZWVmcHB6cHJkdHY5MHhkZmR4enJhIiB0aW1lc3RhbXA9IjE2NjAyMDI1NDIiPjQwPC9rZXk+PC9m
b3JlaWduLWtleXM+PHJlZi10eXBlIG5hbWU9IkpvdXJuYWwgQXJ0aWNsZSI+MTc8L3JlZi10eXBl
Pjxjb250cmlidXRvcnM+PGF1dGhvcnM+PGF1dGhvcj5DaGFudGFyb2osIFMuPC9hdXRob3I+PGF1
dGhvcj5UZWNoYXNhdGlkLCBXLjwvYXV0aG9yPjwvYXV0aG9ycz48L2NvbnRyaWJ1dG9ycz48dGl0
bGVzPjx0aXRsZT5FZmZlY3Qgb2YgcG9seWV0aHlsZW5lIGJhZyB0byBwcmV2ZW50IGhlYXQgbG9z
cyBpbiBwcmV0ZXJtIGluZmFudHMgYXQgYmlydGg6IGEgcmFuZG9taXplZCBjb250cm9sbGVkIHRy
aWFsPC90aXRsZT48c2Vjb25kYXJ5LXRpdGxlPkogTWVkIEFzc29jIFRoYWk8L3NlY29uZGFyeS10
aXRsZT48L3RpdGxlcz48cGVyaW9kaWNhbD48ZnVsbC10aXRsZT5KIE1lZCBBc3NvYyBUaGFpPC9m
dWxsLXRpdGxlPjwvcGVyaW9kaWNhbD48cGFnZXM+UzMyLTc8L3BhZ2VzPjx2b2x1bWU+OTQgPC92
b2x1bWU+PG51bS12b2xzPlN1cHBsIDc8L251bS12b2xzPjxkYXRlcz48eWVhcj4yMDExPC95ZWFy
PjwvZGF0ZXM+PGFjY2Vzc2lvbi1udW0+MjI2MTk5MDQ8L2FjY2Vzc2lvbi1udW0+PGxhYmVsPlMz
MjwvbGFiZWw+PHVybHM+PC91cmxzPjwvcmVjb3JkPjwvQ2l0ZT48Q2l0ZT48QXV0aG9yPktub2Jl
bDwvQXV0aG9yPjxZZWFyPjIwMDU8L1llYXI+PFJlY051bT4yNzwvUmVjTnVtPjxyZWNvcmQ+PHJl
Yy1udW1iZXI+Mjc8L3JlYy1udW1iZXI+PGZvcmVpZ24ta2V5cz48a2V5IGFwcD0iRU4iIGRiLWlk
PSJ6NWF2MDJhZHJlOTJ4NGVlZWZwcHpwcmR0djkweGRmZHh6cmEiIHRpbWVzdGFtcD0iMTY2MDIw
MTE0NSI+Mjc8L2tleT48L2ZvcmVpZ24ta2V5cz48cmVmLXR5cGUgbmFtZT0iSm91cm5hbCBBcnRp
Y2xlIj4xNzwvcmVmLXR5cGU+PGNvbnRyaWJ1dG9ycz48YXV0aG9ycz48YXV0aG9yPktub2JlbCwg
Ui4gQi48L2F1dGhvcj48YXV0aG9yPldpbW1lciwgSi4gRS4sIEpyLjwvYXV0aG9yPjxhdXRob3I+
SG9sYmVydCwgRC48L2F1dGhvcj48L2F1dGhvcnM+PC9jb250cmlidXRvcnM+PHRpdGxlcz48dGl0
bGU+SGVhdCBsb3NzIHByZXZlbnRpb24gZm9yIHByZXRlcm0gaW5mYW50cyBpbiB0aGUgZGVsaXZl
cnkgcm9vbTwvdGl0bGU+PHNlY29uZGFyeS10aXRsZT5KIFBlcmluYXRvbDwvc2Vjb25kYXJ5LXRp
dGxlPjwvdGl0bGVzPjxwZXJpb2RpY2FsPjxmdWxsLXRpdGxlPkogUGVyaW5hdG9sPC9mdWxsLXRp
dGxlPjwvcGVyaW9kaWNhbD48cGFnZXM+MzA0LTg8L3BhZ2VzPjx2b2x1bWU+MjU8L3ZvbHVtZT48
bnVtYmVyPjU8L251bWJlcj48ZGF0ZXM+PHllYXI+MjAwNTwveWVhcj48L2RhdGVzPjxhY2Nlc3Np
b24tbnVtPjE1ODYxMTk2PC9hY2Nlc3Npb24tbnVtPjxsYWJlbD4zMDQ8L2xhYmVsPjx1cmxzPjxy
ZWxhdGVkLXVybHM+PHVybD5odHRwczovL3d3dy5uYXR1cmUuY29tL2FydGljbGVzLzcyMTEyODku
cGRmPC91cmw+PC9yZWxhdGVkLXVybHM+PC91cmxzPjxlbGVjdHJvbmljLXJlc291cmNlLW51bT4x
MC4xMDM4L3NqLmpwLjcyMTEyODk8L2VsZWN0cm9uaWMtcmVzb3VyY2UtbnVtPjwvcmVjb3JkPjwv
Q2l0ZT48Q2l0ZT48QXV0aG9yPk5pbWJhbGthcjwvQXV0aG9yPjxZZWFyPjIwMTk8L1llYXI+PFJl
Y051bT40MzwvUmVjTnVtPjxyZWNvcmQ+PHJlYy1udW1iZXI+NDM8L3JlYy1udW1iZXI+PGZvcmVp
Z24ta2V5cz48a2V5IGFwcD0iRU4iIGRiLWlkPSJ6NWF2MDJhZHJlOTJ4NGVlZWZwcHpwcmR0djkw
eGRmZHh6cmEiIHRpbWVzdGFtcD0iMTY2MDIwMjYxMCI+NDM8L2tleT48L2ZvcmVpZ24ta2V5cz48
cmVmLXR5cGUgbmFtZT0iSm91cm5hbCBBcnRpY2xlIj4xNzwvcmVmLXR5cGU+PGNvbnRyaWJ1dG9y
cz48YXV0aG9ycz48YXV0aG9yPk5pbWJhbGthciwgUy4gTS48L2F1dGhvcj48YXV0aG9yPktoYW5u
YSwgQS4gSy48L2F1dGhvcj48YXV0aG9yPlBhdGVsLCBELiBWLjwvYXV0aG9yPjxhdXRob3I+Tmlt
YmFsa2FyLCBBLiBTLjwvYXV0aG9yPjxhdXRob3I+UGhhdGFrLCBBLiBHLjwvYXV0aG9yPjwvYXV0
aG9ycz48L2NvbnRyaWJ1dG9ycz48dGl0bGVzPjx0aXRsZT5FZmZpY2FjeSBvZiBQb2x5ZXRoeWxl
bmUgU2tpbiBXcmFwcGluZyBpbiBQcmV2ZW50aW5nIEh5cG90aGVybWlhIGluIFByZXRlcm0gTmVv
bmF0ZXMgKCZsdDszNCBXZWVrcyk6IEEgUGFyYWxsZWwgR3JvdXAgTm9uLWJsaW5kZWQgUmFuZG9t
aXplZCBDb250cm9sIFRyaWFsPC90aXRsZT48c2Vjb25kYXJ5LXRpdGxlPkogVHJvcCBQZWRpYXRy
PC9zZWNvbmRhcnktdGl0bGU+PC90aXRsZXM+PHBlcmlvZGljYWw+PGZ1bGwtdGl0bGU+SiBUcm9w
IFBlZGlhdHI8L2Z1bGwtdGl0bGU+PC9wZXJpb2RpY2FsPjxwYWdlcz4xMjItMTI5PC9wYWdlcz48
dm9sdW1lPjY1PC92b2x1bWU+PG51bWJlcj4yPC9udW1iZXI+PGRhdGVzPjx5ZWFyPjIwMTk8L3ll
YXI+PC9kYXRlcz48YWNjZXNzaW9uLW51bT4yOTgwMDMyMjwvYWNjZXNzaW9uLW51bT48bGFiZWw+
MTIyPC9sYWJlbD48dXJscz48cmVsYXRlZC11cmxzPjx1cmw+aHR0cHM6Ly93YXRlcm1hcmsuc2ls
dmVyY2hhaXIuY29tL2ZteTAyNS5wZGY/dG9rZW49QVFFQ0FIaTIwOEJFNDlPb2FuOWtraFdfRXJj
eTdEbTNaTF85Q2YzcWZLQWM0ODV5c2dBQUF0NHdnZ0xhQmdrcWhraUc5dzBCQndhZ2dnTExNSUlD
eHdJQkFEQ0NBc0FHQ1NxR1NJYjNEUUVIQVRBZUJnbGdoa2dCWlFNRUFTNHdFUVFNLW5UZTBqZG1D
NDBZc3Jub0FnRVFnSUlDa2IzT3RDRVh1cVJJclZ1eC1Tbl9SSWl5MGZzZ2hwNkpCbGZQTVdQQnpS
UVFzSHVYPC91cmw+PHVybD5odHRwczovL3dhdGVybWFyay5zaWx2ZXJjaGFpci5jb20vZm15MDI1
LnBkZj90b2tlbj1BUUVDQUhpMjA4QkU0OU9vYW45a2toV19FcmN5N0RtM1pMXzlDZjNxZktBYzQ4
NXlzZ0FBQXNnd2dnTEVCZ2txaGtpRzl3MEJCd2FnZ2dLMU1JSUNzUUlCQURDQ0Fxb0dDU3FHU0li
M0RRRUhBVEFlQmdsZ2hrZ0JaUU1FQVM0d0VRUU1RNUxoWGV2V004cnNkUExYQWdFUWdJSUNlOTNp
N2ZWNHZUM0VmUWlyNDNyNndCcjc3dW54VEplUzNaUFk4bzFlRWMzdVBaZTZoOFRqUjZXZm92LXpo
RlZjcXgwUEJqRks5N3ZyeGJsZlBPbHI4OFQ0WG9NaEI4YWprVkRvendFVGxON1F2N2JvMm4tbW91
YnJ1M2pTelpOYWZ1MU5LMnhMSmp5Ykh1UkRnTnZtRmxVQVd2b3c2cnp6Mm95TWVYWGlWLXZudmVH
NjZCMWFrRmlST24zdFEwSThjSGRqdTRpQ0hXRXpYOWI3RGRQcXVjaDUzaWxLQnRsV2hWMGFhUVVw
WTJuLVl0UDBCSTBIYmktSFpaVlhCeWZYVGYzaUNtNUc2MVpuSm5DcEhfcUR3U3J4VnlHRE0wVmdN
aDdsNldRNHhBQ1NYWllGUEc3WFZNTjgxS21wX3dxTTVFbFZYeHlqVXlnaWs1a2FmcDR4VjFjYnNo
bDl2OXY5eUE2SWpOaHNIcFQ3Z0tNa1NiQUVMdWthUWNwaGdiRDNkd0tSdlVjS2xrREd1TU9CS01P
NTl0ZG1QYzVBU3VJUTN4R0dGa1RsR2szdzZrSDFITWN5aW9JME10MzhKY2dhN0pwRV85MlFjejdU
V0t1SEQzZ2o2ZnVOSnpzN1B3NWp0a2p6b2xkNERUbmNiWnR6S0FSYXRma3d4UWRqbnZUZFBtY09F
NW9Nd0JlVE9xRHV2VnZBblZKYzZfVnhnVXZKSmxndDN1OFB4TDNIcXlQa1lFYklkam9QODI4cmd1
NlZBV1hBaG1yUmhraUc0M1N2SkNzWmFEOVRYdU1Tb2RNVmVJRWQ5ejdCaGtQQ1R6VnJ2YW5wSjNB
VzRFa3JQeGdVSV9Temw2OTY1Tm1qZlU3VnJUa1dNOVBUTWlmZ2ZoTnNWLVktN2R0T3NRU21Ubmdw
Ukx0eGRHRlZqSk1OeDctQ09xdmtCTkpWOXpSbG1MaFhnOE1FemNyckJkWTcwYmJEcFo2Skx0bzF2
Z0pmZkNNRlZBdDJTSnpOcWg5QkFxN3VfQ0NBWWFUelVrMHBQSzJRSk1udGdrVVc5V2JpUnlUekY3
NXM3VkU4dkNqVGJyb05MVmtsWjY3ajQwN21LWTVXaUFld052VXoxV0hUanBvczwvdXJsPjwvcmVs
YXRlZC11cmxzPjwvdXJscz48ZWxlY3Ryb25pYy1yZXNvdXJjZS1udW0+MTAuMTA5My90cm9wZWov
Zm15MDI1PC9lbGVjdHJvbmljLXJlc291cmNlLW51bT48L3JlY29yZD48L0NpdGU+PENpdGU+PEF1
dGhvcj5Sb2hhbmE8L0F1dGhvcj48WWVhcj4yMDExPC9ZZWFyPjxSZWNOdW0+NDI8L1JlY051bT48
cmVjb3JkPjxyZWMtbnVtYmVyPjQyPC9yZWMtbnVtYmVyPjxmb3JlaWduLWtleXM+PGtleSBhcHA9
IkVOIiBkYi1pZD0iejVhdjAyYWRyZTkyeDRlZWVmcHB6cHJkdHY5MHhkZmR4enJhIiB0aW1lc3Rh
bXA9IjE2NjAyMDI1NzkiPjQyPC9rZXk+PC9mb3JlaWduLWtleXM+PHJlZi10eXBlIG5hbWU9Ikpv
dXJuYWwgQXJ0aWNsZSI+MTc8L3JlZi10eXBlPjxjb250cmlidXRvcnM+PGF1dGhvcnM+PGF1dGhv
cj5Sb2hhbmEsIEouPC9hdXRob3I+PGF1dGhvcj5LaGFpcmluYSwgVy48L2F1dGhvcj48YXV0aG9y
PkJvbywgTi4gWS48L2F1dGhvcj48YXV0aG9yPlNoYXJlZW5hLCBJLjwvYXV0aG9yPjwvYXV0aG9y
cz48L2NvbnRyaWJ1dG9ycz48dGl0bGVzPjx0aXRsZT5SZWR1Y2luZyBoeXBvdGhlcm1pYSBpbiBw
cmV0ZXJtIGluZmFudHMgd2l0aCBwb2x5ZXRoeWxlbmUgd3JhcDwvdGl0bGU+PHNlY29uZGFyeS10
aXRsZT5QZWRpYXRyIEludDwvc2Vjb25kYXJ5LXRpdGxlPjwvdGl0bGVzPjxwZXJpb2RpY2FsPjxm
dWxsLXRpdGxlPlBlZGlhdHIgSW50PC9mdWxsLXRpdGxlPjwvcGVyaW9kaWNhbD48cGFnZXM+NDY4
LTc0PC9wYWdlcz48dm9sdW1lPjUzPC92b2x1bWU+PG51bWJlcj40PC9udW1iZXI+PGRhdGVzPjx5
ZWFyPjIwMTE8L3llYXI+PC9kYXRlcz48YWNjZXNzaW9uLW51bT4yMTEwNTk2NDwvYWNjZXNzaW9u
LW51bT48bGFiZWw+NDY4PC9sYWJlbD48dXJscz48cmVsYXRlZC11cmxzPjx1cmw+aHR0cHM6Ly9v
bmxpbmVsaWJyYXJ5LndpbGV5LmNvbS9kb2kvcGRmZGlyZWN0LzEwLjExMTEvai4xNDQyLTIwMFgu
MjAxMC4wMzI5NS54P2Rvd25sb2FkPXRydWU8L3VybD48dXJsPmh0dHBzOi8vb25saW5lbGlicmFy
eS53aWxleS5jb20vZG9pLzEwLjExMTEvai4xNDQyLTIwMFguMjAxMC4wMzI5NS54PC91cmw+PC9y
ZWxhdGVkLXVybHM+PC91cmxzPjxlbGVjdHJvbmljLXJlc291cmNlLW51bT4xMC4xMTExL2ouMTQ0
Mi0yMDBYLjIwMTAuMDMyOTUueDwvZWxlY3Ryb25pYy1yZXNvdXJjZS1udW0+PC9yZWNvcmQ+PC9D
aXRlPjxDaXRlPjxBdXRob3I+VHJldmlzYW51dG88L0F1dGhvcj48WWVhcj4yMDEwPC9ZZWFyPjxS
ZWNOdW0+Mjg8L1JlY051bT48cmVjb3JkPjxyZWMtbnVtYmVyPjI4PC9yZWMtbnVtYmVyPjxmb3Jl
aWduLWtleXM+PGtleSBhcHA9IkVOIiBkYi1pZD0iejVhdjAyYWRyZTkyeDRlZWVmcHB6cHJkdHY5
MHhkZmR4enJhIiB0aW1lc3RhbXA9IjE2NjAyMDExNjIiPjI4PC9rZXk+PC9mb3JlaWduLWtleXM+
PHJlZi10eXBlIG5hbWU9IkpvdXJuYWwgQXJ0aWNsZSI+MTc8L3JlZi10eXBlPjxjb250cmlidXRv
cnM+PGF1dGhvcnM+PGF1dGhvcj5UcmV2aXNhbnV0bywgRC48L2F1dGhvcj48YXV0aG9yPkRvZ2xp
b25pLCBOLjwvYXV0aG9yPjxhdXRob3I+Q2F2YWxsaW4sIEYuPC9hdXRob3I+PGF1dGhvcj5QYXJv
dHRvLCBNLjwvYXV0aG9yPjxhdXRob3I+TWljYWdsaW8sIE0uPC9hdXRob3I+PGF1dGhvcj5aYW5h
cmRvLCBWLjwvYXV0aG9yPjwvYXV0aG9ycz48L2NvbnRyaWJ1dG9ycz48dGl0bGVzPjx0aXRsZT5I
ZWF0IGxvc3MgcHJldmVudGlvbiBpbiB2ZXJ5IHByZXRlcm0gaW5mYW50cyBpbiBkZWxpdmVyeSBy
b29tczogYSBwcm9zcGVjdGl2ZSwgcmFuZG9taXplZCwgY29udHJvbGxlZCB0cmlhbCBvZiBwb2x5
ZXRoeWxlbmUgY2FwczwvdGl0bGU+PHNlY29uZGFyeS10aXRsZT5KIFBlZGlhdHI8L3NlY29uZGFy
eS10aXRsZT48L3RpdGxlcz48cGVyaW9kaWNhbD48ZnVsbC10aXRsZT5KIFBlZGlhdHI8L2Z1bGwt
dGl0bGU+PC9wZXJpb2RpY2FsPjxwYWdlcz45MTQtOTE3LmUxPC9wYWdlcz48dm9sdW1lPjE1Njwv
dm9sdW1lPjxudW1iZXI+NjwvbnVtYmVyPjxkYXRlcz48eWVhcj4yMDEwPC95ZWFyPjwvZGF0ZXM+
PGFjY2Vzc2lvbi1udW0+MjAyMjc3Mjg8L2FjY2Vzc2lvbi1udW0+PGxhYmVsPjkxNDwvbGFiZWw+
PHVybHM+PHJlbGF0ZWQtdXJscz48dXJsPmh0dHBzOi8vd3d3LmpwZWRzLmNvbS9hcnRpY2xlL1Mw
MDIyLTM0NzYoMDkpMDEyNTAtNS9mdWxsdGV4dDwvdXJsPjwvcmVsYXRlZC11cmxzPjwvdXJscz48
ZWxlY3Ryb25pYy1yZXNvdXJjZS1udW0+MTAuMTAxNi9qLmpwZWRzLjIwMDkuMTIuMDIxPC9lbGVj
dHJvbmljLXJlc291cmNlLW51bT48L3JlY29yZD48L0NpdGU+PC9FbmROb3RlPgB=
</w:fldData>
              </w:fldChar>
            </w:r>
            <w:r w:rsidRPr="002B3C63">
              <w:rPr>
                <w:rFonts w:ascii="Calibri" w:eastAsia="Times New Roman" w:hAnsi="Calibri" w:cs="Calibri"/>
                <w:sz w:val="16"/>
                <w:szCs w:val="16"/>
              </w:rPr>
              <w:instrText xml:space="preserve"> ADDIN EN.CITE </w:instrText>
            </w:r>
            <w:r w:rsidRPr="002B3C63">
              <w:rPr>
                <w:rFonts w:ascii="Calibri" w:eastAsia="Times New Roman" w:hAnsi="Calibri" w:cs="Calibri"/>
                <w:sz w:val="16"/>
                <w:szCs w:val="16"/>
              </w:rPr>
              <w:fldChar w:fldCharType="begin">
                <w:fldData xml:space="preserve">PEVuZE5vdGU+PENpdGU+PEF1dGhvcj5DaGFudGFyb2o8L0F1dGhvcj48WWVhcj4yMDExPC9ZZWFy
PjxSZWNOdW0+NDA8L1JlY051bT48RGlzcGxheVRleHQ+e0NoYW50YXJvaiAyMDExIFMzMiwgS25v
YmVsIDIwMDUgMzA0LCBOaW1iYWxrYXIgMjAxOSAxMjIsIFJvaGFuYSAyMDExIDQ2OCwgVHJldmlz
YW51dG8gMjAxMCA5MTR9PC9EaXNwbGF5VGV4dD48cmVjb3JkPjxyZWMtbnVtYmVyPjQwPC9yZWMt
bnVtYmVyPjxmb3JlaWduLWtleXM+PGtleSBhcHA9IkVOIiBkYi1pZD0iejVhdjAyYWRyZTkyeDRl
ZWVmcHB6cHJkdHY5MHhkZmR4enJhIiB0aW1lc3RhbXA9IjE2NjAyMDI1NDIiPjQwPC9rZXk+PC9m
b3JlaWduLWtleXM+PHJlZi10eXBlIG5hbWU9IkpvdXJuYWwgQXJ0aWNsZSI+MTc8L3JlZi10eXBl
Pjxjb250cmlidXRvcnM+PGF1dGhvcnM+PGF1dGhvcj5DaGFudGFyb2osIFMuPC9hdXRob3I+PGF1
dGhvcj5UZWNoYXNhdGlkLCBXLjwvYXV0aG9yPjwvYXV0aG9ycz48L2NvbnRyaWJ1dG9ycz48dGl0
bGVzPjx0aXRsZT5FZmZlY3Qgb2YgcG9seWV0aHlsZW5lIGJhZyB0byBwcmV2ZW50IGhlYXQgbG9z
cyBpbiBwcmV0ZXJtIGluZmFudHMgYXQgYmlydGg6IGEgcmFuZG9taXplZCBjb250cm9sbGVkIHRy
aWFsPC90aXRsZT48c2Vjb25kYXJ5LXRpdGxlPkogTWVkIEFzc29jIFRoYWk8L3NlY29uZGFyeS10
aXRsZT48L3RpdGxlcz48cGVyaW9kaWNhbD48ZnVsbC10aXRsZT5KIE1lZCBBc3NvYyBUaGFpPC9m
dWxsLXRpdGxlPjwvcGVyaW9kaWNhbD48cGFnZXM+UzMyLTc8L3BhZ2VzPjx2b2x1bWU+OTQgPC92
b2x1bWU+PG51bS12b2xzPlN1cHBsIDc8L251bS12b2xzPjxkYXRlcz48eWVhcj4yMDExPC95ZWFy
PjwvZGF0ZXM+PGFjY2Vzc2lvbi1udW0+MjI2MTk5MDQ8L2FjY2Vzc2lvbi1udW0+PGxhYmVsPlMz
MjwvbGFiZWw+PHVybHM+PC91cmxzPjwvcmVjb3JkPjwvQ2l0ZT48Q2l0ZT48QXV0aG9yPktub2Jl
bDwvQXV0aG9yPjxZZWFyPjIwMDU8L1llYXI+PFJlY051bT4yNzwvUmVjTnVtPjxyZWNvcmQ+PHJl
Yy1udW1iZXI+Mjc8L3JlYy1udW1iZXI+PGZvcmVpZ24ta2V5cz48a2V5IGFwcD0iRU4iIGRiLWlk
PSJ6NWF2MDJhZHJlOTJ4NGVlZWZwcHpwcmR0djkweGRmZHh6cmEiIHRpbWVzdGFtcD0iMTY2MDIw
MTE0NSI+Mjc8L2tleT48L2ZvcmVpZ24ta2V5cz48cmVmLXR5cGUgbmFtZT0iSm91cm5hbCBBcnRp
Y2xlIj4xNzwvcmVmLXR5cGU+PGNvbnRyaWJ1dG9ycz48YXV0aG9ycz48YXV0aG9yPktub2JlbCwg
Ui4gQi48L2F1dGhvcj48YXV0aG9yPldpbW1lciwgSi4gRS4sIEpyLjwvYXV0aG9yPjxhdXRob3I+
SG9sYmVydCwgRC48L2F1dGhvcj48L2F1dGhvcnM+PC9jb250cmlidXRvcnM+PHRpdGxlcz48dGl0
bGU+SGVhdCBsb3NzIHByZXZlbnRpb24gZm9yIHByZXRlcm0gaW5mYW50cyBpbiB0aGUgZGVsaXZl
cnkgcm9vbTwvdGl0bGU+PHNlY29uZGFyeS10aXRsZT5KIFBlcmluYXRvbDwvc2Vjb25kYXJ5LXRp
dGxlPjwvdGl0bGVzPjxwZXJpb2RpY2FsPjxmdWxsLXRpdGxlPkogUGVyaW5hdG9sPC9mdWxsLXRp
dGxlPjwvcGVyaW9kaWNhbD48cGFnZXM+MzA0LTg8L3BhZ2VzPjx2b2x1bWU+MjU8L3ZvbHVtZT48
bnVtYmVyPjU8L251bWJlcj48ZGF0ZXM+PHllYXI+MjAwNTwveWVhcj48L2RhdGVzPjxhY2Nlc3Np
b24tbnVtPjE1ODYxMTk2PC9hY2Nlc3Npb24tbnVtPjxsYWJlbD4zMDQ8L2xhYmVsPjx1cmxzPjxy
ZWxhdGVkLXVybHM+PHVybD5odHRwczovL3d3dy5uYXR1cmUuY29tL2FydGljbGVzLzcyMTEyODku
cGRmPC91cmw+PC9yZWxhdGVkLXVybHM+PC91cmxzPjxlbGVjdHJvbmljLXJlc291cmNlLW51bT4x
MC4xMDM4L3NqLmpwLjcyMTEyODk8L2VsZWN0cm9uaWMtcmVzb3VyY2UtbnVtPjwvcmVjb3JkPjwv
Q2l0ZT48Q2l0ZT48QXV0aG9yPk5pbWJhbGthcjwvQXV0aG9yPjxZZWFyPjIwMTk8L1llYXI+PFJl
Y051bT40MzwvUmVjTnVtPjxyZWNvcmQ+PHJlYy1udW1iZXI+NDM8L3JlYy1udW1iZXI+PGZvcmVp
Z24ta2V5cz48a2V5IGFwcD0iRU4iIGRiLWlkPSJ6NWF2MDJhZHJlOTJ4NGVlZWZwcHpwcmR0djkw
eGRmZHh6cmEiIHRpbWVzdGFtcD0iMTY2MDIwMjYxMCI+NDM8L2tleT48L2ZvcmVpZ24ta2V5cz48
cmVmLXR5cGUgbmFtZT0iSm91cm5hbCBBcnRpY2xlIj4xNzwvcmVmLXR5cGU+PGNvbnRyaWJ1dG9y
cz48YXV0aG9ycz48YXV0aG9yPk5pbWJhbGthciwgUy4gTS48L2F1dGhvcj48YXV0aG9yPktoYW5u
YSwgQS4gSy48L2F1dGhvcj48YXV0aG9yPlBhdGVsLCBELiBWLjwvYXV0aG9yPjxhdXRob3I+Tmlt
YmFsa2FyLCBBLiBTLjwvYXV0aG9yPjxhdXRob3I+UGhhdGFrLCBBLiBHLjwvYXV0aG9yPjwvYXV0
aG9ycz48L2NvbnRyaWJ1dG9ycz48dGl0bGVzPjx0aXRsZT5FZmZpY2FjeSBvZiBQb2x5ZXRoeWxl
bmUgU2tpbiBXcmFwcGluZyBpbiBQcmV2ZW50aW5nIEh5cG90aGVybWlhIGluIFByZXRlcm0gTmVv
bmF0ZXMgKCZsdDszNCBXZWVrcyk6IEEgUGFyYWxsZWwgR3JvdXAgTm9uLWJsaW5kZWQgUmFuZG9t
aXplZCBDb250cm9sIFRyaWFsPC90aXRsZT48c2Vjb25kYXJ5LXRpdGxlPkogVHJvcCBQZWRpYXRy
PC9zZWNvbmRhcnktdGl0bGU+PC90aXRsZXM+PHBlcmlvZGljYWw+PGZ1bGwtdGl0bGU+SiBUcm9w
IFBlZGlhdHI8L2Z1bGwtdGl0bGU+PC9wZXJpb2RpY2FsPjxwYWdlcz4xMjItMTI5PC9wYWdlcz48
dm9sdW1lPjY1PC92b2x1bWU+PG51bWJlcj4yPC9udW1iZXI+PGRhdGVzPjx5ZWFyPjIwMTk8L3ll
YXI+PC9kYXRlcz48YWNjZXNzaW9uLW51bT4yOTgwMDMyMjwvYWNjZXNzaW9uLW51bT48bGFiZWw+
MTIyPC9sYWJlbD48dXJscz48cmVsYXRlZC11cmxzPjx1cmw+aHR0cHM6Ly93YXRlcm1hcmsuc2ls
dmVyY2hhaXIuY29tL2ZteTAyNS5wZGY/dG9rZW49QVFFQ0FIaTIwOEJFNDlPb2FuOWtraFdfRXJj
eTdEbTNaTF85Q2YzcWZLQWM0ODV5c2dBQUF0NHdnZ0xhQmdrcWhraUc5dzBCQndhZ2dnTExNSUlD
eHdJQkFEQ0NBc0FHQ1NxR1NJYjNEUUVIQVRBZUJnbGdoa2dCWlFNRUFTNHdFUVFNLW5UZTBqZG1D
NDBZc3Jub0FnRVFnSUlDa2IzT3RDRVh1cVJJclZ1eC1Tbl9SSWl5MGZzZ2hwNkpCbGZQTVdQQnpS
UVFzSHVYPC91cmw+PHVybD5odHRwczovL3dhdGVybWFyay5zaWx2ZXJjaGFpci5jb20vZm15MDI1
LnBkZj90b2tlbj1BUUVDQUhpMjA4QkU0OU9vYW45a2toV19FcmN5N0RtM1pMXzlDZjNxZktBYzQ4
NXlzZ0FBQXNnd2dnTEVCZ2txaGtpRzl3MEJCd2FnZ2dLMU1JSUNzUUlCQURDQ0Fxb0dDU3FHU0li
M0RRRUhBVEFlQmdsZ2hrZ0JaUU1FQVM0d0VRUU1RNUxoWGV2V004cnNkUExYQWdFUWdJSUNlOTNp
N2ZWNHZUM0VmUWlyNDNyNndCcjc3dW54VEplUzNaUFk4bzFlRWMzdVBaZTZoOFRqUjZXZm92LXpo
RlZjcXgwUEJqRks5N3ZyeGJsZlBPbHI4OFQ0WG9NaEI4YWprVkRvendFVGxON1F2N2JvMm4tbW91
YnJ1M2pTelpOYWZ1MU5LMnhMSmp5Ykh1UkRnTnZtRmxVQVd2b3c2cnp6Mm95TWVYWGlWLXZudmVH
NjZCMWFrRmlST24zdFEwSThjSGRqdTRpQ0hXRXpYOWI3RGRQcXVjaDUzaWxLQnRsV2hWMGFhUVVw
WTJuLVl0UDBCSTBIYmktSFpaVlhCeWZYVGYzaUNtNUc2MVpuSm5DcEhfcUR3U3J4VnlHRE0wVmdN
aDdsNldRNHhBQ1NYWllGUEc3WFZNTjgxS21wX3dxTTVFbFZYeHlqVXlnaWs1a2FmcDR4VjFjYnNo
bDl2OXY5eUE2SWpOaHNIcFQ3Z0tNa1NiQUVMdWthUWNwaGdiRDNkd0tSdlVjS2xrREd1TU9CS01P
NTl0ZG1QYzVBU3VJUTN4R0dGa1RsR2szdzZrSDFITWN5aW9JME10MzhKY2dhN0pwRV85MlFjejdU
V0t1SEQzZ2o2ZnVOSnpzN1B3NWp0a2p6b2xkNERUbmNiWnR6S0FSYXRma3d4UWRqbnZUZFBtY09F
NW9Nd0JlVE9xRHV2VnZBblZKYzZfVnhnVXZKSmxndDN1OFB4TDNIcXlQa1lFYklkam9QODI4cmd1
NlZBV1hBaG1yUmhraUc0M1N2SkNzWmFEOVRYdU1Tb2RNVmVJRWQ5ejdCaGtQQ1R6VnJ2YW5wSjNB
VzRFa3JQeGdVSV9Temw2OTY1Tm1qZlU3VnJUa1dNOVBUTWlmZ2ZoTnNWLVktN2R0T3NRU21Ubmdw
Ukx0eGRHRlZqSk1OeDctQ09xdmtCTkpWOXpSbG1MaFhnOE1FemNyckJkWTcwYmJEcFo2Skx0bzF2
Z0pmZkNNRlZBdDJTSnpOcWg5QkFxN3VfQ0NBWWFUelVrMHBQSzJRSk1udGdrVVc5V2JpUnlUekY3
NXM3VkU4dkNqVGJyb05MVmtsWjY3ajQwN21LWTVXaUFld052VXoxV0hUanBvczwvdXJsPjwvcmVs
YXRlZC11cmxzPjwvdXJscz48ZWxlY3Ryb25pYy1yZXNvdXJjZS1udW0+MTAuMTA5My90cm9wZWov
Zm15MDI1PC9lbGVjdHJvbmljLXJlc291cmNlLW51bT48L3JlY29yZD48L0NpdGU+PENpdGU+PEF1
dGhvcj5Sb2hhbmE8L0F1dGhvcj48WWVhcj4yMDExPC9ZZWFyPjxSZWNOdW0+NDI8L1JlY051bT48
cmVjb3JkPjxyZWMtbnVtYmVyPjQyPC9yZWMtbnVtYmVyPjxmb3JlaWduLWtleXM+PGtleSBhcHA9
IkVOIiBkYi1pZD0iejVhdjAyYWRyZTkyeDRlZWVmcHB6cHJkdHY5MHhkZmR4enJhIiB0aW1lc3Rh
bXA9IjE2NjAyMDI1NzkiPjQyPC9rZXk+PC9mb3JlaWduLWtleXM+PHJlZi10eXBlIG5hbWU9Ikpv
dXJuYWwgQXJ0aWNsZSI+MTc8L3JlZi10eXBlPjxjb250cmlidXRvcnM+PGF1dGhvcnM+PGF1dGhv
cj5Sb2hhbmEsIEouPC9hdXRob3I+PGF1dGhvcj5LaGFpcmluYSwgVy48L2F1dGhvcj48YXV0aG9y
PkJvbywgTi4gWS48L2F1dGhvcj48YXV0aG9yPlNoYXJlZW5hLCBJLjwvYXV0aG9yPjwvYXV0aG9y
cz48L2NvbnRyaWJ1dG9ycz48dGl0bGVzPjx0aXRsZT5SZWR1Y2luZyBoeXBvdGhlcm1pYSBpbiBw
cmV0ZXJtIGluZmFudHMgd2l0aCBwb2x5ZXRoeWxlbmUgd3JhcDwvdGl0bGU+PHNlY29uZGFyeS10
aXRsZT5QZWRpYXRyIEludDwvc2Vjb25kYXJ5LXRpdGxlPjwvdGl0bGVzPjxwZXJpb2RpY2FsPjxm
dWxsLXRpdGxlPlBlZGlhdHIgSW50PC9mdWxsLXRpdGxlPjwvcGVyaW9kaWNhbD48cGFnZXM+NDY4
LTc0PC9wYWdlcz48dm9sdW1lPjUzPC92b2x1bWU+PG51bWJlcj40PC9udW1iZXI+PGRhdGVzPjx5
ZWFyPjIwMTE8L3llYXI+PC9kYXRlcz48YWNjZXNzaW9uLW51bT4yMTEwNTk2NDwvYWNjZXNzaW9u
LW51bT48bGFiZWw+NDY4PC9sYWJlbD48dXJscz48cmVsYXRlZC11cmxzPjx1cmw+aHR0cHM6Ly9v
bmxpbmVsaWJyYXJ5LndpbGV5LmNvbS9kb2kvcGRmZGlyZWN0LzEwLjExMTEvai4xNDQyLTIwMFgu
MjAxMC4wMzI5NS54P2Rvd25sb2FkPXRydWU8L3VybD48dXJsPmh0dHBzOi8vb25saW5lbGlicmFy
eS53aWxleS5jb20vZG9pLzEwLjExMTEvai4xNDQyLTIwMFguMjAxMC4wMzI5NS54PC91cmw+PC9y
ZWxhdGVkLXVybHM+PC91cmxzPjxlbGVjdHJvbmljLXJlc291cmNlLW51bT4xMC4xMTExL2ouMTQ0
Mi0yMDBYLjIwMTAuMDMyOTUueDwvZWxlY3Ryb25pYy1yZXNvdXJjZS1udW0+PC9yZWNvcmQ+PC9D
aXRlPjxDaXRlPjxBdXRob3I+VHJldmlzYW51dG88L0F1dGhvcj48WWVhcj4yMDEwPC9ZZWFyPjxS
ZWNOdW0+Mjg8L1JlY051bT48cmVjb3JkPjxyZWMtbnVtYmVyPjI4PC9yZWMtbnVtYmVyPjxmb3Jl
aWduLWtleXM+PGtleSBhcHA9IkVOIiBkYi1pZD0iejVhdjAyYWRyZTkyeDRlZWVmcHB6cHJkdHY5
MHhkZmR4enJhIiB0aW1lc3RhbXA9IjE2NjAyMDExNjIiPjI4PC9rZXk+PC9mb3JlaWduLWtleXM+
PHJlZi10eXBlIG5hbWU9IkpvdXJuYWwgQXJ0aWNsZSI+MTc8L3JlZi10eXBlPjxjb250cmlidXRv
cnM+PGF1dGhvcnM+PGF1dGhvcj5UcmV2aXNhbnV0bywgRC48L2F1dGhvcj48YXV0aG9yPkRvZ2xp
b25pLCBOLjwvYXV0aG9yPjxhdXRob3I+Q2F2YWxsaW4sIEYuPC9hdXRob3I+PGF1dGhvcj5QYXJv
dHRvLCBNLjwvYXV0aG9yPjxhdXRob3I+TWljYWdsaW8sIE0uPC9hdXRob3I+PGF1dGhvcj5aYW5h
cmRvLCBWLjwvYXV0aG9yPjwvYXV0aG9ycz48L2NvbnRyaWJ1dG9ycz48dGl0bGVzPjx0aXRsZT5I
ZWF0IGxvc3MgcHJldmVudGlvbiBpbiB2ZXJ5IHByZXRlcm0gaW5mYW50cyBpbiBkZWxpdmVyeSBy
b29tczogYSBwcm9zcGVjdGl2ZSwgcmFuZG9taXplZCwgY29udHJvbGxlZCB0cmlhbCBvZiBwb2x5
ZXRoeWxlbmUgY2FwczwvdGl0bGU+PHNlY29uZGFyeS10aXRsZT5KIFBlZGlhdHI8L3NlY29uZGFy
eS10aXRsZT48L3RpdGxlcz48cGVyaW9kaWNhbD48ZnVsbC10aXRsZT5KIFBlZGlhdHI8L2Z1bGwt
dGl0bGU+PC9wZXJpb2RpY2FsPjxwYWdlcz45MTQtOTE3LmUxPC9wYWdlcz48dm9sdW1lPjE1Njwv
dm9sdW1lPjxudW1iZXI+NjwvbnVtYmVyPjxkYXRlcz48eWVhcj4yMDEwPC95ZWFyPjwvZGF0ZXM+
PGFjY2Vzc2lvbi1udW0+MjAyMjc3Mjg8L2FjY2Vzc2lvbi1udW0+PGxhYmVsPjkxNDwvbGFiZWw+
PHVybHM+PHJlbGF0ZWQtdXJscz48dXJsPmh0dHBzOi8vd3d3LmpwZWRzLmNvbS9hcnRpY2xlL1Mw
MDIyLTM0NzYoMDkpMDEyNTAtNS9mdWxsdGV4dDwvdXJsPjwvcmVsYXRlZC11cmxzPjwvdXJscz48
ZWxlY3Ryb25pYy1yZXNvdXJjZS1udW0+MTAuMTAxNi9qLmpwZWRzLjIwMDkuMTIuMDIxPC9lbGVj
dHJvbmljLXJlc291cmNlLW51bT48L3JlY29yZD48L0NpdGU+PC9FbmROb3RlPgB=
</w:fldData>
              </w:fldChar>
            </w:r>
            <w:r w:rsidRPr="002B3C63">
              <w:rPr>
                <w:rFonts w:ascii="Calibri" w:eastAsia="Times New Roman" w:hAnsi="Calibri" w:cs="Calibri"/>
                <w:sz w:val="16"/>
                <w:szCs w:val="16"/>
              </w:rPr>
              <w:instrText xml:space="preserve"> ADDIN EN.CITE.DATA </w:instrText>
            </w:r>
            <w:r w:rsidRPr="002B3C63">
              <w:rPr>
                <w:rFonts w:ascii="Calibri" w:eastAsia="Times New Roman" w:hAnsi="Calibri" w:cs="Calibri"/>
                <w:sz w:val="16"/>
                <w:szCs w:val="16"/>
              </w:rPr>
            </w:r>
            <w:r w:rsidRPr="002B3C63">
              <w:rPr>
                <w:rFonts w:ascii="Calibri" w:eastAsia="Times New Roman" w:hAnsi="Calibri" w:cs="Calibri"/>
                <w:sz w:val="16"/>
                <w:szCs w:val="16"/>
              </w:rPr>
              <w:fldChar w:fldCharType="end"/>
            </w:r>
            <w:r w:rsidRPr="002B3C63">
              <w:rPr>
                <w:rFonts w:ascii="Calibri" w:eastAsia="Times New Roman" w:hAnsi="Calibri" w:cs="Calibri"/>
                <w:sz w:val="16"/>
                <w:szCs w:val="16"/>
              </w:rPr>
            </w:r>
            <w:r w:rsidRPr="002B3C63">
              <w:rPr>
                <w:rFonts w:ascii="Calibri" w:eastAsia="Times New Roman" w:hAnsi="Calibri" w:cs="Calibri"/>
                <w:sz w:val="16"/>
                <w:szCs w:val="16"/>
              </w:rPr>
              <w:fldChar w:fldCharType="separate"/>
            </w:r>
            <w:r w:rsidRPr="002B3C63">
              <w:rPr>
                <w:rFonts w:ascii="Calibri" w:eastAsia="Times New Roman" w:hAnsi="Calibri" w:cs="Calibri"/>
                <w:noProof/>
                <w:sz w:val="16"/>
                <w:szCs w:val="16"/>
              </w:rPr>
              <w:t>{Chantaroj 2011 S32, Knobel 2005 304, Nimbalkar 2019 122, Rohana 2011 468, Trevisanuto 2010 914}</w:t>
            </w:r>
            <w:r w:rsidRPr="002B3C63">
              <w:rPr>
                <w:rFonts w:ascii="Calibri" w:eastAsia="Times New Roman" w:hAnsi="Calibri" w:cs="Calibri"/>
                <w:sz w:val="16"/>
                <w:szCs w:val="16"/>
              </w:rPr>
              <w:fldChar w:fldCharType="end"/>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120"/>
              <w:gridCol w:w="1049"/>
              <w:gridCol w:w="1223"/>
              <w:gridCol w:w="808"/>
              <w:gridCol w:w="1012"/>
              <w:gridCol w:w="1406"/>
            </w:tblGrid>
            <w:tr w:rsidR="00D26AF9" w14:paraId="0C5AD02C" w14:textId="77777777" w:rsidTr="00EC24AC">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59DC2534" w14:textId="77777777" w:rsidR="00D26AF9" w:rsidRDefault="00D26AF9" w:rsidP="00EC24AC">
                  <w:pPr>
                    <w:rPr>
                      <w:rFonts w:ascii="Times New Roman" w:eastAsia="Times New Roman" w:hAnsi="Times New Roman" w:cs="Times New Roman"/>
                      <w:b/>
                      <w:bCs/>
                      <w:color w:val="FFFFFF"/>
                      <w:sz w:val="16"/>
                      <w:szCs w:val="16"/>
                    </w:rPr>
                  </w:pPr>
                  <w:r>
                    <w:rPr>
                      <w:rFonts w:eastAsia="Times New Roman"/>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D8C1EA5" w14:textId="77777777" w:rsidR="00D26AF9" w:rsidRDefault="00D26AF9" w:rsidP="00EC24AC">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3808937" w14:textId="77777777" w:rsidR="00D26AF9" w:rsidRDefault="00D26AF9" w:rsidP="00EC24AC">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51CE4C3" w14:textId="77777777" w:rsidR="00D26AF9" w:rsidRDefault="00D26AF9" w:rsidP="00EC24AC">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080E841" w14:textId="77777777" w:rsidR="00D26AF9" w:rsidRDefault="00D26AF9" w:rsidP="00EC24AC">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D26AF9" w14:paraId="65DB819B" w14:textId="77777777" w:rsidTr="00EC24AC">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2F0D133" w14:textId="77777777" w:rsidR="00D26AF9" w:rsidRDefault="00D26AF9" w:rsidP="00EC24AC">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B964142" w14:textId="77777777" w:rsidR="00D26AF9" w:rsidRDefault="00D26AF9" w:rsidP="00EC24AC">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E524F81" w14:textId="77777777" w:rsidR="00D26AF9" w:rsidRDefault="00D26AF9" w:rsidP="00EC24AC">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6C0C921" w14:textId="77777777" w:rsidR="00D26AF9" w:rsidRDefault="00D26AF9" w:rsidP="00EC24AC">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CF0B27C" w14:textId="77777777" w:rsidR="00D26AF9" w:rsidRDefault="00D26AF9" w:rsidP="00EC24AC">
                  <w:pPr>
                    <w:rPr>
                      <w:rFonts w:eastAsia="Times New Roman"/>
                      <w:b/>
                      <w:bCs/>
                      <w:color w:val="000000"/>
                      <w:sz w:val="16"/>
                      <w:szCs w:val="16"/>
                    </w:rPr>
                  </w:pPr>
                  <w:r>
                    <w:rPr>
                      <w:rFonts w:eastAsia="Times New Roman"/>
                      <w:b/>
                      <w:bCs/>
                      <w:color w:val="000000"/>
                      <w:sz w:val="16"/>
                      <w:szCs w:val="16"/>
                    </w:rPr>
                    <w:t xml:space="preserve">Risk with standard care </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8FBFB11" w14:textId="77777777" w:rsidR="00D26AF9" w:rsidRDefault="00D26AF9" w:rsidP="00EC24AC">
                  <w:pPr>
                    <w:rPr>
                      <w:rFonts w:eastAsia="Times New Roman"/>
                      <w:b/>
                      <w:bCs/>
                      <w:color w:val="000000"/>
                      <w:sz w:val="16"/>
                      <w:szCs w:val="16"/>
                    </w:rPr>
                  </w:pPr>
                  <w:r>
                    <w:rPr>
                      <w:rFonts w:eastAsia="Times New Roman"/>
                      <w:b/>
                      <w:bCs/>
                      <w:color w:val="000000"/>
                      <w:sz w:val="16"/>
                      <w:szCs w:val="16"/>
                    </w:rPr>
                    <w:t>Risk difference with a plastic bag or wrap</w:t>
                  </w:r>
                </w:p>
              </w:tc>
            </w:tr>
            <w:tr w:rsidR="00D26AF9" w14:paraId="1C6D6DB6" w14:textId="77777777" w:rsidTr="00EC24A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1080D9F" w14:textId="77777777" w:rsidR="00D26AF9" w:rsidRDefault="00D26AF9" w:rsidP="00EC24AC">
                  <w:pPr>
                    <w:rPr>
                      <w:rFonts w:eastAsia="Times New Roman"/>
                      <w:sz w:val="16"/>
                      <w:szCs w:val="16"/>
                    </w:rPr>
                  </w:pPr>
                  <w:r>
                    <w:rPr>
                      <w:rStyle w:val="label"/>
                      <w:rFonts w:eastAsia="Times New Roman"/>
                      <w:sz w:val="16"/>
                      <w:szCs w:val="16"/>
                    </w:rPr>
                    <w:t xml:space="preserve">Survival </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CFF5F56" w14:textId="77777777" w:rsidR="00D26AF9" w:rsidRDefault="00D26AF9" w:rsidP="00EC24AC">
                  <w:pPr>
                    <w:rPr>
                      <w:rFonts w:eastAsia="Times New Roman"/>
                      <w:sz w:val="16"/>
                      <w:szCs w:val="16"/>
                    </w:rPr>
                  </w:pPr>
                  <w:r>
                    <w:rPr>
                      <w:rFonts w:eastAsia="Times New Roman"/>
                      <w:sz w:val="16"/>
                      <w:szCs w:val="16"/>
                    </w:rPr>
                    <w:t>1419</w:t>
                  </w:r>
                  <w:r>
                    <w:rPr>
                      <w:rFonts w:eastAsia="Times New Roman"/>
                      <w:sz w:val="16"/>
                      <w:szCs w:val="16"/>
                    </w:rPr>
                    <w:br/>
                    <w:t>(11 RCTs)</w:t>
                  </w:r>
                  <w:r>
                    <w:rPr>
                      <w:rFonts w:eastAsia="Times New Roman"/>
                      <w:sz w:val="16"/>
                      <w:szCs w:val="16"/>
                      <w:vertAlign w:val="superscript"/>
                    </w:rPr>
                    <w:t>1-11</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BF9202A" w14:textId="77777777" w:rsidR="00D26AF9" w:rsidRDefault="00D26AF9" w:rsidP="00EC24AC">
                  <w:pPr>
                    <w:rPr>
                      <w:rFonts w:eastAsia="Times New Roman"/>
                      <w:sz w:val="16"/>
                      <w:szCs w:val="16"/>
                    </w:rPr>
                  </w:pPr>
                  <w:r>
                    <w:rPr>
                      <w:rStyle w:val="quality-sign"/>
                      <w:rFonts w:ascii="Cambria Math" w:eastAsia="Times New Roman" w:hAnsi="Cambria Math" w:cs="Cambria Math"/>
                      <w:sz w:val="21"/>
                      <w:szCs w:val="21"/>
                    </w:rPr>
                    <w:t>⨁⨁⨁⨁</w:t>
                  </w:r>
                  <w:r>
                    <w:rPr>
                      <w:rFonts w:eastAsia="Times New Roman"/>
                      <w:sz w:val="16"/>
                      <w:szCs w:val="16"/>
                    </w:rPr>
                    <w:br/>
                  </w:r>
                  <w:proofErr w:type="spellStart"/>
                  <w:proofErr w:type="gramStart"/>
                  <w:r>
                    <w:rPr>
                      <w:rStyle w:val="quality-text"/>
                      <w:rFonts w:eastAsia="Times New Roman"/>
                      <w:sz w:val="16"/>
                      <w:szCs w:val="16"/>
                    </w:rPr>
                    <w:t>High</w:t>
                  </w:r>
                  <w:r>
                    <w:rPr>
                      <w:rFonts w:eastAsia="Times New Roman"/>
                      <w:sz w:val="16"/>
                      <w:szCs w:val="16"/>
                      <w:vertAlign w:val="superscript"/>
                    </w:rPr>
                    <w:t>a,b</w:t>
                  </w:r>
                  <w:proofErr w:type="gramEnd"/>
                  <w:r>
                    <w:rPr>
                      <w:rFonts w:eastAsia="Times New Roman"/>
                      <w:sz w:val="16"/>
                      <w:szCs w:val="16"/>
                      <w:vertAlign w:val="superscript"/>
                    </w:rPr>
                    <w:t>,c,d</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F53AE64" w14:textId="77777777" w:rsidR="00D26AF9" w:rsidRDefault="00D26AF9" w:rsidP="00EC24AC">
                  <w:pPr>
                    <w:rPr>
                      <w:rFonts w:eastAsia="Times New Roman"/>
                      <w:sz w:val="16"/>
                      <w:szCs w:val="16"/>
                    </w:rPr>
                  </w:pPr>
                  <w:r>
                    <w:rPr>
                      <w:rStyle w:val="block"/>
                      <w:rFonts w:eastAsia="Times New Roman"/>
                      <w:b/>
                      <w:bCs/>
                      <w:sz w:val="16"/>
                      <w:szCs w:val="16"/>
                    </w:rPr>
                    <w:t>RR 1.05</w:t>
                  </w:r>
                  <w:r>
                    <w:rPr>
                      <w:rFonts w:eastAsia="Times New Roman"/>
                      <w:sz w:val="16"/>
                      <w:szCs w:val="16"/>
                    </w:rPr>
                    <w:br/>
                  </w:r>
                  <w:r>
                    <w:rPr>
                      <w:rStyle w:val="cell"/>
                      <w:rFonts w:eastAsia="Times New Roman"/>
                      <w:sz w:val="16"/>
                      <w:szCs w:val="16"/>
                    </w:rPr>
                    <w:t>(1.00 to 1.10)</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85628F0" w14:textId="77777777" w:rsidR="00D26AF9" w:rsidRDefault="00D26AF9" w:rsidP="00EC24AC">
                  <w:pPr>
                    <w:rPr>
                      <w:rFonts w:eastAsia="Times New Roman"/>
                      <w:color w:val="000000"/>
                      <w:sz w:val="16"/>
                      <w:szCs w:val="16"/>
                    </w:rPr>
                  </w:pPr>
                  <w:r>
                    <w:rPr>
                      <w:rFonts w:eastAsia="Times New Roman"/>
                      <w:color w:val="000000"/>
                      <w:sz w:val="16"/>
                      <w:szCs w:val="16"/>
                    </w:rPr>
                    <w:t>Study population</w:t>
                  </w:r>
                </w:p>
              </w:tc>
            </w:tr>
            <w:tr w:rsidR="00D26AF9" w14:paraId="7B4F4B34" w14:textId="77777777" w:rsidTr="00EC24A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D168F99" w14:textId="77777777" w:rsidR="00D26AF9" w:rsidRDefault="00D26AF9" w:rsidP="00EC24AC">
                  <w:pPr>
                    <w:rPr>
                      <w:rFonts w:eastAsia="Times New Roman"/>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58FA810" w14:textId="77777777" w:rsidR="00D26AF9" w:rsidRDefault="00D26AF9" w:rsidP="00EC24AC">
                  <w:pPr>
                    <w:rPr>
                      <w:rFonts w:eastAsia="Times New Roman"/>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32F5298" w14:textId="77777777" w:rsidR="00D26AF9" w:rsidRDefault="00D26AF9" w:rsidP="00EC24AC">
                  <w:pPr>
                    <w:rPr>
                      <w:rFonts w:eastAsia="Times New Roman"/>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9805075" w14:textId="77777777" w:rsidR="00D26AF9" w:rsidRDefault="00D26AF9" w:rsidP="00EC24AC">
                  <w:pPr>
                    <w:rPr>
                      <w:rFonts w:eastAsia="Times New Roman"/>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A9B7E08" w14:textId="77777777" w:rsidR="00D26AF9" w:rsidRDefault="00D26AF9" w:rsidP="00EC24AC">
                  <w:pPr>
                    <w:rPr>
                      <w:rFonts w:eastAsia="Times New Roman"/>
                      <w:color w:val="000000"/>
                      <w:sz w:val="16"/>
                      <w:szCs w:val="16"/>
                    </w:rPr>
                  </w:pPr>
                  <w:r>
                    <w:rPr>
                      <w:rFonts w:eastAsia="Times New Roman"/>
                      <w:color w:val="000000"/>
                      <w:sz w:val="16"/>
                      <w:szCs w:val="16"/>
                    </w:rPr>
                    <w:t>816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A3EEE79" w14:textId="77777777" w:rsidR="00D26AF9" w:rsidRDefault="00D26AF9" w:rsidP="00EC24AC">
                  <w:pPr>
                    <w:rPr>
                      <w:rFonts w:eastAsia="Times New Roman"/>
                      <w:color w:val="000000"/>
                      <w:sz w:val="16"/>
                      <w:szCs w:val="16"/>
                    </w:rPr>
                  </w:pPr>
                  <w:r>
                    <w:rPr>
                      <w:rStyle w:val="cell-value"/>
                      <w:rFonts w:eastAsia="Times New Roman"/>
                      <w:b/>
                      <w:bCs/>
                      <w:color w:val="000000"/>
                      <w:sz w:val="16"/>
                      <w:szCs w:val="16"/>
                    </w:rPr>
                    <w:t>41 more per 1,000</w:t>
                  </w:r>
                  <w:r>
                    <w:rPr>
                      <w:rFonts w:eastAsia="Times New Roman"/>
                      <w:color w:val="000000"/>
                      <w:sz w:val="16"/>
                      <w:szCs w:val="16"/>
                    </w:rPr>
                    <w:br/>
                  </w:r>
                  <w:r>
                    <w:rPr>
                      <w:rStyle w:val="cell-value"/>
                      <w:rFonts w:eastAsia="Times New Roman"/>
                      <w:color w:val="000000"/>
                      <w:sz w:val="16"/>
                      <w:szCs w:val="16"/>
                    </w:rPr>
                    <w:t>(0 fewer to 82 more)</w:t>
                  </w:r>
                </w:p>
              </w:tc>
            </w:tr>
            <w:tr w:rsidR="00D26AF9" w14:paraId="5DE92CFD" w14:textId="77777777" w:rsidTr="00EC24A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C051363" w14:textId="77777777" w:rsidR="00D26AF9" w:rsidRDefault="00D26AF9" w:rsidP="00EC24AC">
                  <w:pPr>
                    <w:rPr>
                      <w:rFonts w:eastAsia="Times New Roman"/>
                      <w:sz w:val="16"/>
                      <w:szCs w:val="16"/>
                    </w:rPr>
                  </w:pPr>
                  <w:r>
                    <w:rPr>
                      <w:rStyle w:val="label"/>
                      <w:rFonts w:eastAsia="Times New Roman"/>
                      <w:sz w:val="16"/>
                      <w:szCs w:val="16"/>
                    </w:rPr>
                    <w:t>Normothermia</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9C57C6E" w14:textId="77777777" w:rsidR="00D26AF9" w:rsidRDefault="00D26AF9" w:rsidP="00EC24AC">
                  <w:pPr>
                    <w:rPr>
                      <w:rFonts w:eastAsia="Times New Roman"/>
                      <w:sz w:val="16"/>
                      <w:szCs w:val="16"/>
                    </w:rPr>
                  </w:pPr>
                  <w:r>
                    <w:rPr>
                      <w:rFonts w:eastAsia="Times New Roman"/>
                      <w:sz w:val="16"/>
                      <w:szCs w:val="16"/>
                    </w:rPr>
                    <w:t>449</w:t>
                  </w:r>
                  <w:r>
                    <w:rPr>
                      <w:rFonts w:eastAsia="Times New Roman"/>
                      <w:sz w:val="16"/>
                      <w:szCs w:val="16"/>
                    </w:rPr>
                    <w:br/>
                    <w:t>(5 RCTs)</w:t>
                  </w:r>
                  <w:r w:rsidRPr="00800545">
                    <w:rPr>
                      <w:rFonts w:eastAsia="Times New Roman"/>
                      <w:sz w:val="16"/>
                      <w:szCs w:val="16"/>
                      <w:vertAlign w:val="superscript"/>
                    </w:rPr>
                    <w:t>2</w:t>
                  </w:r>
                  <w:r>
                    <w:rPr>
                      <w:rFonts w:eastAsia="Times New Roman"/>
                      <w:sz w:val="16"/>
                      <w:szCs w:val="16"/>
                      <w:vertAlign w:val="superscript"/>
                    </w:rPr>
                    <w:t>,4,5,9,12</w:t>
                  </w:r>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8435C09" w14:textId="77777777" w:rsidR="00D26AF9" w:rsidRDefault="00D26AF9" w:rsidP="00EC24AC">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a,d</w:t>
                  </w:r>
                  <w:proofErr w:type="gramEnd"/>
                  <w:r>
                    <w:rPr>
                      <w:rFonts w:eastAsia="Times New Roman"/>
                      <w:sz w:val="16"/>
                      <w:szCs w:val="16"/>
                      <w:vertAlign w:val="superscript"/>
                    </w:rPr>
                    <w:t>,e,f</w:t>
                  </w:r>
                  <w:proofErr w:type="spellEnd"/>
                </w:p>
              </w:tc>
              <w:tc>
                <w:tcPr>
                  <w:tcW w:w="0" w:type="auto"/>
                  <w:vMerge w:val="restar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B2E711B" w14:textId="77777777" w:rsidR="00D26AF9" w:rsidRDefault="00D26AF9" w:rsidP="00EC24AC">
                  <w:pPr>
                    <w:rPr>
                      <w:rFonts w:eastAsia="Times New Roman"/>
                      <w:sz w:val="16"/>
                      <w:szCs w:val="16"/>
                    </w:rPr>
                  </w:pPr>
                  <w:r>
                    <w:rPr>
                      <w:rStyle w:val="block"/>
                      <w:rFonts w:eastAsia="Times New Roman"/>
                      <w:b/>
                      <w:bCs/>
                      <w:sz w:val="16"/>
                      <w:szCs w:val="16"/>
                    </w:rPr>
                    <w:t>RR 2.86</w:t>
                  </w:r>
                  <w:r>
                    <w:rPr>
                      <w:rFonts w:eastAsia="Times New Roman"/>
                      <w:sz w:val="16"/>
                      <w:szCs w:val="16"/>
                    </w:rPr>
                    <w:br/>
                  </w:r>
                  <w:r>
                    <w:rPr>
                      <w:rStyle w:val="cell"/>
                      <w:rFonts w:eastAsia="Times New Roman"/>
                      <w:sz w:val="16"/>
                      <w:szCs w:val="16"/>
                    </w:rPr>
                    <w:t>(1.66 to 4.91)</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FB5D640" w14:textId="77777777" w:rsidR="00D26AF9" w:rsidRDefault="00D26AF9" w:rsidP="00EC24AC">
                  <w:pPr>
                    <w:rPr>
                      <w:rFonts w:eastAsia="Times New Roman"/>
                      <w:color w:val="000000"/>
                      <w:sz w:val="16"/>
                      <w:szCs w:val="16"/>
                    </w:rPr>
                  </w:pPr>
                  <w:r>
                    <w:rPr>
                      <w:rFonts w:eastAsia="Times New Roman"/>
                      <w:color w:val="000000"/>
                      <w:sz w:val="16"/>
                      <w:szCs w:val="16"/>
                    </w:rPr>
                    <w:t>Study population</w:t>
                  </w:r>
                </w:p>
              </w:tc>
            </w:tr>
            <w:tr w:rsidR="00D26AF9" w14:paraId="0867F944" w14:textId="77777777" w:rsidTr="00EC24A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56FDAA6" w14:textId="77777777" w:rsidR="00D26AF9" w:rsidRDefault="00D26AF9" w:rsidP="00EC24AC">
                  <w:pPr>
                    <w:rPr>
                      <w:rFonts w:eastAsia="Times New Roman"/>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F23EBFF" w14:textId="77777777" w:rsidR="00D26AF9" w:rsidRDefault="00D26AF9" w:rsidP="00EC24AC">
                  <w:pPr>
                    <w:rPr>
                      <w:rFonts w:eastAsia="Times New Roman"/>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021595F" w14:textId="77777777" w:rsidR="00D26AF9" w:rsidRDefault="00D26AF9" w:rsidP="00EC24AC">
                  <w:pPr>
                    <w:rPr>
                      <w:rFonts w:eastAsia="Times New Roman"/>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A6E7324" w14:textId="77777777" w:rsidR="00D26AF9" w:rsidRDefault="00D26AF9" w:rsidP="00EC24AC">
                  <w:pPr>
                    <w:rPr>
                      <w:rFonts w:eastAsia="Times New Roman"/>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A441FEA" w14:textId="77777777" w:rsidR="00D26AF9" w:rsidRDefault="00D26AF9" w:rsidP="00EC24AC">
                  <w:pPr>
                    <w:rPr>
                      <w:rFonts w:eastAsia="Times New Roman"/>
                      <w:color w:val="000000"/>
                      <w:sz w:val="16"/>
                      <w:szCs w:val="16"/>
                    </w:rPr>
                  </w:pPr>
                  <w:r>
                    <w:rPr>
                      <w:rFonts w:eastAsia="Times New Roman"/>
                      <w:color w:val="000000"/>
                      <w:sz w:val="16"/>
                      <w:szCs w:val="16"/>
                    </w:rPr>
                    <w:t>128 per 1,000</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2894D52" w14:textId="77777777" w:rsidR="00D26AF9" w:rsidRDefault="00D26AF9" w:rsidP="00EC24AC">
                  <w:pPr>
                    <w:rPr>
                      <w:rFonts w:eastAsia="Times New Roman"/>
                      <w:color w:val="000000"/>
                      <w:sz w:val="16"/>
                      <w:szCs w:val="16"/>
                    </w:rPr>
                  </w:pPr>
                  <w:r>
                    <w:rPr>
                      <w:rStyle w:val="cell-value"/>
                      <w:rFonts w:eastAsia="Times New Roman"/>
                      <w:b/>
                      <w:bCs/>
                      <w:color w:val="000000"/>
                      <w:sz w:val="16"/>
                      <w:szCs w:val="16"/>
                    </w:rPr>
                    <w:t>238 more per 1,000</w:t>
                  </w:r>
                  <w:r>
                    <w:rPr>
                      <w:rFonts w:eastAsia="Times New Roman"/>
                      <w:color w:val="000000"/>
                      <w:sz w:val="16"/>
                      <w:szCs w:val="16"/>
                    </w:rPr>
                    <w:br/>
                  </w:r>
                  <w:r>
                    <w:rPr>
                      <w:rStyle w:val="cell-value"/>
                      <w:rFonts w:eastAsia="Times New Roman"/>
                      <w:color w:val="000000"/>
                      <w:sz w:val="16"/>
                      <w:szCs w:val="16"/>
                    </w:rPr>
                    <w:t>(85 more to 501 more)</w:t>
                  </w:r>
                </w:p>
              </w:tc>
            </w:tr>
          </w:tbl>
          <w:p w14:paraId="17D25B34"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rPr>
            </w:pPr>
            <w:r w:rsidRPr="00993118">
              <w:rPr>
                <w:rFonts w:eastAsia="Times New Roman" w:cstheme="minorHAnsi"/>
                <w:sz w:val="16"/>
                <w:szCs w:val="16"/>
                <w:shd w:val="clear" w:color="auto" w:fill="EBEBEB"/>
              </w:rPr>
              <w:fldChar w:fldCharType="begin"/>
            </w:r>
            <w:r w:rsidRPr="00993118">
              <w:rPr>
                <w:rFonts w:eastAsia="Times New Roman" w:cstheme="minorHAnsi"/>
                <w:sz w:val="16"/>
                <w:szCs w:val="16"/>
                <w:shd w:val="clear" w:color="auto" w:fill="EBEBEB"/>
              </w:rPr>
              <w:instrText xml:space="preserve"> ADDIN EN.CITE &lt;EndNote&gt;&lt;Cite&gt;&lt;Author&gt;Ahmed&lt;/Author&gt;&lt;Year&gt;2013&lt;/Year&gt;&lt;RecNum&gt;31&lt;/RecNum&gt;&lt;DisplayText&gt;{Ahmed 2013 169}&lt;/DisplayText&gt;&lt;record&gt;&lt;rec-number&gt;31&lt;/rec-number&gt;&lt;foreign-keys&gt;&lt;key app="EN" db-id="z5av02adre92x4eeefppzprdtv90xdfdxzra" timestamp="1660201431"&gt;31&lt;/key&gt;&lt;/foreign-keys&gt;&lt;ref-type name="Journal Article"&gt;17&lt;/ref-type&gt;&lt;contributors&gt;&lt;authors&gt;&lt;author&gt;Ahmed, Boshra T.&lt;/author&gt;&lt;author&gt;Hussein, Magdy A.&lt;/author&gt;&lt;author&gt;Monir, Hoda&lt;/author&gt;&lt;/authors&gt;&lt;/contributors&gt;&lt;titles&gt;&lt;title&gt;Effect of Plastic Bag (Vinyl Bags) on Prevention of Hypothermia in Preterm Infants&lt;/title&gt;&lt;secondary-title&gt;Med. J. Cairo Univ.&lt;/secondary-title&gt;&lt;/titles&gt;&lt;pages&gt;169-173&lt;/pages&gt;&lt;volume&gt;81&lt;/volume&gt;&lt;number&gt;1&lt;/number&gt;&lt;dates&gt;&lt;year&gt;2013&lt;/year&gt;&lt;/dates&gt;&lt;label&gt;169&lt;/label&gt;&lt;urls&gt;&lt;/urls&gt;&lt;/record&gt;&lt;/Cite&gt;&lt;/EndNote&gt;</w:instrText>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Ahmed 2013 169}</w:t>
            </w:r>
            <w:r w:rsidRPr="00993118">
              <w:rPr>
                <w:rFonts w:eastAsia="Times New Roman" w:cstheme="minorHAnsi"/>
                <w:sz w:val="16"/>
                <w:szCs w:val="16"/>
                <w:shd w:val="clear" w:color="auto" w:fill="EBEBEB"/>
              </w:rPr>
              <w:fldChar w:fldCharType="end"/>
            </w:r>
          </w:p>
          <w:p w14:paraId="7C01A7E3"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rPr>
            </w:pPr>
            <w:r w:rsidRPr="00993118">
              <w:rPr>
                <w:rFonts w:eastAsia="Times New Roman" w:cstheme="minorHAnsi"/>
                <w:sz w:val="16"/>
                <w:szCs w:val="16"/>
                <w:shd w:val="clear" w:color="auto" w:fill="EBEBEB"/>
              </w:rPr>
              <w:fldChar w:fldCharType="begin"/>
            </w:r>
            <w:r w:rsidRPr="00993118">
              <w:rPr>
                <w:rFonts w:eastAsia="Times New Roman" w:cstheme="minorHAnsi"/>
                <w:sz w:val="16"/>
                <w:szCs w:val="16"/>
                <w:shd w:val="clear" w:color="auto" w:fill="EBEBEB"/>
              </w:rPr>
              <w:instrText xml:space="preserve"> ADDIN EN.CITE &lt;EndNote&gt;&lt;Cite&gt;&lt;Author&gt;Chantaroj&lt;/Author&gt;&lt;Year&gt;2011&lt;/Year&gt;&lt;RecNum&gt;40&lt;/RecNum&gt;&lt;DisplayText&gt;{Chantaroj 2011 S32}&lt;/DisplayText&gt;&lt;record&gt;&lt;rec-number&gt;40&lt;/rec-number&gt;&lt;foreign-keys&gt;&lt;key app="EN" db-id="z5av02adre92x4eeefppzprdtv90xdfdxzra" timestamp="1660202542"&gt;40&lt;/key&gt;&lt;/foreign-keys&gt;&lt;ref-type name="Journal Article"&gt;17&lt;/ref-type&gt;&lt;contributors&gt;&lt;authors&gt;&lt;author&gt;Chantaroj, S.&lt;/author&gt;&lt;author&gt;Techasatid, W.&lt;/author&gt;&lt;/authors&gt;&lt;/contributors&gt;&lt;titles&gt;&lt;title&gt;Effect of polyethylene bag to prevent heat loss in preterm infants at birth: a randomized controlled trial&lt;/title&gt;&lt;secondary-title&gt;J Med Assoc Thai&lt;/secondary-title&gt;&lt;/titles&gt;&lt;periodical&gt;&lt;full-title&gt;J Med Assoc Thai&lt;/full-title&gt;&lt;/periodical&gt;&lt;pages&gt;S32-7&lt;/pages&gt;&lt;volume&gt;94 &lt;/volume&gt;&lt;num-vols&gt;Suppl 7&lt;/num-vols&gt;&lt;dates&gt;&lt;year&gt;2011&lt;/year&gt;&lt;/dates&gt;&lt;accession-num&gt;22619904&lt;/accession-num&gt;&lt;label&gt;S32&lt;/label&gt;&lt;urls&gt;&lt;/urls&gt;&lt;/record&gt;&lt;/Cite&gt;&lt;/EndNote&gt;</w:instrText>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Chantaroj 2011 S32}</w:t>
            </w:r>
            <w:r w:rsidRPr="00993118">
              <w:rPr>
                <w:rFonts w:eastAsia="Times New Roman" w:cstheme="minorHAnsi"/>
                <w:sz w:val="16"/>
                <w:szCs w:val="16"/>
                <w:shd w:val="clear" w:color="auto" w:fill="EBEBEB"/>
              </w:rPr>
              <w:fldChar w:fldCharType="end"/>
            </w:r>
          </w:p>
          <w:p w14:paraId="6692B309"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rPr>
            </w:pPr>
            <w:r w:rsidRPr="00993118">
              <w:rPr>
                <w:rFonts w:eastAsia="Times New Roman" w:cstheme="minorHAnsi"/>
                <w:sz w:val="16"/>
                <w:szCs w:val="16"/>
                <w:shd w:val="clear" w:color="auto" w:fill="EBEBEB"/>
              </w:rPr>
              <w:fldChar w:fldCharType="begin"/>
            </w:r>
            <w:r w:rsidRPr="00993118">
              <w:rPr>
                <w:rFonts w:eastAsia="Times New Roman" w:cstheme="minorHAnsi"/>
                <w:sz w:val="16"/>
                <w:szCs w:val="16"/>
                <w:shd w:val="clear" w:color="auto" w:fill="EBEBEB"/>
              </w:rPr>
              <w:instrText xml:space="preserve"> ADDIN EN.CITE &lt;EndNote&gt;&lt;Cite&gt;&lt;Author&gt;Farhadi&lt;/Author&gt;&lt;Year&gt;2012&lt;/Year&gt;&lt;RecNum&gt;41&lt;/RecNum&gt;&lt;DisplayText&gt;{Farhadi 2012 19}&lt;/DisplayText&gt;&lt;record&gt;&lt;rec-number&gt;41&lt;/rec-number&gt;&lt;foreign-keys&gt;&lt;key app="EN" db-id="z5av02adre92x4eeefppzprdtv90xdfdxzra" timestamp="1660202563"&gt;41&lt;/key&gt;&lt;/foreign-keys&gt;&lt;ref-type name="Journal Article"&gt;17&lt;/ref-type&gt;&lt;contributors&gt;&lt;authors&gt;&lt;author&gt;Farhadi, R.&lt;/author&gt;&lt;author&gt;Naderi, M.&lt;/author&gt;&lt;author&gt;Rahmani, Z.&lt;/author&gt;&lt;author&gt;Ghaffari, V.&lt;/author&gt;&lt;author&gt;Khalilian, A.&lt;/author&gt;&lt;/authors&gt;&lt;/contributors&gt;&lt;titles&gt;&lt;title&gt;Effect of &amp;quot;ZIPKIF&amp;quot; plastic bag on prevention of hypothermia in preterm infants: A randomized controlled trial&lt;/title&gt;&lt;secondary-title&gt;Journal of Mazandaran University of Medical Sciences&lt;/secondary-title&gt;&lt;/titles&gt;&lt;periodical&gt;&lt;full-title&gt;Journal of Mazandaran University of Medical Sciences&lt;/full-title&gt;&lt;/periodical&gt;&lt;pages&gt;19-26&lt;/pages&gt;&lt;volume&gt;22&lt;/volume&gt;&lt;number&gt;93&lt;/number&gt;&lt;dates&gt;&lt;year&gt;2012&lt;/year&gt;&lt;/dates&gt;&lt;label&gt;19&lt;/label&gt;&lt;urls&gt;&lt;related-urls&gt;&lt;url&gt;https://www.embase.com/search/results?subaction=viewrecord&amp;amp;id=L373961624&amp;amp;from=export&lt;/url&gt;&lt;/related-urls&gt;&lt;/urls&gt;&lt;/record&gt;&lt;/Cite&gt;&lt;/EndNote&gt;</w:instrText>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Farhadi 2012 19}</w:t>
            </w:r>
            <w:r w:rsidRPr="00993118">
              <w:rPr>
                <w:rFonts w:eastAsia="Times New Roman" w:cstheme="minorHAnsi"/>
                <w:sz w:val="16"/>
                <w:szCs w:val="16"/>
                <w:shd w:val="clear" w:color="auto" w:fill="EBEBEB"/>
              </w:rPr>
              <w:fldChar w:fldCharType="end"/>
            </w:r>
          </w:p>
          <w:p w14:paraId="24EB5EFA"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rPr>
            </w:pPr>
            <w:r w:rsidRPr="00993118">
              <w:rPr>
                <w:rFonts w:eastAsia="Times New Roman" w:cstheme="minorHAnsi"/>
                <w:sz w:val="16"/>
                <w:szCs w:val="16"/>
                <w:shd w:val="clear" w:color="auto" w:fill="EBEBEB"/>
              </w:rPr>
              <w:fldChar w:fldCharType="begin"/>
            </w:r>
            <w:r w:rsidRPr="00993118">
              <w:rPr>
                <w:rFonts w:eastAsia="Times New Roman" w:cstheme="minorHAnsi"/>
                <w:sz w:val="16"/>
                <w:szCs w:val="16"/>
                <w:shd w:val="clear" w:color="auto" w:fill="EBEBEB"/>
              </w:rPr>
              <w:instrText xml:space="preserve"> ADDIN EN.CITE &lt;EndNote&gt;&lt;Cite&gt;&lt;Author&gt;Knobel&lt;/Author&gt;&lt;Year&gt;2005&lt;/Year&gt;&lt;RecNum&gt;27&lt;/RecNum&gt;&lt;DisplayText&gt;{Knobel 2005 304}&lt;/DisplayText&gt;&lt;record&gt;&lt;rec-number&gt;27&lt;/rec-number&gt;&lt;foreign-keys&gt;&lt;key app="EN" db-id="z5av02adre92x4eeefppzprdtv90xdfdxzra" timestamp="1660201145"&gt;27&lt;/key&gt;&lt;/foreign-keys&gt;&lt;ref-type name="Journal Article"&gt;17&lt;/ref-type&gt;&lt;contributors&gt;&lt;authors&gt;&lt;author&gt;Knobel, R. B.&lt;/author&gt;&lt;author&gt;Wimmer, J. E., Jr.&lt;/author&gt;&lt;author&gt;Holbert, D.&lt;/author&gt;&lt;/authors&gt;&lt;/contributors&gt;&lt;titles&gt;&lt;title&gt;Heat loss prevention for preterm infants in the delivery room&lt;/title&gt;&lt;secondary-title&gt;J Perinatol&lt;/secondary-title&gt;&lt;/titles&gt;&lt;periodical&gt;&lt;full-title&gt;J Perinatol&lt;/full-title&gt;&lt;/periodical&gt;&lt;pages&gt;304-8&lt;/pages&gt;&lt;volume&gt;25&lt;/volume&gt;&lt;number&gt;5&lt;/number&gt;&lt;dates&gt;&lt;year&gt;2005&lt;/year&gt;&lt;/dates&gt;&lt;accession-num&gt;15861196&lt;/accession-num&gt;&lt;label&gt;304&lt;/label&gt;&lt;urls&gt;&lt;related-urls&gt;&lt;url&gt;https://www.nature.com/articles/7211289.pdf&lt;/url&gt;&lt;/related-urls&gt;&lt;/urls&gt;&lt;electronic-resource-num&gt;10.1038/sj.jp.7211289&lt;/electronic-resource-num&gt;&lt;/record&gt;&lt;/Cite&gt;&lt;/EndNote&gt;</w:instrText>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Knobel 2005 304}</w:t>
            </w:r>
            <w:r w:rsidRPr="00993118">
              <w:rPr>
                <w:rFonts w:eastAsia="Times New Roman" w:cstheme="minorHAnsi"/>
                <w:sz w:val="16"/>
                <w:szCs w:val="16"/>
                <w:shd w:val="clear" w:color="auto" w:fill="EBEBEB"/>
              </w:rPr>
              <w:fldChar w:fldCharType="end"/>
            </w:r>
          </w:p>
          <w:p w14:paraId="74A75636"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shd w:val="clear" w:color="auto" w:fill="EBEBEB"/>
              </w:rPr>
            </w:pPr>
            <w:r w:rsidRPr="00993118">
              <w:rPr>
                <w:rFonts w:eastAsia="Times New Roman" w:cstheme="minorHAnsi"/>
                <w:sz w:val="16"/>
                <w:szCs w:val="16"/>
                <w:shd w:val="clear" w:color="auto" w:fill="EBEBEB"/>
              </w:rPr>
              <w:fldChar w:fldCharType="begin">
                <w:fldData xml:space="preserve">PEVuZE5vdGU+PENpdGU+PEF1dGhvcj5OaW1iYWxrYXI8L0F1dGhvcj48WWVhcj4yMDE5PC9ZZWFy
PjxSZWNOdW0+NDM8L1JlY051bT48RGlzcGxheVRleHQ+e05pbWJhbGthciAyMDE5IDEyMn08L0Rp
c3BsYXlUZXh0PjxyZWNvcmQ+PHJlYy1udW1iZXI+NDM8L3JlYy1udW1iZXI+PGZvcmVpZ24ta2V5
cz48a2V5IGFwcD0iRU4iIGRiLWlkPSJ6NWF2MDJhZHJlOTJ4NGVlZWZwcHpwcmR0djkweGRmZHh6
cmEiIHRpbWVzdGFtcD0iMTY2MDIwMjYxMCI+NDM8L2tleT48L2ZvcmVpZ24ta2V5cz48cmVmLXR5
cGUgbmFtZT0iSm91cm5hbCBBcnRpY2xlIj4xNzwvcmVmLXR5cGU+PGNvbnRyaWJ1dG9ycz48YXV0
aG9ycz48YXV0aG9yPk5pbWJhbGthciwgUy4gTS48L2F1dGhvcj48YXV0aG9yPktoYW5uYSwgQS4g
Sy48L2F1dGhvcj48YXV0aG9yPlBhdGVsLCBELiBWLjwvYXV0aG9yPjxhdXRob3I+TmltYmFsa2Fy
LCBBLiBTLjwvYXV0aG9yPjxhdXRob3I+UGhhdGFrLCBBLiBHLjwvYXV0aG9yPjwvYXV0aG9ycz48
L2NvbnRyaWJ1dG9ycz48dGl0bGVzPjx0aXRsZT5FZmZpY2FjeSBvZiBQb2x5ZXRoeWxlbmUgU2tp
biBXcmFwcGluZyBpbiBQcmV2ZW50aW5nIEh5cG90aGVybWlhIGluIFByZXRlcm0gTmVvbmF0ZXMg
KCZsdDszNCBXZWVrcyk6IEEgUGFyYWxsZWwgR3JvdXAgTm9uLWJsaW5kZWQgUmFuZG9taXplZCBD
b250cm9sIFRyaWFsPC90aXRsZT48c2Vjb25kYXJ5LXRpdGxlPkogVHJvcCBQZWRpYXRyPC9zZWNv
bmRhcnktdGl0bGU+PC90aXRsZXM+PHBlcmlvZGljYWw+PGZ1bGwtdGl0bGU+SiBUcm9wIFBlZGlh
dHI8L2Z1bGwtdGl0bGU+PC9wZXJpb2RpY2FsPjxwYWdlcz4xMjItMTI5PC9wYWdlcz48dm9sdW1l
PjY1PC92b2x1bWU+PG51bWJlcj4yPC9udW1iZXI+PGRhdGVzPjx5ZWFyPjIwMTk8L3llYXI+PC9k
YXRlcz48YWNjZXNzaW9uLW51bT4yOTgwMDMyMjwvYWNjZXNzaW9uLW51bT48bGFiZWw+MTIyPC9s
YWJlbD48dXJscz48cmVsYXRlZC11cmxzPjx1cmw+aHR0cHM6Ly93YXRlcm1hcmsuc2lsdmVyY2hh
aXIuY29tL2ZteTAyNS5wZGY/dG9rZW49QVFFQ0FIaTIwOEJFNDlPb2FuOWtraFdfRXJjeTdEbTNa
TF85Q2YzcWZLQWM0ODV5c2dBQUF0NHdnZ0xhQmdrcWhraUc5dzBCQndhZ2dnTExNSUlDeHdJQkFE
Q0NBc0FHQ1NxR1NJYjNEUUVIQVRBZUJnbGdoa2dCWlFNRUFTNHdFUVFNLW5UZTBqZG1DNDBZc3Ju
b0FnRVFnSUlDa2IzT3RDRVh1cVJJclZ1eC1Tbl9SSWl5MGZzZ2hwNkpCbGZQTVdQQnpSUVFzSHVY
PC91cmw+PHVybD5odHRwczovL3dhdGVybWFyay5zaWx2ZXJjaGFpci5jb20vZm15MDI1LnBkZj90
b2tlbj1BUUVDQUhpMjA4QkU0OU9vYW45a2toV19FcmN5N0RtM1pMXzlDZjNxZktBYzQ4NXlzZ0FB
QXNnd2dnTEVCZ2txaGtpRzl3MEJCd2FnZ2dLMU1JSUNzUUlCQURDQ0Fxb0dDU3FHU0liM0RRRUhB
VEFlQmdsZ2hrZ0JaUU1FQVM0d0VRUU1RNUxoWGV2V004cnNkUExYQWdFUWdJSUNlOTNpN2ZWNHZU
M0VmUWlyNDNyNndCcjc3dW54VEplUzNaUFk4bzFlRWMzdVBaZTZoOFRqUjZXZm92LXpoRlZjcXgw
UEJqRks5N3ZyeGJsZlBPbHI4OFQ0WG9NaEI4YWprVkRvendFVGxON1F2N2JvMm4tbW91YnJ1M2pT
elpOYWZ1MU5LMnhMSmp5Ykh1UkRnTnZtRmxVQVd2b3c2cnp6Mm95TWVYWGlWLXZudmVHNjZCMWFr
RmlST24zdFEwSThjSGRqdTRpQ0hXRXpYOWI3RGRQcXVjaDUzaWxLQnRsV2hWMGFhUVVwWTJuLVl0
UDBCSTBIYmktSFpaVlhCeWZYVGYzaUNtNUc2MVpuSm5DcEhfcUR3U3J4VnlHRE0wVmdNaDdsNldR
NHhBQ1NYWllGUEc3WFZNTjgxS21wX3dxTTVFbFZYeHlqVXlnaWs1a2FmcDR4VjFjYnNobDl2OXY5
eUE2SWpOaHNIcFQ3Z0tNa1NiQUVMdWthUWNwaGdiRDNkd0tSdlVjS2xrREd1TU9CS01PNTl0ZG1Q
YzVBU3VJUTN4R0dGa1RsR2szdzZrSDFITWN5aW9JME10MzhKY2dhN0pwRV85MlFjejdUV0t1SEQz
Z2o2ZnVOSnpzN1B3NWp0a2p6b2xkNERUbmNiWnR6S0FSYXRma3d4UWRqbnZUZFBtY09FNW9Nd0Jl
VE9xRHV2VnZBblZKYzZfVnhnVXZKSmxndDN1OFB4TDNIcXlQa1lFYklkam9QODI4cmd1NlZBV1hB
aG1yUmhraUc0M1N2SkNzWmFEOVRYdU1Tb2RNVmVJRWQ5ejdCaGtQQ1R6VnJ2YW5wSjNBVzRFa3JQ
eGdVSV9Temw2OTY1Tm1qZlU3VnJUa1dNOVBUTWlmZ2ZoTnNWLVktN2R0T3NRU21UbmdwUkx0eGRH
RlZqSk1OeDctQ09xdmtCTkpWOXpSbG1MaFhnOE1FemNyckJkWTcwYmJEcFo2Skx0bzF2Z0pmZkNN
RlZBdDJTSnpOcWg5QkFxN3VfQ0NBWWFUelVrMHBQSzJRSk1udGdrVVc5V2JpUnlUekY3NXM3VkU4
dkNqVGJyb05MVmtsWjY3ajQwN21LWTVXaUFld052VXoxV0hUanBvczwvdXJsPjwvcmVsYXRlZC11
cmxzPjwvdXJscz48ZWxlY3Ryb25pYy1yZXNvdXJjZS1udW0+MTAuMTA5My90cm9wZWovZm15MDI1
PC9lbGVjdHJvbmljLXJlc291cmNlLW51bT48L3JlY29yZD48L0NpdGU+PC9FbmROb3RlPn==
</w:fldData>
              </w:fldChar>
            </w:r>
            <w:r w:rsidRPr="00993118">
              <w:rPr>
                <w:rFonts w:eastAsia="Times New Roman" w:cstheme="minorHAnsi"/>
                <w:sz w:val="16"/>
                <w:szCs w:val="16"/>
                <w:shd w:val="clear" w:color="auto" w:fill="EBEBEB"/>
              </w:rPr>
              <w:instrText xml:space="preserve"> ADDIN EN.CITE </w:instrText>
            </w:r>
            <w:r w:rsidRPr="00993118">
              <w:rPr>
                <w:rFonts w:eastAsia="Times New Roman" w:cstheme="minorHAnsi"/>
                <w:sz w:val="16"/>
                <w:szCs w:val="16"/>
                <w:shd w:val="clear" w:color="auto" w:fill="EBEBEB"/>
              </w:rPr>
              <w:fldChar w:fldCharType="begin">
                <w:fldData xml:space="preserve">PEVuZE5vdGU+PENpdGU+PEF1dGhvcj5OaW1iYWxrYXI8L0F1dGhvcj48WWVhcj4yMDE5PC9ZZWFy
PjxSZWNOdW0+NDM8L1JlY051bT48RGlzcGxheVRleHQ+e05pbWJhbGthciAyMDE5IDEyMn08L0Rp
c3BsYXlUZXh0PjxyZWNvcmQ+PHJlYy1udW1iZXI+NDM8L3JlYy1udW1iZXI+PGZvcmVpZ24ta2V5
cz48a2V5IGFwcD0iRU4iIGRiLWlkPSJ6NWF2MDJhZHJlOTJ4NGVlZWZwcHpwcmR0djkweGRmZHh6
cmEiIHRpbWVzdGFtcD0iMTY2MDIwMjYxMCI+NDM8L2tleT48L2ZvcmVpZ24ta2V5cz48cmVmLXR5
cGUgbmFtZT0iSm91cm5hbCBBcnRpY2xlIj4xNzwvcmVmLXR5cGU+PGNvbnRyaWJ1dG9ycz48YXV0
aG9ycz48YXV0aG9yPk5pbWJhbGthciwgUy4gTS48L2F1dGhvcj48YXV0aG9yPktoYW5uYSwgQS4g
Sy48L2F1dGhvcj48YXV0aG9yPlBhdGVsLCBELiBWLjwvYXV0aG9yPjxhdXRob3I+TmltYmFsa2Fy
LCBBLiBTLjwvYXV0aG9yPjxhdXRob3I+UGhhdGFrLCBBLiBHLjwvYXV0aG9yPjwvYXV0aG9ycz48
L2NvbnRyaWJ1dG9ycz48dGl0bGVzPjx0aXRsZT5FZmZpY2FjeSBvZiBQb2x5ZXRoeWxlbmUgU2tp
biBXcmFwcGluZyBpbiBQcmV2ZW50aW5nIEh5cG90aGVybWlhIGluIFByZXRlcm0gTmVvbmF0ZXMg
KCZsdDszNCBXZWVrcyk6IEEgUGFyYWxsZWwgR3JvdXAgTm9uLWJsaW5kZWQgUmFuZG9taXplZCBD
b250cm9sIFRyaWFsPC90aXRsZT48c2Vjb25kYXJ5LXRpdGxlPkogVHJvcCBQZWRpYXRyPC9zZWNv
bmRhcnktdGl0bGU+PC90aXRsZXM+PHBlcmlvZGljYWw+PGZ1bGwtdGl0bGU+SiBUcm9wIFBlZGlh
dHI8L2Z1bGwtdGl0bGU+PC9wZXJpb2RpY2FsPjxwYWdlcz4xMjItMTI5PC9wYWdlcz48dm9sdW1l
PjY1PC92b2x1bWU+PG51bWJlcj4yPC9udW1iZXI+PGRhdGVzPjx5ZWFyPjIwMTk8L3llYXI+PC9k
YXRlcz48YWNjZXNzaW9uLW51bT4yOTgwMDMyMjwvYWNjZXNzaW9uLW51bT48bGFiZWw+MTIyPC9s
YWJlbD48dXJscz48cmVsYXRlZC11cmxzPjx1cmw+aHR0cHM6Ly93YXRlcm1hcmsuc2lsdmVyY2hh
aXIuY29tL2ZteTAyNS5wZGY/dG9rZW49QVFFQ0FIaTIwOEJFNDlPb2FuOWtraFdfRXJjeTdEbTNa
TF85Q2YzcWZLQWM0ODV5c2dBQUF0NHdnZ0xhQmdrcWhraUc5dzBCQndhZ2dnTExNSUlDeHdJQkFE
Q0NBc0FHQ1NxR1NJYjNEUUVIQVRBZUJnbGdoa2dCWlFNRUFTNHdFUVFNLW5UZTBqZG1DNDBZc3Ju
b0FnRVFnSUlDa2IzT3RDRVh1cVJJclZ1eC1Tbl9SSWl5MGZzZ2hwNkpCbGZQTVdQQnpSUVFzSHVY
PC91cmw+PHVybD5odHRwczovL3dhdGVybWFyay5zaWx2ZXJjaGFpci5jb20vZm15MDI1LnBkZj90
b2tlbj1BUUVDQUhpMjA4QkU0OU9vYW45a2toV19FcmN5N0RtM1pMXzlDZjNxZktBYzQ4NXlzZ0FB
QXNnd2dnTEVCZ2txaGtpRzl3MEJCd2FnZ2dLMU1JSUNzUUlCQURDQ0Fxb0dDU3FHU0liM0RRRUhB
VEFlQmdsZ2hrZ0JaUU1FQVM0d0VRUU1RNUxoWGV2V004cnNkUExYQWdFUWdJSUNlOTNpN2ZWNHZU
M0VmUWlyNDNyNndCcjc3dW54VEplUzNaUFk4bzFlRWMzdVBaZTZoOFRqUjZXZm92LXpoRlZjcXgw
UEJqRks5N3ZyeGJsZlBPbHI4OFQ0WG9NaEI4YWprVkRvendFVGxON1F2N2JvMm4tbW91YnJ1M2pT
elpOYWZ1MU5LMnhMSmp5Ykh1UkRnTnZtRmxVQVd2b3c2cnp6Mm95TWVYWGlWLXZudmVHNjZCMWFr
RmlST24zdFEwSThjSGRqdTRpQ0hXRXpYOWI3RGRQcXVjaDUzaWxLQnRsV2hWMGFhUVVwWTJuLVl0
UDBCSTBIYmktSFpaVlhCeWZYVGYzaUNtNUc2MVpuSm5DcEhfcUR3U3J4VnlHRE0wVmdNaDdsNldR
NHhBQ1NYWllGUEc3WFZNTjgxS21wX3dxTTVFbFZYeHlqVXlnaWs1a2FmcDR4VjFjYnNobDl2OXY5
eUE2SWpOaHNIcFQ3Z0tNa1NiQUVMdWthUWNwaGdiRDNkd0tSdlVjS2xrREd1TU9CS01PNTl0ZG1Q
YzVBU3VJUTN4R0dGa1RsR2szdzZrSDFITWN5aW9JME10MzhKY2dhN0pwRV85MlFjejdUV0t1SEQz
Z2o2ZnVOSnpzN1B3NWp0a2p6b2xkNERUbmNiWnR6S0FSYXRma3d4UWRqbnZUZFBtY09FNW9Nd0Jl
VE9xRHV2VnZBblZKYzZfVnhnVXZKSmxndDN1OFB4TDNIcXlQa1lFYklkam9QODI4cmd1NlZBV1hB
aG1yUmhraUc0M1N2SkNzWmFEOVRYdU1Tb2RNVmVJRWQ5ejdCaGtQQ1R6VnJ2YW5wSjNBVzRFa3JQ
eGdVSV9Temw2OTY1Tm1qZlU3VnJUa1dNOVBUTWlmZ2ZoTnNWLVktN2R0T3NRU21UbmdwUkx0eGRH
RlZqSk1OeDctQ09xdmtCTkpWOXpSbG1MaFhnOE1FemNyckJkWTcwYmJEcFo2Skx0bzF2Z0pmZkNN
RlZBdDJTSnpOcWg5QkFxN3VfQ0NBWWFUelVrMHBQSzJRSk1udGdrVVc5V2JpUnlUekY3NXM3VkU4
dkNqVGJyb05MVmtsWjY3ajQwN21LWTVXaUFld052VXoxV0hUanBvczwvdXJsPjwvcmVsYXRlZC11
cmxzPjwvdXJscz48ZWxlY3Ryb25pYy1yZXNvdXJjZS1udW0+MTAuMTA5My90cm9wZWovZm15MDI1
PC9lbGVjdHJvbmljLXJlc291cmNlLW51bT48L3JlY29yZD48L0NpdGU+PC9FbmROb3RlPn==
</w:fldData>
              </w:fldChar>
            </w:r>
            <w:r w:rsidRPr="00993118">
              <w:rPr>
                <w:rFonts w:eastAsia="Times New Roman" w:cstheme="minorHAnsi"/>
                <w:sz w:val="16"/>
                <w:szCs w:val="16"/>
                <w:shd w:val="clear" w:color="auto" w:fill="EBEBEB"/>
              </w:rPr>
              <w:instrText xml:space="preserve"> ADDIN EN.CITE.DATA </w:instrText>
            </w:r>
            <w:r w:rsidRPr="00993118">
              <w:rPr>
                <w:rFonts w:eastAsia="Times New Roman" w:cstheme="minorHAnsi"/>
                <w:sz w:val="16"/>
                <w:szCs w:val="16"/>
                <w:shd w:val="clear" w:color="auto" w:fill="EBEBEB"/>
              </w:rPr>
            </w:r>
            <w:r w:rsidRPr="00993118">
              <w:rPr>
                <w:rFonts w:eastAsia="Times New Roman" w:cstheme="minorHAnsi"/>
                <w:sz w:val="16"/>
                <w:szCs w:val="16"/>
                <w:shd w:val="clear" w:color="auto" w:fill="EBEBEB"/>
              </w:rPr>
              <w:fldChar w:fldCharType="end"/>
            </w:r>
            <w:r w:rsidRPr="00993118">
              <w:rPr>
                <w:rFonts w:eastAsia="Times New Roman" w:cstheme="minorHAnsi"/>
                <w:sz w:val="16"/>
                <w:szCs w:val="16"/>
                <w:shd w:val="clear" w:color="auto" w:fill="EBEBEB"/>
              </w:rPr>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Nimbalkar 2019 122}</w:t>
            </w:r>
            <w:r w:rsidRPr="00993118">
              <w:rPr>
                <w:rFonts w:eastAsia="Times New Roman" w:cstheme="minorHAnsi"/>
                <w:sz w:val="16"/>
                <w:szCs w:val="16"/>
                <w:shd w:val="clear" w:color="auto" w:fill="EBEBEB"/>
              </w:rPr>
              <w:fldChar w:fldCharType="end"/>
            </w:r>
          </w:p>
          <w:p w14:paraId="52A35B10"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rPr>
            </w:pPr>
            <w:r w:rsidRPr="00993118">
              <w:rPr>
                <w:rFonts w:eastAsia="Times New Roman" w:cstheme="minorHAnsi"/>
                <w:sz w:val="16"/>
                <w:szCs w:val="16"/>
                <w:shd w:val="clear" w:color="auto" w:fill="EBEBEB"/>
              </w:rPr>
              <w:fldChar w:fldCharType="begin"/>
            </w:r>
            <w:r w:rsidRPr="00993118">
              <w:rPr>
                <w:rFonts w:eastAsia="Times New Roman" w:cstheme="minorHAnsi"/>
                <w:sz w:val="16"/>
                <w:szCs w:val="16"/>
                <w:shd w:val="clear" w:color="auto" w:fill="EBEBEB"/>
              </w:rPr>
              <w:instrText xml:space="preserve"> ADDIN EN.CITE &lt;EndNote&gt;&lt;Cite&gt;&lt;Author&gt;Reilly&lt;/Author&gt;&lt;Year&gt;2015&lt;/Year&gt;&lt;RecNum&gt;25&lt;/RecNum&gt;&lt;DisplayText&gt;{Reilly 2015 262}&lt;/DisplayText&gt;&lt;record&gt;&lt;rec-number&gt;25&lt;/rec-number&gt;&lt;foreign-keys&gt;&lt;key app="EN" db-id="z5av02adre92x4eeefppzprdtv90xdfdxzra" timestamp="1660201114"&gt;25&lt;/key&gt;&lt;/foreign-keys&gt;&lt;ref-type name="Journal Article"&gt;17&lt;/ref-type&gt;&lt;contributors&gt;&lt;authors&gt;&lt;author&gt;Reilly, M. C.&lt;/author&gt;&lt;author&gt;Vohra, S.&lt;/author&gt;&lt;author&gt;Rac, V. E.&lt;/author&gt;&lt;author&gt;Dunn, M.&lt;/author&gt;&lt;author&gt;Ferrelli, K.&lt;/author&gt;&lt;author&gt;Kiss, A.&lt;/author&gt;&lt;author&gt;Vincer, M.&lt;/author&gt;&lt;author&gt;Wimmer, J.&lt;/author&gt;&lt;author&gt;Zayack, D.&lt;/author&gt;&lt;author&gt;Soll, R. F.&lt;/author&gt;&lt;/authors&gt;&lt;/contributors&gt;&lt;titles&gt;&lt;title&gt;Randomized trial of occlusive wrap for heat loss prevention in preterm infants&lt;/title&gt;&lt;secondary-title&gt;J Pediatr&lt;/secondary-title&gt;&lt;/titles&gt;&lt;periodical&gt;&lt;full-title&gt;J Pediatr&lt;/full-title&gt;&lt;/periodical&gt;&lt;pages&gt;262-8.e2&lt;/pages&gt;&lt;volume&gt;166&lt;/volume&gt;&lt;number&gt;2&lt;/number&gt;&lt;dates&gt;&lt;year&gt;2015&lt;/year&gt;&lt;/dates&gt;&lt;accession-num&gt;25449224&lt;/accession-num&gt;&lt;label&gt;262&lt;/label&gt;&lt;urls&gt;&lt;related-urls&gt;&lt;url&gt;https://www.jpeds.com/article/S0022-3476(14)00933-0/pdf&lt;/url&gt;&lt;/related-urls&gt;&lt;/urls&gt;&lt;electronic-resource-num&gt;10.1016/j.jpeds.2014.09.068&lt;/electronic-resource-num&gt;&lt;/record&gt;&lt;/Cite&gt;&lt;/EndNote&gt;</w:instrText>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Reilly 2015 262}</w:t>
            </w:r>
            <w:r w:rsidRPr="00993118">
              <w:rPr>
                <w:rFonts w:eastAsia="Times New Roman" w:cstheme="minorHAnsi"/>
                <w:sz w:val="16"/>
                <w:szCs w:val="16"/>
                <w:shd w:val="clear" w:color="auto" w:fill="EBEBEB"/>
              </w:rPr>
              <w:fldChar w:fldCharType="end"/>
            </w:r>
          </w:p>
          <w:p w14:paraId="5FE961FB"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rPr>
            </w:pPr>
            <w:r w:rsidRPr="00993118">
              <w:rPr>
                <w:rFonts w:eastAsia="Times New Roman" w:cstheme="minorHAnsi"/>
                <w:sz w:val="16"/>
                <w:szCs w:val="16"/>
                <w:shd w:val="clear" w:color="auto" w:fill="EBEBEB"/>
              </w:rPr>
              <w:fldChar w:fldCharType="begin"/>
            </w:r>
            <w:r w:rsidRPr="00993118">
              <w:rPr>
                <w:rFonts w:eastAsia="Times New Roman" w:cstheme="minorHAnsi"/>
                <w:sz w:val="16"/>
                <w:szCs w:val="16"/>
                <w:shd w:val="clear" w:color="auto" w:fill="EBEBEB"/>
              </w:rPr>
              <w:instrText xml:space="preserve"> ADDIN EN.CITE &lt;EndNote&gt;&lt;Cite&gt;&lt;Author&gt;Reilly&lt;/Author&gt;&lt;Year&gt;2019&lt;/Year&gt;&lt;RecNum&gt;24&lt;/RecNum&gt;&lt;DisplayText&gt;{Reilly 2019 37}&lt;/DisplayText&gt;&lt;record&gt;&lt;rec-number&gt;24&lt;/rec-number&gt;&lt;foreign-keys&gt;&lt;key app="EN" db-id="z5av02adre92x4eeefppzprdtv90xdfdxzra" timestamp="1660201106"&gt;24&lt;/key&gt;&lt;/foreign-keys&gt;&lt;ref-type name="Journal Article"&gt;17&lt;/ref-type&gt;&lt;contributors&gt;&lt;authors&gt;&lt;author&gt;Reilly, M. C.&lt;/author&gt;&lt;author&gt;Vohra, S.&lt;/author&gt;&lt;author&gt;Rac, V. E.&lt;/author&gt;&lt;author&gt;Zayack, D.&lt;/author&gt;&lt;author&gt;Wimmer, J.&lt;/author&gt;&lt;author&gt;Vincer, M.&lt;/author&gt;&lt;author&gt;Ferrelli, K.&lt;/author&gt;&lt;author&gt;Kiss, A.&lt;/author&gt;&lt;author&gt;Soll, R. F.&lt;/author&gt;&lt;author&gt;Dunn, M.&lt;/author&gt;&lt;/authors&gt;&lt;/contributors&gt;&lt;titles&gt;&lt;title&gt;Parallel Exploratory RCT of Polyethylene Wrap for Heat Loss Prevention in Infants Born at Less than 24 Weeks&amp;apos; Gestation&lt;/title&gt;&lt;secondary-title&gt;Neonatology&lt;/secondary-title&gt;&lt;/titles&gt;&lt;periodical&gt;&lt;full-title&gt;Neonatology&lt;/full-title&gt;&lt;/periodical&gt;&lt;pages&gt;37-41&lt;/pages&gt;&lt;volume&gt;116&lt;/volume&gt;&lt;number&gt;1&lt;/number&gt;&lt;dates&gt;&lt;year&gt;2019&lt;/year&gt;&lt;/dates&gt;&lt;accession-num&gt;30893689&lt;/accession-num&gt;&lt;label&gt;37&lt;/label&gt;&lt;urls&gt;&lt;related-urls&gt;&lt;url&gt;https://www.karger.com/Article/Pdf/497253&lt;/url&gt;&lt;url&gt;https://www.karger.com/Article/Abstract/497253&lt;/url&gt;&lt;/related-urls&gt;&lt;/urls&gt;&lt;electronic-resource-num&gt;10.1159/000497253&lt;/electronic-resource-num&gt;&lt;/record&gt;&lt;/Cite&gt;&lt;/EndNote&gt;</w:instrText>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Reilly 2019 37}</w:t>
            </w:r>
            <w:r w:rsidRPr="00993118">
              <w:rPr>
                <w:rFonts w:eastAsia="Times New Roman" w:cstheme="minorHAnsi"/>
                <w:sz w:val="16"/>
                <w:szCs w:val="16"/>
                <w:shd w:val="clear" w:color="auto" w:fill="EBEBEB"/>
              </w:rPr>
              <w:fldChar w:fldCharType="end"/>
            </w:r>
          </w:p>
          <w:p w14:paraId="1760CCFA"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rPr>
            </w:pPr>
            <w:r w:rsidRPr="00993118">
              <w:rPr>
                <w:rFonts w:eastAsia="Times New Roman" w:cstheme="minorHAnsi"/>
                <w:sz w:val="16"/>
                <w:szCs w:val="16"/>
                <w:shd w:val="clear" w:color="auto" w:fill="EBEBEB"/>
              </w:rPr>
              <w:fldChar w:fldCharType="begin"/>
            </w:r>
            <w:r w:rsidRPr="00993118">
              <w:rPr>
                <w:rFonts w:eastAsia="Times New Roman" w:cstheme="minorHAnsi"/>
                <w:sz w:val="16"/>
                <w:szCs w:val="16"/>
                <w:shd w:val="clear" w:color="auto" w:fill="EBEBEB"/>
              </w:rPr>
              <w:instrText xml:space="preserve"> ADDIN EN.CITE &lt;EndNote&gt;&lt;Cite&gt;&lt;Author&gt;Smith&lt;/Author&gt;&lt;Year&gt;2013&lt;/Year&gt;&lt;RecNum&gt;29&lt;/RecNum&gt;&lt;DisplayText&gt;{Smith 2013 235}&lt;/DisplayText&gt;&lt;record&gt;&lt;rec-number&gt;29&lt;/rec-number&gt;&lt;foreign-keys&gt;&lt;key app="EN" db-id="z5av02adre92x4eeefppzprdtv90xdfdxzra" timestamp="1660201171"&gt;29&lt;/key&gt;&lt;/foreign-keys&gt;&lt;ref-type name="Journal Article"&gt;17&lt;/ref-type&gt;&lt;contributors&gt;&lt;authors&gt;&lt;author&gt;Smith, J.&lt;/author&gt;&lt;author&gt;Usher, K.&lt;/author&gt;&lt;author&gt;Alcock, G.&lt;/author&gt;&lt;author&gt;Buettner, P.&lt;/author&gt;&lt;/authors&gt;&lt;/contributors&gt;&lt;titles&gt;&lt;title&gt;Application of plastic wrap to improve temperatures in infants born less than 30 weeks gestation: a randomized controlled trial&lt;/title&gt;&lt;secondary-title&gt;Neonatal Netw&lt;/secondary-title&gt;&lt;/titles&gt;&lt;periodical&gt;&lt;full-title&gt;Neonatal Netw&lt;/full-title&gt;&lt;/periodical&gt;&lt;pages&gt;235-45&lt;/pages&gt;&lt;volume&gt;32&lt;/volume&gt;&lt;number&gt;4&lt;/number&gt;&lt;dates&gt;&lt;year&gt;2013&lt;/year&gt;&lt;/dates&gt;&lt;accession-num&gt;23835543&lt;/accession-num&gt;&lt;label&gt;235&lt;/label&gt;&lt;urls&gt;&lt;related-urls&gt;&lt;url&gt;https://connect.springerpub.com/content/sgrnn/32/4/235&lt;/url&gt;&lt;/related-urls&gt;&lt;/urls&gt;&lt;electronic-resource-num&gt;10.1891/0730-0832.32.4.235&lt;/electronic-resource-num&gt;&lt;/record&gt;&lt;/Cite&gt;&lt;/EndNote&gt;</w:instrText>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Smith 2013 235}</w:t>
            </w:r>
            <w:r w:rsidRPr="00993118">
              <w:rPr>
                <w:rFonts w:eastAsia="Times New Roman" w:cstheme="minorHAnsi"/>
                <w:sz w:val="16"/>
                <w:szCs w:val="16"/>
                <w:shd w:val="clear" w:color="auto" w:fill="EBEBEB"/>
              </w:rPr>
              <w:fldChar w:fldCharType="end"/>
            </w:r>
          </w:p>
          <w:p w14:paraId="77A450C8"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rPr>
            </w:pPr>
            <w:r w:rsidRPr="00993118">
              <w:rPr>
                <w:rFonts w:eastAsia="Times New Roman" w:cstheme="minorHAnsi"/>
                <w:sz w:val="16"/>
                <w:szCs w:val="16"/>
                <w:shd w:val="clear" w:color="auto" w:fill="EBEBEB"/>
              </w:rPr>
              <w:fldChar w:fldCharType="begin"/>
            </w:r>
            <w:r w:rsidRPr="00993118">
              <w:rPr>
                <w:rFonts w:eastAsia="Times New Roman" w:cstheme="minorHAnsi"/>
                <w:sz w:val="16"/>
                <w:szCs w:val="16"/>
                <w:shd w:val="clear" w:color="auto" w:fill="EBEBEB"/>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Trevisanuto 2010 914}</w:t>
            </w:r>
            <w:r w:rsidRPr="00993118">
              <w:rPr>
                <w:rFonts w:eastAsia="Times New Roman" w:cstheme="minorHAnsi"/>
                <w:sz w:val="16"/>
                <w:szCs w:val="16"/>
                <w:shd w:val="clear" w:color="auto" w:fill="EBEBEB"/>
              </w:rPr>
              <w:fldChar w:fldCharType="end"/>
            </w:r>
          </w:p>
          <w:p w14:paraId="75BC112C"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rPr>
            </w:pPr>
            <w:r w:rsidRPr="00993118">
              <w:rPr>
                <w:rFonts w:eastAsia="Times New Roman" w:cstheme="minorHAnsi"/>
                <w:sz w:val="16"/>
                <w:szCs w:val="16"/>
                <w:shd w:val="clear" w:color="auto" w:fill="EBEBEB"/>
              </w:rPr>
              <w:fldChar w:fldCharType="begin"/>
            </w:r>
            <w:r w:rsidRPr="00993118">
              <w:rPr>
                <w:rFonts w:eastAsia="Times New Roman" w:cstheme="minorHAnsi"/>
                <w:sz w:val="16"/>
                <w:szCs w:val="16"/>
                <w:shd w:val="clear" w:color="auto" w:fill="EBEBEB"/>
              </w:rPr>
              <w:instrText xml:space="preserve"> ADDIN EN.CITE &lt;EndNote&gt;&lt;Cite&gt;&lt;Author&gt;Vohra&lt;/Author&gt;&lt;Year&gt;1999&lt;/Year&gt;&lt;RecNum&gt;30&lt;/RecNum&gt;&lt;DisplayText&gt;{Vohra 1999 547}&lt;/DisplayText&gt;&lt;record&gt;&lt;rec-number&gt;30&lt;/rec-number&gt;&lt;foreign-keys&gt;&lt;key app="EN" db-id="z5av02adre92x4eeefppzprdtv90xdfdxzra" timestamp="1660201182"&gt;30&lt;/key&gt;&lt;/foreign-keys&gt;&lt;ref-type name="Journal Article"&gt;17&lt;/ref-type&gt;&lt;contributors&gt;&lt;authors&gt;&lt;author&gt;Vohra, S.&lt;/author&gt;&lt;author&gt;Frent, G.&lt;/author&gt;&lt;author&gt;Campbell, V.&lt;/author&gt;&lt;author&gt;Abbott, M.&lt;/author&gt;&lt;author&gt;Whyte, R.&lt;/author&gt;&lt;/authors&gt;&lt;/contributors&gt;&lt;titles&gt;&lt;title&gt;Effect of polyethylene occlusive skin wrapping on heat loss in very low birth weight infants at delivery: a randomized trial&lt;/title&gt;&lt;secondary-title&gt;J Pediatr&lt;/secondary-title&gt;&lt;/titles&gt;&lt;periodical&gt;&lt;full-title&gt;J Pediatr&lt;/full-title&gt;&lt;/periodical&gt;&lt;pages&gt;547-51&lt;/pages&gt;&lt;volume&gt;134&lt;/volume&gt;&lt;number&gt;5&lt;/number&gt;&lt;dates&gt;&lt;year&gt;1999&lt;/year&gt;&lt;/dates&gt;&lt;accession-num&gt;10228287&lt;/accession-num&gt;&lt;label&gt;547&lt;/label&gt;&lt;urls&gt;&lt;related-urls&gt;&lt;url&gt;https://www.jpeds.com/article/S0022-3476(99)70238-6/fulltext&lt;/url&gt;&lt;/related-urls&gt;&lt;/urls&gt;&lt;electronic-resource-num&gt;10.1016/s0022-3476(99)70238-6&lt;/electronic-resource-num&gt;&lt;/record&gt;&lt;/Cite&gt;&lt;/EndNote&gt;</w:instrText>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Vohra 1999 547}</w:t>
            </w:r>
            <w:r w:rsidRPr="00993118">
              <w:rPr>
                <w:rFonts w:eastAsia="Times New Roman" w:cstheme="minorHAnsi"/>
                <w:sz w:val="16"/>
                <w:szCs w:val="16"/>
                <w:shd w:val="clear" w:color="auto" w:fill="EBEBEB"/>
              </w:rPr>
              <w:fldChar w:fldCharType="end"/>
            </w:r>
          </w:p>
          <w:p w14:paraId="4AEBC363"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rPr>
            </w:pPr>
            <w:r w:rsidRPr="00993118">
              <w:rPr>
                <w:rFonts w:eastAsia="Times New Roman" w:cstheme="minorHAnsi"/>
                <w:sz w:val="16"/>
                <w:szCs w:val="16"/>
                <w:shd w:val="clear" w:color="auto" w:fill="EBEBEB"/>
              </w:rPr>
              <w:fldChar w:fldCharType="begin"/>
            </w:r>
            <w:r w:rsidRPr="00993118">
              <w:rPr>
                <w:rFonts w:eastAsia="Times New Roman" w:cstheme="minorHAnsi"/>
                <w:sz w:val="16"/>
                <w:szCs w:val="16"/>
                <w:shd w:val="clear" w:color="auto" w:fill="EBEBEB"/>
              </w:rPr>
              <w:instrText xml:space="preserve"> ADDIN EN.CITE &lt;EndNote&gt;&lt;Cite&gt;&lt;Author&gt;Vohra&lt;/Author&gt;&lt;Year&gt;2004&lt;/Year&gt;&lt;RecNum&gt;26&lt;/RecNum&gt;&lt;DisplayText&gt;{Vohra 2004 750}&lt;/DisplayText&gt;&lt;record&gt;&lt;rec-number&gt;26&lt;/rec-number&gt;&lt;foreign-keys&gt;&lt;key app="EN" db-id="z5av02adre92x4eeefppzprdtv90xdfdxzra" timestamp="1660201132"&gt;26&lt;/key&gt;&lt;/foreign-keys&gt;&lt;ref-type name="Journal Article"&gt;17&lt;/ref-type&gt;&lt;contributors&gt;&lt;authors&gt;&lt;author&gt;Vohra, S.&lt;/author&gt;&lt;author&gt;Roberts, R. S.&lt;/author&gt;&lt;author&gt;Zhang, B.&lt;/author&gt;&lt;author&gt;Janes, M.&lt;/author&gt;&lt;author&gt;Schmidt, B.&lt;/author&gt;&lt;/authors&gt;&lt;/contributors&gt;&lt;titles&gt;&lt;title&gt;Heat Loss Prevention (HeLP) in the delivery room: A randomized controlled trial of polyethylene occlusive skin wrapping in very preterm infants&lt;/title&gt;&lt;secondary-title&gt;J Pediatr&lt;/secondary-title&gt;&lt;/titles&gt;&lt;periodical&gt;&lt;full-title&gt;J Pediatr&lt;/full-title&gt;&lt;/periodical&gt;&lt;pages&gt;750-3&lt;/pages&gt;&lt;volume&gt;145&lt;/volume&gt;&lt;number&gt;6&lt;/number&gt;&lt;dates&gt;&lt;year&gt;2004&lt;/year&gt;&lt;/dates&gt;&lt;accession-num&gt;15580195&lt;/accession-num&gt;&lt;label&gt;750&lt;/label&gt;&lt;urls&gt;&lt;related-urls&gt;&lt;url&gt;https://www.jpeds.com/article/S0022-3476(04)00676-6/fulltext&lt;/url&gt;&lt;/related-urls&gt;&lt;/urls&gt;&lt;electronic-resource-num&gt;10.1016/j.jpeds.2004.07.036&lt;/electronic-resource-num&gt;&lt;/record&gt;&lt;/Cite&gt;&lt;/EndNote&gt;</w:instrText>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Vohra 2004 750}</w:t>
            </w:r>
            <w:r w:rsidRPr="00993118">
              <w:rPr>
                <w:rFonts w:eastAsia="Times New Roman" w:cstheme="minorHAnsi"/>
                <w:sz w:val="16"/>
                <w:szCs w:val="16"/>
                <w:shd w:val="clear" w:color="auto" w:fill="EBEBEB"/>
              </w:rPr>
              <w:fldChar w:fldCharType="end"/>
            </w:r>
          </w:p>
          <w:p w14:paraId="51B3974A" w14:textId="77777777" w:rsidR="00D26AF9" w:rsidRPr="00993118" w:rsidRDefault="00D26AF9">
            <w:pPr>
              <w:numPr>
                <w:ilvl w:val="0"/>
                <w:numId w:val="11"/>
              </w:numPr>
              <w:spacing w:before="100" w:beforeAutospacing="1" w:after="100" w:afterAutospacing="1" w:line="240" w:lineRule="auto"/>
              <w:rPr>
                <w:rFonts w:eastAsia="Times New Roman" w:cstheme="minorHAnsi"/>
                <w:sz w:val="16"/>
                <w:szCs w:val="16"/>
                <w:shd w:val="clear" w:color="auto" w:fill="EBEBEB"/>
              </w:rPr>
            </w:pPr>
            <w:r w:rsidRPr="00993118">
              <w:rPr>
                <w:rFonts w:eastAsia="Times New Roman" w:cstheme="minorHAnsi"/>
                <w:sz w:val="16"/>
                <w:szCs w:val="16"/>
                <w:shd w:val="clear" w:color="auto" w:fill="EBEBEB"/>
              </w:rPr>
              <w:fldChar w:fldCharType="begin"/>
            </w:r>
            <w:r w:rsidRPr="00993118">
              <w:rPr>
                <w:rFonts w:eastAsia="Times New Roman" w:cstheme="minorHAnsi"/>
                <w:sz w:val="16"/>
                <w:szCs w:val="16"/>
                <w:shd w:val="clear" w:color="auto" w:fill="EBEBEB"/>
              </w:rPr>
              <w:instrText xml:space="preserve"> ADDIN EN.CITE &lt;EndNote&gt;&lt;Cite&gt;&lt;Author&gt;Rohana&lt;/Author&gt;&lt;Year&gt;2011&lt;/Year&gt;&lt;RecNum&gt;42&lt;/RecNum&gt;&lt;DisplayText&gt;{Rohana 2011 468}&lt;/DisplayText&gt;&lt;record&gt;&lt;rec-number&gt;42&lt;/rec-number&gt;&lt;foreign-keys&gt;&lt;key app="EN" db-id="z5av02adre92x4eeefppzprdtv90xdfdxzra" timestamp="1660202579"&gt;42&lt;/key&gt;&lt;/foreign-keys&gt;&lt;ref-type name="Journal Article"&gt;17&lt;/ref-type&gt;&lt;contributors&gt;&lt;authors&gt;&lt;author&gt;Rohana, J.&lt;/author&gt;&lt;author&gt;Khairina, W.&lt;/author&gt;&lt;author&gt;Boo, N. Y.&lt;/author&gt;&lt;author&gt;Shareena, I.&lt;/author&gt;&lt;/authors&gt;&lt;/contributors&gt;&lt;titles&gt;&lt;title&gt;Reducing hypothermia in preterm infants with polyethylene wrap&lt;/title&gt;&lt;secondary-title&gt;Pediatr Int&lt;/secondary-title&gt;&lt;/titles&gt;&lt;periodical&gt;&lt;full-title&gt;Pediatr Int&lt;/full-title&gt;&lt;/periodical&gt;&lt;pages&gt;468-74&lt;/pages&gt;&lt;volume&gt;53&lt;/volume&gt;&lt;number&gt;4&lt;/number&gt;&lt;dates&gt;&lt;year&gt;2011&lt;/year&gt;&lt;/dates&gt;&lt;accession-num&gt;21105964&lt;/accession-num&gt;&lt;label&gt;468&lt;/label&gt;&lt;urls&gt;&lt;related-urls&gt;&lt;url&gt;https://onlinelibrary.wiley.com/doi/pdfdirect/10.1111/j.1442-200X.2010.03295.x?download=true&lt;/url&gt;&lt;url&gt;https://onlinelibrary.wiley.com/doi/10.1111/j.1442-200X.2010.03295.x&lt;/url&gt;&lt;/related-urls&gt;&lt;/urls&gt;&lt;electronic-resource-num&gt;10.1111/j.1442-200X.2010.03295.x&lt;/electronic-resource-num&gt;&lt;/record&gt;&lt;/Cite&gt;&lt;/EndNote&gt;</w:instrText>
            </w:r>
            <w:r w:rsidRPr="00993118">
              <w:rPr>
                <w:rFonts w:eastAsia="Times New Roman" w:cstheme="minorHAnsi"/>
                <w:sz w:val="16"/>
                <w:szCs w:val="16"/>
                <w:shd w:val="clear" w:color="auto" w:fill="EBEBEB"/>
              </w:rPr>
              <w:fldChar w:fldCharType="separate"/>
            </w:r>
            <w:r w:rsidRPr="00993118">
              <w:rPr>
                <w:rFonts w:eastAsia="Times New Roman" w:cstheme="minorHAnsi"/>
                <w:noProof/>
                <w:sz w:val="16"/>
                <w:szCs w:val="16"/>
                <w:shd w:val="clear" w:color="auto" w:fill="EBEBEB"/>
              </w:rPr>
              <w:t>{Rohana 2011 468}</w:t>
            </w:r>
            <w:r w:rsidRPr="00993118">
              <w:rPr>
                <w:rFonts w:eastAsia="Times New Roman" w:cstheme="minorHAnsi"/>
                <w:sz w:val="16"/>
                <w:szCs w:val="16"/>
                <w:shd w:val="clear" w:color="auto" w:fill="EBEBEB"/>
              </w:rPr>
              <w:fldChar w:fldCharType="end"/>
            </w:r>
          </w:p>
          <w:p w14:paraId="71BFC20E" w14:textId="77777777" w:rsidR="00D26AF9" w:rsidRPr="00993118" w:rsidRDefault="00D26AF9">
            <w:pPr>
              <w:numPr>
                <w:ilvl w:val="0"/>
                <w:numId w:val="12"/>
              </w:numPr>
              <w:spacing w:before="100" w:beforeAutospacing="1" w:after="100" w:afterAutospacing="1" w:line="240" w:lineRule="auto"/>
              <w:rPr>
                <w:rFonts w:eastAsia="Times New Roman" w:cstheme="minorHAnsi"/>
                <w:sz w:val="15"/>
                <w:szCs w:val="15"/>
              </w:rPr>
            </w:pPr>
            <w:r w:rsidRPr="00993118">
              <w:rPr>
                <w:rFonts w:eastAsia="Times New Roman" w:cstheme="minorHAnsi"/>
                <w:sz w:val="15"/>
                <w:szCs w:val="15"/>
              </w:rPr>
              <w:t>The PICO was similar in the included trials</w:t>
            </w:r>
          </w:p>
          <w:p w14:paraId="64847A8F" w14:textId="77777777" w:rsidR="00D26AF9" w:rsidRPr="00993118" w:rsidRDefault="00D26AF9">
            <w:pPr>
              <w:numPr>
                <w:ilvl w:val="0"/>
                <w:numId w:val="12"/>
              </w:numPr>
              <w:spacing w:before="100" w:beforeAutospacing="1" w:after="100" w:afterAutospacing="1" w:line="240" w:lineRule="auto"/>
              <w:rPr>
                <w:rFonts w:eastAsia="Times New Roman" w:cstheme="minorHAnsi"/>
                <w:sz w:val="15"/>
                <w:szCs w:val="15"/>
              </w:rPr>
            </w:pPr>
            <w:r w:rsidRPr="00993118">
              <w:rPr>
                <w:rFonts w:eastAsia="Times New Roman" w:cstheme="minorHAnsi"/>
                <w:sz w:val="15"/>
                <w:szCs w:val="15"/>
              </w:rPr>
              <w:t>Narrow 95% confidence interval with optimal information size criterion (OIS) satisfied for sample size and event rates as calculated for relative risk reduction of 25%</w:t>
            </w:r>
          </w:p>
          <w:p w14:paraId="495EBA4F" w14:textId="77777777" w:rsidR="00D26AF9" w:rsidRPr="00993118" w:rsidRDefault="00D26AF9">
            <w:pPr>
              <w:numPr>
                <w:ilvl w:val="0"/>
                <w:numId w:val="12"/>
              </w:numPr>
              <w:spacing w:before="100" w:beforeAutospacing="1" w:after="100" w:afterAutospacing="1" w:line="240" w:lineRule="auto"/>
              <w:rPr>
                <w:rFonts w:eastAsia="Times New Roman" w:cstheme="minorHAnsi"/>
                <w:sz w:val="15"/>
                <w:szCs w:val="15"/>
              </w:rPr>
            </w:pPr>
            <w:r w:rsidRPr="00993118">
              <w:rPr>
                <w:rFonts w:eastAsia="Times New Roman" w:cstheme="minorHAnsi"/>
                <w:sz w:val="15"/>
                <w:szCs w:val="15"/>
              </w:rPr>
              <w:t>For this outcome, most of the trials with higher weightage contributing to the meta-analysis had a low risk of bias or some concerns.</w:t>
            </w:r>
          </w:p>
          <w:p w14:paraId="521E33ED" w14:textId="77777777" w:rsidR="00D26AF9" w:rsidRPr="00993118" w:rsidRDefault="00D26AF9">
            <w:pPr>
              <w:numPr>
                <w:ilvl w:val="0"/>
                <w:numId w:val="12"/>
              </w:numPr>
              <w:spacing w:before="100" w:beforeAutospacing="1" w:after="100" w:afterAutospacing="1" w:line="240" w:lineRule="auto"/>
              <w:rPr>
                <w:rFonts w:eastAsia="Times New Roman" w:cstheme="minorHAnsi"/>
                <w:sz w:val="15"/>
                <w:szCs w:val="15"/>
              </w:rPr>
            </w:pPr>
            <w:r w:rsidRPr="00993118">
              <w:rPr>
                <w:rFonts w:eastAsia="Times New Roman" w:cstheme="minorHAnsi"/>
                <w:sz w:val="15"/>
                <w:szCs w:val="15"/>
              </w:rPr>
              <w:t xml:space="preserve">The test for heterogeneity was not significant </w:t>
            </w:r>
          </w:p>
          <w:p w14:paraId="6BBAF305" w14:textId="77777777" w:rsidR="00D26AF9" w:rsidRPr="00993118" w:rsidRDefault="00D26AF9">
            <w:pPr>
              <w:numPr>
                <w:ilvl w:val="0"/>
                <w:numId w:val="12"/>
              </w:numPr>
              <w:spacing w:before="100" w:beforeAutospacing="1" w:after="100" w:afterAutospacing="1" w:line="240" w:lineRule="auto"/>
              <w:rPr>
                <w:rFonts w:eastAsia="Times New Roman" w:cstheme="minorHAnsi"/>
                <w:sz w:val="15"/>
                <w:szCs w:val="15"/>
              </w:rPr>
            </w:pPr>
            <w:r w:rsidRPr="00993118">
              <w:rPr>
                <w:rFonts w:eastAsia="Times New Roman" w:cstheme="minorHAnsi"/>
                <w:sz w:val="15"/>
                <w:szCs w:val="15"/>
              </w:rPr>
              <w:t>For this outcome, with a control group event rate of 12.8%, for a RRR of 25% an approximate sample size of 2500 is required. Hence the OIS criterion was not satisfied</w:t>
            </w:r>
          </w:p>
          <w:p w14:paraId="7E0A048B" w14:textId="77777777" w:rsidR="00D26AF9" w:rsidRPr="00993118" w:rsidRDefault="00D26AF9">
            <w:pPr>
              <w:numPr>
                <w:ilvl w:val="0"/>
                <w:numId w:val="12"/>
              </w:numPr>
              <w:spacing w:before="100" w:beforeAutospacing="1" w:after="100" w:afterAutospacing="1" w:line="240" w:lineRule="auto"/>
              <w:rPr>
                <w:rFonts w:eastAsia="Times New Roman" w:cstheme="minorHAnsi"/>
                <w:sz w:val="15"/>
                <w:szCs w:val="15"/>
              </w:rPr>
            </w:pPr>
            <w:r w:rsidRPr="00993118">
              <w:rPr>
                <w:rFonts w:eastAsia="Times New Roman" w:cstheme="minorHAnsi"/>
                <w:sz w:val="15"/>
                <w:szCs w:val="15"/>
              </w:rPr>
              <w:t>For this outcome, most of the trials with higher weightage in the meta-analysis had a high overall risk of bias</w:t>
            </w:r>
          </w:p>
          <w:p w14:paraId="615D40E7"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Among important secondary outcomes </w:t>
            </w:r>
          </w:p>
          <w:p w14:paraId="518FDA39" w14:textId="2B69D413" w:rsidR="00D26AF9" w:rsidRDefault="00D26AF9" w:rsidP="00464ADA">
            <w:pPr>
              <w:pStyle w:val="public-draftstyledefault-unorderedlistitem"/>
              <w:rPr>
                <w:rFonts w:ascii="Calibri" w:eastAsia="Times New Roman" w:hAnsi="Calibri" w:cs="Calibri"/>
                <w:sz w:val="16"/>
                <w:szCs w:val="16"/>
                <w:shd w:val="clear" w:color="auto" w:fill="EBEBEB"/>
              </w:rPr>
            </w:pPr>
            <w:r>
              <w:rPr>
                <w:rFonts w:ascii="Calibri" w:eastAsia="Times New Roman" w:hAnsi="Calibri" w:cs="Calibri"/>
                <w:sz w:val="16"/>
                <w:szCs w:val="16"/>
              </w:rPr>
              <w:t xml:space="preserve">For </w:t>
            </w:r>
            <w:r>
              <w:rPr>
                <w:rFonts w:ascii="Calibri" w:eastAsia="Times New Roman" w:hAnsi="Calibri" w:cs="Calibri"/>
                <w:b/>
                <w:bCs/>
                <w:sz w:val="16"/>
                <w:szCs w:val="16"/>
              </w:rPr>
              <w:t xml:space="preserve">mean body temperature on admission </w:t>
            </w:r>
            <w:r>
              <w:rPr>
                <w:rFonts w:ascii="Calibri" w:eastAsia="Times New Roman" w:hAnsi="Calibri" w:cs="Calibri"/>
                <w:sz w:val="16"/>
                <w:szCs w:val="16"/>
              </w:rPr>
              <w:t xml:space="preserve">to a neonatal unit, </w:t>
            </w:r>
            <w:r>
              <w:rPr>
                <w:rFonts w:ascii="Calibri" w:eastAsia="Times New Roman" w:hAnsi="Calibri" w:cs="Calibri"/>
                <w:b/>
                <w:bCs/>
                <w:sz w:val="16"/>
                <w:szCs w:val="16"/>
              </w:rPr>
              <w:t xml:space="preserve">there was possible clinical </w:t>
            </w:r>
            <w:proofErr w:type="gramStart"/>
            <w:r>
              <w:rPr>
                <w:rFonts w:ascii="Calibri" w:eastAsia="Times New Roman" w:hAnsi="Calibri" w:cs="Calibri"/>
                <w:b/>
                <w:bCs/>
                <w:sz w:val="16"/>
                <w:szCs w:val="16"/>
              </w:rPr>
              <w:t>benefit .</w:t>
            </w:r>
            <w:proofErr w:type="gramEnd"/>
            <w:r>
              <w:rPr>
                <w:rFonts w:ascii="Calibri" w:eastAsia="Times New Roman" w:hAnsi="Calibri" w:cs="Calibri"/>
                <w:b/>
                <w:bCs/>
                <w:sz w:val="16"/>
                <w:szCs w:val="16"/>
              </w:rPr>
              <w:t xml:space="preserve"> </w:t>
            </w:r>
            <w:r>
              <w:rPr>
                <w:rFonts w:ascii="Calibri" w:eastAsia="Times New Roman" w:hAnsi="Calibri" w:cs="Calibri"/>
                <w:sz w:val="16"/>
                <w:szCs w:val="16"/>
              </w:rPr>
              <w:t>Mean temperature</w:t>
            </w:r>
            <w:r>
              <w:rPr>
                <w:rFonts w:ascii="Calibri" w:eastAsia="Times New Roman" w:hAnsi="Calibri" w:cs="Calibri"/>
                <w:b/>
                <w:bCs/>
                <w:sz w:val="16"/>
                <w:szCs w:val="16"/>
              </w:rPr>
              <w:t xml:space="preserve"> </w:t>
            </w:r>
            <w:r>
              <w:rPr>
                <w:rFonts w:ascii="Calibri" w:eastAsia="Times New Roman" w:hAnsi="Calibri" w:cs="Calibri"/>
                <w:sz w:val="16"/>
                <w:szCs w:val="16"/>
              </w:rPr>
              <w:t>measured by axilla was 0.65°C higher (95% CI 0.44 to 0.86 °</w:t>
            </w:r>
            <w:proofErr w:type="gramStart"/>
            <w:r>
              <w:rPr>
                <w:rFonts w:ascii="Calibri" w:eastAsia="Times New Roman" w:hAnsi="Calibri" w:cs="Calibri"/>
                <w:sz w:val="16"/>
                <w:szCs w:val="16"/>
              </w:rPr>
              <w:t>C )</w:t>
            </w:r>
            <w:proofErr w:type="gramEnd"/>
            <w:r>
              <w:rPr>
                <w:rFonts w:ascii="Calibri" w:eastAsia="Times New Roman" w:hAnsi="Calibri" w:cs="Calibri"/>
                <w:sz w:val="16"/>
                <w:szCs w:val="16"/>
              </w:rPr>
              <w:t xml:space="preserve">, and measured by the rectum was 0.77 °C (95% CI 0.44 to 0.86 °C ), </w:t>
            </w:r>
            <w:r w:rsidRPr="002B3C63">
              <w:rPr>
                <w:rFonts w:ascii="Calibri" w:eastAsia="Times New Roman" w:hAnsi="Calibri" w:cs="Calibri"/>
                <w:b/>
                <w:bCs/>
                <w:sz w:val="16"/>
                <w:szCs w:val="16"/>
              </w:rPr>
              <w:t>low certainty evidence</w:t>
            </w:r>
            <w:r>
              <w:rPr>
                <w:rFonts w:ascii="Calibri" w:eastAsia="Times New Roman" w:hAnsi="Calibri" w:cs="Calibri"/>
                <w:sz w:val="16"/>
                <w:szCs w:val="16"/>
              </w:rPr>
              <w:t xml:space="preserve"> downgraded due to serious risk of bias and possible publication bias from 12 RCTs enrolling 821 infants. </w:t>
            </w:r>
            <w:r w:rsidR="000F00B3">
              <w:rPr>
                <w:rFonts w:ascii="Calibri" w:eastAsia="Times New Roman" w:hAnsi="Calibri" w:cs="Calibri"/>
                <w:sz w:val="16"/>
                <w:szCs w:val="16"/>
              </w:rPr>
              <w:fldChar w:fldCharType="begin">
                <w:fldData xml:space="preserve">PEVuZE5vdGU+PENpdGU+PEF1dGhvcj5DaGFudGFyb2o8L0F1dGhvcj48WWVhcj4yMDExPC9ZZWFy
PjxSZWNOdW0+NDA8L1JlY051bT48RGlzcGxheVRleHQ+e0NoYW50YXJvaiAyMDExIFMzMiwgRmFy
aGFkaSAyMDEyIDE5LCBLbm9iZWwgMjAwNSAzMDQsIE5pbWJhbGthciAyMDE5IDEyMiwgUmVpbGx5
IDIwMTUgMjYyLCBSZWlsbHkgMjAxOSAzNywgUm9oYW5hIDIwMTEgNDY4LCBTbWl0aCAyMDEzIDIz
NSwgVHJldmlzYW51dG8gMjAxMCA5MTQsIFZvaHJhIDE5OTkgNTQ3LCBWb2hyYSAyMDA0IDc1MH08
L0Rpc3BsYXlUZXh0PjxyZWNvcmQ+PHJlYy1udW1iZXI+NDA8L3JlYy1udW1iZXI+PGZvcmVpZ24t
a2V5cz48a2V5IGFwcD0iRU4iIGRiLWlkPSJ6NWF2MDJhZHJlOTJ4NGVlZWZwcHpwcmR0djkweGRm
ZHh6cmEiIHRpbWVzdGFtcD0iMTY2MDIwMjU0MiI+NDA8L2tleT48L2ZvcmVpZ24ta2V5cz48cmVm
LXR5cGUgbmFtZT0iSm91cm5hbCBBcnRpY2xlIj4xNzwvcmVmLXR5cGU+PGNvbnRyaWJ1dG9ycz48
YXV0aG9ycz48YXV0aG9yPkNoYW50YXJvaiwgUy48L2F1dGhvcj48YXV0aG9yPlRlY2hhc2F0aWQs
IFcuPC9hdXRob3I+PC9hdXRob3JzPjwvY29udHJpYnV0b3JzPjx0aXRsZXM+PHRpdGxlPkVmZmVj
dCBvZiBwb2x5ZXRoeWxlbmUgYmFnIHRvIHByZXZlbnQgaGVhdCBsb3NzIGluIHByZXRlcm0gaW5m
YW50cyBhdCBiaXJ0aDogYSByYW5kb21pemVkIGNvbnRyb2xsZWQgdHJpYWw8L3RpdGxlPjxzZWNv
bmRhcnktdGl0bGU+SiBNZWQgQXNzb2MgVGhhaTwvc2Vjb25kYXJ5LXRpdGxlPjwvdGl0bGVzPjxw
ZXJpb2RpY2FsPjxmdWxsLXRpdGxlPkogTWVkIEFzc29jIFRoYWk8L2Z1bGwtdGl0bGU+PC9wZXJp
b2RpY2FsPjxwYWdlcz5TMzItNzwvcGFnZXM+PHZvbHVtZT45NCA8L3ZvbHVtZT48bnVtLXZvbHM+
U3VwcGwgNzwvbnVtLXZvbHM+PGRhdGVzPjx5ZWFyPjIwMTE8L3llYXI+PC9kYXRlcz48YWNjZXNz
aW9uLW51bT4yMjYxOTkwNDwvYWNjZXNzaW9uLW51bT48bGFiZWw+UzMyPC9sYWJlbD48dXJscz48
L3VybHM+PC9yZWNvcmQ+PC9DaXRlPjxDaXRlPjxBdXRob3I+RmFyaGFkaTwvQXV0aG9yPjxZZWFy
PjIwMTI8L1llYXI+PFJlY051bT40MTwvUmVjTnVtPjxyZWNvcmQ+PHJlYy1udW1iZXI+NDE8L3Jl
Yy1udW1iZXI+PGZvcmVpZ24ta2V5cz48a2V5IGFwcD0iRU4iIGRiLWlkPSJ6NWF2MDJhZHJlOTJ4
NGVlZWZwcHpwcmR0djkweGRmZHh6cmEiIHRpbWVzdGFtcD0iMTY2MDIwMjU2MyI+NDE8L2tleT48
L2ZvcmVpZ24ta2V5cz48cmVmLXR5cGUgbmFtZT0iSm91cm5hbCBBcnRpY2xlIj4xNzwvcmVmLXR5
cGU+PGNvbnRyaWJ1dG9ycz48YXV0aG9ycz48YXV0aG9yPkZhcmhhZGksIFIuPC9hdXRob3I+PGF1
dGhvcj5OYWRlcmksIE0uPC9hdXRob3I+PGF1dGhvcj5SYWhtYW5pLCBaLjwvYXV0aG9yPjxhdXRo
b3I+R2hhZmZhcmksIFYuPC9hdXRob3I+PGF1dGhvcj5LaGFsaWxpYW4sIEEuPC9hdXRob3I+PC9h
dXRob3JzPjwvY29udHJpYnV0b3JzPjx0aXRsZXM+PHRpdGxlPkVmZmVjdCBvZiAmcXVvdDtaSVBL
SUYmcXVvdDsgcGxhc3RpYyBiYWcgb24gcHJldmVudGlvbiBvZiBoeXBvdGhlcm1pYSBpbiBwcmV0
ZXJtIGluZmFudHM6IEEgcmFuZG9taXplZCBjb250cm9sbGVkIHRyaWFsPC90aXRsZT48c2Vjb25k
YXJ5LXRpdGxlPkpvdXJuYWwgb2YgTWF6YW5kYXJhbiBVbml2ZXJzaXR5IG9mIE1lZGljYWwgU2Np
ZW5jZXM8L3NlY29uZGFyeS10aXRsZT48L3RpdGxlcz48cGVyaW9kaWNhbD48ZnVsbC10aXRsZT5K
b3VybmFsIG9mIE1hemFuZGFyYW4gVW5pdmVyc2l0eSBvZiBNZWRpY2FsIFNjaWVuY2VzPC9mdWxs
LXRpdGxlPjwvcGVyaW9kaWNhbD48cGFnZXM+MTktMjY8L3BhZ2VzPjx2b2x1bWU+MjI8L3ZvbHVt
ZT48bnVtYmVyPjkzPC9udW1iZXI+PGRhdGVzPjx5ZWFyPjIwMTI8L3llYXI+PC9kYXRlcz48bGFi
ZWw+MTk8L2xhYmVsPjx1cmxzPjxyZWxhdGVkLXVybHM+PHVybD5odHRwczovL3d3dy5lbWJhc2Uu
Y29tL3NlYXJjaC9yZXN1bHRzP3N1YmFjdGlvbj12aWV3cmVjb3JkJmFtcDtpZD1MMzczOTYxNjI0
JmFtcDtmcm9tPWV4cG9ydDwvdXJsPjwvcmVsYXRlZC11cmxzPjwvdXJscz48L3JlY29yZD48L0Np
dGU+PENpdGU+PEF1dGhvcj5Lbm9iZWw8L0F1dGhvcj48WWVhcj4yMDA1PC9ZZWFyPjxSZWNOdW0+
Mjc8L1JlY051bT48cmVjb3JkPjxyZWMtbnVtYmVyPjI3PC9yZWMtbnVtYmVyPjxmb3JlaWduLWtl
eXM+PGtleSBhcHA9IkVOIiBkYi1pZD0iejVhdjAyYWRyZTkyeDRlZWVmcHB6cHJkdHY5MHhkZmR4
enJhIiB0aW1lc3RhbXA9IjE2NjAyMDExNDUiPjI3PC9rZXk+PC9mb3JlaWduLWtleXM+PHJlZi10
eXBlIG5hbWU9IkpvdXJuYWwgQXJ0aWNsZSI+MTc8L3JlZi10eXBlPjxjb250cmlidXRvcnM+PGF1
dGhvcnM+PGF1dGhvcj5Lbm9iZWwsIFIuIEIuPC9hdXRob3I+PGF1dGhvcj5XaW1tZXIsIEouIEUu
LCBKci48L2F1dGhvcj48YXV0aG9yPkhvbGJlcnQsIEQuPC9hdXRob3I+PC9hdXRob3JzPjwvY29u
dHJpYnV0b3JzPjx0aXRsZXM+PHRpdGxlPkhlYXQgbG9zcyBwcmV2ZW50aW9uIGZvciBwcmV0ZXJt
IGluZmFudHMgaW4gdGhlIGRlbGl2ZXJ5IHJvb208L3RpdGxlPjxzZWNvbmRhcnktdGl0bGU+SiBQ
ZXJpbmF0b2w8L3NlY29uZGFyeS10aXRsZT48L3RpdGxlcz48cGVyaW9kaWNhbD48ZnVsbC10aXRs
ZT5KIFBlcmluYXRvbDwvZnVsbC10aXRsZT48L3BlcmlvZGljYWw+PHBhZ2VzPjMwNC04PC9wYWdl
cz48dm9sdW1lPjI1PC92b2x1bWU+PG51bWJlcj41PC9udW1iZXI+PGRhdGVzPjx5ZWFyPjIwMDU8
L3llYXI+PC9kYXRlcz48YWNjZXNzaW9uLW51bT4xNTg2MTE5NjwvYWNjZXNzaW9uLW51bT48bGFi
ZWw+MzA0PC9sYWJlbD48dXJscz48cmVsYXRlZC11cmxzPjx1cmw+aHR0cHM6Ly93d3cubmF0dXJl
LmNvbS9hcnRpY2xlcy83MjExMjg5LnBkZjwvdXJsPjwvcmVsYXRlZC11cmxzPjwvdXJscz48ZWxl
Y3Ryb25pYy1yZXNvdXJjZS1udW0+MTAuMTAzOC9zai5qcC43MjExMjg5PC9lbGVjdHJvbmljLXJl
c291cmNlLW51bT48L3JlY29yZD48L0NpdGU+PENpdGU+PEF1dGhvcj5OaW1iYWxrYXI8L0F1dGhv
cj48WWVhcj4yMDE5PC9ZZWFyPjxSZWNOdW0+NDM8L1JlY051bT48cmVjb3JkPjxyZWMtbnVtYmVy
PjQzPC9yZWMtbnVtYmVyPjxmb3JlaWduLWtleXM+PGtleSBhcHA9IkVOIiBkYi1pZD0iejVhdjAy
YWRyZTkyeDRlZWVmcHB6cHJkdHY5MHhkZmR4enJhIiB0aW1lc3RhbXA9IjE2NjAyMDI2MTAiPjQz
PC9rZXk+PC9mb3JlaWduLWtleXM+PHJlZi10eXBlIG5hbWU9IkpvdXJuYWwgQXJ0aWNsZSI+MTc8
L3JlZi10eXBlPjxjb250cmlidXRvcnM+PGF1dGhvcnM+PGF1dGhvcj5OaW1iYWxrYXIsIFMuIE0u
PC9hdXRob3I+PGF1dGhvcj5LaGFubmEsIEEuIEsuPC9hdXRob3I+PGF1dGhvcj5QYXRlbCwgRC4g
Vi48L2F1dGhvcj48YXV0aG9yPk5pbWJhbGthciwgQS4gUy48L2F1dGhvcj48YXV0aG9yPlBoYXRh
aywgQS4gRy48L2F1dGhvcj48L2F1dGhvcnM+PC9jb250cmlidXRvcnM+PHRpdGxlcz48dGl0bGU+
RWZmaWNhY3kgb2YgUG9seWV0aHlsZW5lIFNraW4gV3JhcHBpbmcgaW4gUHJldmVudGluZyBIeXBv
dGhlcm1pYSBpbiBQcmV0ZXJtIE5lb25hdGVzICgmbHQ7MzQgV2Vla3MpOiBBIFBhcmFsbGVsIEdy
b3VwIE5vbi1ibGluZGVkIFJhbmRvbWl6ZWQgQ29udHJvbCBUcmlhbDwvdGl0bGU+PHNlY29uZGFy
eS10aXRsZT5KIFRyb3AgUGVkaWF0cjwvc2Vjb25kYXJ5LXRpdGxlPjwvdGl0bGVzPjxwZXJpb2Rp
Y2FsPjxmdWxsLXRpdGxlPkogVHJvcCBQZWRpYXRyPC9mdWxsLXRpdGxlPjwvcGVyaW9kaWNhbD48
cGFnZXM+MTIyLTEyOTwvcGFnZXM+PHZvbHVtZT42NTwvdm9sdW1lPjxudW1iZXI+MjwvbnVtYmVy
PjxkYXRlcz48eWVhcj4yMDE5PC95ZWFyPjwvZGF0ZXM+PGFjY2Vzc2lvbi1udW0+Mjk4MDAzMjI8
L2FjY2Vzc2lvbi1udW0+PGxhYmVsPjEyMjwvbGFiZWw+PHVybHM+PHJlbGF0ZWQtdXJscz48dXJs
Pmh0dHBzOi8vd2F0ZXJtYXJrLnNpbHZlcmNoYWlyLmNvbS9mbXkwMjUucGRmP3Rva2VuPUFRRUNB
SGkyMDhCRTQ5T29hbjlra2hXX0VyY3k3RG0zWkxfOUNmM3FmS0FjNDg1eXNnQUFBdDR3Z2dMYUJn
a3Foa2lHOXcwQkJ3YWdnZ0xMTUlJQ3h3SUJBRENDQXNBR0NTcUdTSWIzRFFFSEFUQWVCZ2xnaGtn
QlpRTUVBUzR3RVFRTS1uVGUwamRtQzQwWXNybm9BZ0VRZ0lJQ2tiM090Q0VYdXFSSXJWdXgtU25f
UklpeTBmc2docDZKQmxmUE1XUEJ6UlFRc0h1WDwvdXJsPjx1cmw+aHR0cHM6Ly93YXRlcm1hcmsu
c2lsdmVyY2hhaXIuY29tL2ZteTAyNS5wZGY/dG9rZW49QVFFQ0FIaTIwOEJFNDlPb2FuOWtraFdf
RXJjeTdEbTNaTF85Q2YzcWZLQWM0ODV5c2dBQUFzZ3dnZ0xFQmdrcWhraUc5dzBCQndhZ2dnSzFN
SUlDc1FJQkFEQ0NBcW9HQ1NxR1NJYjNEUUVIQVRBZUJnbGdoa2dCWlFNRUFTNHdFUVFNUTVMaFhl
dldNOHJzZFBMWEFnRVFnSUlDZTkzaTdmVjR2VDNFZlFpcjQzcjZ3QnI3N3VueFRKZVMzWlBZOG8x
ZUVjM3VQWmU2aDhUalI2V2Zvdi16aEZWY3F4MFBCakZLOTd2cnhibGZQT2xyODhUNFhvTWhCOGFq
a1ZEb3p3RVRsTjdRdjdibzJuLW1vdWJydTNqU3paTmFmdTFOSzJ4TEpqeWJIdVJEZ052bUZsVUFX
dm93NnJ6ejJveU1lWFhpVi12bnZlRzY2QjFha0ZpUk9uM3RRMEk4Y0hkanU0aUNIV0V6WDliN0Rk
UHF1Y2g1M2lsS0J0bFdoVjBhYVFVcFkybi1ZdFAwQkkwSGJpLUhaWlZYQnlmWFRmM2lDbTVHNjFa
bkpuQ3BIX3FEd1NyeFZ5R0RNMFZnTWg3bDZXUTR4QUNTWFpZRlBHN1hWTU44MUttcF93cU01RWxW
WHh5alV5Z2lrNWthZnA0eFYxY2JzaGw5djl2OXlBNklqTmhzSHBUN2dLTWtTYkFFTHVrYVFjcGhn
YkQzZHdLUnZVY0tsa0RHdU1PQktNTzU5dGRtUGM1QVN1SVEzeEdHRmtUbEdrM3c2a0gxSE1jeWlv
STBNdDM4SmNnYTdKcEVfOTJRY3o3VFdLdUhEM2dqNmZ1Tkp6czdQdzVqdGtqem9sZDREVG5jYlp0
ektBUmF0Zmt3eFFkam52VGRQbWNPRTVvTXdCZVRPcUR1dlZ2QW5WSmM2X1Z4Z1V2SkpsZ3QzdThQ
eEwzSHF5UGtZRWJJZGpvUDgyOHJndTZWQVdYQWhtclJoa2lHNDNTdkpDc1phRDlUWHVNU29kTVZl
SUVkOXo3QmhrUENUelZydmFucEozQVc0RWtyUHhnVUlfU3psNjk2NU5tamZVN1ZyVGtXTTlQVE1p
ZmdmaE5zVi1ZLTdkdE9zUVNtVG5ncFJMdHhkR0ZWakpNTng3LUNPcXZrQk5KVjl6UmxtTGhYZzhN
RXpjcnJCZFk3MGJiRHBaNkpMdG8xdmdKZmZDTUZWQXQyU0p6TnFoOUJBcTd1X0NDQVlhVHpVazBw
UEsyUUpNbnRna1VXOVdiaVJ5VHpGNzVzN1ZFOHZDalRicm9OTFZrbFo2N2o0MDdtS1k1V2lBZXdO
dlV6MVdIVGpwb3M8L3VybD48L3JlbGF0ZWQtdXJscz48L3VybHM+PGVsZWN0cm9uaWMtcmVzb3Vy
Y2UtbnVtPjEwLjEwOTMvdHJvcGVqL2ZteTAyNTwvZWxlY3Ryb25pYy1yZXNvdXJjZS1udW0+PC9y
ZWNvcmQ+PC9DaXRlPjxDaXRlPjxBdXRob3I+UmVpbGx5PC9BdXRob3I+PFllYXI+MjAxNTwvWWVh
cj48UmVjTnVtPjI1PC9SZWNOdW0+PHJlY29yZD48cmVjLW51bWJlcj4yNTwvcmVjLW51bWJlcj48
Zm9yZWlnbi1rZXlzPjxrZXkgYXBwPSJFTiIgZGItaWQ9Ino1YXYwMmFkcmU5Mng0ZWVlZnBwenBy
ZHR2OTB4ZGZkeHpyYSIgdGltZXN0YW1wPSIxNjYwMjAxMTE0Ij4yNTwva2V5PjwvZm9yZWlnbi1r
ZXlzPjxyZWYtdHlwZSBuYW1lPSJKb3VybmFsIEFydGljbGUiPjE3PC9yZWYtdHlwZT48Y29udHJp
YnV0b3JzPjxhdXRob3JzPjxhdXRob3I+UmVpbGx5LCBNLiBDLjwvYXV0aG9yPjxhdXRob3I+Vm9o
cmEsIFMuPC9hdXRob3I+PGF1dGhvcj5SYWMsIFYuIEUuPC9hdXRob3I+PGF1dGhvcj5EdW5uLCBN
LjwvYXV0aG9yPjxhdXRob3I+RmVycmVsbGksIEsuPC9hdXRob3I+PGF1dGhvcj5LaXNzLCBBLjwv
YXV0aG9yPjxhdXRob3I+VmluY2VyLCBNLjwvYXV0aG9yPjxhdXRob3I+V2ltbWVyLCBKLjwvYXV0
aG9yPjxhdXRob3I+WmF5YWNrLCBELjwvYXV0aG9yPjxhdXRob3I+U29sbCwgUi4gRi48L2F1dGhv
cj48L2F1dGhvcnM+PC9jb250cmlidXRvcnM+PHRpdGxlcz48dGl0bGU+UmFuZG9taXplZCB0cmlh
bCBvZiBvY2NsdXNpdmUgd3JhcCBmb3IgaGVhdCBsb3NzIHByZXZlbnRpb24gaW4gcHJldGVybSBp
bmZhbnRzPC90aXRsZT48c2Vjb25kYXJ5LXRpdGxlPkogUGVkaWF0cjwvc2Vjb25kYXJ5LXRpdGxl
PjwvdGl0bGVzPjxwZXJpb2RpY2FsPjxmdWxsLXRpdGxlPkogUGVkaWF0cjwvZnVsbC10aXRsZT48
L3BlcmlvZGljYWw+PHBhZ2VzPjI2Mi04LmUyPC9wYWdlcz48dm9sdW1lPjE2Njwvdm9sdW1lPjxu
dW1iZXI+MjwvbnVtYmVyPjxkYXRlcz48eWVhcj4yMDE1PC95ZWFyPjwvZGF0ZXM+PGFjY2Vzc2lv
bi1udW0+MjU0NDkyMjQ8L2FjY2Vzc2lvbi1udW0+PGxhYmVsPjI2MjwvbGFiZWw+PHVybHM+PHJl
bGF0ZWQtdXJscz48dXJsPmh0dHBzOi8vd3d3LmpwZWRzLmNvbS9hcnRpY2xlL1MwMDIyLTM0NzYo
MTQpMDA5MzMtMC9wZGY8L3VybD48L3JlbGF0ZWQtdXJscz48L3VybHM+PGVsZWN0cm9uaWMtcmVz
b3VyY2UtbnVtPjEwLjEwMTYvai5qcGVkcy4yMDE0LjA5LjA2ODwvZWxlY3Ryb25pYy1yZXNvdXJj
ZS1udW0+PC9yZWNvcmQ+PC9DaXRlPjxDaXRlPjxBdXRob3I+UmVpbGx5PC9BdXRob3I+PFllYXI+
MjAxOTwvWWVhcj48UmVjTnVtPjI0PC9SZWNOdW0+PHJlY29yZD48cmVjLW51bWJlcj4yNDwvcmVj
LW51bWJlcj48Zm9yZWlnbi1rZXlzPjxrZXkgYXBwPSJFTiIgZGItaWQ9Ino1YXYwMmFkcmU5Mng0
ZWVlZnBwenByZHR2OTB4ZGZkeHpyYSIgdGltZXN0YW1wPSIxNjYwMjAxMTA2Ij4yNDwva2V5Pjwv
Zm9yZWlnbi1rZXlzPjxyZWYtdHlwZSBuYW1lPSJKb3VybmFsIEFydGljbGUiPjE3PC9yZWYtdHlw
ZT48Y29udHJpYnV0b3JzPjxhdXRob3JzPjxhdXRob3I+UmVpbGx5LCBNLiBDLjwvYXV0aG9yPjxh
dXRob3I+Vm9ocmEsIFMuPC9hdXRob3I+PGF1dGhvcj5SYWMsIFYuIEUuPC9hdXRob3I+PGF1dGhv
cj5aYXlhY2ssIEQuPC9hdXRob3I+PGF1dGhvcj5XaW1tZXIsIEouPC9hdXRob3I+PGF1dGhvcj5W
aW5jZXIsIE0uPC9hdXRob3I+PGF1dGhvcj5GZXJyZWxsaSwgSy48L2F1dGhvcj48YXV0aG9yPktp
c3MsIEEuPC9hdXRob3I+PGF1dGhvcj5Tb2xsLCBSLiBGLjwvYXV0aG9yPjxhdXRob3I+RHVubiwg
TS48L2F1dGhvcj48L2F1dGhvcnM+PC9jb250cmlidXRvcnM+PHRpdGxlcz48dGl0bGU+UGFyYWxs
ZWwgRXhwbG9yYXRvcnkgUkNUIG9mIFBvbHlldGh5bGVuZSBXcmFwIGZvciBIZWF0IExvc3MgUHJl
dmVudGlvbiBpbiBJbmZhbnRzIEJvcm4gYXQgTGVzcyB0aGFuIDI0IFdlZWtzJmFwb3M7IEdlc3Rh
dGlvbjwvdGl0bGU+PHNlY29uZGFyeS10aXRsZT5OZW9uYXRvbG9neTwvc2Vjb25kYXJ5LXRpdGxl
PjwvdGl0bGVzPjxwZXJpb2RpY2FsPjxmdWxsLXRpdGxlPk5lb25hdG9sb2d5PC9mdWxsLXRpdGxl
PjwvcGVyaW9kaWNhbD48cGFnZXM+MzctNDE8L3BhZ2VzPjx2b2x1bWU+MTE2PC92b2x1bWU+PG51
bWJlcj4xPC9udW1iZXI+PGRhdGVzPjx5ZWFyPjIwMTk8L3llYXI+PC9kYXRlcz48YWNjZXNzaW9u
LW51bT4zMDg5MzY4OTwvYWNjZXNzaW9uLW51bT48bGFiZWw+Mzc8L2xhYmVsPjx1cmxzPjxyZWxh
dGVkLXVybHM+PHVybD5odHRwczovL3d3dy5rYXJnZXIuY29tL0FydGljbGUvUGRmLzQ5NzI1Mzwv
dXJsPjx1cmw+aHR0cHM6Ly93d3cua2FyZ2VyLmNvbS9BcnRpY2xlL0Fic3RyYWN0LzQ5NzI1Mzwv
dXJsPjwvcmVsYXRlZC11cmxzPjwvdXJscz48ZWxlY3Ryb25pYy1yZXNvdXJjZS1udW0+MTAuMTE1
OS8wMDA0OTcyNTM8L2VsZWN0cm9uaWMtcmVzb3VyY2UtbnVtPjwvcmVjb3JkPjwvQ2l0ZT48Q2l0
ZT48QXV0aG9yPlJvaGFuYTwvQXV0aG9yPjxZZWFyPjIwMTE8L1llYXI+PFJlY051bT40MjwvUmVj
TnVtPjxyZWNvcmQ+PHJlYy1udW1iZXI+NDI8L3JlYy1udW1iZXI+PGZvcmVpZ24ta2V5cz48a2V5
IGFwcD0iRU4iIGRiLWlkPSJ6NWF2MDJhZHJlOTJ4NGVlZWZwcHpwcmR0djkweGRmZHh6cmEiIHRp
bWVzdGFtcD0iMTY2MDIwMjU3OSI+NDI8L2tleT48L2ZvcmVpZ24ta2V5cz48cmVmLXR5cGUgbmFt
ZT0iSm91cm5hbCBBcnRpY2xlIj4xNzwvcmVmLXR5cGU+PGNvbnRyaWJ1dG9ycz48YXV0aG9ycz48
YXV0aG9yPlJvaGFuYSwgSi48L2F1dGhvcj48YXV0aG9yPktoYWlyaW5hLCBXLjwvYXV0aG9yPjxh
dXRob3I+Qm9vLCBOLiBZLjwvYXV0aG9yPjxhdXRob3I+U2hhcmVlbmEsIEkuPC9hdXRob3I+PC9h
dXRob3JzPjwvY29udHJpYnV0b3JzPjx0aXRsZXM+PHRpdGxlPlJlZHVjaW5nIGh5cG90aGVybWlh
IGluIHByZXRlcm0gaW5mYW50cyB3aXRoIHBvbHlldGh5bGVuZSB3cmFwPC90aXRsZT48c2Vjb25k
YXJ5LXRpdGxlPlBlZGlhdHIgSW50PC9zZWNvbmRhcnktdGl0bGU+PC90aXRsZXM+PHBlcmlvZGlj
YWw+PGZ1bGwtdGl0bGU+UGVkaWF0ciBJbnQ8L2Z1bGwtdGl0bGU+PC9wZXJpb2RpY2FsPjxwYWdl
cz40NjgtNzQ8L3BhZ2VzPjx2b2x1bWU+NTM8L3ZvbHVtZT48bnVtYmVyPjQ8L251bWJlcj48ZGF0
ZXM+PHllYXI+MjAxMTwveWVhcj48L2RhdGVzPjxhY2Nlc3Npb24tbnVtPjIxMTA1OTY0PC9hY2Nl
c3Npb24tbnVtPjxsYWJlbD40Njg8L2xhYmVsPjx1cmxzPjxyZWxhdGVkLXVybHM+PHVybD5odHRw
czovL29ubGluZWxpYnJhcnkud2lsZXkuY29tL2RvaS9wZGZkaXJlY3QvMTAuMTExMS9qLjE0NDIt
MjAwWC4yMDEwLjAzMjk1Lng/ZG93bmxvYWQ9dHJ1ZTwvdXJsPjx1cmw+aHR0cHM6Ly9vbmxpbmVs
aWJyYXJ5LndpbGV5LmNvbS9kb2kvMTAuMTExMS9qLjE0NDItMjAwWC4yMDEwLjAzMjk1Lng8L3Vy
bD48L3JlbGF0ZWQtdXJscz48L3VybHM+PGVsZWN0cm9uaWMtcmVzb3VyY2UtbnVtPjEwLjExMTEv
ai4xNDQyLTIwMFguMjAxMC4wMzI5NS54PC9lbGVjdHJvbmljLXJlc291cmNlLW51bT48L3JlY29y
ZD48L0NpdGU+PENpdGU+PEF1dGhvcj5TbWl0aDwvQXV0aG9yPjxZZWFyPjIwMTM8L1llYXI+PFJl
Y051bT4yOTwvUmVjTnVtPjxyZWNvcmQ+PHJlYy1udW1iZXI+Mjk8L3JlYy1udW1iZXI+PGZvcmVp
Z24ta2V5cz48a2V5IGFwcD0iRU4iIGRiLWlkPSJ6NWF2MDJhZHJlOTJ4NGVlZWZwcHpwcmR0djkw
eGRmZHh6cmEiIHRpbWVzdGFtcD0iMTY2MDIwMTE3MSI+Mjk8L2tleT48L2ZvcmVpZ24ta2V5cz48
cmVmLXR5cGUgbmFtZT0iSm91cm5hbCBBcnRpY2xlIj4xNzwvcmVmLXR5cGU+PGNvbnRyaWJ1dG9y
cz48YXV0aG9ycz48YXV0aG9yPlNtaXRoLCBKLjwvYXV0aG9yPjxhdXRob3I+VXNoZXIsIEsuPC9h
dXRob3I+PGF1dGhvcj5BbGNvY2ssIEcuPC9hdXRob3I+PGF1dGhvcj5CdWV0dG5lciwgUC48L2F1
dGhvcj48L2F1dGhvcnM+PC9jb250cmlidXRvcnM+PHRpdGxlcz48dGl0bGU+QXBwbGljYXRpb24g
b2YgcGxhc3RpYyB3cmFwIHRvIGltcHJvdmUgdGVtcGVyYXR1cmVzIGluIGluZmFudHMgYm9ybiBs
ZXNzIHRoYW4gMzAgd2Vla3MgZ2VzdGF0aW9uOiBhIHJhbmRvbWl6ZWQgY29udHJvbGxlZCB0cmlh
bDwvdGl0bGU+PHNlY29uZGFyeS10aXRsZT5OZW9uYXRhbCBOZXR3PC9zZWNvbmRhcnktdGl0bGU+
PC90aXRsZXM+PHBlcmlvZGljYWw+PGZ1bGwtdGl0bGU+TmVvbmF0YWwgTmV0dzwvZnVsbC10aXRs
ZT48L3BlcmlvZGljYWw+PHBhZ2VzPjIzNS00NTwvcGFnZXM+PHZvbHVtZT4zMjwvdm9sdW1lPjxu
dW1iZXI+NDwvbnVtYmVyPjxkYXRlcz48eWVhcj4yMDEzPC95ZWFyPjwvZGF0ZXM+PGFjY2Vzc2lv
bi1udW0+MjM4MzU1NDM8L2FjY2Vzc2lvbi1udW0+PGxhYmVsPjIzNTwvbGFiZWw+PHVybHM+PHJl
bGF0ZWQtdXJscz48dXJsPmh0dHBzOi8vY29ubmVjdC5zcHJpbmdlcnB1Yi5jb20vY29udGVudC9z
Z3Jubi8zMi80LzIzNTwvdXJsPjwvcmVsYXRlZC11cmxzPjwvdXJscz48ZWxlY3Ryb25pYy1yZXNv
dXJjZS1udW0+MTAuMTg5MS8wNzMwLTA4MzIuMzIuNC4yMzU8L2VsZWN0cm9uaWMtcmVzb3VyY2Ut
bnVtPjwvcmVjb3JkPjwvQ2l0ZT48Q2l0ZT48QXV0aG9yPlRyZXZpc2FudXRvPC9BdXRob3I+PFll
YXI+MjAxMDwvWWVhcj48UmVjTnVtPjI4PC9SZWNOdW0+PHJlY29yZD48cmVjLW51bWJlcj4yODwv
cmVjLW51bWJlcj48Zm9yZWlnbi1rZXlzPjxrZXkgYXBwPSJFTiIgZGItaWQ9Ino1YXYwMmFkcmU5
Mng0ZWVlZnBwenByZHR2OTB4ZGZkeHpyYSIgdGltZXN0YW1wPSIxNjYwMjAxMTYyIj4yODwva2V5
PjwvZm9yZWlnbi1rZXlzPjxyZWYtdHlwZSBuYW1lPSJKb3VybmFsIEFydGljbGUiPjE3PC9yZWYt
dHlwZT48Y29udHJpYnV0b3JzPjxhdXRob3JzPjxhdXRob3I+VHJldmlzYW51dG8sIEQuPC9hdXRo
b3I+PGF1dGhvcj5Eb2dsaW9uaSwgTi48L2F1dGhvcj48YXV0aG9yPkNhdmFsbGluLCBGLjwvYXV0
aG9yPjxhdXRob3I+UGFyb3R0bywgTS48L2F1dGhvcj48YXV0aG9yPk1pY2FnbGlvLCBNLjwvYXV0
aG9yPjxhdXRob3I+WmFuYXJkbywgVi48L2F1dGhvcj48L2F1dGhvcnM+PC9jb250cmlidXRvcnM+
PHRpdGxlcz48dGl0bGU+SGVhdCBsb3NzIHByZXZlbnRpb24gaW4gdmVyeSBwcmV0ZXJtIGluZmFu
dHMgaW4gZGVsaXZlcnkgcm9vbXM6IGEgcHJvc3BlY3RpdmUsIHJhbmRvbWl6ZWQsIGNvbnRyb2xs
ZWQgdHJpYWwgb2YgcG9seWV0aHlsZW5lIGNhcHM8L3RpdGxlPjxzZWNvbmRhcnktdGl0bGU+SiBQ
ZWRpYXRyPC9zZWNvbmRhcnktdGl0bGU+PC90aXRsZXM+PHBlcmlvZGljYWw+PGZ1bGwtdGl0bGU+
SiBQZWRpYXRyPC9mdWxsLXRpdGxlPjwvcGVyaW9kaWNhbD48cGFnZXM+OTE0LTkxNy5lMTwvcGFn
ZXM+PHZvbHVtZT4xNTY8L3ZvbHVtZT48bnVtYmVyPjY8L251bWJlcj48ZGF0ZXM+PHllYXI+MjAx
MDwveWVhcj48L2RhdGVzPjxhY2Nlc3Npb24tbnVtPjIwMjI3NzI4PC9hY2Nlc3Npb24tbnVtPjxs
YWJlbD45MTQ8L2xhYmVsPjx1cmxzPjxyZWxhdGVkLXVybHM+PHVybD5odHRwczovL3d3dy5qcGVk
cy5jb20vYXJ0aWNsZS9TMDAyMi0zNDc2KDA5KTAxMjUwLTUvZnVsbHRleHQ8L3VybD48L3JlbGF0
ZWQtdXJscz48L3VybHM+PGVsZWN0cm9uaWMtcmVzb3VyY2UtbnVtPjEwLjEwMTYvai5qcGVkcy4y
MDA5LjEyLjAyMTwvZWxlY3Ryb25pYy1yZXNvdXJjZS1udW0+PC9yZWNvcmQ+PC9DaXRlPjxDaXRl
PjxBdXRob3I+Vm9ocmE8L0F1dGhvcj48WWVhcj4xOTk5PC9ZZWFyPjxSZWNOdW0+MzA8L1JlY051
bT48cmVjb3JkPjxyZWMtbnVtYmVyPjMwPC9yZWMtbnVtYmVyPjxmb3JlaWduLWtleXM+PGtleSBh
cHA9IkVOIiBkYi1pZD0iejVhdjAyYWRyZTkyeDRlZWVmcHB6cHJkdHY5MHhkZmR4enJhIiB0aW1l
c3RhbXA9IjE2NjAyMDExODIiPjMwPC9rZXk+PC9mb3JlaWduLWtleXM+PHJlZi10eXBlIG5hbWU9
IkpvdXJuYWwgQXJ0aWNsZSI+MTc8L3JlZi10eXBlPjxjb250cmlidXRvcnM+PGF1dGhvcnM+PGF1
dGhvcj5Wb2hyYSwgUy48L2F1dGhvcj48YXV0aG9yPkZyZW50LCBHLjwvYXV0aG9yPjxhdXRob3I+
Q2FtcGJlbGwsIFYuPC9hdXRob3I+PGF1dGhvcj5BYmJvdHQsIE0uPC9hdXRob3I+PGF1dGhvcj5X
aHl0ZSwgUi48L2F1dGhvcj48L2F1dGhvcnM+PC9jb250cmlidXRvcnM+PHRpdGxlcz48dGl0bGU+
RWZmZWN0IG9mIHBvbHlldGh5bGVuZSBvY2NsdXNpdmUgc2tpbiB3cmFwcGluZyBvbiBoZWF0IGxv
c3MgaW4gdmVyeSBsb3cgYmlydGggd2VpZ2h0IGluZmFudHMgYXQgZGVsaXZlcnk6IGEgcmFuZG9t
aXplZCB0cmlhbDwvdGl0bGU+PHNlY29uZGFyeS10aXRsZT5KIFBlZGlhdHI8L3NlY29uZGFyeS10
aXRsZT48L3RpdGxlcz48cGVyaW9kaWNhbD48ZnVsbC10aXRsZT5KIFBlZGlhdHI8L2Z1bGwtdGl0
bGU+PC9wZXJpb2RpY2FsPjxwYWdlcz41NDctNTE8L3BhZ2VzPjx2b2x1bWU+MTM0PC92b2x1bWU+
PG51bWJlcj41PC9udW1iZXI+PGRhdGVzPjx5ZWFyPjE5OTk8L3llYXI+PC9kYXRlcz48YWNjZXNz
aW9uLW51bT4xMDIyODI4NzwvYWNjZXNzaW9uLW51bT48bGFiZWw+NTQ3PC9sYWJlbD48dXJscz48
cmVsYXRlZC11cmxzPjx1cmw+aHR0cHM6Ly93d3cuanBlZHMuY29tL2FydGljbGUvUzAwMjItMzQ3
Nig5OSk3MDIzOC02L2Z1bGx0ZXh0PC91cmw+PC9yZWxhdGVkLXVybHM+PC91cmxzPjxlbGVjdHJv
bmljLXJlc291cmNlLW51bT4xMC4xMDE2L3MwMDIyLTM0NzYoOTkpNzAyMzgtNjwvZWxlY3Ryb25p
Yy1yZXNvdXJjZS1udW0+PC9yZWNvcmQ+PC9DaXRlPjxDaXRlPjxBdXRob3I+Vm9ocmE8L0F1dGhv
cj48WWVhcj4yMDA0PC9ZZWFyPjxSZWNOdW0+MjY8L1JlY051bT48cmVjb3JkPjxyZWMtbnVtYmVy
PjI2PC9yZWMtbnVtYmVyPjxmb3JlaWduLWtleXM+PGtleSBhcHA9IkVOIiBkYi1pZD0iejVhdjAy
YWRyZTkyeDRlZWVmcHB6cHJkdHY5MHhkZmR4enJhIiB0aW1lc3RhbXA9IjE2NjAyMDExMzIiPjI2
PC9rZXk+PC9mb3JlaWduLWtleXM+PHJlZi10eXBlIG5hbWU9IkpvdXJuYWwgQXJ0aWNsZSI+MTc8
L3JlZi10eXBlPjxjb250cmlidXRvcnM+PGF1dGhvcnM+PGF1dGhvcj5Wb2hyYSwgUy48L2F1dGhv
cj48YXV0aG9yPlJvYmVydHMsIFIuIFMuPC9hdXRob3I+PGF1dGhvcj5aaGFuZywgQi48L2F1dGhv
cj48YXV0aG9yPkphbmVzLCBNLjwvYXV0aG9yPjxhdXRob3I+U2NobWlkdCwgQi48L2F1dGhvcj48
L2F1dGhvcnM+PC9jb250cmlidXRvcnM+PHRpdGxlcz48dGl0bGU+SGVhdCBMb3NzIFByZXZlbnRp
b24gKEhlTFApIGluIHRoZSBkZWxpdmVyeSByb29tOiBBIHJhbmRvbWl6ZWQgY29udHJvbGxlZCB0
cmlhbCBvZiBwb2x5ZXRoeWxlbmUgb2NjbHVzaXZlIHNraW4gd3JhcHBpbmcgaW4gdmVyeSBwcmV0
ZXJtIGluZmFudHM8L3RpdGxlPjxzZWNvbmRhcnktdGl0bGU+SiBQZWRpYXRyPC9zZWNvbmRhcnkt
dGl0bGU+PC90aXRsZXM+PHBlcmlvZGljYWw+PGZ1bGwtdGl0bGU+SiBQZWRpYXRyPC9mdWxsLXRp
dGxlPjwvcGVyaW9kaWNhbD48cGFnZXM+NzUwLTM8L3BhZ2VzPjx2b2x1bWU+MTQ1PC92b2x1bWU+
PG51bWJlcj42PC9udW1iZXI+PGRhdGVzPjx5ZWFyPjIwMDQ8L3llYXI+PC9kYXRlcz48YWNjZXNz
aW9uLW51bT4xNTU4MDE5NTwvYWNjZXNzaW9uLW51bT48bGFiZWw+NzUwPC9sYWJlbD48dXJscz48
cmVsYXRlZC11cmxzPjx1cmw+aHR0cHM6Ly93d3cuanBlZHMuY29tL2FydGljbGUvUzAwMjItMzQ3
NigwNCkwMDY3Ni02L2Z1bGx0ZXh0PC91cmw+PC9yZWxhdGVkLXVybHM+PC91cmxzPjxlbGVjdHJv
bmljLXJlc291cmNlLW51bT4xMC4xMDE2L2ouanBlZHMuMjAwNC4wNy4wMzY8L2VsZWN0cm9uaWMt
cmVzb3VyY2UtbnVtPjwvcmVjb3JkPjwvQ2l0ZT48L0VuZE5vdGU+
</w:fldData>
              </w:fldChar>
            </w:r>
            <w:r w:rsidR="000F00B3">
              <w:rPr>
                <w:rFonts w:ascii="Calibri" w:eastAsia="Times New Roman" w:hAnsi="Calibri" w:cs="Calibri"/>
                <w:sz w:val="16"/>
                <w:szCs w:val="16"/>
              </w:rPr>
              <w:instrText xml:space="preserve"> ADDIN EN.CITE </w:instrText>
            </w:r>
            <w:r w:rsidR="000F00B3">
              <w:rPr>
                <w:rFonts w:ascii="Calibri" w:eastAsia="Times New Roman" w:hAnsi="Calibri" w:cs="Calibri"/>
                <w:sz w:val="16"/>
                <w:szCs w:val="16"/>
              </w:rPr>
              <w:fldChar w:fldCharType="begin">
                <w:fldData xml:space="preserve">PEVuZE5vdGU+PENpdGU+PEF1dGhvcj5DaGFudGFyb2o8L0F1dGhvcj48WWVhcj4yMDExPC9ZZWFy
PjxSZWNOdW0+NDA8L1JlY051bT48RGlzcGxheVRleHQ+e0NoYW50YXJvaiAyMDExIFMzMiwgRmFy
aGFkaSAyMDEyIDE5LCBLbm9iZWwgMjAwNSAzMDQsIE5pbWJhbGthciAyMDE5IDEyMiwgUmVpbGx5
IDIwMTUgMjYyLCBSZWlsbHkgMjAxOSAzNywgUm9oYW5hIDIwMTEgNDY4LCBTbWl0aCAyMDEzIDIz
NSwgVHJldmlzYW51dG8gMjAxMCA5MTQsIFZvaHJhIDE5OTkgNTQ3LCBWb2hyYSAyMDA0IDc1MH08
L0Rpc3BsYXlUZXh0PjxyZWNvcmQ+PHJlYy1udW1iZXI+NDA8L3JlYy1udW1iZXI+PGZvcmVpZ24t
a2V5cz48a2V5IGFwcD0iRU4iIGRiLWlkPSJ6NWF2MDJhZHJlOTJ4NGVlZWZwcHpwcmR0djkweGRm
ZHh6cmEiIHRpbWVzdGFtcD0iMTY2MDIwMjU0MiI+NDA8L2tleT48L2ZvcmVpZ24ta2V5cz48cmVm
LXR5cGUgbmFtZT0iSm91cm5hbCBBcnRpY2xlIj4xNzwvcmVmLXR5cGU+PGNvbnRyaWJ1dG9ycz48
YXV0aG9ycz48YXV0aG9yPkNoYW50YXJvaiwgUy48L2F1dGhvcj48YXV0aG9yPlRlY2hhc2F0aWQs
IFcuPC9hdXRob3I+PC9hdXRob3JzPjwvY29udHJpYnV0b3JzPjx0aXRsZXM+PHRpdGxlPkVmZmVj
dCBvZiBwb2x5ZXRoeWxlbmUgYmFnIHRvIHByZXZlbnQgaGVhdCBsb3NzIGluIHByZXRlcm0gaW5m
YW50cyBhdCBiaXJ0aDogYSByYW5kb21pemVkIGNvbnRyb2xsZWQgdHJpYWw8L3RpdGxlPjxzZWNv
bmRhcnktdGl0bGU+SiBNZWQgQXNzb2MgVGhhaTwvc2Vjb25kYXJ5LXRpdGxlPjwvdGl0bGVzPjxw
ZXJpb2RpY2FsPjxmdWxsLXRpdGxlPkogTWVkIEFzc29jIFRoYWk8L2Z1bGwtdGl0bGU+PC9wZXJp
b2RpY2FsPjxwYWdlcz5TMzItNzwvcGFnZXM+PHZvbHVtZT45NCA8L3ZvbHVtZT48bnVtLXZvbHM+
U3VwcGwgNzwvbnVtLXZvbHM+PGRhdGVzPjx5ZWFyPjIwMTE8L3llYXI+PC9kYXRlcz48YWNjZXNz
aW9uLW51bT4yMjYxOTkwNDwvYWNjZXNzaW9uLW51bT48bGFiZWw+UzMyPC9sYWJlbD48dXJscz48
L3VybHM+PC9yZWNvcmQ+PC9DaXRlPjxDaXRlPjxBdXRob3I+RmFyaGFkaTwvQXV0aG9yPjxZZWFy
PjIwMTI8L1llYXI+PFJlY051bT40MTwvUmVjTnVtPjxyZWNvcmQ+PHJlYy1udW1iZXI+NDE8L3Jl
Yy1udW1iZXI+PGZvcmVpZ24ta2V5cz48a2V5IGFwcD0iRU4iIGRiLWlkPSJ6NWF2MDJhZHJlOTJ4
NGVlZWZwcHpwcmR0djkweGRmZHh6cmEiIHRpbWVzdGFtcD0iMTY2MDIwMjU2MyI+NDE8L2tleT48
L2ZvcmVpZ24ta2V5cz48cmVmLXR5cGUgbmFtZT0iSm91cm5hbCBBcnRpY2xlIj4xNzwvcmVmLXR5
cGU+PGNvbnRyaWJ1dG9ycz48YXV0aG9ycz48YXV0aG9yPkZhcmhhZGksIFIuPC9hdXRob3I+PGF1
dGhvcj5OYWRlcmksIE0uPC9hdXRob3I+PGF1dGhvcj5SYWhtYW5pLCBaLjwvYXV0aG9yPjxhdXRo
b3I+R2hhZmZhcmksIFYuPC9hdXRob3I+PGF1dGhvcj5LaGFsaWxpYW4sIEEuPC9hdXRob3I+PC9h
dXRob3JzPjwvY29udHJpYnV0b3JzPjx0aXRsZXM+PHRpdGxlPkVmZmVjdCBvZiAmcXVvdDtaSVBL
SUYmcXVvdDsgcGxhc3RpYyBiYWcgb24gcHJldmVudGlvbiBvZiBoeXBvdGhlcm1pYSBpbiBwcmV0
ZXJtIGluZmFudHM6IEEgcmFuZG9taXplZCBjb250cm9sbGVkIHRyaWFsPC90aXRsZT48c2Vjb25k
YXJ5LXRpdGxlPkpvdXJuYWwgb2YgTWF6YW5kYXJhbiBVbml2ZXJzaXR5IG9mIE1lZGljYWwgU2Np
ZW5jZXM8L3NlY29uZGFyeS10aXRsZT48L3RpdGxlcz48cGVyaW9kaWNhbD48ZnVsbC10aXRsZT5K
b3VybmFsIG9mIE1hemFuZGFyYW4gVW5pdmVyc2l0eSBvZiBNZWRpY2FsIFNjaWVuY2VzPC9mdWxs
LXRpdGxlPjwvcGVyaW9kaWNhbD48cGFnZXM+MTktMjY8L3BhZ2VzPjx2b2x1bWU+MjI8L3ZvbHVt
ZT48bnVtYmVyPjkzPC9udW1iZXI+PGRhdGVzPjx5ZWFyPjIwMTI8L3llYXI+PC9kYXRlcz48bGFi
ZWw+MTk8L2xhYmVsPjx1cmxzPjxyZWxhdGVkLXVybHM+PHVybD5odHRwczovL3d3dy5lbWJhc2Uu
Y29tL3NlYXJjaC9yZXN1bHRzP3N1YmFjdGlvbj12aWV3cmVjb3JkJmFtcDtpZD1MMzczOTYxNjI0
JmFtcDtmcm9tPWV4cG9ydDwvdXJsPjwvcmVsYXRlZC11cmxzPjwvdXJscz48L3JlY29yZD48L0Np
dGU+PENpdGU+PEF1dGhvcj5Lbm9iZWw8L0F1dGhvcj48WWVhcj4yMDA1PC9ZZWFyPjxSZWNOdW0+
Mjc8L1JlY051bT48cmVjb3JkPjxyZWMtbnVtYmVyPjI3PC9yZWMtbnVtYmVyPjxmb3JlaWduLWtl
eXM+PGtleSBhcHA9IkVOIiBkYi1pZD0iejVhdjAyYWRyZTkyeDRlZWVmcHB6cHJkdHY5MHhkZmR4
enJhIiB0aW1lc3RhbXA9IjE2NjAyMDExNDUiPjI3PC9rZXk+PC9mb3JlaWduLWtleXM+PHJlZi10
eXBlIG5hbWU9IkpvdXJuYWwgQXJ0aWNsZSI+MTc8L3JlZi10eXBlPjxjb250cmlidXRvcnM+PGF1
dGhvcnM+PGF1dGhvcj5Lbm9iZWwsIFIuIEIuPC9hdXRob3I+PGF1dGhvcj5XaW1tZXIsIEouIEUu
LCBKci48L2F1dGhvcj48YXV0aG9yPkhvbGJlcnQsIEQuPC9hdXRob3I+PC9hdXRob3JzPjwvY29u
dHJpYnV0b3JzPjx0aXRsZXM+PHRpdGxlPkhlYXQgbG9zcyBwcmV2ZW50aW9uIGZvciBwcmV0ZXJt
IGluZmFudHMgaW4gdGhlIGRlbGl2ZXJ5IHJvb208L3RpdGxlPjxzZWNvbmRhcnktdGl0bGU+SiBQ
ZXJpbmF0b2w8L3NlY29uZGFyeS10aXRsZT48L3RpdGxlcz48cGVyaW9kaWNhbD48ZnVsbC10aXRs
ZT5KIFBlcmluYXRvbDwvZnVsbC10aXRsZT48L3BlcmlvZGljYWw+PHBhZ2VzPjMwNC04PC9wYWdl
cz48dm9sdW1lPjI1PC92b2x1bWU+PG51bWJlcj41PC9udW1iZXI+PGRhdGVzPjx5ZWFyPjIwMDU8
L3llYXI+PC9kYXRlcz48YWNjZXNzaW9uLW51bT4xNTg2MTE5NjwvYWNjZXNzaW9uLW51bT48bGFi
ZWw+MzA0PC9sYWJlbD48dXJscz48cmVsYXRlZC11cmxzPjx1cmw+aHR0cHM6Ly93d3cubmF0dXJl
LmNvbS9hcnRpY2xlcy83MjExMjg5LnBkZjwvdXJsPjwvcmVsYXRlZC11cmxzPjwvdXJscz48ZWxl
Y3Ryb25pYy1yZXNvdXJjZS1udW0+MTAuMTAzOC9zai5qcC43MjExMjg5PC9lbGVjdHJvbmljLXJl
c291cmNlLW51bT48L3JlY29yZD48L0NpdGU+PENpdGU+PEF1dGhvcj5OaW1iYWxrYXI8L0F1dGhv
cj48WWVhcj4yMDE5PC9ZZWFyPjxSZWNOdW0+NDM8L1JlY051bT48cmVjb3JkPjxyZWMtbnVtYmVy
PjQzPC9yZWMtbnVtYmVyPjxmb3JlaWduLWtleXM+PGtleSBhcHA9IkVOIiBkYi1pZD0iejVhdjAy
YWRyZTkyeDRlZWVmcHB6cHJkdHY5MHhkZmR4enJhIiB0aW1lc3RhbXA9IjE2NjAyMDI2MTAiPjQz
PC9rZXk+PC9mb3JlaWduLWtleXM+PHJlZi10eXBlIG5hbWU9IkpvdXJuYWwgQXJ0aWNsZSI+MTc8
L3JlZi10eXBlPjxjb250cmlidXRvcnM+PGF1dGhvcnM+PGF1dGhvcj5OaW1iYWxrYXIsIFMuIE0u
PC9hdXRob3I+PGF1dGhvcj5LaGFubmEsIEEuIEsuPC9hdXRob3I+PGF1dGhvcj5QYXRlbCwgRC4g
Vi48L2F1dGhvcj48YXV0aG9yPk5pbWJhbGthciwgQS4gUy48L2F1dGhvcj48YXV0aG9yPlBoYXRh
aywgQS4gRy48L2F1dGhvcj48L2F1dGhvcnM+PC9jb250cmlidXRvcnM+PHRpdGxlcz48dGl0bGU+
RWZmaWNhY3kgb2YgUG9seWV0aHlsZW5lIFNraW4gV3JhcHBpbmcgaW4gUHJldmVudGluZyBIeXBv
dGhlcm1pYSBpbiBQcmV0ZXJtIE5lb25hdGVzICgmbHQ7MzQgV2Vla3MpOiBBIFBhcmFsbGVsIEdy
b3VwIE5vbi1ibGluZGVkIFJhbmRvbWl6ZWQgQ29udHJvbCBUcmlhbDwvdGl0bGU+PHNlY29uZGFy
eS10aXRsZT5KIFRyb3AgUGVkaWF0cjwvc2Vjb25kYXJ5LXRpdGxlPjwvdGl0bGVzPjxwZXJpb2Rp
Y2FsPjxmdWxsLXRpdGxlPkogVHJvcCBQZWRpYXRyPC9mdWxsLXRpdGxlPjwvcGVyaW9kaWNhbD48
cGFnZXM+MTIyLTEyOTwvcGFnZXM+PHZvbHVtZT42NTwvdm9sdW1lPjxudW1iZXI+MjwvbnVtYmVy
PjxkYXRlcz48eWVhcj4yMDE5PC95ZWFyPjwvZGF0ZXM+PGFjY2Vzc2lvbi1udW0+Mjk4MDAzMjI8
L2FjY2Vzc2lvbi1udW0+PGxhYmVsPjEyMjwvbGFiZWw+PHVybHM+PHJlbGF0ZWQtdXJscz48dXJs
Pmh0dHBzOi8vd2F0ZXJtYXJrLnNpbHZlcmNoYWlyLmNvbS9mbXkwMjUucGRmP3Rva2VuPUFRRUNB
SGkyMDhCRTQ5T29hbjlra2hXX0VyY3k3RG0zWkxfOUNmM3FmS0FjNDg1eXNnQUFBdDR3Z2dMYUJn
a3Foa2lHOXcwQkJ3YWdnZ0xMTUlJQ3h3SUJBRENDQXNBR0NTcUdTSWIzRFFFSEFUQWVCZ2xnaGtn
QlpRTUVBUzR3RVFRTS1uVGUwamRtQzQwWXNybm9BZ0VRZ0lJQ2tiM090Q0VYdXFSSXJWdXgtU25f
UklpeTBmc2docDZKQmxmUE1XUEJ6UlFRc0h1WDwvdXJsPjx1cmw+aHR0cHM6Ly93YXRlcm1hcmsu
c2lsdmVyY2hhaXIuY29tL2ZteTAyNS5wZGY/dG9rZW49QVFFQ0FIaTIwOEJFNDlPb2FuOWtraFdf
RXJjeTdEbTNaTF85Q2YzcWZLQWM0ODV5c2dBQUFzZ3dnZ0xFQmdrcWhraUc5dzBCQndhZ2dnSzFN
SUlDc1FJQkFEQ0NBcW9HQ1NxR1NJYjNEUUVIQVRBZUJnbGdoa2dCWlFNRUFTNHdFUVFNUTVMaFhl
dldNOHJzZFBMWEFnRVFnSUlDZTkzaTdmVjR2VDNFZlFpcjQzcjZ3QnI3N3VueFRKZVMzWlBZOG8x
ZUVjM3VQWmU2aDhUalI2V2Zvdi16aEZWY3F4MFBCakZLOTd2cnhibGZQT2xyODhUNFhvTWhCOGFq
a1ZEb3p3RVRsTjdRdjdibzJuLW1vdWJydTNqU3paTmFmdTFOSzJ4TEpqeWJIdVJEZ052bUZsVUFX
dm93NnJ6ejJveU1lWFhpVi12bnZlRzY2QjFha0ZpUk9uM3RRMEk4Y0hkanU0aUNIV0V6WDliN0Rk
UHF1Y2g1M2lsS0J0bFdoVjBhYVFVcFkybi1ZdFAwQkkwSGJpLUhaWlZYQnlmWFRmM2lDbTVHNjFa
bkpuQ3BIX3FEd1NyeFZ5R0RNMFZnTWg3bDZXUTR4QUNTWFpZRlBHN1hWTU44MUttcF93cU01RWxW
WHh5alV5Z2lrNWthZnA0eFYxY2JzaGw5djl2OXlBNklqTmhzSHBUN2dLTWtTYkFFTHVrYVFjcGhn
YkQzZHdLUnZVY0tsa0RHdU1PQktNTzU5dGRtUGM1QVN1SVEzeEdHRmtUbEdrM3c2a0gxSE1jeWlv
STBNdDM4SmNnYTdKcEVfOTJRY3o3VFdLdUhEM2dqNmZ1Tkp6czdQdzVqdGtqem9sZDREVG5jYlp0
ektBUmF0Zmt3eFFkam52VGRQbWNPRTVvTXdCZVRPcUR1dlZ2QW5WSmM2X1Z4Z1V2SkpsZ3QzdThQ
eEwzSHF5UGtZRWJJZGpvUDgyOHJndTZWQVdYQWhtclJoa2lHNDNTdkpDc1phRDlUWHVNU29kTVZl
SUVkOXo3QmhrUENUelZydmFucEozQVc0RWtyUHhnVUlfU3psNjk2NU5tamZVN1ZyVGtXTTlQVE1p
ZmdmaE5zVi1ZLTdkdE9zUVNtVG5ncFJMdHhkR0ZWakpNTng3LUNPcXZrQk5KVjl6UmxtTGhYZzhN
RXpjcnJCZFk3MGJiRHBaNkpMdG8xdmdKZmZDTUZWQXQyU0p6TnFoOUJBcTd1X0NDQVlhVHpVazBw
UEsyUUpNbnRna1VXOVdiaVJ5VHpGNzVzN1ZFOHZDalRicm9OTFZrbFo2N2o0MDdtS1k1V2lBZXdO
dlV6MVdIVGpwb3M8L3VybD48L3JlbGF0ZWQtdXJscz48L3VybHM+PGVsZWN0cm9uaWMtcmVzb3Vy
Y2UtbnVtPjEwLjEwOTMvdHJvcGVqL2ZteTAyNTwvZWxlY3Ryb25pYy1yZXNvdXJjZS1udW0+PC9y
ZWNvcmQ+PC9DaXRlPjxDaXRlPjxBdXRob3I+UmVpbGx5PC9BdXRob3I+PFllYXI+MjAxNTwvWWVh
cj48UmVjTnVtPjI1PC9SZWNOdW0+PHJlY29yZD48cmVjLW51bWJlcj4yNTwvcmVjLW51bWJlcj48
Zm9yZWlnbi1rZXlzPjxrZXkgYXBwPSJFTiIgZGItaWQ9Ino1YXYwMmFkcmU5Mng0ZWVlZnBwenBy
ZHR2OTB4ZGZkeHpyYSIgdGltZXN0YW1wPSIxNjYwMjAxMTE0Ij4yNTwva2V5PjwvZm9yZWlnbi1r
ZXlzPjxyZWYtdHlwZSBuYW1lPSJKb3VybmFsIEFydGljbGUiPjE3PC9yZWYtdHlwZT48Y29udHJp
YnV0b3JzPjxhdXRob3JzPjxhdXRob3I+UmVpbGx5LCBNLiBDLjwvYXV0aG9yPjxhdXRob3I+Vm9o
cmEsIFMuPC9hdXRob3I+PGF1dGhvcj5SYWMsIFYuIEUuPC9hdXRob3I+PGF1dGhvcj5EdW5uLCBN
LjwvYXV0aG9yPjxhdXRob3I+RmVycmVsbGksIEsuPC9hdXRob3I+PGF1dGhvcj5LaXNzLCBBLjwv
YXV0aG9yPjxhdXRob3I+VmluY2VyLCBNLjwvYXV0aG9yPjxhdXRob3I+V2ltbWVyLCBKLjwvYXV0
aG9yPjxhdXRob3I+WmF5YWNrLCBELjwvYXV0aG9yPjxhdXRob3I+U29sbCwgUi4gRi48L2F1dGhv
cj48L2F1dGhvcnM+PC9jb250cmlidXRvcnM+PHRpdGxlcz48dGl0bGU+UmFuZG9taXplZCB0cmlh
bCBvZiBvY2NsdXNpdmUgd3JhcCBmb3IgaGVhdCBsb3NzIHByZXZlbnRpb24gaW4gcHJldGVybSBp
bmZhbnRzPC90aXRsZT48c2Vjb25kYXJ5LXRpdGxlPkogUGVkaWF0cjwvc2Vjb25kYXJ5LXRpdGxl
PjwvdGl0bGVzPjxwZXJpb2RpY2FsPjxmdWxsLXRpdGxlPkogUGVkaWF0cjwvZnVsbC10aXRsZT48
L3BlcmlvZGljYWw+PHBhZ2VzPjI2Mi04LmUyPC9wYWdlcz48dm9sdW1lPjE2Njwvdm9sdW1lPjxu
dW1iZXI+MjwvbnVtYmVyPjxkYXRlcz48eWVhcj4yMDE1PC95ZWFyPjwvZGF0ZXM+PGFjY2Vzc2lv
bi1udW0+MjU0NDkyMjQ8L2FjY2Vzc2lvbi1udW0+PGxhYmVsPjI2MjwvbGFiZWw+PHVybHM+PHJl
bGF0ZWQtdXJscz48dXJsPmh0dHBzOi8vd3d3LmpwZWRzLmNvbS9hcnRpY2xlL1MwMDIyLTM0NzYo
MTQpMDA5MzMtMC9wZGY8L3VybD48L3JlbGF0ZWQtdXJscz48L3VybHM+PGVsZWN0cm9uaWMtcmVz
b3VyY2UtbnVtPjEwLjEwMTYvai5qcGVkcy4yMDE0LjA5LjA2ODwvZWxlY3Ryb25pYy1yZXNvdXJj
ZS1udW0+PC9yZWNvcmQ+PC9DaXRlPjxDaXRlPjxBdXRob3I+UmVpbGx5PC9BdXRob3I+PFllYXI+
MjAxOTwvWWVhcj48UmVjTnVtPjI0PC9SZWNOdW0+PHJlY29yZD48cmVjLW51bWJlcj4yNDwvcmVj
LW51bWJlcj48Zm9yZWlnbi1rZXlzPjxrZXkgYXBwPSJFTiIgZGItaWQ9Ino1YXYwMmFkcmU5Mng0
ZWVlZnBwenByZHR2OTB4ZGZkeHpyYSIgdGltZXN0YW1wPSIxNjYwMjAxMTA2Ij4yNDwva2V5Pjwv
Zm9yZWlnbi1rZXlzPjxyZWYtdHlwZSBuYW1lPSJKb3VybmFsIEFydGljbGUiPjE3PC9yZWYtdHlw
ZT48Y29udHJpYnV0b3JzPjxhdXRob3JzPjxhdXRob3I+UmVpbGx5LCBNLiBDLjwvYXV0aG9yPjxh
dXRob3I+Vm9ocmEsIFMuPC9hdXRob3I+PGF1dGhvcj5SYWMsIFYuIEUuPC9hdXRob3I+PGF1dGhv
cj5aYXlhY2ssIEQuPC9hdXRob3I+PGF1dGhvcj5XaW1tZXIsIEouPC9hdXRob3I+PGF1dGhvcj5W
aW5jZXIsIE0uPC9hdXRob3I+PGF1dGhvcj5GZXJyZWxsaSwgSy48L2F1dGhvcj48YXV0aG9yPktp
c3MsIEEuPC9hdXRob3I+PGF1dGhvcj5Tb2xsLCBSLiBGLjwvYXV0aG9yPjxhdXRob3I+RHVubiwg
TS48L2F1dGhvcj48L2F1dGhvcnM+PC9jb250cmlidXRvcnM+PHRpdGxlcz48dGl0bGU+UGFyYWxs
ZWwgRXhwbG9yYXRvcnkgUkNUIG9mIFBvbHlldGh5bGVuZSBXcmFwIGZvciBIZWF0IExvc3MgUHJl
dmVudGlvbiBpbiBJbmZhbnRzIEJvcm4gYXQgTGVzcyB0aGFuIDI0IFdlZWtzJmFwb3M7IEdlc3Rh
dGlvbjwvdGl0bGU+PHNlY29uZGFyeS10aXRsZT5OZW9uYXRvbG9neTwvc2Vjb25kYXJ5LXRpdGxl
PjwvdGl0bGVzPjxwZXJpb2RpY2FsPjxmdWxsLXRpdGxlPk5lb25hdG9sb2d5PC9mdWxsLXRpdGxl
PjwvcGVyaW9kaWNhbD48cGFnZXM+MzctNDE8L3BhZ2VzPjx2b2x1bWU+MTE2PC92b2x1bWU+PG51
bWJlcj4xPC9udW1iZXI+PGRhdGVzPjx5ZWFyPjIwMTk8L3llYXI+PC9kYXRlcz48YWNjZXNzaW9u
LW51bT4zMDg5MzY4OTwvYWNjZXNzaW9uLW51bT48bGFiZWw+Mzc8L2xhYmVsPjx1cmxzPjxyZWxh
dGVkLXVybHM+PHVybD5odHRwczovL3d3dy5rYXJnZXIuY29tL0FydGljbGUvUGRmLzQ5NzI1Mzwv
dXJsPjx1cmw+aHR0cHM6Ly93d3cua2FyZ2VyLmNvbS9BcnRpY2xlL0Fic3RyYWN0LzQ5NzI1Mzwv
dXJsPjwvcmVsYXRlZC11cmxzPjwvdXJscz48ZWxlY3Ryb25pYy1yZXNvdXJjZS1udW0+MTAuMTE1
OS8wMDA0OTcyNTM8L2VsZWN0cm9uaWMtcmVzb3VyY2UtbnVtPjwvcmVjb3JkPjwvQ2l0ZT48Q2l0
ZT48QXV0aG9yPlJvaGFuYTwvQXV0aG9yPjxZZWFyPjIwMTE8L1llYXI+PFJlY051bT40MjwvUmVj
TnVtPjxyZWNvcmQ+PHJlYy1udW1iZXI+NDI8L3JlYy1udW1iZXI+PGZvcmVpZ24ta2V5cz48a2V5
IGFwcD0iRU4iIGRiLWlkPSJ6NWF2MDJhZHJlOTJ4NGVlZWZwcHpwcmR0djkweGRmZHh6cmEiIHRp
bWVzdGFtcD0iMTY2MDIwMjU3OSI+NDI8L2tleT48L2ZvcmVpZ24ta2V5cz48cmVmLXR5cGUgbmFt
ZT0iSm91cm5hbCBBcnRpY2xlIj4xNzwvcmVmLXR5cGU+PGNvbnRyaWJ1dG9ycz48YXV0aG9ycz48
YXV0aG9yPlJvaGFuYSwgSi48L2F1dGhvcj48YXV0aG9yPktoYWlyaW5hLCBXLjwvYXV0aG9yPjxh
dXRob3I+Qm9vLCBOLiBZLjwvYXV0aG9yPjxhdXRob3I+U2hhcmVlbmEsIEkuPC9hdXRob3I+PC9h
dXRob3JzPjwvY29udHJpYnV0b3JzPjx0aXRsZXM+PHRpdGxlPlJlZHVjaW5nIGh5cG90aGVybWlh
IGluIHByZXRlcm0gaW5mYW50cyB3aXRoIHBvbHlldGh5bGVuZSB3cmFwPC90aXRsZT48c2Vjb25k
YXJ5LXRpdGxlPlBlZGlhdHIgSW50PC9zZWNvbmRhcnktdGl0bGU+PC90aXRsZXM+PHBlcmlvZGlj
YWw+PGZ1bGwtdGl0bGU+UGVkaWF0ciBJbnQ8L2Z1bGwtdGl0bGU+PC9wZXJpb2RpY2FsPjxwYWdl
cz40NjgtNzQ8L3BhZ2VzPjx2b2x1bWU+NTM8L3ZvbHVtZT48bnVtYmVyPjQ8L251bWJlcj48ZGF0
ZXM+PHllYXI+MjAxMTwveWVhcj48L2RhdGVzPjxhY2Nlc3Npb24tbnVtPjIxMTA1OTY0PC9hY2Nl
c3Npb24tbnVtPjxsYWJlbD40Njg8L2xhYmVsPjx1cmxzPjxyZWxhdGVkLXVybHM+PHVybD5odHRw
czovL29ubGluZWxpYnJhcnkud2lsZXkuY29tL2RvaS9wZGZkaXJlY3QvMTAuMTExMS9qLjE0NDIt
MjAwWC4yMDEwLjAzMjk1Lng/ZG93bmxvYWQ9dHJ1ZTwvdXJsPjx1cmw+aHR0cHM6Ly9vbmxpbmVs
aWJyYXJ5LndpbGV5LmNvbS9kb2kvMTAuMTExMS9qLjE0NDItMjAwWC4yMDEwLjAzMjk1Lng8L3Vy
bD48L3JlbGF0ZWQtdXJscz48L3VybHM+PGVsZWN0cm9uaWMtcmVzb3VyY2UtbnVtPjEwLjExMTEv
ai4xNDQyLTIwMFguMjAxMC4wMzI5NS54PC9lbGVjdHJvbmljLXJlc291cmNlLW51bT48L3JlY29y
ZD48L0NpdGU+PENpdGU+PEF1dGhvcj5TbWl0aDwvQXV0aG9yPjxZZWFyPjIwMTM8L1llYXI+PFJl
Y051bT4yOTwvUmVjTnVtPjxyZWNvcmQ+PHJlYy1udW1iZXI+Mjk8L3JlYy1udW1iZXI+PGZvcmVp
Z24ta2V5cz48a2V5IGFwcD0iRU4iIGRiLWlkPSJ6NWF2MDJhZHJlOTJ4NGVlZWZwcHpwcmR0djkw
eGRmZHh6cmEiIHRpbWVzdGFtcD0iMTY2MDIwMTE3MSI+Mjk8L2tleT48L2ZvcmVpZ24ta2V5cz48
cmVmLXR5cGUgbmFtZT0iSm91cm5hbCBBcnRpY2xlIj4xNzwvcmVmLXR5cGU+PGNvbnRyaWJ1dG9y
cz48YXV0aG9ycz48YXV0aG9yPlNtaXRoLCBKLjwvYXV0aG9yPjxhdXRob3I+VXNoZXIsIEsuPC9h
dXRob3I+PGF1dGhvcj5BbGNvY2ssIEcuPC9hdXRob3I+PGF1dGhvcj5CdWV0dG5lciwgUC48L2F1
dGhvcj48L2F1dGhvcnM+PC9jb250cmlidXRvcnM+PHRpdGxlcz48dGl0bGU+QXBwbGljYXRpb24g
b2YgcGxhc3RpYyB3cmFwIHRvIGltcHJvdmUgdGVtcGVyYXR1cmVzIGluIGluZmFudHMgYm9ybiBs
ZXNzIHRoYW4gMzAgd2Vla3MgZ2VzdGF0aW9uOiBhIHJhbmRvbWl6ZWQgY29udHJvbGxlZCB0cmlh
bDwvdGl0bGU+PHNlY29uZGFyeS10aXRsZT5OZW9uYXRhbCBOZXR3PC9zZWNvbmRhcnktdGl0bGU+
PC90aXRsZXM+PHBlcmlvZGljYWw+PGZ1bGwtdGl0bGU+TmVvbmF0YWwgTmV0dzwvZnVsbC10aXRs
ZT48L3BlcmlvZGljYWw+PHBhZ2VzPjIzNS00NTwvcGFnZXM+PHZvbHVtZT4zMjwvdm9sdW1lPjxu
dW1iZXI+NDwvbnVtYmVyPjxkYXRlcz48eWVhcj4yMDEzPC95ZWFyPjwvZGF0ZXM+PGFjY2Vzc2lv
bi1udW0+MjM4MzU1NDM8L2FjY2Vzc2lvbi1udW0+PGxhYmVsPjIzNTwvbGFiZWw+PHVybHM+PHJl
bGF0ZWQtdXJscz48dXJsPmh0dHBzOi8vY29ubmVjdC5zcHJpbmdlcnB1Yi5jb20vY29udGVudC9z
Z3Jubi8zMi80LzIzNTwvdXJsPjwvcmVsYXRlZC11cmxzPjwvdXJscz48ZWxlY3Ryb25pYy1yZXNv
dXJjZS1udW0+MTAuMTg5MS8wNzMwLTA4MzIuMzIuNC4yMzU8L2VsZWN0cm9uaWMtcmVzb3VyY2Ut
bnVtPjwvcmVjb3JkPjwvQ2l0ZT48Q2l0ZT48QXV0aG9yPlRyZXZpc2FudXRvPC9BdXRob3I+PFll
YXI+MjAxMDwvWWVhcj48UmVjTnVtPjI4PC9SZWNOdW0+PHJlY29yZD48cmVjLW51bWJlcj4yODwv
cmVjLW51bWJlcj48Zm9yZWlnbi1rZXlzPjxrZXkgYXBwPSJFTiIgZGItaWQ9Ino1YXYwMmFkcmU5
Mng0ZWVlZnBwenByZHR2OTB4ZGZkeHpyYSIgdGltZXN0YW1wPSIxNjYwMjAxMTYyIj4yODwva2V5
PjwvZm9yZWlnbi1rZXlzPjxyZWYtdHlwZSBuYW1lPSJKb3VybmFsIEFydGljbGUiPjE3PC9yZWYt
dHlwZT48Y29udHJpYnV0b3JzPjxhdXRob3JzPjxhdXRob3I+VHJldmlzYW51dG8sIEQuPC9hdXRo
b3I+PGF1dGhvcj5Eb2dsaW9uaSwgTi48L2F1dGhvcj48YXV0aG9yPkNhdmFsbGluLCBGLjwvYXV0
aG9yPjxhdXRob3I+UGFyb3R0bywgTS48L2F1dGhvcj48YXV0aG9yPk1pY2FnbGlvLCBNLjwvYXV0
aG9yPjxhdXRob3I+WmFuYXJkbywgVi48L2F1dGhvcj48L2F1dGhvcnM+PC9jb250cmlidXRvcnM+
PHRpdGxlcz48dGl0bGU+SGVhdCBsb3NzIHByZXZlbnRpb24gaW4gdmVyeSBwcmV0ZXJtIGluZmFu
dHMgaW4gZGVsaXZlcnkgcm9vbXM6IGEgcHJvc3BlY3RpdmUsIHJhbmRvbWl6ZWQsIGNvbnRyb2xs
ZWQgdHJpYWwgb2YgcG9seWV0aHlsZW5lIGNhcHM8L3RpdGxlPjxzZWNvbmRhcnktdGl0bGU+SiBQ
ZWRpYXRyPC9zZWNvbmRhcnktdGl0bGU+PC90aXRsZXM+PHBlcmlvZGljYWw+PGZ1bGwtdGl0bGU+
SiBQZWRpYXRyPC9mdWxsLXRpdGxlPjwvcGVyaW9kaWNhbD48cGFnZXM+OTE0LTkxNy5lMTwvcGFn
ZXM+PHZvbHVtZT4xNTY8L3ZvbHVtZT48bnVtYmVyPjY8L251bWJlcj48ZGF0ZXM+PHllYXI+MjAx
MDwveWVhcj48L2RhdGVzPjxhY2Nlc3Npb24tbnVtPjIwMjI3NzI4PC9hY2Nlc3Npb24tbnVtPjxs
YWJlbD45MTQ8L2xhYmVsPjx1cmxzPjxyZWxhdGVkLXVybHM+PHVybD5odHRwczovL3d3dy5qcGVk
cy5jb20vYXJ0aWNsZS9TMDAyMi0zNDc2KDA5KTAxMjUwLTUvZnVsbHRleHQ8L3VybD48L3JlbGF0
ZWQtdXJscz48L3VybHM+PGVsZWN0cm9uaWMtcmVzb3VyY2UtbnVtPjEwLjEwMTYvai5qcGVkcy4y
MDA5LjEyLjAyMTwvZWxlY3Ryb25pYy1yZXNvdXJjZS1udW0+PC9yZWNvcmQ+PC9DaXRlPjxDaXRl
PjxBdXRob3I+Vm9ocmE8L0F1dGhvcj48WWVhcj4xOTk5PC9ZZWFyPjxSZWNOdW0+MzA8L1JlY051
bT48cmVjb3JkPjxyZWMtbnVtYmVyPjMwPC9yZWMtbnVtYmVyPjxmb3JlaWduLWtleXM+PGtleSBh
cHA9IkVOIiBkYi1pZD0iejVhdjAyYWRyZTkyeDRlZWVmcHB6cHJkdHY5MHhkZmR4enJhIiB0aW1l
c3RhbXA9IjE2NjAyMDExODIiPjMwPC9rZXk+PC9mb3JlaWduLWtleXM+PHJlZi10eXBlIG5hbWU9
IkpvdXJuYWwgQXJ0aWNsZSI+MTc8L3JlZi10eXBlPjxjb250cmlidXRvcnM+PGF1dGhvcnM+PGF1
dGhvcj5Wb2hyYSwgUy48L2F1dGhvcj48YXV0aG9yPkZyZW50LCBHLjwvYXV0aG9yPjxhdXRob3I+
Q2FtcGJlbGwsIFYuPC9hdXRob3I+PGF1dGhvcj5BYmJvdHQsIE0uPC9hdXRob3I+PGF1dGhvcj5X
aHl0ZSwgUi48L2F1dGhvcj48L2F1dGhvcnM+PC9jb250cmlidXRvcnM+PHRpdGxlcz48dGl0bGU+
RWZmZWN0IG9mIHBvbHlldGh5bGVuZSBvY2NsdXNpdmUgc2tpbiB3cmFwcGluZyBvbiBoZWF0IGxv
c3MgaW4gdmVyeSBsb3cgYmlydGggd2VpZ2h0IGluZmFudHMgYXQgZGVsaXZlcnk6IGEgcmFuZG9t
aXplZCB0cmlhbDwvdGl0bGU+PHNlY29uZGFyeS10aXRsZT5KIFBlZGlhdHI8L3NlY29uZGFyeS10
aXRsZT48L3RpdGxlcz48cGVyaW9kaWNhbD48ZnVsbC10aXRsZT5KIFBlZGlhdHI8L2Z1bGwtdGl0
bGU+PC9wZXJpb2RpY2FsPjxwYWdlcz41NDctNTE8L3BhZ2VzPjx2b2x1bWU+MTM0PC92b2x1bWU+
PG51bWJlcj41PC9udW1iZXI+PGRhdGVzPjx5ZWFyPjE5OTk8L3llYXI+PC9kYXRlcz48YWNjZXNz
aW9uLW51bT4xMDIyODI4NzwvYWNjZXNzaW9uLW51bT48bGFiZWw+NTQ3PC9sYWJlbD48dXJscz48
cmVsYXRlZC11cmxzPjx1cmw+aHR0cHM6Ly93d3cuanBlZHMuY29tL2FydGljbGUvUzAwMjItMzQ3
Nig5OSk3MDIzOC02L2Z1bGx0ZXh0PC91cmw+PC9yZWxhdGVkLXVybHM+PC91cmxzPjxlbGVjdHJv
bmljLXJlc291cmNlLW51bT4xMC4xMDE2L3MwMDIyLTM0NzYoOTkpNzAyMzgtNjwvZWxlY3Ryb25p
Yy1yZXNvdXJjZS1udW0+PC9yZWNvcmQ+PC9DaXRlPjxDaXRlPjxBdXRob3I+Vm9ocmE8L0F1dGhv
cj48WWVhcj4yMDA0PC9ZZWFyPjxSZWNOdW0+MjY8L1JlY051bT48cmVjb3JkPjxyZWMtbnVtYmVy
PjI2PC9yZWMtbnVtYmVyPjxmb3JlaWduLWtleXM+PGtleSBhcHA9IkVOIiBkYi1pZD0iejVhdjAy
YWRyZTkyeDRlZWVmcHB6cHJkdHY5MHhkZmR4enJhIiB0aW1lc3RhbXA9IjE2NjAyMDExMzIiPjI2
PC9rZXk+PC9mb3JlaWduLWtleXM+PHJlZi10eXBlIG5hbWU9IkpvdXJuYWwgQXJ0aWNsZSI+MTc8
L3JlZi10eXBlPjxjb250cmlidXRvcnM+PGF1dGhvcnM+PGF1dGhvcj5Wb2hyYSwgUy48L2F1dGhv
cj48YXV0aG9yPlJvYmVydHMsIFIuIFMuPC9hdXRob3I+PGF1dGhvcj5aaGFuZywgQi48L2F1dGhv
cj48YXV0aG9yPkphbmVzLCBNLjwvYXV0aG9yPjxhdXRob3I+U2NobWlkdCwgQi48L2F1dGhvcj48
L2F1dGhvcnM+PC9jb250cmlidXRvcnM+PHRpdGxlcz48dGl0bGU+SGVhdCBMb3NzIFByZXZlbnRp
b24gKEhlTFApIGluIHRoZSBkZWxpdmVyeSByb29tOiBBIHJhbmRvbWl6ZWQgY29udHJvbGxlZCB0
cmlhbCBvZiBwb2x5ZXRoeWxlbmUgb2NjbHVzaXZlIHNraW4gd3JhcHBpbmcgaW4gdmVyeSBwcmV0
ZXJtIGluZmFudHM8L3RpdGxlPjxzZWNvbmRhcnktdGl0bGU+SiBQZWRpYXRyPC9zZWNvbmRhcnkt
dGl0bGU+PC90aXRsZXM+PHBlcmlvZGljYWw+PGZ1bGwtdGl0bGU+SiBQZWRpYXRyPC9mdWxsLXRp
dGxlPjwvcGVyaW9kaWNhbD48cGFnZXM+NzUwLTM8L3BhZ2VzPjx2b2x1bWU+MTQ1PC92b2x1bWU+
PG51bWJlcj42PC9udW1iZXI+PGRhdGVzPjx5ZWFyPjIwMDQ8L3llYXI+PC9kYXRlcz48YWNjZXNz
aW9uLW51bT4xNTU4MDE5NTwvYWNjZXNzaW9uLW51bT48bGFiZWw+NzUwPC9sYWJlbD48dXJscz48
cmVsYXRlZC11cmxzPjx1cmw+aHR0cHM6Ly93d3cuanBlZHMuY29tL2FydGljbGUvUzAwMjItMzQ3
NigwNCkwMDY3Ni02L2Z1bGx0ZXh0PC91cmw+PC9yZWxhdGVkLXVybHM+PC91cmxzPjxlbGVjdHJv
bmljLXJlc291cmNlLW51bT4xMC4xMDE2L2ouanBlZHMuMjAwNC4wNy4wMzY8L2VsZWN0cm9uaWMt
cmVzb3VyY2UtbnVtPjwvcmVjb3JkPjwvQ2l0ZT48L0VuZE5vdGU+
</w:fldData>
              </w:fldChar>
            </w:r>
            <w:r w:rsidR="000F00B3">
              <w:rPr>
                <w:rFonts w:ascii="Calibri" w:eastAsia="Times New Roman" w:hAnsi="Calibri" w:cs="Calibri"/>
                <w:sz w:val="16"/>
                <w:szCs w:val="16"/>
              </w:rPr>
              <w:instrText xml:space="preserve"> ADDIN EN.CITE.DATA </w:instrText>
            </w:r>
            <w:r w:rsidR="000F00B3">
              <w:rPr>
                <w:rFonts w:ascii="Calibri" w:eastAsia="Times New Roman" w:hAnsi="Calibri" w:cs="Calibri"/>
                <w:sz w:val="16"/>
                <w:szCs w:val="16"/>
              </w:rPr>
            </w:r>
            <w:r w:rsidR="000F00B3">
              <w:rPr>
                <w:rFonts w:ascii="Calibri" w:eastAsia="Times New Roman" w:hAnsi="Calibri" w:cs="Calibri"/>
                <w:sz w:val="16"/>
                <w:szCs w:val="16"/>
              </w:rPr>
              <w:fldChar w:fldCharType="end"/>
            </w:r>
            <w:r w:rsidR="000F00B3">
              <w:rPr>
                <w:rFonts w:ascii="Calibri" w:eastAsia="Times New Roman" w:hAnsi="Calibri" w:cs="Calibri"/>
                <w:sz w:val="16"/>
                <w:szCs w:val="16"/>
              </w:rPr>
              <w:fldChar w:fldCharType="separate"/>
            </w:r>
            <w:r w:rsidR="000F00B3">
              <w:rPr>
                <w:rFonts w:ascii="Calibri" w:eastAsia="Times New Roman" w:hAnsi="Calibri" w:cs="Calibri"/>
                <w:noProof/>
                <w:sz w:val="16"/>
                <w:szCs w:val="16"/>
              </w:rPr>
              <w:t>{Chantaroj 2011 S32, Farhadi 2012 19, Knobel 2005 304, Nimbalkar 2019 122, Reilly 2015 262, Reilly 2019 37, Rohana 2011 468, Smith 2013 235, Trevisanuto 2010 914, Vohra 1999 547, Vohra 2004 750}</w:t>
            </w:r>
            <w:r w:rsidR="000F00B3">
              <w:rPr>
                <w:rFonts w:ascii="Calibri" w:eastAsia="Times New Roman" w:hAnsi="Calibri" w:cs="Calibri"/>
                <w:sz w:val="16"/>
                <w:szCs w:val="16"/>
              </w:rPr>
              <w:fldChar w:fldCharType="end"/>
            </w:r>
          </w:p>
          <w:p w14:paraId="16B3A3A9" w14:textId="77777777" w:rsidR="00D26AF9" w:rsidRPr="00DB2369" w:rsidRDefault="00D26AF9" w:rsidP="00464ADA">
            <w:pPr>
              <w:pStyle w:val="public-draftstyledefault-unorderedlistitem"/>
              <w:rPr>
                <w:rFonts w:ascii="Calibri" w:eastAsia="Times New Roman" w:hAnsi="Calibri" w:cs="Calibri"/>
                <w:sz w:val="16"/>
                <w:szCs w:val="16"/>
                <w:shd w:val="clear" w:color="auto" w:fill="EBEBEB"/>
              </w:rPr>
            </w:pPr>
            <w:r w:rsidRPr="000E262C">
              <w:rPr>
                <w:rFonts w:ascii="Calibri" w:eastAsia="Times New Roman" w:hAnsi="Calibri" w:cs="Calibri"/>
                <w:sz w:val="16"/>
                <w:szCs w:val="16"/>
              </w:rPr>
              <w:t>For</w:t>
            </w:r>
            <w:r w:rsidRPr="000E262C">
              <w:rPr>
                <w:rFonts w:ascii="Calibri" w:eastAsia="Times New Roman" w:hAnsi="Calibri" w:cs="Calibri"/>
                <w:b/>
                <w:bCs/>
                <w:sz w:val="16"/>
                <w:szCs w:val="16"/>
              </w:rPr>
              <w:t xml:space="preserve"> any hypothermia &lt; 36.5°C on admission </w:t>
            </w:r>
            <w:r w:rsidRPr="000E262C">
              <w:rPr>
                <w:rFonts w:ascii="Calibri" w:eastAsia="Times New Roman" w:hAnsi="Calibri" w:cs="Calibri"/>
                <w:sz w:val="16"/>
                <w:szCs w:val="16"/>
              </w:rPr>
              <w:t xml:space="preserve">to a neonatal unit </w:t>
            </w:r>
            <w:r w:rsidRPr="000E262C">
              <w:rPr>
                <w:rFonts w:ascii="Calibri" w:eastAsia="Times New Roman" w:hAnsi="Calibri" w:cs="Calibri"/>
                <w:b/>
                <w:bCs/>
                <w:sz w:val="16"/>
                <w:szCs w:val="16"/>
              </w:rPr>
              <w:t>there was probable clinical benefit</w:t>
            </w:r>
            <w:r w:rsidRPr="000E262C">
              <w:rPr>
                <w:rFonts w:ascii="Calibri" w:eastAsia="Times New Roman" w:hAnsi="Calibri" w:cs="Calibri"/>
                <w:sz w:val="16"/>
                <w:szCs w:val="16"/>
              </w:rPr>
              <w:t xml:space="preserve"> (RR 0.64, 95% CI 0.50 to 0.82), </w:t>
            </w:r>
            <w:r w:rsidRPr="002B3C63">
              <w:rPr>
                <w:rFonts w:ascii="Calibri" w:eastAsia="Times New Roman" w:hAnsi="Calibri" w:cs="Calibri"/>
                <w:b/>
                <w:bCs/>
                <w:sz w:val="16"/>
                <w:szCs w:val="16"/>
              </w:rPr>
              <w:t>moderate certainty evidence</w:t>
            </w:r>
            <w:r w:rsidRPr="000E262C">
              <w:rPr>
                <w:rFonts w:ascii="Calibri" w:eastAsia="Times New Roman" w:hAnsi="Calibri" w:cs="Calibri"/>
                <w:sz w:val="16"/>
                <w:szCs w:val="16"/>
              </w:rPr>
              <w:t xml:space="preserve"> </w:t>
            </w:r>
            <w:r>
              <w:rPr>
                <w:rFonts w:ascii="Calibri" w:eastAsia="Times New Roman" w:hAnsi="Calibri" w:cs="Calibri"/>
                <w:sz w:val="16"/>
                <w:szCs w:val="16"/>
              </w:rPr>
              <w:t xml:space="preserve">downgraded for risk of bias </w:t>
            </w:r>
            <w:r w:rsidRPr="000E262C">
              <w:rPr>
                <w:rFonts w:ascii="Calibri" w:eastAsia="Times New Roman" w:hAnsi="Calibri" w:cs="Calibri"/>
                <w:sz w:val="16"/>
                <w:szCs w:val="16"/>
              </w:rPr>
              <w:t xml:space="preserve">from 6 RCTs </w:t>
            </w:r>
            <w:r w:rsidRPr="000E262C">
              <w:rPr>
                <w:rFonts w:ascii="Calibri" w:eastAsia="Times New Roman" w:hAnsi="Calibri" w:cs="Calibri"/>
                <w:sz w:val="16"/>
                <w:szCs w:val="16"/>
              </w:rPr>
              <w:lastRenderedPageBreak/>
              <w:t>enrolling 489 infants</w:t>
            </w:r>
            <w:r>
              <w:rPr>
                <w:rFonts w:ascii="Calibri" w:eastAsia="Times New Roman" w:hAnsi="Calibri" w:cs="Calibri"/>
                <w:sz w:val="16"/>
                <w:szCs w:val="16"/>
              </w:rPr>
              <w:t>.</w:t>
            </w:r>
            <w:r w:rsidRPr="000E262C">
              <w:rPr>
                <w:rFonts w:ascii="Calibri" w:eastAsia="Times New Roman" w:hAnsi="Calibri" w:cs="Calibri"/>
                <w:sz w:val="16"/>
                <w:szCs w:val="16"/>
              </w:rPr>
              <w:t xml:space="preserve"> </w:t>
            </w:r>
            <w:r>
              <w:rPr>
                <w:rFonts w:ascii="Calibri" w:eastAsia="Times New Roman" w:hAnsi="Calibri" w:cs="Calibri"/>
                <w:sz w:val="16"/>
                <w:szCs w:val="16"/>
              </w:rPr>
              <w:fldChar w:fldCharType="begin">
                <w:fldData xml:space="preserve">PEVuZE5vdGU+PENpdGU+PEF1dGhvcj5DaGFudGFyb2o8L0F1dGhvcj48WWVhcj4yMDExPC9ZZWFy
PjxSZWNOdW0+NDA8L1JlY051bT48RGlzcGxheVRleHQ+e0NoYW50YXJvaiAyMDExIFMzMiwgRmFy
aGFkaSAyMDEyIDE5LCBLbm9iZWwgMjAwNSAzMDQsIE5pbWJhbGthciAyMDE5IDEyMiwgUm9oYW5h
IDIwMTEgNDY4LCBUcmV2aXNhbnV0byAyMDEwIDkxNH08L0Rpc3BsYXlUZXh0PjxyZWNvcmQ+PHJl
Yy1udW1iZXI+NDA8L3JlYy1udW1iZXI+PGZvcmVpZ24ta2V5cz48a2V5IGFwcD0iRU4iIGRiLWlk
PSJ6NWF2MDJhZHJlOTJ4NGVlZWZwcHpwcmR0djkweGRmZHh6cmEiIHRpbWVzdGFtcD0iMTY2MDIw
MjU0MiI+NDA8L2tleT48L2ZvcmVpZ24ta2V5cz48cmVmLXR5cGUgbmFtZT0iSm91cm5hbCBBcnRp
Y2xlIj4xNzwvcmVmLXR5cGU+PGNvbnRyaWJ1dG9ycz48YXV0aG9ycz48YXV0aG9yPkNoYW50YXJv
aiwgUy48L2F1dGhvcj48YXV0aG9yPlRlY2hhc2F0aWQsIFcuPC9hdXRob3I+PC9hdXRob3JzPjwv
Y29udHJpYnV0b3JzPjx0aXRsZXM+PHRpdGxlPkVmZmVjdCBvZiBwb2x5ZXRoeWxlbmUgYmFnIHRv
IHByZXZlbnQgaGVhdCBsb3NzIGluIHByZXRlcm0gaW5mYW50cyBhdCBiaXJ0aDogYSByYW5kb21p
emVkIGNvbnRyb2xsZWQgdHJpYWw8L3RpdGxlPjxzZWNvbmRhcnktdGl0bGU+SiBNZWQgQXNzb2Mg
VGhhaTwvc2Vjb25kYXJ5LXRpdGxlPjwvdGl0bGVzPjxwZXJpb2RpY2FsPjxmdWxsLXRpdGxlPkog
TWVkIEFzc29jIFRoYWk8L2Z1bGwtdGl0bGU+PC9wZXJpb2RpY2FsPjxwYWdlcz5TMzItNzwvcGFn
ZXM+PHZvbHVtZT45NCA8L3ZvbHVtZT48bnVtLXZvbHM+U3VwcGwgNzwvbnVtLXZvbHM+PGRhdGVz
Pjx5ZWFyPjIwMTE8L3llYXI+PC9kYXRlcz48YWNjZXNzaW9uLW51bT4yMjYxOTkwNDwvYWNjZXNz
aW9uLW51bT48bGFiZWw+UzMyPC9sYWJlbD48dXJscz48L3VybHM+PC9yZWNvcmQ+PC9DaXRlPjxD
aXRlPjxBdXRob3I+RmFyaGFkaTwvQXV0aG9yPjxZZWFyPjIwMTI8L1llYXI+PFJlY051bT40MTwv
UmVjTnVtPjxyZWNvcmQ+PHJlYy1udW1iZXI+NDE8L3JlYy1udW1iZXI+PGZvcmVpZ24ta2V5cz48
a2V5IGFwcD0iRU4iIGRiLWlkPSJ6NWF2MDJhZHJlOTJ4NGVlZWZwcHpwcmR0djkweGRmZHh6cmEi
IHRpbWVzdGFtcD0iMTY2MDIwMjU2MyI+NDE8L2tleT48L2ZvcmVpZ24ta2V5cz48cmVmLXR5cGUg
bmFtZT0iSm91cm5hbCBBcnRpY2xlIj4xNzwvcmVmLXR5cGU+PGNvbnRyaWJ1dG9ycz48YXV0aG9y
cz48YXV0aG9yPkZhcmhhZGksIFIuPC9hdXRob3I+PGF1dGhvcj5OYWRlcmksIE0uPC9hdXRob3I+
PGF1dGhvcj5SYWhtYW5pLCBaLjwvYXV0aG9yPjxhdXRob3I+R2hhZmZhcmksIFYuPC9hdXRob3I+
PGF1dGhvcj5LaGFsaWxpYW4sIEEuPC9hdXRob3I+PC9hdXRob3JzPjwvY29udHJpYnV0b3JzPjx0
aXRsZXM+PHRpdGxlPkVmZmVjdCBvZiAmcXVvdDtaSVBLSUYmcXVvdDsgcGxhc3RpYyBiYWcgb24g
cHJldmVudGlvbiBvZiBoeXBvdGhlcm1pYSBpbiBwcmV0ZXJtIGluZmFudHM6IEEgcmFuZG9taXpl
ZCBjb250cm9sbGVkIHRyaWFsPC90aXRsZT48c2Vjb25kYXJ5LXRpdGxlPkpvdXJuYWwgb2YgTWF6
YW5kYXJhbiBVbml2ZXJzaXR5IG9mIE1lZGljYWwgU2NpZW5jZXM8L3NlY29uZGFyeS10aXRsZT48
L3RpdGxlcz48cGVyaW9kaWNhbD48ZnVsbC10aXRsZT5Kb3VybmFsIG9mIE1hemFuZGFyYW4gVW5p
dmVyc2l0eSBvZiBNZWRpY2FsIFNjaWVuY2VzPC9mdWxsLXRpdGxlPjwvcGVyaW9kaWNhbD48cGFn
ZXM+MTktMjY8L3BhZ2VzPjx2b2x1bWU+MjI8L3ZvbHVtZT48bnVtYmVyPjkzPC9udW1iZXI+PGRh
dGVzPjx5ZWFyPjIwMTI8L3llYXI+PC9kYXRlcz48bGFiZWw+MTk8L2xhYmVsPjx1cmxzPjxyZWxh
dGVkLXVybHM+PHVybD5odHRwczovL3d3dy5lbWJhc2UuY29tL3NlYXJjaC9yZXN1bHRzP3N1YmFj
dGlvbj12aWV3cmVjb3JkJmFtcDtpZD1MMzczOTYxNjI0JmFtcDtmcm9tPWV4cG9ydDwvdXJsPjwv
cmVsYXRlZC11cmxzPjwvdXJscz48L3JlY29yZD48L0NpdGU+PENpdGU+PEF1dGhvcj5Lbm9iZWw8
L0F1dGhvcj48WWVhcj4yMDA1PC9ZZWFyPjxSZWNOdW0+Mjc8L1JlY051bT48cmVjb3JkPjxyZWMt
bnVtYmVyPjI3PC9yZWMtbnVtYmVyPjxmb3JlaWduLWtleXM+PGtleSBhcHA9IkVOIiBkYi1pZD0i
ejVhdjAyYWRyZTkyeDRlZWVmcHB6cHJkdHY5MHhkZmR4enJhIiB0aW1lc3RhbXA9IjE2NjAyMDEx
NDUiPjI3PC9rZXk+PC9mb3JlaWduLWtleXM+PHJlZi10eXBlIG5hbWU9IkpvdXJuYWwgQXJ0aWNs
ZSI+MTc8L3JlZi10eXBlPjxjb250cmlidXRvcnM+PGF1dGhvcnM+PGF1dGhvcj5Lbm9iZWwsIFIu
IEIuPC9hdXRob3I+PGF1dGhvcj5XaW1tZXIsIEouIEUuLCBKci48L2F1dGhvcj48YXV0aG9yPkhv
bGJlcnQsIEQuPC9hdXRob3I+PC9hdXRob3JzPjwvY29udHJpYnV0b3JzPjx0aXRsZXM+PHRpdGxl
PkhlYXQgbG9zcyBwcmV2ZW50aW9uIGZvciBwcmV0ZXJtIGluZmFudHMgaW4gdGhlIGRlbGl2ZXJ5
IHJvb208L3RpdGxlPjxzZWNvbmRhcnktdGl0bGU+SiBQZXJpbmF0b2w8L3NlY29uZGFyeS10aXRs
ZT48L3RpdGxlcz48cGVyaW9kaWNhbD48ZnVsbC10aXRsZT5KIFBlcmluYXRvbDwvZnVsbC10aXRs
ZT48L3BlcmlvZGljYWw+PHBhZ2VzPjMwNC04PC9wYWdlcz48dm9sdW1lPjI1PC92b2x1bWU+PG51
bWJlcj41PC9udW1iZXI+PGRhdGVzPjx5ZWFyPjIwMDU8L3llYXI+PC9kYXRlcz48YWNjZXNzaW9u
LW51bT4xNTg2MTE5NjwvYWNjZXNzaW9uLW51bT48bGFiZWw+MzA0PC9sYWJlbD48dXJscz48cmVs
YXRlZC11cmxzPjx1cmw+aHR0cHM6Ly93d3cubmF0dXJlLmNvbS9hcnRpY2xlcy83MjExMjg5LnBk
ZjwvdXJsPjwvcmVsYXRlZC11cmxzPjwvdXJscz48ZWxlY3Ryb25pYy1yZXNvdXJjZS1udW0+MTAu
MTAzOC9zai5qcC43MjExMjg5PC9lbGVjdHJvbmljLXJlc291cmNlLW51bT48L3JlY29yZD48L0Np
dGU+PENpdGU+PEF1dGhvcj5OaW1iYWxrYXI8L0F1dGhvcj48WWVhcj4yMDE5PC9ZZWFyPjxSZWNO
dW0+NDM8L1JlY051bT48cmVjb3JkPjxyZWMtbnVtYmVyPjQzPC9yZWMtbnVtYmVyPjxmb3JlaWdu
LWtleXM+PGtleSBhcHA9IkVOIiBkYi1pZD0iejVhdjAyYWRyZTkyeDRlZWVmcHB6cHJkdHY5MHhk
ZmR4enJhIiB0aW1lc3RhbXA9IjE2NjAyMDI2MTAiPjQzPC9rZXk+PC9mb3JlaWduLWtleXM+PHJl
Zi10eXBlIG5hbWU9IkpvdXJuYWwgQXJ0aWNsZSI+MTc8L3JlZi10eXBlPjxjb250cmlidXRvcnM+
PGF1dGhvcnM+PGF1dGhvcj5OaW1iYWxrYXIsIFMuIE0uPC9hdXRob3I+PGF1dGhvcj5LaGFubmEs
IEEuIEsuPC9hdXRob3I+PGF1dGhvcj5QYXRlbCwgRC4gVi48L2F1dGhvcj48YXV0aG9yPk5pbWJh
bGthciwgQS4gUy48L2F1dGhvcj48YXV0aG9yPlBoYXRhaywgQS4gRy48L2F1dGhvcj48L2F1dGhv
cnM+PC9jb250cmlidXRvcnM+PHRpdGxlcz48dGl0bGU+RWZmaWNhY3kgb2YgUG9seWV0aHlsZW5l
IFNraW4gV3JhcHBpbmcgaW4gUHJldmVudGluZyBIeXBvdGhlcm1pYSBpbiBQcmV0ZXJtIE5lb25h
dGVzICgmbHQ7MzQgV2Vla3MpOiBBIFBhcmFsbGVsIEdyb3VwIE5vbi1ibGluZGVkIFJhbmRvbWl6
ZWQgQ29udHJvbCBUcmlhbDwvdGl0bGU+PHNlY29uZGFyeS10aXRsZT5KIFRyb3AgUGVkaWF0cjwv
c2Vjb25kYXJ5LXRpdGxlPjwvdGl0bGVzPjxwZXJpb2RpY2FsPjxmdWxsLXRpdGxlPkogVHJvcCBQ
ZWRpYXRyPC9mdWxsLXRpdGxlPjwvcGVyaW9kaWNhbD48cGFnZXM+MTIyLTEyOTwvcGFnZXM+PHZv
bHVtZT42NTwvdm9sdW1lPjxudW1iZXI+MjwvbnVtYmVyPjxkYXRlcz48eWVhcj4yMDE5PC95ZWFy
PjwvZGF0ZXM+PGFjY2Vzc2lvbi1udW0+Mjk4MDAzMjI8L2FjY2Vzc2lvbi1udW0+PGxhYmVsPjEy
MjwvbGFiZWw+PHVybHM+PHJlbGF0ZWQtdXJscz48dXJsPmh0dHBzOi8vd2F0ZXJtYXJrLnNpbHZl
cmNoYWlyLmNvbS9mbXkwMjUucGRmP3Rva2VuPUFRRUNBSGkyMDhCRTQ5T29hbjlra2hXX0VyY3k3
RG0zWkxfOUNmM3FmS0FjNDg1eXNnQUFBdDR3Z2dMYUJna3Foa2lHOXcwQkJ3YWdnZ0xMTUlJQ3h3
SUJBRENDQXNBR0NTcUdTSWIzRFFFSEFUQWVCZ2xnaGtnQlpRTUVBUzR3RVFRTS1uVGUwamRtQzQw
WXNybm9BZ0VRZ0lJQ2tiM090Q0VYdXFSSXJWdXgtU25fUklpeTBmc2docDZKQmxmUE1XUEJ6UlFR
c0h1WDwvdXJsPjx1cmw+aHR0cHM6Ly93YXRlcm1hcmsuc2lsdmVyY2hhaXIuY29tL2ZteTAyNS5w
ZGY/dG9rZW49QVFFQ0FIaTIwOEJFNDlPb2FuOWtraFdfRXJjeTdEbTNaTF85Q2YzcWZLQWM0ODV5
c2dBQUFzZ3dnZ0xFQmdrcWhraUc5dzBCQndhZ2dnSzFNSUlDc1FJQkFEQ0NBcW9HQ1NxR1NJYjNE
UUVIQVRBZUJnbGdoa2dCWlFNRUFTNHdFUVFNUTVMaFhldldNOHJzZFBMWEFnRVFnSUlDZTkzaTdm
VjR2VDNFZlFpcjQzcjZ3QnI3N3VueFRKZVMzWlBZOG8xZUVjM3VQWmU2aDhUalI2V2Zvdi16aEZW
Y3F4MFBCakZLOTd2cnhibGZQT2xyODhUNFhvTWhCOGFqa1ZEb3p3RVRsTjdRdjdibzJuLW1vdWJy
dTNqU3paTmFmdTFOSzJ4TEpqeWJIdVJEZ052bUZsVUFXdm93NnJ6ejJveU1lWFhpVi12bnZlRzY2
QjFha0ZpUk9uM3RRMEk4Y0hkanU0aUNIV0V6WDliN0RkUHF1Y2g1M2lsS0J0bFdoVjBhYVFVcFky
bi1ZdFAwQkkwSGJpLUhaWlZYQnlmWFRmM2lDbTVHNjFabkpuQ3BIX3FEd1NyeFZ5R0RNMFZnTWg3
bDZXUTR4QUNTWFpZRlBHN1hWTU44MUttcF93cU01RWxWWHh5alV5Z2lrNWthZnA0eFYxY2JzaGw5
djl2OXlBNklqTmhzSHBUN2dLTWtTYkFFTHVrYVFjcGhnYkQzZHdLUnZVY0tsa0RHdU1PQktNTzU5
dGRtUGM1QVN1SVEzeEdHRmtUbEdrM3c2a0gxSE1jeWlvSTBNdDM4SmNnYTdKcEVfOTJRY3o3VFdL
dUhEM2dqNmZ1Tkp6czdQdzVqdGtqem9sZDREVG5jYlp0ektBUmF0Zmt3eFFkam52VGRQbWNPRTVv
TXdCZVRPcUR1dlZ2QW5WSmM2X1Z4Z1V2SkpsZ3QzdThQeEwzSHF5UGtZRWJJZGpvUDgyOHJndTZW
QVdYQWhtclJoa2lHNDNTdkpDc1phRDlUWHVNU29kTVZlSUVkOXo3QmhrUENUelZydmFucEozQVc0
RWtyUHhnVUlfU3psNjk2NU5tamZVN1ZyVGtXTTlQVE1pZmdmaE5zVi1ZLTdkdE9zUVNtVG5ncFJM
dHhkR0ZWakpNTng3LUNPcXZrQk5KVjl6UmxtTGhYZzhNRXpjcnJCZFk3MGJiRHBaNkpMdG8xdmdK
ZmZDTUZWQXQyU0p6TnFoOUJBcTd1X0NDQVlhVHpVazBwUEsyUUpNbnRna1VXOVdiaVJ5VHpGNzVz
N1ZFOHZDalRicm9OTFZrbFo2N2o0MDdtS1k1V2lBZXdOdlV6MVdIVGpwb3M8L3VybD48L3JlbGF0
ZWQtdXJscz48L3VybHM+PGVsZWN0cm9uaWMtcmVzb3VyY2UtbnVtPjEwLjEwOTMvdHJvcGVqL2Zt
eTAyNTwvZWxlY3Ryb25pYy1yZXNvdXJjZS1udW0+PC9yZWNvcmQ+PC9DaXRlPjxDaXRlPjxBdXRo
b3I+Um9oYW5hPC9BdXRob3I+PFllYXI+MjAxMTwvWWVhcj48UmVjTnVtPjQyPC9SZWNOdW0+PHJl
Y29yZD48cmVjLW51bWJlcj40MjwvcmVjLW51bWJlcj48Zm9yZWlnbi1rZXlzPjxrZXkgYXBwPSJF
TiIgZGItaWQ9Ino1YXYwMmFkcmU5Mng0ZWVlZnBwenByZHR2OTB4ZGZkeHpyYSIgdGltZXN0YW1w
PSIxNjYwMjAyNTc5Ij40Mjwva2V5PjwvZm9yZWlnbi1rZXlzPjxyZWYtdHlwZSBuYW1lPSJKb3Vy
bmFsIEFydGljbGUiPjE3PC9yZWYtdHlwZT48Y29udHJpYnV0b3JzPjxhdXRob3JzPjxhdXRob3I+
Um9oYW5hLCBKLjwvYXV0aG9yPjxhdXRob3I+S2hhaXJpbmEsIFcuPC9hdXRob3I+PGF1dGhvcj5C
b28sIE4uIFkuPC9hdXRob3I+PGF1dGhvcj5TaGFyZWVuYSwgSS48L2F1dGhvcj48L2F1dGhvcnM+
PC9jb250cmlidXRvcnM+PHRpdGxlcz48dGl0bGU+UmVkdWNpbmcgaHlwb3RoZXJtaWEgaW4gcHJl
dGVybSBpbmZhbnRzIHdpdGggcG9seWV0aHlsZW5lIHdyYXA8L3RpdGxlPjxzZWNvbmRhcnktdGl0
bGU+UGVkaWF0ciBJbnQ8L3NlY29uZGFyeS10aXRsZT48L3RpdGxlcz48cGVyaW9kaWNhbD48ZnVs
bC10aXRsZT5QZWRpYXRyIEludDwvZnVsbC10aXRsZT48L3BlcmlvZGljYWw+PHBhZ2VzPjQ2OC03
NDwvcGFnZXM+PHZvbHVtZT41Mzwvdm9sdW1lPjxudW1iZXI+NDwvbnVtYmVyPjxkYXRlcz48eWVh
cj4yMDExPC95ZWFyPjwvZGF0ZXM+PGFjY2Vzc2lvbi1udW0+MjExMDU5NjQ8L2FjY2Vzc2lvbi1u
dW0+PGxhYmVsPjQ2ODwvbGFiZWw+PHVybHM+PHJlbGF0ZWQtdXJscz48dXJsPmh0dHBzOi8vb25s
aW5lbGlicmFyeS53aWxleS5jb20vZG9pL3BkZmRpcmVjdC8xMC4xMTExL2ouMTQ0Mi0yMDBYLjIw
MTAuMDMyOTUueD9kb3dubG9hZD10cnVlPC91cmw+PHVybD5odHRwczovL29ubGluZWxpYnJhcnku
d2lsZXkuY29tL2RvaS8xMC4xMTExL2ouMTQ0Mi0yMDBYLjIwMTAuMDMyOTUueDwvdXJsPjwvcmVs
YXRlZC11cmxzPjwvdXJscz48ZWxlY3Ryb25pYy1yZXNvdXJjZS1udW0+MTAuMTExMS9qLjE0NDIt
MjAwWC4yMDEwLjAzMjk1Lng8L2VsZWN0cm9uaWMtcmVzb3VyY2UtbnVtPjwvcmVjb3JkPjwvQ2l0
ZT48Q2l0ZT48QXV0aG9yPlRyZXZpc2FudXRvPC9BdXRob3I+PFllYXI+MjAxMDwvWWVhcj48UmVj
TnVtPjI4PC9SZWNOdW0+PHJlY29yZD48cmVjLW51bWJlcj4yODwvcmVjLW51bWJlcj48Zm9yZWln
bi1rZXlzPjxrZXkgYXBwPSJFTiIgZGItaWQ9Ino1YXYwMmFkcmU5Mng0ZWVlZnBwenByZHR2OTB4
ZGZkeHpyYSIgdGltZXN0YW1wPSIxNjYwMjAxMTYyIj4yODwva2V5PjwvZm9yZWlnbi1rZXlzPjxy
ZWYtdHlwZSBuYW1lPSJKb3VybmFsIEFydGljbGUiPjE3PC9yZWYtdHlwZT48Y29udHJpYnV0b3Jz
PjxhdXRob3JzPjxhdXRob3I+VHJldmlzYW51dG8sIEQuPC9hdXRob3I+PGF1dGhvcj5Eb2dsaW9u
aSwgTi48L2F1dGhvcj48YXV0aG9yPkNhdmFsbGluLCBGLjwvYXV0aG9yPjxhdXRob3I+UGFyb3R0
bywgTS48L2F1dGhvcj48YXV0aG9yPk1pY2FnbGlvLCBNLjwvYXV0aG9yPjxhdXRob3I+WmFuYXJk
bywgVi48L2F1dGhvcj48L2F1dGhvcnM+PC9jb250cmlidXRvcnM+PHRpdGxlcz48dGl0bGU+SGVh
dCBsb3NzIHByZXZlbnRpb24gaW4gdmVyeSBwcmV0ZXJtIGluZmFudHMgaW4gZGVsaXZlcnkgcm9v
bXM6IGEgcHJvc3BlY3RpdmUsIHJhbmRvbWl6ZWQsIGNvbnRyb2xsZWQgdHJpYWwgb2YgcG9seWV0
aHlsZW5lIGNhcHM8L3RpdGxlPjxzZWNvbmRhcnktdGl0bGU+SiBQZWRpYXRyPC9zZWNvbmRhcnkt
dGl0bGU+PC90aXRsZXM+PHBlcmlvZGljYWw+PGZ1bGwtdGl0bGU+SiBQZWRpYXRyPC9mdWxsLXRp
dGxlPjwvcGVyaW9kaWNhbD48cGFnZXM+OTE0LTkxNy5lMTwvcGFnZXM+PHZvbHVtZT4xNTY8L3Zv
bHVtZT48bnVtYmVyPjY8L251bWJlcj48ZGF0ZXM+PHllYXI+MjAxMDwveWVhcj48L2RhdGVzPjxh
Y2Nlc3Npb24tbnVtPjIwMjI3NzI4PC9hY2Nlc3Npb24tbnVtPjxsYWJlbD45MTQ8L2xhYmVsPjx1
cmxzPjxyZWxhdGVkLXVybHM+PHVybD5odHRwczovL3d3dy5qcGVkcy5jb20vYXJ0aWNsZS9TMDAy
Mi0zNDc2KDA5KTAxMjUwLTUvZnVsbHRleHQ8L3VybD48L3JlbGF0ZWQtdXJscz48L3VybHM+PGVs
ZWN0cm9uaWMtcmVzb3VyY2UtbnVtPjEwLjEwMTYvai5qcGVkcy4yMDA5LjEyLjAyMTwvZWxlY3Ry
b25pYy1yZXNvdXJjZS1udW0+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DaGFudGFyb2o8L0F1dGhvcj48WWVhcj4yMDExPC9ZZWFy
PjxSZWNOdW0+NDA8L1JlY051bT48RGlzcGxheVRleHQ+e0NoYW50YXJvaiAyMDExIFMzMiwgRmFy
aGFkaSAyMDEyIDE5LCBLbm9iZWwgMjAwNSAzMDQsIE5pbWJhbGthciAyMDE5IDEyMiwgUm9oYW5h
IDIwMTEgNDY4LCBUcmV2aXNhbnV0byAyMDEwIDkxNH08L0Rpc3BsYXlUZXh0PjxyZWNvcmQ+PHJl
Yy1udW1iZXI+NDA8L3JlYy1udW1iZXI+PGZvcmVpZ24ta2V5cz48a2V5IGFwcD0iRU4iIGRiLWlk
PSJ6NWF2MDJhZHJlOTJ4NGVlZWZwcHpwcmR0djkweGRmZHh6cmEiIHRpbWVzdGFtcD0iMTY2MDIw
MjU0MiI+NDA8L2tleT48L2ZvcmVpZ24ta2V5cz48cmVmLXR5cGUgbmFtZT0iSm91cm5hbCBBcnRp
Y2xlIj4xNzwvcmVmLXR5cGU+PGNvbnRyaWJ1dG9ycz48YXV0aG9ycz48YXV0aG9yPkNoYW50YXJv
aiwgUy48L2F1dGhvcj48YXV0aG9yPlRlY2hhc2F0aWQsIFcuPC9hdXRob3I+PC9hdXRob3JzPjwv
Y29udHJpYnV0b3JzPjx0aXRsZXM+PHRpdGxlPkVmZmVjdCBvZiBwb2x5ZXRoeWxlbmUgYmFnIHRv
IHByZXZlbnQgaGVhdCBsb3NzIGluIHByZXRlcm0gaW5mYW50cyBhdCBiaXJ0aDogYSByYW5kb21p
emVkIGNvbnRyb2xsZWQgdHJpYWw8L3RpdGxlPjxzZWNvbmRhcnktdGl0bGU+SiBNZWQgQXNzb2Mg
VGhhaTwvc2Vjb25kYXJ5LXRpdGxlPjwvdGl0bGVzPjxwZXJpb2RpY2FsPjxmdWxsLXRpdGxlPkog
TWVkIEFzc29jIFRoYWk8L2Z1bGwtdGl0bGU+PC9wZXJpb2RpY2FsPjxwYWdlcz5TMzItNzwvcGFn
ZXM+PHZvbHVtZT45NCA8L3ZvbHVtZT48bnVtLXZvbHM+U3VwcGwgNzwvbnVtLXZvbHM+PGRhdGVz
Pjx5ZWFyPjIwMTE8L3llYXI+PC9kYXRlcz48YWNjZXNzaW9uLW51bT4yMjYxOTkwNDwvYWNjZXNz
aW9uLW51bT48bGFiZWw+UzMyPC9sYWJlbD48dXJscz48L3VybHM+PC9yZWNvcmQ+PC9DaXRlPjxD
aXRlPjxBdXRob3I+RmFyaGFkaTwvQXV0aG9yPjxZZWFyPjIwMTI8L1llYXI+PFJlY051bT40MTwv
UmVjTnVtPjxyZWNvcmQ+PHJlYy1udW1iZXI+NDE8L3JlYy1udW1iZXI+PGZvcmVpZ24ta2V5cz48
a2V5IGFwcD0iRU4iIGRiLWlkPSJ6NWF2MDJhZHJlOTJ4NGVlZWZwcHpwcmR0djkweGRmZHh6cmEi
IHRpbWVzdGFtcD0iMTY2MDIwMjU2MyI+NDE8L2tleT48L2ZvcmVpZ24ta2V5cz48cmVmLXR5cGUg
bmFtZT0iSm91cm5hbCBBcnRpY2xlIj4xNzwvcmVmLXR5cGU+PGNvbnRyaWJ1dG9ycz48YXV0aG9y
cz48YXV0aG9yPkZhcmhhZGksIFIuPC9hdXRob3I+PGF1dGhvcj5OYWRlcmksIE0uPC9hdXRob3I+
PGF1dGhvcj5SYWhtYW5pLCBaLjwvYXV0aG9yPjxhdXRob3I+R2hhZmZhcmksIFYuPC9hdXRob3I+
PGF1dGhvcj5LaGFsaWxpYW4sIEEuPC9hdXRob3I+PC9hdXRob3JzPjwvY29udHJpYnV0b3JzPjx0
aXRsZXM+PHRpdGxlPkVmZmVjdCBvZiAmcXVvdDtaSVBLSUYmcXVvdDsgcGxhc3RpYyBiYWcgb24g
cHJldmVudGlvbiBvZiBoeXBvdGhlcm1pYSBpbiBwcmV0ZXJtIGluZmFudHM6IEEgcmFuZG9taXpl
ZCBjb250cm9sbGVkIHRyaWFsPC90aXRsZT48c2Vjb25kYXJ5LXRpdGxlPkpvdXJuYWwgb2YgTWF6
YW5kYXJhbiBVbml2ZXJzaXR5IG9mIE1lZGljYWwgU2NpZW5jZXM8L3NlY29uZGFyeS10aXRsZT48
L3RpdGxlcz48cGVyaW9kaWNhbD48ZnVsbC10aXRsZT5Kb3VybmFsIG9mIE1hemFuZGFyYW4gVW5p
dmVyc2l0eSBvZiBNZWRpY2FsIFNjaWVuY2VzPC9mdWxsLXRpdGxlPjwvcGVyaW9kaWNhbD48cGFn
ZXM+MTktMjY8L3BhZ2VzPjx2b2x1bWU+MjI8L3ZvbHVtZT48bnVtYmVyPjkzPC9udW1iZXI+PGRh
dGVzPjx5ZWFyPjIwMTI8L3llYXI+PC9kYXRlcz48bGFiZWw+MTk8L2xhYmVsPjx1cmxzPjxyZWxh
dGVkLXVybHM+PHVybD5odHRwczovL3d3dy5lbWJhc2UuY29tL3NlYXJjaC9yZXN1bHRzP3N1YmFj
dGlvbj12aWV3cmVjb3JkJmFtcDtpZD1MMzczOTYxNjI0JmFtcDtmcm9tPWV4cG9ydDwvdXJsPjwv
cmVsYXRlZC11cmxzPjwvdXJscz48L3JlY29yZD48L0NpdGU+PENpdGU+PEF1dGhvcj5Lbm9iZWw8
L0F1dGhvcj48WWVhcj4yMDA1PC9ZZWFyPjxSZWNOdW0+Mjc8L1JlY051bT48cmVjb3JkPjxyZWMt
bnVtYmVyPjI3PC9yZWMtbnVtYmVyPjxmb3JlaWduLWtleXM+PGtleSBhcHA9IkVOIiBkYi1pZD0i
ejVhdjAyYWRyZTkyeDRlZWVmcHB6cHJkdHY5MHhkZmR4enJhIiB0aW1lc3RhbXA9IjE2NjAyMDEx
NDUiPjI3PC9rZXk+PC9mb3JlaWduLWtleXM+PHJlZi10eXBlIG5hbWU9IkpvdXJuYWwgQXJ0aWNs
ZSI+MTc8L3JlZi10eXBlPjxjb250cmlidXRvcnM+PGF1dGhvcnM+PGF1dGhvcj5Lbm9iZWwsIFIu
IEIuPC9hdXRob3I+PGF1dGhvcj5XaW1tZXIsIEouIEUuLCBKci48L2F1dGhvcj48YXV0aG9yPkhv
bGJlcnQsIEQuPC9hdXRob3I+PC9hdXRob3JzPjwvY29udHJpYnV0b3JzPjx0aXRsZXM+PHRpdGxl
PkhlYXQgbG9zcyBwcmV2ZW50aW9uIGZvciBwcmV0ZXJtIGluZmFudHMgaW4gdGhlIGRlbGl2ZXJ5
IHJvb208L3RpdGxlPjxzZWNvbmRhcnktdGl0bGU+SiBQZXJpbmF0b2w8L3NlY29uZGFyeS10aXRs
ZT48L3RpdGxlcz48cGVyaW9kaWNhbD48ZnVsbC10aXRsZT5KIFBlcmluYXRvbDwvZnVsbC10aXRs
ZT48L3BlcmlvZGljYWw+PHBhZ2VzPjMwNC04PC9wYWdlcz48dm9sdW1lPjI1PC92b2x1bWU+PG51
bWJlcj41PC9udW1iZXI+PGRhdGVzPjx5ZWFyPjIwMDU8L3llYXI+PC9kYXRlcz48YWNjZXNzaW9u
LW51bT4xNTg2MTE5NjwvYWNjZXNzaW9uLW51bT48bGFiZWw+MzA0PC9sYWJlbD48dXJscz48cmVs
YXRlZC11cmxzPjx1cmw+aHR0cHM6Ly93d3cubmF0dXJlLmNvbS9hcnRpY2xlcy83MjExMjg5LnBk
ZjwvdXJsPjwvcmVsYXRlZC11cmxzPjwvdXJscz48ZWxlY3Ryb25pYy1yZXNvdXJjZS1udW0+MTAu
MTAzOC9zai5qcC43MjExMjg5PC9lbGVjdHJvbmljLXJlc291cmNlLW51bT48L3JlY29yZD48L0Np
dGU+PENpdGU+PEF1dGhvcj5OaW1iYWxrYXI8L0F1dGhvcj48WWVhcj4yMDE5PC9ZZWFyPjxSZWNO
dW0+NDM8L1JlY051bT48cmVjb3JkPjxyZWMtbnVtYmVyPjQzPC9yZWMtbnVtYmVyPjxmb3JlaWdu
LWtleXM+PGtleSBhcHA9IkVOIiBkYi1pZD0iejVhdjAyYWRyZTkyeDRlZWVmcHB6cHJkdHY5MHhk
ZmR4enJhIiB0aW1lc3RhbXA9IjE2NjAyMDI2MTAiPjQzPC9rZXk+PC9mb3JlaWduLWtleXM+PHJl
Zi10eXBlIG5hbWU9IkpvdXJuYWwgQXJ0aWNsZSI+MTc8L3JlZi10eXBlPjxjb250cmlidXRvcnM+
PGF1dGhvcnM+PGF1dGhvcj5OaW1iYWxrYXIsIFMuIE0uPC9hdXRob3I+PGF1dGhvcj5LaGFubmEs
IEEuIEsuPC9hdXRob3I+PGF1dGhvcj5QYXRlbCwgRC4gVi48L2F1dGhvcj48YXV0aG9yPk5pbWJh
bGthciwgQS4gUy48L2F1dGhvcj48YXV0aG9yPlBoYXRhaywgQS4gRy48L2F1dGhvcj48L2F1dGhv
cnM+PC9jb250cmlidXRvcnM+PHRpdGxlcz48dGl0bGU+RWZmaWNhY3kgb2YgUG9seWV0aHlsZW5l
IFNraW4gV3JhcHBpbmcgaW4gUHJldmVudGluZyBIeXBvdGhlcm1pYSBpbiBQcmV0ZXJtIE5lb25h
dGVzICgmbHQ7MzQgV2Vla3MpOiBBIFBhcmFsbGVsIEdyb3VwIE5vbi1ibGluZGVkIFJhbmRvbWl6
ZWQgQ29udHJvbCBUcmlhbDwvdGl0bGU+PHNlY29uZGFyeS10aXRsZT5KIFRyb3AgUGVkaWF0cjwv
c2Vjb25kYXJ5LXRpdGxlPjwvdGl0bGVzPjxwZXJpb2RpY2FsPjxmdWxsLXRpdGxlPkogVHJvcCBQ
ZWRpYXRyPC9mdWxsLXRpdGxlPjwvcGVyaW9kaWNhbD48cGFnZXM+MTIyLTEyOTwvcGFnZXM+PHZv
bHVtZT42NTwvdm9sdW1lPjxudW1iZXI+MjwvbnVtYmVyPjxkYXRlcz48eWVhcj4yMDE5PC95ZWFy
PjwvZGF0ZXM+PGFjY2Vzc2lvbi1udW0+Mjk4MDAzMjI8L2FjY2Vzc2lvbi1udW0+PGxhYmVsPjEy
MjwvbGFiZWw+PHVybHM+PHJlbGF0ZWQtdXJscz48dXJsPmh0dHBzOi8vd2F0ZXJtYXJrLnNpbHZl
cmNoYWlyLmNvbS9mbXkwMjUucGRmP3Rva2VuPUFRRUNBSGkyMDhCRTQ5T29hbjlra2hXX0VyY3k3
RG0zWkxfOUNmM3FmS0FjNDg1eXNnQUFBdDR3Z2dMYUJna3Foa2lHOXcwQkJ3YWdnZ0xMTUlJQ3h3
SUJBRENDQXNBR0NTcUdTSWIzRFFFSEFUQWVCZ2xnaGtnQlpRTUVBUzR3RVFRTS1uVGUwamRtQzQw
WXNybm9BZ0VRZ0lJQ2tiM090Q0VYdXFSSXJWdXgtU25fUklpeTBmc2docDZKQmxmUE1XUEJ6UlFR
c0h1WDwvdXJsPjx1cmw+aHR0cHM6Ly93YXRlcm1hcmsuc2lsdmVyY2hhaXIuY29tL2ZteTAyNS5w
ZGY/dG9rZW49QVFFQ0FIaTIwOEJFNDlPb2FuOWtraFdfRXJjeTdEbTNaTF85Q2YzcWZLQWM0ODV5
c2dBQUFzZ3dnZ0xFQmdrcWhraUc5dzBCQndhZ2dnSzFNSUlDc1FJQkFEQ0NBcW9HQ1NxR1NJYjNE
UUVIQVRBZUJnbGdoa2dCWlFNRUFTNHdFUVFNUTVMaFhldldNOHJzZFBMWEFnRVFnSUlDZTkzaTdm
VjR2VDNFZlFpcjQzcjZ3QnI3N3VueFRKZVMzWlBZOG8xZUVjM3VQWmU2aDhUalI2V2Zvdi16aEZW
Y3F4MFBCakZLOTd2cnhibGZQT2xyODhUNFhvTWhCOGFqa1ZEb3p3RVRsTjdRdjdibzJuLW1vdWJy
dTNqU3paTmFmdTFOSzJ4TEpqeWJIdVJEZ052bUZsVUFXdm93NnJ6ejJveU1lWFhpVi12bnZlRzY2
QjFha0ZpUk9uM3RRMEk4Y0hkanU0aUNIV0V6WDliN0RkUHF1Y2g1M2lsS0J0bFdoVjBhYVFVcFky
bi1ZdFAwQkkwSGJpLUhaWlZYQnlmWFRmM2lDbTVHNjFabkpuQ3BIX3FEd1NyeFZ5R0RNMFZnTWg3
bDZXUTR4QUNTWFpZRlBHN1hWTU44MUttcF93cU01RWxWWHh5alV5Z2lrNWthZnA0eFYxY2JzaGw5
djl2OXlBNklqTmhzSHBUN2dLTWtTYkFFTHVrYVFjcGhnYkQzZHdLUnZVY0tsa0RHdU1PQktNTzU5
dGRtUGM1QVN1SVEzeEdHRmtUbEdrM3c2a0gxSE1jeWlvSTBNdDM4SmNnYTdKcEVfOTJRY3o3VFdL
dUhEM2dqNmZ1Tkp6czdQdzVqdGtqem9sZDREVG5jYlp0ektBUmF0Zmt3eFFkam52VGRQbWNPRTVv
TXdCZVRPcUR1dlZ2QW5WSmM2X1Z4Z1V2SkpsZ3QzdThQeEwzSHF5UGtZRWJJZGpvUDgyOHJndTZW
QVdYQWhtclJoa2lHNDNTdkpDc1phRDlUWHVNU29kTVZlSUVkOXo3QmhrUENUelZydmFucEozQVc0
RWtyUHhnVUlfU3psNjk2NU5tamZVN1ZyVGtXTTlQVE1pZmdmaE5zVi1ZLTdkdE9zUVNtVG5ncFJM
dHhkR0ZWakpNTng3LUNPcXZrQk5KVjl6UmxtTGhYZzhNRXpjcnJCZFk3MGJiRHBaNkpMdG8xdmdK
ZmZDTUZWQXQyU0p6TnFoOUJBcTd1X0NDQVlhVHpVazBwUEsyUUpNbnRna1VXOVdiaVJ5VHpGNzVz
N1ZFOHZDalRicm9OTFZrbFo2N2o0MDdtS1k1V2lBZXdOdlV6MVdIVGpwb3M8L3VybD48L3JlbGF0
ZWQtdXJscz48L3VybHM+PGVsZWN0cm9uaWMtcmVzb3VyY2UtbnVtPjEwLjEwOTMvdHJvcGVqL2Zt
eTAyNTwvZWxlY3Ryb25pYy1yZXNvdXJjZS1udW0+PC9yZWNvcmQ+PC9DaXRlPjxDaXRlPjxBdXRo
b3I+Um9oYW5hPC9BdXRob3I+PFllYXI+MjAxMTwvWWVhcj48UmVjTnVtPjQyPC9SZWNOdW0+PHJl
Y29yZD48cmVjLW51bWJlcj40MjwvcmVjLW51bWJlcj48Zm9yZWlnbi1rZXlzPjxrZXkgYXBwPSJF
TiIgZGItaWQ9Ino1YXYwMmFkcmU5Mng0ZWVlZnBwenByZHR2OTB4ZGZkeHpyYSIgdGltZXN0YW1w
PSIxNjYwMjAyNTc5Ij40Mjwva2V5PjwvZm9yZWlnbi1rZXlzPjxyZWYtdHlwZSBuYW1lPSJKb3Vy
bmFsIEFydGljbGUiPjE3PC9yZWYtdHlwZT48Y29udHJpYnV0b3JzPjxhdXRob3JzPjxhdXRob3I+
Um9oYW5hLCBKLjwvYXV0aG9yPjxhdXRob3I+S2hhaXJpbmEsIFcuPC9hdXRob3I+PGF1dGhvcj5C
b28sIE4uIFkuPC9hdXRob3I+PGF1dGhvcj5TaGFyZWVuYSwgSS48L2F1dGhvcj48L2F1dGhvcnM+
PC9jb250cmlidXRvcnM+PHRpdGxlcz48dGl0bGU+UmVkdWNpbmcgaHlwb3RoZXJtaWEgaW4gcHJl
dGVybSBpbmZhbnRzIHdpdGggcG9seWV0aHlsZW5lIHdyYXA8L3RpdGxlPjxzZWNvbmRhcnktdGl0
bGU+UGVkaWF0ciBJbnQ8L3NlY29uZGFyeS10aXRsZT48L3RpdGxlcz48cGVyaW9kaWNhbD48ZnVs
bC10aXRsZT5QZWRpYXRyIEludDwvZnVsbC10aXRsZT48L3BlcmlvZGljYWw+PHBhZ2VzPjQ2OC03
NDwvcGFnZXM+PHZvbHVtZT41Mzwvdm9sdW1lPjxudW1iZXI+NDwvbnVtYmVyPjxkYXRlcz48eWVh
cj4yMDExPC95ZWFyPjwvZGF0ZXM+PGFjY2Vzc2lvbi1udW0+MjExMDU5NjQ8L2FjY2Vzc2lvbi1u
dW0+PGxhYmVsPjQ2ODwvbGFiZWw+PHVybHM+PHJlbGF0ZWQtdXJscz48dXJsPmh0dHBzOi8vb25s
aW5lbGlicmFyeS53aWxleS5jb20vZG9pL3BkZmRpcmVjdC8xMC4xMTExL2ouMTQ0Mi0yMDBYLjIw
MTAuMDMyOTUueD9kb3dubG9hZD10cnVlPC91cmw+PHVybD5odHRwczovL29ubGluZWxpYnJhcnku
d2lsZXkuY29tL2RvaS8xMC4xMTExL2ouMTQ0Mi0yMDBYLjIwMTAuMDMyOTUueDwvdXJsPjwvcmVs
YXRlZC11cmxzPjwvdXJscz48ZWxlY3Ryb25pYy1yZXNvdXJjZS1udW0+MTAuMTExMS9qLjE0NDIt
MjAwWC4yMDEwLjAzMjk1Lng8L2VsZWN0cm9uaWMtcmVzb3VyY2UtbnVtPjwvcmVjb3JkPjwvQ2l0
ZT48Q2l0ZT48QXV0aG9yPlRyZXZpc2FudXRvPC9BdXRob3I+PFllYXI+MjAxMDwvWWVhcj48UmVj
TnVtPjI4PC9SZWNOdW0+PHJlY29yZD48cmVjLW51bWJlcj4yODwvcmVjLW51bWJlcj48Zm9yZWln
bi1rZXlzPjxrZXkgYXBwPSJFTiIgZGItaWQ9Ino1YXYwMmFkcmU5Mng0ZWVlZnBwenByZHR2OTB4
ZGZkeHpyYSIgdGltZXN0YW1wPSIxNjYwMjAxMTYyIj4yODwva2V5PjwvZm9yZWlnbi1rZXlzPjxy
ZWYtdHlwZSBuYW1lPSJKb3VybmFsIEFydGljbGUiPjE3PC9yZWYtdHlwZT48Y29udHJpYnV0b3Jz
PjxhdXRob3JzPjxhdXRob3I+VHJldmlzYW51dG8sIEQuPC9hdXRob3I+PGF1dGhvcj5Eb2dsaW9u
aSwgTi48L2F1dGhvcj48YXV0aG9yPkNhdmFsbGluLCBGLjwvYXV0aG9yPjxhdXRob3I+UGFyb3R0
bywgTS48L2F1dGhvcj48YXV0aG9yPk1pY2FnbGlvLCBNLjwvYXV0aG9yPjxhdXRob3I+WmFuYXJk
bywgVi48L2F1dGhvcj48L2F1dGhvcnM+PC9jb250cmlidXRvcnM+PHRpdGxlcz48dGl0bGU+SGVh
dCBsb3NzIHByZXZlbnRpb24gaW4gdmVyeSBwcmV0ZXJtIGluZmFudHMgaW4gZGVsaXZlcnkgcm9v
bXM6IGEgcHJvc3BlY3RpdmUsIHJhbmRvbWl6ZWQsIGNvbnRyb2xsZWQgdHJpYWwgb2YgcG9seWV0
aHlsZW5lIGNhcHM8L3RpdGxlPjxzZWNvbmRhcnktdGl0bGU+SiBQZWRpYXRyPC9zZWNvbmRhcnkt
dGl0bGU+PC90aXRsZXM+PHBlcmlvZGljYWw+PGZ1bGwtdGl0bGU+SiBQZWRpYXRyPC9mdWxsLXRp
dGxlPjwvcGVyaW9kaWNhbD48cGFnZXM+OTE0LTkxNy5lMTwvcGFnZXM+PHZvbHVtZT4xNTY8L3Zv
bHVtZT48bnVtYmVyPjY8L251bWJlcj48ZGF0ZXM+PHllYXI+MjAxMDwveWVhcj48L2RhdGVzPjxh
Y2Nlc3Npb24tbnVtPjIwMjI3NzI4PC9hY2Nlc3Npb24tbnVtPjxsYWJlbD45MTQ8L2xhYmVsPjx1
cmxzPjxyZWxhdGVkLXVybHM+PHVybD5odHRwczovL3d3dy5qcGVkcy5jb20vYXJ0aWNsZS9TMDAy
Mi0zNDc2KDA5KTAxMjUwLTUvZnVsbHRleHQ8L3VybD48L3JlbGF0ZWQtdXJscz48L3VybHM+PGVs
ZWN0cm9uaWMtcmVzb3VyY2UtbnVtPjEwLjEwMTYvai5qcGVkcy4yMDA5LjEyLjAyMTwvZWxlY3Ry
b25pYy1yZXNvdXJjZS1udW0+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Chantaroj 2011 S32, Farhadi 2012 19, Knobel 2005 304, Nimbalkar 2019 122, Rohana 2011 468, Trevisanuto 2010 914}</w:t>
            </w:r>
            <w:r>
              <w:rPr>
                <w:rFonts w:ascii="Calibri" w:eastAsia="Times New Roman" w:hAnsi="Calibri" w:cs="Calibri"/>
                <w:sz w:val="16"/>
                <w:szCs w:val="16"/>
              </w:rPr>
              <w:fldChar w:fldCharType="end"/>
            </w:r>
          </w:p>
          <w:p w14:paraId="049A53E7" w14:textId="77777777" w:rsidR="00D26AF9" w:rsidRPr="00DB2369" w:rsidRDefault="00D26AF9" w:rsidP="00464ADA">
            <w:pPr>
              <w:pStyle w:val="public-draftstyledefault-unorderedlistitem"/>
              <w:rPr>
                <w:rFonts w:ascii="Calibri" w:eastAsia="Times New Roman" w:hAnsi="Calibri" w:cs="Calibri"/>
                <w:sz w:val="16"/>
                <w:szCs w:val="16"/>
                <w:shd w:val="clear" w:color="auto" w:fill="EBEBEB"/>
              </w:rPr>
            </w:pPr>
            <w:r w:rsidRPr="00DB2369">
              <w:rPr>
                <w:rFonts w:ascii="Calibri" w:eastAsia="Times New Roman" w:hAnsi="Calibri" w:cs="Calibri"/>
                <w:sz w:val="16"/>
                <w:szCs w:val="16"/>
              </w:rPr>
              <w:t xml:space="preserve">For </w:t>
            </w:r>
            <w:r w:rsidRPr="00DB2369">
              <w:rPr>
                <w:rFonts w:ascii="Calibri" w:eastAsia="Times New Roman" w:hAnsi="Calibri" w:cs="Calibri"/>
                <w:b/>
                <w:bCs/>
                <w:sz w:val="16"/>
                <w:szCs w:val="16"/>
              </w:rPr>
              <w:t>moderate hypothermia on admission</w:t>
            </w:r>
            <w:r w:rsidRPr="00DB2369">
              <w:rPr>
                <w:rFonts w:ascii="Calibri" w:eastAsia="Times New Roman" w:hAnsi="Calibri" w:cs="Calibri"/>
                <w:sz w:val="16"/>
                <w:szCs w:val="16"/>
              </w:rPr>
              <w:t xml:space="preserve"> to a neonatal unit there was</w:t>
            </w:r>
            <w:r w:rsidRPr="00DB2369">
              <w:rPr>
                <w:rFonts w:ascii="Calibri" w:eastAsia="Times New Roman" w:hAnsi="Calibri" w:cs="Calibri"/>
                <w:b/>
                <w:bCs/>
                <w:sz w:val="16"/>
                <w:szCs w:val="16"/>
              </w:rPr>
              <w:t xml:space="preserve"> possible clinical benefit</w:t>
            </w:r>
            <w:r w:rsidRPr="00DB2369">
              <w:rPr>
                <w:rFonts w:ascii="Calibri" w:eastAsia="Times New Roman" w:hAnsi="Calibri" w:cs="Calibri"/>
                <w:sz w:val="16"/>
                <w:szCs w:val="16"/>
              </w:rPr>
              <w:t xml:space="preserve"> (RR 0.40 ,95% CI 0.19 to 0.81)</w:t>
            </w:r>
            <w:r>
              <w:rPr>
                <w:rFonts w:ascii="Calibri" w:eastAsia="Times New Roman" w:hAnsi="Calibri" w:cs="Calibri"/>
                <w:sz w:val="16"/>
                <w:szCs w:val="16"/>
              </w:rPr>
              <w:t xml:space="preserve">, </w:t>
            </w:r>
            <w:r w:rsidRPr="002B3C63">
              <w:rPr>
                <w:rFonts w:ascii="Calibri" w:eastAsia="Times New Roman" w:hAnsi="Calibri" w:cs="Calibri"/>
                <w:b/>
                <w:bCs/>
                <w:sz w:val="16"/>
                <w:szCs w:val="16"/>
              </w:rPr>
              <w:t xml:space="preserve">very low certainty evidence </w:t>
            </w:r>
            <w:r w:rsidRPr="00DB2369">
              <w:rPr>
                <w:rFonts w:ascii="Calibri" w:eastAsia="Times New Roman" w:hAnsi="Calibri" w:cs="Calibri"/>
                <w:sz w:val="16"/>
                <w:szCs w:val="16"/>
              </w:rPr>
              <w:t xml:space="preserve">downgraded for risk of bias, </w:t>
            </w:r>
            <w:proofErr w:type="gramStart"/>
            <w:r w:rsidRPr="00DB2369">
              <w:rPr>
                <w:rFonts w:ascii="Calibri" w:eastAsia="Times New Roman" w:hAnsi="Calibri" w:cs="Calibri"/>
                <w:sz w:val="16"/>
                <w:szCs w:val="16"/>
              </w:rPr>
              <w:t>indirectness</w:t>
            </w:r>
            <w:proofErr w:type="gramEnd"/>
            <w:r w:rsidRPr="00DB2369">
              <w:rPr>
                <w:rFonts w:ascii="Calibri" w:eastAsia="Times New Roman" w:hAnsi="Calibri" w:cs="Calibri"/>
                <w:sz w:val="16"/>
                <w:szCs w:val="16"/>
              </w:rPr>
              <w:t xml:space="preserve"> and imprecision from 4 RCTs enrolling 1055 infants.</w:t>
            </w:r>
            <w:r>
              <w:t xml:space="preserve"> </w:t>
            </w:r>
            <w:r>
              <w:rPr>
                <w:rFonts w:ascii="Calibri" w:eastAsia="Times New Roman" w:hAnsi="Calibri" w:cs="Calibri"/>
                <w:sz w:val="16"/>
                <w:szCs w:val="16"/>
              </w:rPr>
              <w:fldChar w:fldCharType="begin">
                <w:fldData xml:space="preserve">PEVuZE5vdGU+PENpdGU+PEF1dGhvcj5BaG1lZDwvQXV0aG9yPjxZZWFyPjIwMTM8L1llYXI+PFJl
Y051bT4zMTwvUmVjTnVtPjxEaXNwbGF5VGV4dD57QWhtZWQgMjAxMyAxNjksIEJoYXZzYXIgMjAx
NSAyMywgUmVpbGx5IDIwMTUgMjYyLCBSb2hhbmEgMjAxMSA0Njh9PC9EaXNwbGF5VGV4dD48cmVj
b3JkPjxyZWMtbnVtYmVyPjMxPC9yZWMtbnVtYmVyPjxmb3JlaWduLWtleXM+PGtleSBhcHA9IkVO
IiBkYi1pZD0iejVhdjAyYWRyZTkyeDRlZWVmcHB6cHJkdHY5MHhkZmR4enJhIiB0aW1lc3RhbXA9
IjE2NjAyMDE0MzEiPjMxPC9rZXk+PC9mb3JlaWduLWtleXM+PHJlZi10eXBlIG5hbWU9IkpvdXJu
YWwgQXJ0aWNsZSI+MTc8L3JlZi10eXBlPjxjb250cmlidXRvcnM+PGF1dGhvcnM+PGF1dGhvcj5B
aG1lZCwgQm9zaHJhIFQuPC9hdXRob3I+PGF1dGhvcj5IdXNzZWluLCBNYWdkeSBBLjwvYXV0aG9y
PjxhdXRob3I+TW9uaXIsIEhvZGE8L2F1dGhvcj48L2F1dGhvcnM+PC9jb250cmlidXRvcnM+PHRp
dGxlcz48dGl0bGU+RWZmZWN0IG9mIFBsYXN0aWMgQmFnIChWaW55bCBCYWdzKSBvbiBQcmV2ZW50
aW9uIG9mIEh5cG90aGVybWlhIGluIFByZXRlcm0gSW5mYW50czwvdGl0bGU+PHNlY29uZGFyeS10
aXRsZT5NZWQuIEouIENhaXJvIFVuaXYuPC9zZWNvbmRhcnktdGl0bGU+PC90aXRsZXM+PHBhZ2Vz
PjE2OS0xNzM8L3BhZ2VzPjx2b2x1bWU+ODE8L3ZvbHVtZT48bnVtYmVyPjE8L251bWJlcj48ZGF0
ZXM+PHllYXI+MjAxMzwveWVhcj48L2RhdGVzPjxsYWJlbD4xNjk8L2xhYmVsPjx1cmxzPjwvdXJs
cz48L3JlY29yZD48L0NpdGU+PENpdGU+PEF1dGhvcj5CaGF2c2FyPC9BdXRob3I+PFllYXI+MjAx
NTwvWWVhcj48UmVjTnVtPjQ0PC9SZWNOdW0+PHJlY29yZD48cmVjLW51bWJlcj40NDwvcmVjLW51
bWJlcj48Zm9yZWlnbi1rZXlzPjxrZXkgYXBwPSJFTiIgZGItaWQ9Ino1YXYwMmFkcmU5Mng0ZWVl
ZnBwenByZHR2OTB4ZGZkeHpyYSIgdGltZXN0YW1wPSIxNjYwMjAzNDE1Ij40NDwva2V5PjwvZm9y
ZWlnbi1rZXlzPjxyZWYtdHlwZSBuYW1lPSJKb3VybmFsIEFydGljbGUiPjE3PC9yZWYtdHlwZT48
Y29udHJpYnV0b3JzPjxhdXRob3JzPjxhdXRob3I+QmhhdnNhciwgU3VrZXR1PC9hdXRob3I+PGF1
dGhvcj5LYWJyYSwgTmFuZGtpc2hvcjwvYXV0aG9yPjxhdXRob3I+QXZhc3RoaSwgQmh1cGVuZHJh
PC9hdXRob3I+PGF1dGhvcj5TaGFybWEsIFNob2JoYTwvYXV0aG9yPjxhdXRob3I+RGFzaCwgU3dh
cnVwPC9hdXRob3I+PGF1dGhvcj5UYWxpLCBTaG93a2F0PC9hdXRob3I+PGF1dGhvcj5QYWRoaSwg
UGhhbGd1bmk8L2F1dGhvcj48YXV0aG9yPkFobWVkLCBKYXZlZDwvYXV0aG9yPjwvYXV0aG9ycz48
L2NvbnRyaWJ1dG9ycz48dGl0bGVzPjx0aXRsZT5FZmZpY2FjeSBhbmQgc2FmZXR5IG9mIFBvbHl0
aGVuZSBXcmFwIGluIFByZXZlbnRpbmcgSHlwb3RoZXJtaWEgaW4gUHJldGVybSBhbmQgTG93IEJp
cnRoIFdlaWdodCBOZW9uYXRlcyBEdXJpbmcgVHJhbnNwb3J0OiBBIFJhbmRvbWl6ZWQgQ29udHJv
bGxlZCBUcmlhbDwvdGl0bGU+PHNlY29uZGFyeS10aXRsZT5QZXJpbmF0b2xvZ3k8L3NlY29uZGFy
eS10aXRsZT48L3RpdGxlcz48cGVyaW9kaWNhbD48ZnVsbC10aXRsZT5QZXJpbmF0b2xvZ3k8L2Z1
bGwtdGl0bGU+PC9wZXJpb2RpY2FsPjxwYWdlcz4yMy0zMDwvcGFnZXM+PHZvbHVtZT4xNjwvdm9s
dW1lPjxkYXRlcz48eWVhcj4yMDE1PC95ZWFyPjxwdWItZGF0ZXM+PGRhdGU+MDYvMTU8L2RhdGU+
PC9wdWItZGF0ZXM+PC9kYXRlcz48bGFiZWw+MjM8L2xhYmVsPjx1cmxzPjwvdXJscz48L3JlY29y
ZD48L0NpdGU+PENpdGU+PEF1dGhvcj5SZWlsbHk8L0F1dGhvcj48WWVhcj4yMDE1PC9ZZWFyPjxS
ZWNOdW0+MjU8L1JlY051bT48cmVjb3JkPjxyZWMtbnVtYmVyPjI1PC9yZWMtbnVtYmVyPjxmb3Jl
aWduLWtleXM+PGtleSBhcHA9IkVOIiBkYi1pZD0iejVhdjAyYWRyZTkyeDRlZWVmcHB6cHJkdHY5
MHhkZmR4enJhIiB0aW1lc3RhbXA9IjE2NjAyMDExMTQiPjI1PC9rZXk+PC9mb3JlaWduLWtleXM+
PHJlZi10eXBlIG5hbWU9IkpvdXJuYWwgQXJ0aWNsZSI+MTc8L3JlZi10eXBlPjxjb250cmlidXRv
cnM+PGF1dGhvcnM+PGF1dGhvcj5SZWlsbHksIE0uIEMuPC9hdXRob3I+PGF1dGhvcj5Wb2hyYSwg
Uy48L2F1dGhvcj48YXV0aG9yPlJhYywgVi4gRS48L2F1dGhvcj48YXV0aG9yPkR1bm4sIE0uPC9h
dXRob3I+PGF1dGhvcj5GZXJyZWxsaSwgSy48L2F1dGhvcj48YXV0aG9yPktpc3MsIEEuPC9hdXRo
b3I+PGF1dGhvcj5WaW5jZXIsIE0uPC9hdXRob3I+PGF1dGhvcj5XaW1tZXIsIEouPC9hdXRob3I+
PGF1dGhvcj5aYXlhY2ssIEQuPC9hdXRob3I+PGF1dGhvcj5Tb2xsLCBSLiBGLjwvYXV0aG9yPjwv
YXV0aG9ycz48L2NvbnRyaWJ1dG9ycz48dGl0bGVzPjx0aXRsZT5SYW5kb21pemVkIHRyaWFsIG9m
IG9jY2x1c2l2ZSB3cmFwIGZvciBoZWF0IGxvc3MgcHJldmVudGlvbiBpbiBwcmV0ZXJtIGluZmFu
dHM8L3RpdGxlPjxzZWNvbmRhcnktdGl0bGU+SiBQZWRpYXRyPC9zZWNvbmRhcnktdGl0bGU+PC90
aXRsZXM+PHBlcmlvZGljYWw+PGZ1bGwtdGl0bGU+SiBQZWRpYXRyPC9mdWxsLXRpdGxlPjwvcGVy
aW9kaWNhbD48cGFnZXM+MjYyLTguZTI8L3BhZ2VzPjx2b2x1bWU+MTY2PC92b2x1bWU+PG51bWJl
cj4yPC9udW1iZXI+PGRhdGVzPjx5ZWFyPjIwMTU8L3llYXI+PC9kYXRlcz48YWNjZXNzaW9uLW51
bT4yNTQ0OTIyNDwvYWNjZXNzaW9uLW51bT48bGFiZWw+MjYyPC9sYWJlbD48dXJscz48cmVsYXRl
ZC11cmxzPjx1cmw+aHR0cHM6Ly93d3cuanBlZHMuY29tL2FydGljbGUvUzAwMjItMzQ3NigxNCkw
MDkzMy0wL3BkZjwvdXJsPjwvcmVsYXRlZC11cmxzPjwvdXJscz48ZWxlY3Ryb25pYy1yZXNvdXJj
ZS1udW0+MTAuMTAxNi9qLmpwZWRzLjIwMTQuMDkuMDY4PC9lbGVjdHJvbmljLXJlc291cmNlLW51
bT48L3JlY29yZD48L0NpdGU+PENpdGU+PEF1dGhvcj5Sb2hhbmE8L0F1dGhvcj48WWVhcj4yMDEx
PC9ZZWFyPjxSZWNOdW0+NDI8L1JlY051bT48cmVjb3JkPjxyZWMtbnVtYmVyPjQyPC9yZWMtbnVt
YmVyPjxmb3JlaWduLWtleXM+PGtleSBhcHA9IkVOIiBkYi1pZD0iejVhdjAyYWRyZTkyeDRlZWVm
cHB6cHJkdHY5MHhkZmR4enJhIiB0aW1lc3RhbXA9IjE2NjAyMDI1NzkiPjQyPC9rZXk+PC9mb3Jl
aWduLWtleXM+PHJlZi10eXBlIG5hbWU9IkpvdXJuYWwgQXJ0aWNsZSI+MTc8L3JlZi10eXBlPjxj
b250cmlidXRvcnM+PGF1dGhvcnM+PGF1dGhvcj5Sb2hhbmEsIEouPC9hdXRob3I+PGF1dGhvcj5L
aGFpcmluYSwgVy48L2F1dGhvcj48YXV0aG9yPkJvbywgTi4gWS48L2F1dGhvcj48YXV0aG9yPlNo
YXJlZW5hLCBJLjwvYXV0aG9yPjwvYXV0aG9ycz48L2NvbnRyaWJ1dG9ycz48dGl0bGVzPjx0aXRs
ZT5SZWR1Y2luZyBoeXBvdGhlcm1pYSBpbiBwcmV0ZXJtIGluZmFudHMgd2l0aCBwb2x5ZXRoeWxl
bmUgd3JhcDwvdGl0bGU+PHNlY29uZGFyeS10aXRsZT5QZWRpYXRyIEludDwvc2Vjb25kYXJ5LXRp
dGxlPjwvdGl0bGVzPjxwZXJpb2RpY2FsPjxmdWxsLXRpdGxlPlBlZGlhdHIgSW50PC9mdWxsLXRp
dGxlPjwvcGVyaW9kaWNhbD48cGFnZXM+NDY4LTc0PC9wYWdlcz48dm9sdW1lPjUzPC92b2x1bWU+
PG51bWJlcj40PC9udW1iZXI+PGRhdGVzPjx5ZWFyPjIwMTE8L3llYXI+PC9kYXRlcz48YWNjZXNz
aW9uLW51bT4yMTEwNTk2NDwvYWNjZXNzaW9uLW51bT48bGFiZWw+NDY4PC9sYWJlbD48dXJscz48
cmVsYXRlZC11cmxzPjx1cmw+aHR0cHM6Ly9vbmxpbmVsaWJyYXJ5LndpbGV5LmNvbS9kb2kvcGRm
ZGlyZWN0LzEwLjExMTEvai4xNDQyLTIwMFguMjAxMC4wMzI5NS54P2Rvd25sb2FkPXRydWU8L3Vy
bD48dXJsPmh0dHBzOi8vb25saW5lbGlicmFyeS53aWxleS5jb20vZG9pLzEwLjExMTEvai4xNDQy
LTIwMFguMjAxMC4wMzI5NS54PC91cmw+PC9yZWxhdGVkLXVybHM+PC91cmxzPjxlbGVjdHJvbmlj
LXJlc291cmNlLW51bT4xMC4xMTExL2ouMTQ0Mi0yMDBYLjIwMTAuMDMyOTUueDwvZWxlY3Ryb25p
Yy1yZXNvdXJjZS1udW0+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BaG1lZDwvQXV0aG9yPjxZZWFyPjIwMTM8L1llYXI+PFJl
Y051bT4zMTwvUmVjTnVtPjxEaXNwbGF5VGV4dD57QWhtZWQgMjAxMyAxNjksIEJoYXZzYXIgMjAx
NSAyMywgUmVpbGx5IDIwMTUgMjYyLCBSb2hhbmEgMjAxMSA0Njh9PC9EaXNwbGF5VGV4dD48cmVj
b3JkPjxyZWMtbnVtYmVyPjMxPC9yZWMtbnVtYmVyPjxmb3JlaWduLWtleXM+PGtleSBhcHA9IkVO
IiBkYi1pZD0iejVhdjAyYWRyZTkyeDRlZWVmcHB6cHJkdHY5MHhkZmR4enJhIiB0aW1lc3RhbXA9
IjE2NjAyMDE0MzEiPjMxPC9rZXk+PC9mb3JlaWduLWtleXM+PHJlZi10eXBlIG5hbWU9IkpvdXJu
YWwgQXJ0aWNsZSI+MTc8L3JlZi10eXBlPjxjb250cmlidXRvcnM+PGF1dGhvcnM+PGF1dGhvcj5B
aG1lZCwgQm9zaHJhIFQuPC9hdXRob3I+PGF1dGhvcj5IdXNzZWluLCBNYWdkeSBBLjwvYXV0aG9y
PjxhdXRob3I+TW9uaXIsIEhvZGE8L2F1dGhvcj48L2F1dGhvcnM+PC9jb250cmlidXRvcnM+PHRp
dGxlcz48dGl0bGU+RWZmZWN0IG9mIFBsYXN0aWMgQmFnIChWaW55bCBCYWdzKSBvbiBQcmV2ZW50
aW9uIG9mIEh5cG90aGVybWlhIGluIFByZXRlcm0gSW5mYW50czwvdGl0bGU+PHNlY29uZGFyeS10
aXRsZT5NZWQuIEouIENhaXJvIFVuaXYuPC9zZWNvbmRhcnktdGl0bGU+PC90aXRsZXM+PHBhZ2Vz
PjE2OS0xNzM8L3BhZ2VzPjx2b2x1bWU+ODE8L3ZvbHVtZT48bnVtYmVyPjE8L251bWJlcj48ZGF0
ZXM+PHllYXI+MjAxMzwveWVhcj48L2RhdGVzPjxsYWJlbD4xNjk8L2xhYmVsPjx1cmxzPjwvdXJs
cz48L3JlY29yZD48L0NpdGU+PENpdGU+PEF1dGhvcj5CaGF2c2FyPC9BdXRob3I+PFllYXI+MjAx
NTwvWWVhcj48UmVjTnVtPjQ0PC9SZWNOdW0+PHJlY29yZD48cmVjLW51bWJlcj40NDwvcmVjLW51
bWJlcj48Zm9yZWlnbi1rZXlzPjxrZXkgYXBwPSJFTiIgZGItaWQ9Ino1YXYwMmFkcmU5Mng0ZWVl
ZnBwenByZHR2OTB4ZGZkeHpyYSIgdGltZXN0YW1wPSIxNjYwMjAzNDE1Ij40NDwva2V5PjwvZm9y
ZWlnbi1rZXlzPjxyZWYtdHlwZSBuYW1lPSJKb3VybmFsIEFydGljbGUiPjE3PC9yZWYtdHlwZT48
Y29udHJpYnV0b3JzPjxhdXRob3JzPjxhdXRob3I+QmhhdnNhciwgU3VrZXR1PC9hdXRob3I+PGF1
dGhvcj5LYWJyYSwgTmFuZGtpc2hvcjwvYXV0aG9yPjxhdXRob3I+QXZhc3RoaSwgQmh1cGVuZHJh
PC9hdXRob3I+PGF1dGhvcj5TaGFybWEsIFNob2JoYTwvYXV0aG9yPjxhdXRob3I+RGFzaCwgU3dh
cnVwPC9hdXRob3I+PGF1dGhvcj5UYWxpLCBTaG93a2F0PC9hdXRob3I+PGF1dGhvcj5QYWRoaSwg
UGhhbGd1bmk8L2F1dGhvcj48YXV0aG9yPkFobWVkLCBKYXZlZDwvYXV0aG9yPjwvYXV0aG9ycz48
L2NvbnRyaWJ1dG9ycz48dGl0bGVzPjx0aXRsZT5FZmZpY2FjeSBhbmQgc2FmZXR5IG9mIFBvbHl0
aGVuZSBXcmFwIGluIFByZXZlbnRpbmcgSHlwb3RoZXJtaWEgaW4gUHJldGVybSBhbmQgTG93IEJp
cnRoIFdlaWdodCBOZW9uYXRlcyBEdXJpbmcgVHJhbnNwb3J0OiBBIFJhbmRvbWl6ZWQgQ29udHJv
bGxlZCBUcmlhbDwvdGl0bGU+PHNlY29uZGFyeS10aXRsZT5QZXJpbmF0b2xvZ3k8L3NlY29uZGFy
eS10aXRsZT48L3RpdGxlcz48cGVyaW9kaWNhbD48ZnVsbC10aXRsZT5QZXJpbmF0b2xvZ3k8L2Z1
bGwtdGl0bGU+PC9wZXJpb2RpY2FsPjxwYWdlcz4yMy0zMDwvcGFnZXM+PHZvbHVtZT4xNjwvdm9s
dW1lPjxkYXRlcz48eWVhcj4yMDE1PC95ZWFyPjxwdWItZGF0ZXM+PGRhdGU+MDYvMTU8L2RhdGU+
PC9wdWItZGF0ZXM+PC9kYXRlcz48bGFiZWw+MjM8L2xhYmVsPjx1cmxzPjwvdXJscz48L3JlY29y
ZD48L0NpdGU+PENpdGU+PEF1dGhvcj5SZWlsbHk8L0F1dGhvcj48WWVhcj4yMDE1PC9ZZWFyPjxS
ZWNOdW0+MjU8L1JlY051bT48cmVjb3JkPjxyZWMtbnVtYmVyPjI1PC9yZWMtbnVtYmVyPjxmb3Jl
aWduLWtleXM+PGtleSBhcHA9IkVOIiBkYi1pZD0iejVhdjAyYWRyZTkyeDRlZWVmcHB6cHJkdHY5
MHhkZmR4enJhIiB0aW1lc3RhbXA9IjE2NjAyMDExMTQiPjI1PC9rZXk+PC9mb3JlaWduLWtleXM+
PHJlZi10eXBlIG5hbWU9IkpvdXJuYWwgQXJ0aWNsZSI+MTc8L3JlZi10eXBlPjxjb250cmlidXRv
cnM+PGF1dGhvcnM+PGF1dGhvcj5SZWlsbHksIE0uIEMuPC9hdXRob3I+PGF1dGhvcj5Wb2hyYSwg
Uy48L2F1dGhvcj48YXV0aG9yPlJhYywgVi4gRS48L2F1dGhvcj48YXV0aG9yPkR1bm4sIE0uPC9h
dXRob3I+PGF1dGhvcj5GZXJyZWxsaSwgSy48L2F1dGhvcj48YXV0aG9yPktpc3MsIEEuPC9hdXRo
b3I+PGF1dGhvcj5WaW5jZXIsIE0uPC9hdXRob3I+PGF1dGhvcj5XaW1tZXIsIEouPC9hdXRob3I+
PGF1dGhvcj5aYXlhY2ssIEQuPC9hdXRob3I+PGF1dGhvcj5Tb2xsLCBSLiBGLjwvYXV0aG9yPjwv
YXV0aG9ycz48L2NvbnRyaWJ1dG9ycz48dGl0bGVzPjx0aXRsZT5SYW5kb21pemVkIHRyaWFsIG9m
IG9jY2x1c2l2ZSB3cmFwIGZvciBoZWF0IGxvc3MgcHJldmVudGlvbiBpbiBwcmV0ZXJtIGluZmFu
dHM8L3RpdGxlPjxzZWNvbmRhcnktdGl0bGU+SiBQZWRpYXRyPC9zZWNvbmRhcnktdGl0bGU+PC90
aXRsZXM+PHBlcmlvZGljYWw+PGZ1bGwtdGl0bGU+SiBQZWRpYXRyPC9mdWxsLXRpdGxlPjwvcGVy
aW9kaWNhbD48cGFnZXM+MjYyLTguZTI8L3BhZ2VzPjx2b2x1bWU+MTY2PC92b2x1bWU+PG51bWJl
cj4yPC9udW1iZXI+PGRhdGVzPjx5ZWFyPjIwMTU8L3llYXI+PC9kYXRlcz48YWNjZXNzaW9uLW51
bT4yNTQ0OTIyNDwvYWNjZXNzaW9uLW51bT48bGFiZWw+MjYyPC9sYWJlbD48dXJscz48cmVsYXRl
ZC11cmxzPjx1cmw+aHR0cHM6Ly93d3cuanBlZHMuY29tL2FydGljbGUvUzAwMjItMzQ3NigxNCkw
MDkzMy0wL3BkZjwvdXJsPjwvcmVsYXRlZC11cmxzPjwvdXJscz48ZWxlY3Ryb25pYy1yZXNvdXJj
ZS1udW0+MTAuMTAxNi9qLmpwZWRzLjIwMTQuMDkuMDY4PC9lbGVjdHJvbmljLXJlc291cmNlLW51
bT48L3JlY29yZD48L0NpdGU+PENpdGU+PEF1dGhvcj5Sb2hhbmE8L0F1dGhvcj48WWVhcj4yMDEx
PC9ZZWFyPjxSZWNOdW0+NDI8L1JlY051bT48cmVjb3JkPjxyZWMtbnVtYmVyPjQyPC9yZWMtbnVt
YmVyPjxmb3JlaWduLWtleXM+PGtleSBhcHA9IkVOIiBkYi1pZD0iejVhdjAyYWRyZTkyeDRlZWVm
cHB6cHJkdHY5MHhkZmR4enJhIiB0aW1lc3RhbXA9IjE2NjAyMDI1NzkiPjQyPC9rZXk+PC9mb3Jl
aWduLWtleXM+PHJlZi10eXBlIG5hbWU9IkpvdXJuYWwgQXJ0aWNsZSI+MTc8L3JlZi10eXBlPjxj
b250cmlidXRvcnM+PGF1dGhvcnM+PGF1dGhvcj5Sb2hhbmEsIEouPC9hdXRob3I+PGF1dGhvcj5L
aGFpcmluYSwgVy48L2F1dGhvcj48YXV0aG9yPkJvbywgTi4gWS48L2F1dGhvcj48YXV0aG9yPlNo
YXJlZW5hLCBJLjwvYXV0aG9yPjwvYXV0aG9ycz48L2NvbnRyaWJ1dG9ycz48dGl0bGVzPjx0aXRs
ZT5SZWR1Y2luZyBoeXBvdGhlcm1pYSBpbiBwcmV0ZXJtIGluZmFudHMgd2l0aCBwb2x5ZXRoeWxl
bmUgd3JhcDwvdGl0bGU+PHNlY29uZGFyeS10aXRsZT5QZWRpYXRyIEludDwvc2Vjb25kYXJ5LXRp
dGxlPjwvdGl0bGVzPjxwZXJpb2RpY2FsPjxmdWxsLXRpdGxlPlBlZGlhdHIgSW50PC9mdWxsLXRp
dGxlPjwvcGVyaW9kaWNhbD48cGFnZXM+NDY4LTc0PC9wYWdlcz48dm9sdW1lPjUzPC92b2x1bWU+
PG51bWJlcj40PC9udW1iZXI+PGRhdGVzPjx5ZWFyPjIwMTE8L3llYXI+PC9kYXRlcz48YWNjZXNz
aW9uLW51bT4yMTEwNTk2NDwvYWNjZXNzaW9uLW51bT48bGFiZWw+NDY4PC9sYWJlbD48dXJscz48
cmVsYXRlZC11cmxzPjx1cmw+aHR0cHM6Ly9vbmxpbmVsaWJyYXJ5LndpbGV5LmNvbS9kb2kvcGRm
ZGlyZWN0LzEwLjExMTEvai4xNDQyLTIwMFguMjAxMC4wMzI5NS54P2Rvd25sb2FkPXRydWU8L3Vy
bD48dXJsPmh0dHBzOi8vb25saW5lbGlicmFyeS53aWxleS5jb20vZG9pLzEwLjExMTEvai4xNDQy
LTIwMFguMjAxMC4wMzI5NS54PC91cmw+PC9yZWxhdGVkLXVybHM+PC91cmxzPjxlbGVjdHJvbmlj
LXJlc291cmNlLW51bT4xMC4xMTExL2ouMTQ0Mi0yMDBYLjIwMTAuMDMyOTUueDwvZWxlY3Ryb25p
Yy1yZXNvdXJjZS1udW0+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Ahmed 2013 169, Bhavsar 2015 23, Reilly 2015 262, Rohana 2011 468}</w:t>
            </w:r>
            <w:r>
              <w:rPr>
                <w:rFonts w:ascii="Calibri" w:eastAsia="Times New Roman" w:hAnsi="Calibri" w:cs="Calibri"/>
                <w:sz w:val="16"/>
                <w:szCs w:val="16"/>
              </w:rPr>
              <w:fldChar w:fldCharType="end"/>
            </w:r>
            <w:r w:rsidRPr="00DB2369">
              <w:rPr>
                <w:rFonts w:ascii="Calibri" w:eastAsia="Times New Roman" w:hAnsi="Calibri" w:cs="Calibri"/>
                <w:sz w:val="16"/>
                <w:szCs w:val="16"/>
              </w:rPr>
              <w:t xml:space="preserve"> </w:t>
            </w:r>
          </w:p>
          <w:p w14:paraId="2F917FAA" w14:textId="77777777" w:rsidR="00D26AF9" w:rsidRPr="00DB2369" w:rsidRDefault="00D26AF9" w:rsidP="00464ADA">
            <w:pPr>
              <w:pStyle w:val="public-draftstyledefault-unorderedlistitem"/>
              <w:rPr>
                <w:rFonts w:ascii="Calibri" w:eastAsia="Times New Roman" w:hAnsi="Calibri" w:cs="Calibri"/>
                <w:sz w:val="16"/>
                <w:szCs w:val="16"/>
                <w:shd w:val="clear" w:color="auto" w:fill="EBEBEB"/>
              </w:rPr>
            </w:pPr>
            <w:r w:rsidRPr="00DB2369">
              <w:rPr>
                <w:rFonts w:ascii="Calibri" w:eastAsia="Times New Roman" w:hAnsi="Calibri" w:cs="Calibri"/>
                <w:sz w:val="16"/>
                <w:szCs w:val="16"/>
              </w:rPr>
              <w:t>For</w:t>
            </w:r>
            <w:r w:rsidRPr="00DB2369">
              <w:rPr>
                <w:rFonts w:ascii="Calibri" w:eastAsia="Times New Roman" w:hAnsi="Calibri" w:cs="Calibri"/>
                <w:b/>
                <w:bCs/>
                <w:sz w:val="16"/>
                <w:szCs w:val="16"/>
              </w:rPr>
              <w:t xml:space="preserve"> IVH &gt;grade 2</w:t>
            </w:r>
            <w:r>
              <w:rPr>
                <w:rFonts w:ascii="Calibri" w:eastAsia="Times New Roman" w:hAnsi="Calibri" w:cs="Calibri"/>
                <w:b/>
                <w:bCs/>
                <w:sz w:val="16"/>
                <w:szCs w:val="16"/>
              </w:rPr>
              <w:t xml:space="preserve">, </w:t>
            </w:r>
            <w:r w:rsidRPr="00A336C4">
              <w:rPr>
                <w:rFonts w:ascii="Calibri" w:eastAsia="Times New Roman" w:hAnsi="Calibri" w:cs="Calibri"/>
                <w:b/>
                <w:bCs/>
                <w:sz w:val="16"/>
                <w:szCs w:val="16"/>
              </w:rPr>
              <w:t>clinical benefit or harm could not be excluded</w:t>
            </w:r>
            <w:r w:rsidRPr="00DB2369">
              <w:rPr>
                <w:rFonts w:ascii="Calibri" w:eastAsia="Times New Roman" w:hAnsi="Calibri" w:cs="Calibri"/>
                <w:sz w:val="16"/>
                <w:szCs w:val="16"/>
              </w:rPr>
              <w:t xml:space="preserve"> (RR 0.</w:t>
            </w:r>
            <w:r>
              <w:rPr>
                <w:rFonts w:ascii="Calibri" w:eastAsia="Times New Roman" w:hAnsi="Calibri" w:cs="Calibri"/>
                <w:sz w:val="16"/>
                <w:szCs w:val="16"/>
              </w:rPr>
              <w:t>99</w:t>
            </w:r>
            <w:r w:rsidRPr="00DB2369">
              <w:rPr>
                <w:rFonts w:ascii="Calibri" w:eastAsia="Times New Roman" w:hAnsi="Calibri" w:cs="Calibri"/>
                <w:sz w:val="16"/>
                <w:szCs w:val="16"/>
              </w:rPr>
              <w:t xml:space="preserve"> 95% CI 0.</w:t>
            </w:r>
            <w:r>
              <w:rPr>
                <w:rFonts w:ascii="Calibri" w:eastAsia="Times New Roman" w:hAnsi="Calibri" w:cs="Calibri"/>
                <w:sz w:val="16"/>
                <w:szCs w:val="16"/>
              </w:rPr>
              <w:t>69</w:t>
            </w:r>
            <w:r w:rsidRPr="00DB2369">
              <w:rPr>
                <w:rFonts w:ascii="Calibri" w:eastAsia="Times New Roman" w:hAnsi="Calibri" w:cs="Calibri"/>
                <w:sz w:val="16"/>
                <w:szCs w:val="16"/>
              </w:rPr>
              <w:t xml:space="preserve"> to 1.</w:t>
            </w:r>
            <w:r>
              <w:rPr>
                <w:rFonts w:ascii="Calibri" w:eastAsia="Times New Roman" w:hAnsi="Calibri" w:cs="Calibri"/>
                <w:sz w:val="16"/>
                <w:szCs w:val="16"/>
              </w:rPr>
              <w:t>41</w:t>
            </w:r>
            <w:r w:rsidRPr="00DB2369">
              <w:rPr>
                <w:rFonts w:ascii="Calibri" w:eastAsia="Times New Roman" w:hAnsi="Calibri" w:cs="Calibri"/>
                <w:sz w:val="16"/>
                <w:szCs w:val="16"/>
              </w:rPr>
              <w:t xml:space="preserve">), </w:t>
            </w:r>
            <w:r w:rsidRPr="002B3C63">
              <w:rPr>
                <w:rFonts w:ascii="Calibri" w:eastAsia="Times New Roman" w:hAnsi="Calibri" w:cs="Calibri"/>
                <w:b/>
                <w:bCs/>
                <w:sz w:val="16"/>
                <w:szCs w:val="16"/>
              </w:rPr>
              <w:t>moderate certainty evidence</w:t>
            </w:r>
            <w:r>
              <w:rPr>
                <w:rFonts w:ascii="Calibri" w:eastAsia="Times New Roman" w:hAnsi="Calibri" w:cs="Calibri"/>
                <w:sz w:val="16"/>
                <w:szCs w:val="16"/>
              </w:rPr>
              <w:t xml:space="preserve"> </w:t>
            </w:r>
            <w:r w:rsidRPr="00DB2369">
              <w:rPr>
                <w:rFonts w:ascii="Calibri" w:eastAsia="Times New Roman" w:hAnsi="Calibri" w:cs="Calibri"/>
                <w:sz w:val="16"/>
                <w:szCs w:val="16"/>
              </w:rPr>
              <w:t>downgraded for imprecision from 4 RCTs enrolling 972 infants</w:t>
            </w:r>
            <w:r>
              <w:rPr>
                <w:rFonts w:ascii="Calibri" w:eastAsia="Times New Roman" w:hAnsi="Calibri" w:cs="Calibri"/>
                <w:sz w:val="16"/>
                <w:szCs w:val="16"/>
              </w:rPr>
              <w:t xml:space="preserve">. </w:t>
            </w:r>
            <w:r>
              <w:rPr>
                <w:rFonts w:ascii="Calibri" w:eastAsia="Times New Roman" w:hAnsi="Calibri" w:cs="Calibri"/>
                <w:sz w:val="16"/>
                <w:szCs w:val="16"/>
              </w:rPr>
              <w:fldChar w:fldCharType="begin">
                <w:fldData xml:space="preserve">PEVuZE5vdGU+PENpdGU+PEF1dGhvcj5Lbm9iZWw8L0F1dGhvcj48WWVhcj4yMDA1PC9ZZWFyPjxS
ZWNOdW0+Mjc8L1JlY051bT48RGlzcGxheVRleHQ+e0tub2JlbCAyMDA1IDMwNCwgUmVpbGx5IDIw
MTUgMjYyLCBSZWlsbHkgMjAxOSAzNywgUm9oYW5hIDIwMTEgNDY4fTwvRGlzcGxheVRleHQ+PHJl
Y29yZD48cmVjLW51bWJlcj4yNzwvcmVjLW51bWJlcj48Zm9yZWlnbi1rZXlzPjxrZXkgYXBwPSJF
TiIgZGItaWQ9Ino1YXYwMmFkcmU5Mng0ZWVlZnBwenByZHR2OTB4ZGZkeHpyYSIgdGltZXN0YW1w
PSIxNjYwMjAxMTQ1Ij4yNzwva2V5PjwvZm9yZWlnbi1rZXlzPjxyZWYtdHlwZSBuYW1lPSJKb3Vy
bmFsIEFydGljbGUiPjE3PC9yZWYtdHlwZT48Y29udHJpYnV0b3JzPjxhdXRob3JzPjxhdXRob3I+
S25vYmVsLCBSLiBCLjwvYXV0aG9yPjxhdXRob3I+V2ltbWVyLCBKLiBFLiwgSnIuPC9hdXRob3I+
PGF1dGhvcj5Ib2xiZXJ0LCBELjwvYXV0aG9yPjwvYXV0aG9ycz48L2NvbnRyaWJ1dG9ycz48dGl0
bGVzPjx0aXRsZT5IZWF0IGxvc3MgcHJldmVudGlvbiBmb3IgcHJldGVybSBpbmZhbnRzIGluIHRo
ZSBkZWxpdmVyeSByb29tPC90aXRsZT48c2Vjb25kYXJ5LXRpdGxlPkogUGVyaW5hdG9sPC9zZWNv
bmRhcnktdGl0bGU+PC90aXRsZXM+PHBlcmlvZGljYWw+PGZ1bGwtdGl0bGU+SiBQZXJpbmF0b2w8
L2Z1bGwtdGl0bGU+PC9wZXJpb2RpY2FsPjxwYWdlcz4zMDQtODwvcGFnZXM+PHZvbHVtZT4yNTwv
dm9sdW1lPjxudW1iZXI+NTwvbnVtYmVyPjxkYXRlcz48eWVhcj4yMDA1PC95ZWFyPjwvZGF0ZXM+
PGFjY2Vzc2lvbi1udW0+MTU4NjExOTY8L2FjY2Vzc2lvbi1udW0+PGxhYmVsPjMwNDwvbGFiZWw+
PHVybHM+PHJlbGF0ZWQtdXJscz48dXJsPmh0dHBzOi8vd3d3Lm5hdHVyZS5jb20vYXJ0aWNsZXMv
NzIxMTI4OS5wZGY8L3VybD48L3JlbGF0ZWQtdXJscz48L3VybHM+PGVsZWN0cm9uaWMtcmVzb3Vy
Y2UtbnVtPjEwLjEwMzgvc2ouanAuNzIxMTI4OTwvZWxlY3Ryb25pYy1yZXNvdXJjZS1udW0+PC9y
ZWNvcmQ+PC9DaXRlPjxDaXRlPjxBdXRob3I+UmVpbGx5PC9BdXRob3I+PFllYXI+MjAxNTwvWWVh
cj48UmVjTnVtPjI1PC9SZWNOdW0+PHJlY29yZD48cmVjLW51bWJlcj4yNTwvcmVjLW51bWJlcj48
Zm9yZWlnbi1rZXlzPjxrZXkgYXBwPSJFTiIgZGItaWQ9Ino1YXYwMmFkcmU5Mng0ZWVlZnBwenBy
ZHR2OTB4ZGZkeHpyYSIgdGltZXN0YW1wPSIxNjYwMjAxMTE0Ij4yNTwva2V5PjwvZm9yZWlnbi1r
ZXlzPjxyZWYtdHlwZSBuYW1lPSJKb3VybmFsIEFydGljbGUiPjE3PC9yZWYtdHlwZT48Y29udHJp
YnV0b3JzPjxhdXRob3JzPjxhdXRob3I+UmVpbGx5LCBNLiBDLjwvYXV0aG9yPjxhdXRob3I+Vm9o
cmEsIFMuPC9hdXRob3I+PGF1dGhvcj5SYWMsIFYuIEUuPC9hdXRob3I+PGF1dGhvcj5EdW5uLCBN
LjwvYXV0aG9yPjxhdXRob3I+RmVycmVsbGksIEsuPC9hdXRob3I+PGF1dGhvcj5LaXNzLCBBLjwv
YXV0aG9yPjxhdXRob3I+VmluY2VyLCBNLjwvYXV0aG9yPjxhdXRob3I+V2ltbWVyLCBKLjwvYXV0
aG9yPjxhdXRob3I+WmF5YWNrLCBELjwvYXV0aG9yPjxhdXRob3I+U29sbCwgUi4gRi48L2F1dGhv
cj48L2F1dGhvcnM+PC9jb250cmlidXRvcnM+PHRpdGxlcz48dGl0bGU+UmFuZG9taXplZCB0cmlh
bCBvZiBvY2NsdXNpdmUgd3JhcCBmb3IgaGVhdCBsb3NzIHByZXZlbnRpb24gaW4gcHJldGVybSBp
bmZhbnRzPC90aXRsZT48c2Vjb25kYXJ5LXRpdGxlPkogUGVkaWF0cjwvc2Vjb25kYXJ5LXRpdGxl
PjwvdGl0bGVzPjxwZXJpb2RpY2FsPjxmdWxsLXRpdGxlPkogUGVkaWF0cjwvZnVsbC10aXRsZT48
L3BlcmlvZGljYWw+PHBhZ2VzPjI2Mi04LmUyPC9wYWdlcz48dm9sdW1lPjE2Njwvdm9sdW1lPjxu
dW1iZXI+MjwvbnVtYmVyPjxkYXRlcz48eWVhcj4yMDE1PC95ZWFyPjwvZGF0ZXM+PGFjY2Vzc2lv
bi1udW0+MjU0NDkyMjQ8L2FjY2Vzc2lvbi1udW0+PGxhYmVsPjI2MjwvbGFiZWw+PHVybHM+PHJl
bGF0ZWQtdXJscz48dXJsPmh0dHBzOi8vd3d3LmpwZWRzLmNvbS9hcnRpY2xlL1MwMDIyLTM0NzYo
MTQpMDA5MzMtMC9wZGY8L3VybD48L3JlbGF0ZWQtdXJscz48L3VybHM+PGVsZWN0cm9uaWMtcmVz
b3VyY2UtbnVtPjEwLjEwMTYvai5qcGVkcy4yMDE0LjA5LjA2ODwvZWxlY3Ryb25pYy1yZXNvdXJj
ZS1udW0+PC9yZWNvcmQ+PC9DaXRlPjxDaXRlPjxBdXRob3I+UmVpbGx5PC9BdXRob3I+PFllYXI+
MjAxOTwvWWVhcj48UmVjTnVtPjI0PC9SZWNOdW0+PHJlY29yZD48cmVjLW51bWJlcj4yNDwvcmVj
LW51bWJlcj48Zm9yZWlnbi1rZXlzPjxrZXkgYXBwPSJFTiIgZGItaWQ9Ino1YXYwMmFkcmU5Mng0
ZWVlZnBwenByZHR2OTB4ZGZkeHpyYSIgdGltZXN0YW1wPSIxNjYwMjAxMTA2Ij4yNDwva2V5Pjwv
Zm9yZWlnbi1rZXlzPjxyZWYtdHlwZSBuYW1lPSJKb3VybmFsIEFydGljbGUiPjE3PC9yZWYtdHlw
ZT48Y29udHJpYnV0b3JzPjxhdXRob3JzPjxhdXRob3I+UmVpbGx5LCBNLiBDLjwvYXV0aG9yPjxh
dXRob3I+Vm9ocmEsIFMuPC9hdXRob3I+PGF1dGhvcj5SYWMsIFYuIEUuPC9hdXRob3I+PGF1dGhv
cj5aYXlhY2ssIEQuPC9hdXRob3I+PGF1dGhvcj5XaW1tZXIsIEouPC9hdXRob3I+PGF1dGhvcj5W
aW5jZXIsIE0uPC9hdXRob3I+PGF1dGhvcj5GZXJyZWxsaSwgSy48L2F1dGhvcj48YXV0aG9yPktp
c3MsIEEuPC9hdXRob3I+PGF1dGhvcj5Tb2xsLCBSLiBGLjwvYXV0aG9yPjxhdXRob3I+RHVubiwg
TS48L2F1dGhvcj48L2F1dGhvcnM+PC9jb250cmlidXRvcnM+PHRpdGxlcz48dGl0bGU+UGFyYWxs
ZWwgRXhwbG9yYXRvcnkgUkNUIG9mIFBvbHlldGh5bGVuZSBXcmFwIGZvciBIZWF0IExvc3MgUHJl
dmVudGlvbiBpbiBJbmZhbnRzIEJvcm4gYXQgTGVzcyB0aGFuIDI0IFdlZWtzJmFwb3M7IEdlc3Rh
dGlvbjwvdGl0bGU+PHNlY29uZGFyeS10aXRsZT5OZW9uYXRvbG9neTwvc2Vjb25kYXJ5LXRpdGxl
PjwvdGl0bGVzPjxwZXJpb2RpY2FsPjxmdWxsLXRpdGxlPk5lb25hdG9sb2d5PC9mdWxsLXRpdGxl
PjwvcGVyaW9kaWNhbD48cGFnZXM+MzctNDE8L3BhZ2VzPjx2b2x1bWU+MTE2PC92b2x1bWU+PG51
bWJlcj4xPC9udW1iZXI+PGRhdGVzPjx5ZWFyPjIwMTk8L3llYXI+PC9kYXRlcz48YWNjZXNzaW9u
LW51bT4zMDg5MzY4OTwvYWNjZXNzaW9uLW51bT48bGFiZWw+Mzc8L2xhYmVsPjx1cmxzPjxyZWxh
dGVkLXVybHM+PHVybD5odHRwczovL3d3dy5rYXJnZXIuY29tL0FydGljbGUvUGRmLzQ5NzI1Mzwv
dXJsPjx1cmw+aHR0cHM6Ly93d3cua2FyZ2VyLmNvbS9BcnRpY2xlL0Fic3RyYWN0LzQ5NzI1Mzwv
dXJsPjwvcmVsYXRlZC11cmxzPjwvdXJscz48ZWxlY3Ryb25pYy1yZXNvdXJjZS1udW0+MTAuMTE1
OS8wMDA0OTcyNTM8L2VsZWN0cm9uaWMtcmVzb3VyY2UtbnVtPjwvcmVjb3JkPjwvQ2l0ZT48Q2l0
ZT48QXV0aG9yPlJvaGFuYTwvQXV0aG9yPjxZZWFyPjIwMTE8L1llYXI+PFJlY051bT40MjwvUmVj
TnVtPjxyZWNvcmQ+PHJlYy1udW1iZXI+NDI8L3JlYy1udW1iZXI+PGZvcmVpZ24ta2V5cz48a2V5
IGFwcD0iRU4iIGRiLWlkPSJ6NWF2MDJhZHJlOTJ4NGVlZWZwcHpwcmR0djkweGRmZHh6cmEiIHRp
bWVzdGFtcD0iMTY2MDIwMjU3OSI+NDI8L2tleT48L2ZvcmVpZ24ta2V5cz48cmVmLXR5cGUgbmFt
ZT0iSm91cm5hbCBBcnRpY2xlIj4xNzwvcmVmLXR5cGU+PGNvbnRyaWJ1dG9ycz48YXV0aG9ycz48
YXV0aG9yPlJvaGFuYSwgSi48L2F1dGhvcj48YXV0aG9yPktoYWlyaW5hLCBXLjwvYXV0aG9yPjxh
dXRob3I+Qm9vLCBOLiBZLjwvYXV0aG9yPjxhdXRob3I+U2hhcmVlbmEsIEkuPC9hdXRob3I+PC9h
dXRob3JzPjwvY29udHJpYnV0b3JzPjx0aXRsZXM+PHRpdGxlPlJlZHVjaW5nIGh5cG90aGVybWlh
IGluIHByZXRlcm0gaW5mYW50cyB3aXRoIHBvbHlldGh5bGVuZSB3cmFwPC90aXRsZT48c2Vjb25k
YXJ5LXRpdGxlPlBlZGlhdHIgSW50PC9zZWNvbmRhcnktdGl0bGU+PC90aXRsZXM+PHBlcmlvZGlj
YWw+PGZ1bGwtdGl0bGU+UGVkaWF0ciBJbnQ8L2Z1bGwtdGl0bGU+PC9wZXJpb2RpY2FsPjxwYWdl
cz40NjgtNzQ8L3BhZ2VzPjx2b2x1bWU+NTM8L3ZvbHVtZT48bnVtYmVyPjQ8L251bWJlcj48ZGF0
ZXM+PHllYXI+MjAxMTwveWVhcj48L2RhdGVzPjxhY2Nlc3Npb24tbnVtPjIxMTA1OTY0PC9hY2Nl
c3Npb24tbnVtPjxsYWJlbD40Njg8L2xhYmVsPjx1cmxzPjxyZWxhdGVkLXVybHM+PHVybD5odHRw
czovL29ubGluZWxpYnJhcnkud2lsZXkuY29tL2RvaS9wZGZkaXJlY3QvMTAuMTExMS9qLjE0NDIt
MjAwWC4yMDEwLjAzMjk1Lng/ZG93bmxvYWQ9dHJ1ZTwvdXJsPjx1cmw+aHR0cHM6Ly9vbmxpbmVs
aWJyYXJ5LndpbGV5LmNvbS9kb2kvMTAuMTExMS9qLjE0NDItMjAwWC4yMDEwLjAzMjk1Lng8L3Vy
bD48L3JlbGF0ZWQtdXJscz48L3VybHM+PGVsZWN0cm9uaWMtcmVzb3VyY2UtbnVtPjEwLjExMTEv
ai4xNDQyLTIwMFguMjAxMC4wMzI5NS54PC9lbGVjdHJvbmljLXJlc291cmNlLW51bT48L3JlY29y
ZD48L0NpdGU+PC9FbmROb3RlPn==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Lbm9iZWw8L0F1dGhvcj48WWVhcj4yMDA1PC9ZZWFyPjxS
ZWNOdW0+Mjc8L1JlY051bT48RGlzcGxheVRleHQ+e0tub2JlbCAyMDA1IDMwNCwgUmVpbGx5IDIw
MTUgMjYyLCBSZWlsbHkgMjAxOSAzNywgUm9oYW5hIDIwMTEgNDY4fTwvRGlzcGxheVRleHQ+PHJl
Y29yZD48cmVjLW51bWJlcj4yNzwvcmVjLW51bWJlcj48Zm9yZWlnbi1rZXlzPjxrZXkgYXBwPSJF
TiIgZGItaWQ9Ino1YXYwMmFkcmU5Mng0ZWVlZnBwenByZHR2OTB4ZGZkeHpyYSIgdGltZXN0YW1w
PSIxNjYwMjAxMTQ1Ij4yNzwva2V5PjwvZm9yZWlnbi1rZXlzPjxyZWYtdHlwZSBuYW1lPSJKb3Vy
bmFsIEFydGljbGUiPjE3PC9yZWYtdHlwZT48Y29udHJpYnV0b3JzPjxhdXRob3JzPjxhdXRob3I+
S25vYmVsLCBSLiBCLjwvYXV0aG9yPjxhdXRob3I+V2ltbWVyLCBKLiBFLiwgSnIuPC9hdXRob3I+
PGF1dGhvcj5Ib2xiZXJ0LCBELjwvYXV0aG9yPjwvYXV0aG9ycz48L2NvbnRyaWJ1dG9ycz48dGl0
bGVzPjx0aXRsZT5IZWF0IGxvc3MgcHJldmVudGlvbiBmb3IgcHJldGVybSBpbmZhbnRzIGluIHRo
ZSBkZWxpdmVyeSByb29tPC90aXRsZT48c2Vjb25kYXJ5LXRpdGxlPkogUGVyaW5hdG9sPC9zZWNv
bmRhcnktdGl0bGU+PC90aXRsZXM+PHBlcmlvZGljYWw+PGZ1bGwtdGl0bGU+SiBQZXJpbmF0b2w8
L2Z1bGwtdGl0bGU+PC9wZXJpb2RpY2FsPjxwYWdlcz4zMDQtODwvcGFnZXM+PHZvbHVtZT4yNTwv
dm9sdW1lPjxudW1iZXI+NTwvbnVtYmVyPjxkYXRlcz48eWVhcj4yMDA1PC95ZWFyPjwvZGF0ZXM+
PGFjY2Vzc2lvbi1udW0+MTU4NjExOTY8L2FjY2Vzc2lvbi1udW0+PGxhYmVsPjMwNDwvbGFiZWw+
PHVybHM+PHJlbGF0ZWQtdXJscz48dXJsPmh0dHBzOi8vd3d3Lm5hdHVyZS5jb20vYXJ0aWNsZXMv
NzIxMTI4OS5wZGY8L3VybD48L3JlbGF0ZWQtdXJscz48L3VybHM+PGVsZWN0cm9uaWMtcmVzb3Vy
Y2UtbnVtPjEwLjEwMzgvc2ouanAuNzIxMTI4OTwvZWxlY3Ryb25pYy1yZXNvdXJjZS1udW0+PC9y
ZWNvcmQ+PC9DaXRlPjxDaXRlPjxBdXRob3I+UmVpbGx5PC9BdXRob3I+PFllYXI+MjAxNTwvWWVh
cj48UmVjTnVtPjI1PC9SZWNOdW0+PHJlY29yZD48cmVjLW51bWJlcj4yNTwvcmVjLW51bWJlcj48
Zm9yZWlnbi1rZXlzPjxrZXkgYXBwPSJFTiIgZGItaWQ9Ino1YXYwMmFkcmU5Mng0ZWVlZnBwenBy
ZHR2OTB4ZGZkeHpyYSIgdGltZXN0YW1wPSIxNjYwMjAxMTE0Ij4yNTwva2V5PjwvZm9yZWlnbi1r
ZXlzPjxyZWYtdHlwZSBuYW1lPSJKb3VybmFsIEFydGljbGUiPjE3PC9yZWYtdHlwZT48Y29udHJp
YnV0b3JzPjxhdXRob3JzPjxhdXRob3I+UmVpbGx5LCBNLiBDLjwvYXV0aG9yPjxhdXRob3I+Vm9o
cmEsIFMuPC9hdXRob3I+PGF1dGhvcj5SYWMsIFYuIEUuPC9hdXRob3I+PGF1dGhvcj5EdW5uLCBN
LjwvYXV0aG9yPjxhdXRob3I+RmVycmVsbGksIEsuPC9hdXRob3I+PGF1dGhvcj5LaXNzLCBBLjwv
YXV0aG9yPjxhdXRob3I+VmluY2VyLCBNLjwvYXV0aG9yPjxhdXRob3I+V2ltbWVyLCBKLjwvYXV0
aG9yPjxhdXRob3I+WmF5YWNrLCBELjwvYXV0aG9yPjxhdXRob3I+U29sbCwgUi4gRi48L2F1dGhv
cj48L2F1dGhvcnM+PC9jb250cmlidXRvcnM+PHRpdGxlcz48dGl0bGU+UmFuZG9taXplZCB0cmlh
bCBvZiBvY2NsdXNpdmUgd3JhcCBmb3IgaGVhdCBsb3NzIHByZXZlbnRpb24gaW4gcHJldGVybSBp
bmZhbnRzPC90aXRsZT48c2Vjb25kYXJ5LXRpdGxlPkogUGVkaWF0cjwvc2Vjb25kYXJ5LXRpdGxl
PjwvdGl0bGVzPjxwZXJpb2RpY2FsPjxmdWxsLXRpdGxlPkogUGVkaWF0cjwvZnVsbC10aXRsZT48
L3BlcmlvZGljYWw+PHBhZ2VzPjI2Mi04LmUyPC9wYWdlcz48dm9sdW1lPjE2Njwvdm9sdW1lPjxu
dW1iZXI+MjwvbnVtYmVyPjxkYXRlcz48eWVhcj4yMDE1PC95ZWFyPjwvZGF0ZXM+PGFjY2Vzc2lv
bi1udW0+MjU0NDkyMjQ8L2FjY2Vzc2lvbi1udW0+PGxhYmVsPjI2MjwvbGFiZWw+PHVybHM+PHJl
bGF0ZWQtdXJscz48dXJsPmh0dHBzOi8vd3d3LmpwZWRzLmNvbS9hcnRpY2xlL1MwMDIyLTM0NzYo
MTQpMDA5MzMtMC9wZGY8L3VybD48L3JlbGF0ZWQtdXJscz48L3VybHM+PGVsZWN0cm9uaWMtcmVz
b3VyY2UtbnVtPjEwLjEwMTYvai5qcGVkcy4yMDE0LjA5LjA2ODwvZWxlY3Ryb25pYy1yZXNvdXJj
ZS1udW0+PC9yZWNvcmQ+PC9DaXRlPjxDaXRlPjxBdXRob3I+UmVpbGx5PC9BdXRob3I+PFllYXI+
MjAxOTwvWWVhcj48UmVjTnVtPjI0PC9SZWNOdW0+PHJlY29yZD48cmVjLW51bWJlcj4yNDwvcmVj
LW51bWJlcj48Zm9yZWlnbi1rZXlzPjxrZXkgYXBwPSJFTiIgZGItaWQ9Ino1YXYwMmFkcmU5Mng0
ZWVlZnBwenByZHR2OTB4ZGZkeHpyYSIgdGltZXN0YW1wPSIxNjYwMjAxMTA2Ij4yNDwva2V5Pjwv
Zm9yZWlnbi1rZXlzPjxyZWYtdHlwZSBuYW1lPSJKb3VybmFsIEFydGljbGUiPjE3PC9yZWYtdHlw
ZT48Y29udHJpYnV0b3JzPjxhdXRob3JzPjxhdXRob3I+UmVpbGx5LCBNLiBDLjwvYXV0aG9yPjxh
dXRob3I+Vm9ocmEsIFMuPC9hdXRob3I+PGF1dGhvcj5SYWMsIFYuIEUuPC9hdXRob3I+PGF1dGhv
cj5aYXlhY2ssIEQuPC9hdXRob3I+PGF1dGhvcj5XaW1tZXIsIEouPC9hdXRob3I+PGF1dGhvcj5W
aW5jZXIsIE0uPC9hdXRob3I+PGF1dGhvcj5GZXJyZWxsaSwgSy48L2F1dGhvcj48YXV0aG9yPktp
c3MsIEEuPC9hdXRob3I+PGF1dGhvcj5Tb2xsLCBSLiBGLjwvYXV0aG9yPjxhdXRob3I+RHVubiwg
TS48L2F1dGhvcj48L2F1dGhvcnM+PC9jb250cmlidXRvcnM+PHRpdGxlcz48dGl0bGU+UGFyYWxs
ZWwgRXhwbG9yYXRvcnkgUkNUIG9mIFBvbHlldGh5bGVuZSBXcmFwIGZvciBIZWF0IExvc3MgUHJl
dmVudGlvbiBpbiBJbmZhbnRzIEJvcm4gYXQgTGVzcyB0aGFuIDI0IFdlZWtzJmFwb3M7IEdlc3Rh
dGlvbjwvdGl0bGU+PHNlY29uZGFyeS10aXRsZT5OZW9uYXRvbG9neTwvc2Vjb25kYXJ5LXRpdGxl
PjwvdGl0bGVzPjxwZXJpb2RpY2FsPjxmdWxsLXRpdGxlPk5lb25hdG9sb2d5PC9mdWxsLXRpdGxl
PjwvcGVyaW9kaWNhbD48cGFnZXM+MzctNDE8L3BhZ2VzPjx2b2x1bWU+MTE2PC92b2x1bWU+PG51
bWJlcj4xPC9udW1iZXI+PGRhdGVzPjx5ZWFyPjIwMTk8L3llYXI+PC9kYXRlcz48YWNjZXNzaW9u
LW51bT4zMDg5MzY4OTwvYWNjZXNzaW9uLW51bT48bGFiZWw+Mzc8L2xhYmVsPjx1cmxzPjxyZWxh
dGVkLXVybHM+PHVybD5odHRwczovL3d3dy5rYXJnZXIuY29tL0FydGljbGUvUGRmLzQ5NzI1Mzwv
dXJsPjx1cmw+aHR0cHM6Ly93d3cua2FyZ2VyLmNvbS9BcnRpY2xlL0Fic3RyYWN0LzQ5NzI1Mzwv
dXJsPjwvcmVsYXRlZC11cmxzPjwvdXJscz48ZWxlY3Ryb25pYy1yZXNvdXJjZS1udW0+MTAuMTE1
OS8wMDA0OTcyNTM8L2VsZWN0cm9uaWMtcmVzb3VyY2UtbnVtPjwvcmVjb3JkPjwvQ2l0ZT48Q2l0
ZT48QXV0aG9yPlJvaGFuYTwvQXV0aG9yPjxZZWFyPjIwMTE8L1llYXI+PFJlY051bT40MjwvUmVj
TnVtPjxyZWNvcmQ+PHJlYy1udW1iZXI+NDI8L3JlYy1udW1iZXI+PGZvcmVpZ24ta2V5cz48a2V5
IGFwcD0iRU4iIGRiLWlkPSJ6NWF2MDJhZHJlOTJ4NGVlZWZwcHpwcmR0djkweGRmZHh6cmEiIHRp
bWVzdGFtcD0iMTY2MDIwMjU3OSI+NDI8L2tleT48L2ZvcmVpZ24ta2V5cz48cmVmLXR5cGUgbmFt
ZT0iSm91cm5hbCBBcnRpY2xlIj4xNzwvcmVmLXR5cGU+PGNvbnRyaWJ1dG9ycz48YXV0aG9ycz48
YXV0aG9yPlJvaGFuYSwgSi48L2F1dGhvcj48YXV0aG9yPktoYWlyaW5hLCBXLjwvYXV0aG9yPjxh
dXRob3I+Qm9vLCBOLiBZLjwvYXV0aG9yPjxhdXRob3I+U2hhcmVlbmEsIEkuPC9hdXRob3I+PC9h
dXRob3JzPjwvY29udHJpYnV0b3JzPjx0aXRsZXM+PHRpdGxlPlJlZHVjaW5nIGh5cG90aGVybWlh
IGluIHByZXRlcm0gaW5mYW50cyB3aXRoIHBvbHlldGh5bGVuZSB3cmFwPC90aXRsZT48c2Vjb25k
YXJ5LXRpdGxlPlBlZGlhdHIgSW50PC9zZWNvbmRhcnktdGl0bGU+PC90aXRsZXM+PHBlcmlvZGlj
YWw+PGZ1bGwtdGl0bGU+UGVkaWF0ciBJbnQ8L2Z1bGwtdGl0bGU+PC9wZXJpb2RpY2FsPjxwYWdl
cz40NjgtNzQ8L3BhZ2VzPjx2b2x1bWU+NTM8L3ZvbHVtZT48bnVtYmVyPjQ8L251bWJlcj48ZGF0
ZXM+PHllYXI+MjAxMTwveWVhcj48L2RhdGVzPjxhY2Nlc3Npb24tbnVtPjIxMTA1OTY0PC9hY2Nl
c3Npb24tbnVtPjxsYWJlbD40Njg8L2xhYmVsPjx1cmxzPjxyZWxhdGVkLXVybHM+PHVybD5odHRw
czovL29ubGluZWxpYnJhcnkud2lsZXkuY29tL2RvaS9wZGZkaXJlY3QvMTAuMTExMS9qLjE0NDIt
MjAwWC4yMDEwLjAzMjk1Lng/ZG93bmxvYWQ9dHJ1ZTwvdXJsPjx1cmw+aHR0cHM6Ly9vbmxpbmVs
aWJyYXJ5LndpbGV5LmNvbS9kb2kvMTAuMTExMS9qLjE0NDItMjAwWC4yMDEwLjAzMjk1Lng8L3Vy
bD48L3JlbGF0ZWQtdXJscz48L3VybHM+PGVsZWN0cm9uaWMtcmVzb3VyY2UtbnVtPjEwLjExMTEv
ai4xNDQyLTIwMFguMjAxMC4wMzI5NS54PC9lbGVjdHJvbmljLXJlc291cmNlLW51bT48L3JlY29y
ZD48L0NpdGU+PC9FbmROb3RlPn==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Knobel 2005 304, Reilly 2015 262, Reilly 2019 37, Rohana 2011 468}</w:t>
            </w:r>
            <w:r>
              <w:rPr>
                <w:rFonts w:ascii="Calibri" w:eastAsia="Times New Roman" w:hAnsi="Calibri" w:cs="Calibri"/>
                <w:sz w:val="16"/>
                <w:szCs w:val="16"/>
              </w:rPr>
              <w:fldChar w:fldCharType="end"/>
            </w:r>
          </w:p>
          <w:p w14:paraId="7BDB5FD1" w14:textId="77777777" w:rsidR="00D26AF9" w:rsidRDefault="00D26AF9" w:rsidP="00464ADA">
            <w:pPr>
              <w:pStyle w:val="public-draftstyledefault-unorderedlistitem"/>
              <w:rPr>
                <w:rFonts w:ascii="Calibri" w:eastAsia="Times New Roman" w:hAnsi="Calibri" w:cs="Calibri"/>
                <w:sz w:val="16"/>
                <w:szCs w:val="16"/>
                <w:shd w:val="clear" w:color="auto" w:fill="EBEBEB"/>
              </w:rPr>
            </w:pPr>
            <w:r w:rsidRPr="00DB2369">
              <w:rPr>
                <w:rFonts w:ascii="Calibri" w:eastAsia="Times New Roman" w:hAnsi="Calibri" w:cs="Calibri"/>
                <w:sz w:val="16"/>
                <w:szCs w:val="16"/>
              </w:rPr>
              <w:t>For</w:t>
            </w:r>
            <w:r w:rsidRPr="00DB2369">
              <w:rPr>
                <w:rFonts w:ascii="Calibri" w:eastAsia="Times New Roman" w:hAnsi="Calibri" w:cs="Calibri"/>
                <w:b/>
                <w:bCs/>
                <w:sz w:val="16"/>
                <w:szCs w:val="16"/>
              </w:rPr>
              <w:t xml:space="preserve"> NEC, clinical benefit or harm could not be excluded </w:t>
            </w:r>
            <w:r w:rsidRPr="00DB2369">
              <w:rPr>
                <w:rFonts w:ascii="Calibri" w:eastAsia="Times New Roman" w:hAnsi="Calibri" w:cs="Calibri"/>
                <w:sz w:val="16"/>
                <w:szCs w:val="16"/>
              </w:rPr>
              <w:t xml:space="preserve">(RR 0.95, 95%CI 0.61 to 1.50), </w:t>
            </w:r>
            <w:r w:rsidRPr="002B3C63">
              <w:rPr>
                <w:rFonts w:ascii="Calibri" w:eastAsia="Times New Roman" w:hAnsi="Calibri" w:cs="Calibri"/>
                <w:b/>
                <w:bCs/>
                <w:sz w:val="16"/>
                <w:szCs w:val="16"/>
              </w:rPr>
              <w:t>low certainty evidence</w:t>
            </w:r>
            <w:r w:rsidRPr="00DB2369">
              <w:rPr>
                <w:rFonts w:ascii="Calibri" w:eastAsia="Times New Roman" w:hAnsi="Calibri" w:cs="Calibri"/>
                <w:sz w:val="16"/>
                <w:szCs w:val="16"/>
              </w:rPr>
              <w:t xml:space="preserve"> downgraded for indirectness, and imprecision from 3 RCTs enrolling 935 infants. </w:t>
            </w:r>
            <w:r w:rsidRPr="002B3C63">
              <w:rPr>
                <w:rFonts w:ascii="Calibri" w:eastAsia="Times New Roman" w:hAnsi="Calibri" w:cs="Calibri"/>
                <w:sz w:val="16"/>
                <w:szCs w:val="16"/>
              </w:rPr>
              <w:fldChar w:fldCharType="begin">
                <w:fldData xml:space="preserve">PEVuZE5vdGU+PENpdGU+PEF1dGhvcj5SZWlsbHk8L0F1dGhvcj48WWVhcj4yMDE1PC9ZZWFyPjxS
ZWNOdW0+MjU8L1JlY051bT48RGlzcGxheVRleHQ+e1JlaWxseSAyMDE1IDI2MiwgUmVpbGx5IDIw
MTkgMzcsIFJvaGFuYSAyMDExIDQ2OH08L0Rpc3BsYXlUZXh0PjxyZWNvcmQ+PHJlYy1udW1iZXI+
MjU8L3JlYy1udW1iZXI+PGZvcmVpZ24ta2V5cz48a2V5IGFwcD0iRU4iIGRiLWlkPSJ6NWF2MDJh
ZHJlOTJ4NGVlZWZwcHpwcmR0djkweGRmZHh6cmEiIHRpbWVzdGFtcD0iMTY2MDIwMTExNCI+MjU8
L2tleT48L2ZvcmVpZ24ta2V5cz48cmVmLXR5cGUgbmFtZT0iSm91cm5hbCBBcnRpY2xlIj4xNzwv
cmVmLXR5cGU+PGNvbnRyaWJ1dG9ycz48YXV0aG9ycz48YXV0aG9yPlJlaWxseSwgTS4gQy48L2F1
dGhvcj48YXV0aG9yPlZvaHJhLCBTLjwvYXV0aG9yPjxhdXRob3I+UmFjLCBWLiBFLjwvYXV0aG9y
PjxhdXRob3I+RHVubiwgTS48L2F1dGhvcj48YXV0aG9yPkZlcnJlbGxpLCBLLjwvYXV0aG9yPjxh
dXRob3I+S2lzcywgQS48L2F1dGhvcj48YXV0aG9yPlZpbmNlciwgTS48L2F1dGhvcj48YXV0aG9y
PldpbW1lciwgSi48L2F1dGhvcj48YXV0aG9yPlpheWFjaywgRC48L2F1dGhvcj48YXV0aG9yPlNv
bGwsIFIuIEYuPC9hdXRob3I+PC9hdXRob3JzPjwvY29udHJpYnV0b3JzPjx0aXRsZXM+PHRpdGxl
PlJhbmRvbWl6ZWQgdHJpYWwgb2Ygb2NjbHVzaXZlIHdyYXAgZm9yIGhlYXQgbG9zcyBwcmV2ZW50
aW9uIGluIHByZXRlcm0gaW5mYW50czwvdGl0bGU+PHNlY29uZGFyeS10aXRsZT5KIFBlZGlhdHI8
L3NlY29uZGFyeS10aXRsZT48L3RpdGxlcz48cGVyaW9kaWNhbD48ZnVsbC10aXRsZT5KIFBlZGlh
dHI8L2Z1bGwtdGl0bGU+PC9wZXJpb2RpY2FsPjxwYWdlcz4yNjItOC5lMjwvcGFnZXM+PHZvbHVt
ZT4xNjY8L3ZvbHVtZT48bnVtYmVyPjI8L251bWJlcj48ZGF0ZXM+PHllYXI+MjAxNTwveWVhcj48
L2RhdGVzPjxhY2Nlc3Npb24tbnVtPjI1NDQ5MjI0PC9hY2Nlc3Npb24tbnVtPjxsYWJlbD4yNjI8
L2xhYmVsPjx1cmxzPjxyZWxhdGVkLXVybHM+PHVybD5odHRwczovL3d3dy5qcGVkcy5jb20vYXJ0
aWNsZS9TMDAyMi0zNDc2KDE0KTAwOTMzLTAvcGRmPC91cmw+PC9yZWxhdGVkLXVybHM+PC91cmxz
PjxlbGVjdHJvbmljLXJlc291cmNlLW51bT4xMC4xMDE2L2ouanBlZHMuMjAxNC4wOS4wNjg8L2Vs
ZWN0cm9uaWMtcmVzb3VyY2UtbnVtPjwvcmVjb3JkPjwvQ2l0ZT48Q2l0ZT48QXV0aG9yPlJlaWxs
eTwvQXV0aG9yPjxZZWFyPjIwMTk8L1llYXI+PFJlY051bT4yNDwvUmVjTnVtPjxyZWNvcmQ+PHJl
Yy1udW1iZXI+MjQ8L3JlYy1udW1iZXI+PGZvcmVpZ24ta2V5cz48a2V5IGFwcD0iRU4iIGRiLWlk
PSJ6NWF2MDJhZHJlOTJ4NGVlZWZwcHpwcmR0djkweGRmZHh6cmEiIHRpbWVzdGFtcD0iMTY2MDIw
MTEwNiI+MjQ8L2tleT48L2ZvcmVpZ24ta2V5cz48cmVmLXR5cGUgbmFtZT0iSm91cm5hbCBBcnRp
Y2xlIj4xNzwvcmVmLXR5cGU+PGNvbnRyaWJ1dG9ycz48YXV0aG9ycz48YXV0aG9yPlJlaWxseSwg
TS4gQy48L2F1dGhvcj48YXV0aG9yPlZvaHJhLCBTLjwvYXV0aG9yPjxhdXRob3I+UmFjLCBWLiBF
LjwvYXV0aG9yPjxhdXRob3I+WmF5YWNrLCBELjwvYXV0aG9yPjxhdXRob3I+V2ltbWVyLCBKLjwv
YXV0aG9yPjxhdXRob3I+VmluY2VyLCBNLjwvYXV0aG9yPjxhdXRob3I+RmVycmVsbGksIEsuPC9h
dXRob3I+PGF1dGhvcj5LaXNzLCBBLjwvYXV0aG9yPjxhdXRob3I+U29sbCwgUi4gRi48L2F1dGhv
cj48YXV0aG9yPkR1bm4sIE0uPC9hdXRob3I+PC9hdXRob3JzPjwvY29udHJpYnV0b3JzPjx0aXRs
ZXM+PHRpdGxlPlBhcmFsbGVsIEV4cGxvcmF0b3J5IFJDVCBvZiBQb2x5ZXRoeWxlbmUgV3JhcCBm
b3IgSGVhdCBMb3NzIFByZXZlbnRpb24gaW4gSW5mYW50cyBCb3JuIGF0IExlc3MgdGhhbiAyNCBX
ZWVrcyZhcG9zOyBHZXN0YXRpb248L3RpdGxlPjxzZWNvbmRhcnktdGl0bGU+TmVvbmF0b2xvZ3k8
L3NlY29uZGFyeS10aXRsZT48L3RpdGxlcz48cGVyaW9kaWNhbD48ZnVsbC10aXRsZT5OZW9uYXRv
bG9neTwvZnVsbC10aXRsZT48L3BlcmlvZGljYWw+PHBhZ2VzPjM3LTQxPC9wYWdlcz48dm9sdW1l
PjExNjwvdm9sdW1lPjxudW1iZXI+MTwvbnVtYmVyPjxkYXRlcz48eWVhcj4yMDE5PC95ZWFyPjwv
ZGF0ZXM+PGFjY2Vzc2lvbi1udW0+MzA4OTM2ODk8L2FjY2Vzc2lvbi1udW0+PGxhYmVsPjM3PC9s
YWJlbD48dXJscz48cmVsYXRlZC11cmxzPjx1cmw+aHR0cHM6Ly93d3cua2FyZ2VyLmNvbS9BcnRp
Y2xlL1BkZi80OTcyNTM8L3VybD48dXJsPmh0dHBzOi8vd3d3Lmthcmdlci5jb20vQXJ0aWNsZS9B
YnN0cmFjdC80OTcyNTM8L3VybD48L3JlbGF0ZWQtdXJscz48L3VybHM+PGVsZWN0cm9uaWMtcmVz
b3VyY2UtbnVtPjEwLjExNTkvMDAwNDk3MjUzPC9lbGVjdHJvbmljLXJlc291cmNlLW51bT48L3Jl
Y29yZD48L0NpdGU+PENpdGU+PEF1dGhvcj5Sb2hhbmE8L0F1dGhvcj48WWVhcj4yMDExPC9ZZWFy
PjxSZWNOdW0+NDI8L1JlY051bT48cmVjb3JkPjxyZWMtbnVtYmVyPjQyPC9yZWMtbnVtYmVyPjxm
b3JlaWduLWtleXM+PGtleSBhcHA9IkVOIiBkYi1pZD0iejVhdjAyYWRyZTkyeDRlZWVmcHB6cHJk
dHY5MHhkZmR4enJhIiB0aW1lc3RhbXA9IjE2NjAyMDI1NzkiPjQyPC9rZXk+PC9mb3JlaWduLWtl
eXM+PHJlZi10eXBlIG5hbWU9IkpvdXJuYWwgQXJ0aWNsZSI+MTc8L3JlZi10eXBlPjxjb250cmli
dXRvcnM+PGF1dGhvcnM+PGF1dGhvcj5Sb2hhbmEsIEouPC9hdXRob3I+PGF1dGhvcj5LaGFpcmlu
YSwgVy48L2F1dGhvcj48YXV0aG9yPkJvbywgTi4gWS48L2F1dGhvcj48YXV0aG9yPlNoYXJlZW5h
LCBJLjwvYXV0aG9yPjwvYXV0aG9ycz48L2NvbnRyaWJ1dG9ycz48dGl0bGVzPjx0aXRsZT5SZWR1
Y2luZyBoeXBvdGhlcm1pYSBpbiBwcmV0ZXJtIGluZmFudHMgd2l0aCBwb2x5ZXRoeWxlbmUgd3Jh
cDwvdGl0bGU+PHNlY29uZGFyeS10aXRsZT5QZWRpYXRyIEludDwvc2Vjb25kYXJ5LXRpdGxlPjwv
dGl0bGVzPjxwZXJpb2RpY2FsPjxmdWxsLXRpdGxlPlBlZGlhdHIgSW50PC9mdWxsLXRpdGxlPjwv
cGVyaW9kaWNhbD48cGFnZXM+NDY4LTc0PC9wYWdlcz48dm9sdW1lPjUzPC92b2x1bWU+PG51bWJl
cj40PC9udW1iZXI+PGRhdGVzPjx5ZWFyPjIwMTE8L3llYXI+PC9kYXRlcz48YWNjZXNzaW9uLW51
bT4yMTEwNTk2NDwvYWNjZXNzaW9uLW51bT48bGFiZWw+NDY4PC9sYWJlbD48dXJscz48cmVsYXRl
ZC11cmxzPjx1cmw+aHR0cHM6Ly9vbmxpbmVsaWJyYXJ5LndpbGV5LmNvbS9kb2kvcGRmZGlyZWN0
LzEwLjExMTEvai4xNDQyLTIwMFguMjAxMC4wMzI5NS54P2Rvd25sb2FkPXRydWU8L3VybD48dXJs
Pmh0dHBzOi8vb25saW5lbGlicmFyeS53aWxleS5jb20vZG9pLzEwLjExMTEvai4xNDQyLTIwMFgu
MjAxMC4wMzI5NS54PC91cmw+PC9yZWxhdGVkLXVybHM+PC91cmxzPjxlbGVjdHJvbmljLXJlc291
cmNlLW51bT4xMC4xMTExL2ouMTQ0Mi0yMDBYLjIwMTAuMDMyOTUueDwvZWxlY3Ryb25pYy1yZXNv
dXJjZS1udW0+PC9yZWNvcmQ+PC9DaXRlPjwvRW5kTm90ZT4A
</w:fldData>
              </w:fldChar>
            </w:r>
            <w:r w:rsidRPr="002B3C63">
              <w:rPr>
                <w:rFonts w:ascii="Calibri" w:eastAsia="Times New Roman" w:hAnsi="Calibri" w:cs="Calibri"/>
                <w:sz w:val="16"/>
                <w:szCs w:val="16"/>
              </w:rPr>
              <w:instrText xml:space="preserve"> ADDIN EN.CITE </w:instrText>
            </w:r>
            <w:r w:rsidRPr="002B3C63">
              <w:rPr>
                <w:rFonts w:ascii="Calibri" w:eastAsia="Times New Roman" w:hAnsi="Calibri" w:cs="Calibri"/>
                <w:sz w:val="16"/>
                <w:szCs w:val="16"/>
              </w:rPr>
              <w:fldChar w:fldCharType="begin">
                <w:fldData xml:space="preserve">PEVuZE5vdGU+PENpdGU+PEF1dGhvcj5SZWlsbHk8L0F1dGhvcj48WWVhcj4yMDE1PC9ZZWFyPjxS
ZWNOdW0+MjU8L1JlY051bT48RGlzcGxheVRleHQ+e1JlaWxseSAyMDE1IDI2MiwgUmVpbGx5IDIw
MTkgMzcsIFJvaGFuYSAyMDExIDQ2OH08L0Rpc3BsYXlUZXh0PjxyZWNvcmQ+PHJlYy1udW1iZXI+
MjU8L3JlYy1udW1iZXI+PGZvcmVpZ24ta2V5cz48a2V5IGFwcD0iRU4iIGRiLWlkPSJ6NWF2MDJh
ZHJlOTJ4NGVlZWZwcHpwcmR0djkweGRmZHh6cmEiIHRpbWVzdGFtcD0iMTY2MDIwMTExNCI+MjU8
L2tleT48L2ZvcmVpZ24ta2V5cz48cmVmLXR5cGUgbmFtZT0iSm91cm5hbCBBcnRpY2xlIj4xNzwv
cmVmLXR5cGU+PGNvbnRyaWJ1dG9ycz48YXV0aG9ycz48YXV0aG9yPlJlaWxseSwgTS4gQy48L2F1
dGhvcj48YXV0aG9yPlZvaHJhLCBTLjwvYXV0aG9yPjxhdXRob3I+UmFjLCBWLiBFLjwvYXV0aG9y
PjxhdXRob3I+RHVubiwgTS48L2F1dGhvcj48YXV0aG9yPkZlcnJlbGxpLCBLLjwvYXV0aG9yPjxh
dXRob3I+S2lzcywgQS48L2F1dGhvcj48YXV0aG9yPlZpbmNlciwgTS48L2F1dGhvcj48YXV0aG9y
PldpbW1lciwgSi48L2F1dGhvcj48YXV0aG9yPlpheWFjaywgRC48L2F1dGhvcj48YXV0aG9yPlNv
bGwsIFIuIEYuPC9hdXRob3I+PC9hdXRob3JzPjwvY29udHJpYnV0b3JzPjx0aXRsZXM+PHRpdGxl
PlJhbmRvbWl6ZWQgdHJpYWwgb2Ygb2NjbHVzaXZlIHdyYXAgZm9yIGhlYXQgbG9zcyBwcmV2ZW50
aW9uIGluIHByZXRlcm0gaW5mYW50czwvdGl0bGU+PHNlY29uZGFyeS10aXRsZT5KIFBlZGlhdHI8
L3NlY29uZGFyeS10aXRsZT48L3RpdGxlcz48cGVyaW9kaWNhbD48ZnVsbC10aXRsZT5KIFBlZGlh
dHI8L2Z1bGwtdGl0bGU+PC9wZXJpb2RpY2FsPjxwYWdlcz4yNjItOC5lMjwvcGFnZXM+PHZvbHVt
ZT4xNjY8L3ZvbHVtZT48bnVtYmVyPjI8L251bWJlcj48ZGF0ZXM+PHllYXI+MjAxNTwveWVhcj48
L2RhdGVzPjxhY2Nlc3Npb24tbnVtPjI1NDQ5MjI0PC9hY2Nlc3Npb24tbnVtPjxsYWJlbD4yNjI8
L2xhYmVsPjx1cmxzPjxyZWxhdGVkLXVybHM+PHVybD5odHRwczovL3d3dy5qcGVkcy5jb20vYXJ0
aWNsZS9TMDAyMi0zNDc2KDE0KTAwOTMzLTAvcGRmPC91cmw+PC9yZWxhdGVkLXVybHM+PC91cmxz
PjxlbGVjdHJvbmljLXJlc291cmNlLW51bT4xMC4xMDE2L2ouanBlZHMuMjAxNC4wOS4wNjg8L2Vs
ZWN0cm9uaWMtcmVzb3VyY2UtbnVtPjwvcmVjb3JkPjwvQ2l0ZT48Q2l0ZT48QXV0aG9yPlJlaWxs
eTwvQXV0aG9yPjxZZWFyPjIwMTk8L1llYXI+PFJlY051bT4yNDwvUmVjTnVtPjxyZWNvcmQ+PHJl
Yy1udW1iZXI+MjQ8L3JlYy1udW1iZXI+PGZvcmVpZ24ta2V5cz48a2V5IGFwcD0iRU4iIGRiLWlk
PSJ6NWF2MDJhZHJlOTJ4NGVlZWZwcHpwcmR0djkweGRmZHh6cmEiIHRpbWVzdGFtcD0iMTY2MDIw
MTEwNiI+MjQ8L2tleT48L2ZvcmVpZ24ta2V5cz48cmVmLXR5cGUgbmFtZT0iSm91cm5hbCBBcnRp
Y2xlIj4xNzwvcmVmLXR5cGU+PGNvbnRyaWJ1dG9ycz48YXV0aG9ycz48YXV0aG9yPlJlaWxseSwg
TS4gQy48L2F1dGhvcj48YXV0aG9yPlZvaHJhLCBTLjwvYXV0aG9yPjxhdXRob3I+UmFjLCBWLiBF
LjwvYXV0aG9yPjxhdXRob3I+WmF5YWNrLCBELjwvYXV0aG9yPjxhdXRob3I+V2ltbWVyLCBKLjwv
YXV0aG9yPjxhdXRob3I+VmluY2VyLCBNLjwvYXV0aG9yPjxhdXRob3I+RmVycmVsbGksIEsuPC9h
dXRob3I+PGF1dGhvcj5LaXNzLCBBLjwvYXV0aG9yPjxhdXRob3I+U29sbCwgUi4gRi48L2F1dGhv
cj48YXV0aG9yPkR1bm4sIE0uPC9hdXRob3I+PC9hdXRob3JzPjwvY29udHJpYnV0b3JzPjx0aXRs
ZXM+PHRpdGxlPlBhcmFsbGVsIEV4cGxvcmF0b3J5IFJDVCBvZiBQb2x5ZXRoeWxlbmUgV3JhcCBm
b3IgSGVhdCBMb3NzIFByZXZlbnRpb24gaW4gSW5mYW50cyBCb3JuIGF0IExlc3MgdGhhbiAyNCBX
ZWVrcyZhcG9zOyBHZXN0YXRpb248L3RpdGxlPjxzZWNvbmRhcnktdGl0bGU+TmVvbmF0b2xvZ3k8
L3NlY29uZGFyeS10aXRsZT48L3RpdGxlcz48cGVyaW9kaWNhbD48ZnVsbC10aXRsZT5OZW9uYXRv
bG9neTwvZnVsbC10aXRsZT48L3BlcmlvZGljYWw+PHBhZ2VzPjM3LTQxPC9wYWdlcz48dm9sdW1l
PjExNjwvdm9sdW1lPjxudW1iZXI+MTwvbnVtYmVyPjxkYXRlcz48eWVhcj4yMDE5PC95ZWFyPjwv
ZGF0ZXM+PGFjY2Vzc2lvbi1udW0+MzA4OTM2ODk8L2FjY2Vzc2lvbi1udW0+PGxhYmVsPjM3PC9s
YWJlbD48dXJscz48cmVsYXRlZC11cmxzPjx1cmw+aHR0cHM6Ly93d3cua2FyZ2VyLmNvbS9BcnRp
Y2xlL1BkZi80OTcyNTM8L3VybD48dXJsPmh0dHBzOi8vd3d3Lmthcmdlci5jb20vQXJ0aWNsZS9B
YnN0cmFjdC80OTcyNTM8L3VybD48L3JlbGF0ZWQtdXJscz48L3VybHM+PGVsZWN0cm9uaWMtcmVz
b3VyY2UtbnVtPjEwLjExNTkvMDAwNDk3MjUzPC9lbGVjdHJvbmljLXJlc291cmNlLW51bT48L3Jl
Y29yZD48L0NpdGU+PENpdGU+PEF1dGhvcj5Sb2hhbmE8L0F1dGhvcj48WWVhcj4yMDExPC9ZZWFy
PjxSZWNOdW0+NDI8L1JlY051bT48cmVjb3JkPjxyZWMtbnVtYmVyPjQyPC9yZWMtbnVtYmVyPjxm
b3JlaWduLWtleXM+PGtleSBhcHA9IkVOIiBkYi1pZD0iejVhdjAyYWRyZTkyeDRlZWVmcHB6cHJk
dHY5MHhkZmR4enJhIiB0aW1lc3RhbXA9IjE2NjAyMDI1NzkiPjQyPC9rZXk+PC9mb3JlaWduLWtl
eXM+PHJlZi10eXBlIG5hbWU9IkpvdXJuYWwgQXJ0aWNsZSI+MTc8L3JlZi10eXBlPjxjb250cmli
dXRvcnM+PGF1dGhvcnM+PGF1dGhvcj5Sb2hhbmEsIEouPC9hdXRob3I+PGF1dGhvcj5LaGFpcmlu
YSwgVy48L2F1dGhvcj48YXV0aG9yPkJvbywgTi4gWS48L2F1dGhvcj48YXV0aG9yPlNoYXJlZW5h
LCBJLjwvYXV0aG9yPjwvYXV0aG9ycz48L2NvbnRyaWJ1dG9ycz48dGl0bGVzPjx0aXRsZT5SZWR1
Y2luZyBoeXBvdGhlcm1pYSBpbiBwcmV0ZXJtIGluZmFudHMgd2l0aCBwb2x5ZXRoeWxlbmUgd3Jh
cDwvdGl0bGU+PHNlY29uZGFyeS10aXRsZT5QZWRpYXRyIEludDwvc2Vjb25kYXJ5LXRpdGxlPjwv
dGl0bGVzPjxwZXJpb2RpY2FsPjxmdWxsLXRpdGxlPlBlZGlhdHIgSW50PC9mdWxsLXRpdGxlPjwv
cGVyaW9kaWNhbD48cGFnZXM+NDY4LTc0PC9wYWdlcz48dm9sdW1lPjUzPC92b2x1bWU+PG51bWJl
cj40PC9udW1iZXI+PGRhdGVzPjx5ZWFyPjIwMTE8L3llYXI+PC9kYXRlcz48YWNjZXNzaW9uLW51
bT4yMTEwNTk2NDwvYWNjZXNzaW9uLW51bT48bGFiZWw+NDY4PC9sYWJlbD48dXJscz48cmVsYXRl
ZC11cmxzPjx1cmw+aHR0cHM6Ly9vbmxpbmVsaWJyYXJ5LndpbGV5LmNvbS9kb2kvcGRmZGlyZWN0
LzEwLjExMTEvai4xNDQyLTIwMFguMjAxMC4wMzI5NS54P2Rvd25sb2FkPXRydWU8L3VybD48dXJs
Pmh0dHBzOi8vb25saW5lbGlicmFyeS53aWxleS5jb20vZG9pLzEwLjExMTEvai4xNDQyLTIwMFgu
MjAxMC4wMzI5NS54PC91cmw+PC9yZWxhdGVkLXVybHM+PC91cmxzPjxlbGVjdHJvbmljLXJlc291
cmNlLW51bT4xMC4xMTExL2ouMTQ0Mi0yMDBYLjIwMTAuMDMyOTUueDwvZWxlY3Ryb25pYy1yZXNv
dXJjZS1udW0+PC9yZWNvcmQ+PC9DaXRlPjwvRW5kTm90ZT4A
</w:fldData>
              </w:fldChar>
            </w:r>
            <w:r w:rsidRPr="002B3C63">
              <w:rPr>
                <w:rFonts w:ascii="Calibri" w:eastAsia="Times New Roman" w:hAnsi="Calibri" w:cs="Calibri"/>
                <w:sz w:val="16"/>
                <w:szCs w:val="16"/>
              </w:rPr>
              <w:instrText xml:space="preserve"> ADDIN EN.CITE.DATA </w:instrText>
            </w:r>
            <w:r w:rsidRPr="002B3C63">
              <w:rPr>
                <w:rFonts w:ascii="Calibri" w:eastAsia="Times New Roman" w:hAnsi="Calibri" w:cs="Calibri"/>
                <w:sz w:val="16"/>
                <w:szCs w:val="16"/>
              </w:rPr>
            </w:r>
            <w:r w:rsidRPr="002B3C63">
              <w:rPr>
                <w:rFonts w:ascii="Calibri" w:eastAsia="Times New Roman" w:hAnsi="Calibri" w:cs="Calibri"/>
                <w:sz w:val="16"/>
                <w:szCs w:val="16"/>
              </w:rPr>
              <w:fldChar w:fldCharType="end"/>
            </w:r>
            <w:r w:rsidRPr="002B3C63">
              <w:rPr>
                <w:rFonts w:ascii="Calibri" w:eastAsia="Times New Roman" w:hAnsi="Calibri" w:cs="Calibri"/>
                <w:sz w:val="16"/>
                <w:szCs w:val="16"/>
              </w:rPr>
            </w:r>
            <w:r w:rsidRPr="002B3C63">
              <w:rPr>
                <w:rFonts w:ascii="Calibri" w:eastAsia="Times New Roman" w:hAnsi="Calibri" w:cs="Calibri"/>
                <w:sz w:val="16"/>
                <w:szCs w:val="16"/>
              </w:rPr>
              <w:fldChar w:fldCharType="separate"/>
            </w:r>
            <w:r w:rsidRPr="002B3C63">
              <w:rPr>
                <w:rFonts w:ascii="Calibri" w:eastAsia="Times New Roman" w:hAnsi="Calibri" w:cs="Calibri"/>
                <w:noProof/>
                <w:sz w:val="16"/>
                <w:szCs w:val="16"/>
              </w:rPr>
              <w:t>{Reilly 2015 262, Reilly 2019 37, Rohana 2011 468}</w:t>
            </w:r>
            <w:r w:rsidRPr="002B3C63">
              <w:rPr>
                <w:rFonts w:ascii="Calibri" w:eastAsia="Times New Roman" w:hAnsi="Calibri" w:cs="Calibri"/>
                <w:sz w:val="16"/>
                <w:szCs w:val="16"/>
              </w:rPr>
              <w:fldChar w:fldCharType="end"/>
            </w:r>
          </w:p>
          <w:p w14:paraId="29F7C492" w14:textId="77777777" w:rsidR="00D26AF9" w:rsidRDefault="00D26AF9" w:rsidP="00464ADA">
            <w:pPr>
              <w:pStyle w:val="public-draftstyledefault-unorderedlistitem"/>
              <w:rPr>
                <w:rFonts w:ascii="Calibri" w:eastAsia="Times New Roman" w:hAnsi="Calibri" w:cs="Calibri"/>
                <w:sz w:val="16"/>
                <w:szCs w:val="16"/>
                <w:shd w:val="clear" w:color="auto" w:fill="EBEBEB"/>
              </w:rPr>
            </w:pPr>
            <w:r w:rsidRPr="00DB2369">
              <w:rPr>
                <w:rFonts w:ascii="Calibri" w:eastAsia="Times New Roman" w:hAnsi="Calibri" w:cs="Calibri"/>
                <w:sz w:val="16"/>
                <w:szCs w:val="16"/>
              </w:rPr>
              <w:t xml:space="preserve">For </w:t>
            </w:r>
            <w:r w:rsidRPr="00DB2369">
              <w:rPr>
                <w:rFonts w:ascii="Calibri" w:eastAsia="Times New Roman" w:hAnsi="Calibri" w:cs="Calibri"/>
                <w:b/>
                <w:bCs/>
                <w:sz w:val="16"/>
                <w:szCs w:val="16"/>
              </w:rPr>
              <w:t>late onset sepsis</w:t>
            </w:r>
            <w:r w:rsidRPr="00DB2369">
              <w:rPr>
                <w:rFonts w:ascii="Calibri" w:eastAsia="Times New Roman" w:hAnsi="Calibri" w:cs="Calibri"/>
                <w:sz w:val="16"/>
                <w:szCs w:val="16"/>
              </w:rPr>
              <w:t>,</w:t>
            </w:r>
            <w:r w:rsidRPr="00DB2369">
              <w:rPr>
                <w:rFonts w:ascii="Calibri" w:eastAsia="Times New Roman" w:hAnsi="Calibri" w:cs="Calibri"/>
                <w:b/>
                <w:bCs/>
                <w:sz w:val="16"/>
                <w:szCs w:val="16"/>
              </w:rPr>
              <w:t xml:space="preserve"> clinical benefit or harm could not be excluded </w:t>
            </w:r>
            <w:r w:rsidRPr="00DB2369">
              <w:rPr>
                <w:rFonts w:ascii="Calibri" w:eastAsia="Times New Roman" w:hAnsi="Calibri" w:cs="Calibri"/>
                <w:sz w:val="16"/>
                <w:szCs w:val="16"/>
              </w:rPr>
              <w:t xml:space="preserve">(RR 0.92, 95%CI 0.76 to 1.11), </w:t>
            </w:r>
            <w:r w:rsidRPr="002B3C63">
              <w:rPr>
                <w:rFonts w:ascii="Calibri" w:eastAsia="Times New Roman" w:hAnsi="Calibri" w:cs="Calibri"/>
                <w:b/>
                <w:bCs/>
                <w:sz w:val="16"/>
                <w:szCs w:val="16"/>
              </w:rPr>
              <w:t>low certainty evidence</w:t>
            </w:r>
            <w:r w:rsidRPr="00DB2369">
              <w:rPr>
                <w:rFonts w:ascii="Calibri" w:eastAsia="Times New Roman" w:hAnsi="Calibri" w:cs="Calibri"/>
                <w:sz w:val="16"/>
                <w:szCs w:val="16"/>
              </w:rPr>
              <w:t xml:space="preserve"> downgraded for inconsistency and imprecision from 3 RCTs enrolling 853 infants. </w:t>
            </w:r>
            <w:r w:rsidRPr="002B3C63">
              <w:rPr>
                <w:rFonts w:ascii="Calibri" w:eastAsia="Times New Roman" w:hAnsi="Calibri" w:cs="Calibri"/>
                <w:sz w:val="16"/>
                <w:szCs w:val="16"/>
              </w:rPr>
              <w:fldChar w:fldCharType="begin">
                <w:fldData xml:space="preserve">PEVuZE5vdGU+PENpdGU+PEF1dGhvcj5SZWlsbHk8L0F1dGhvcj48WWVhcj4yMDE1PC9ZZWFyPjxS
ZWNOdW0+MjU8L1JlY051bT48RGlzcGxheVRleHQ+e1JlaWxseSAyMDE1IDI2MiwgUmVpbGx5IDIw
MTkgMzcsIFNtaXRoIDIwMTMgMjM1fTwvRGlzcGxheVRleHQ+PHJlY29yZD48cmVjLW51bWJlcj4y
NTwvcmVjLW51bWJlcj48Zm9yZWlnbi1rZXlzPjxrZXkgYXBwPSJFTiIgZGItaWQ9Ino1YXYwMmFk
cmU5Mng0ZWVlZnBwenByZHR2OTB4ZGZkeHpyYSIgdGltZXN0YW1wPSIxNjYwMjAxMTE0Ij4yNTwv
a2V5PjwvZm9yZWlnbi1rZXlzPjxyZWYtdHlwZSBuYW1lPSJKb3VybmFsIEFydGljbGUiPjE3PC9y
ZWYtdHlwZT48Y29udHJpYnV0b3JzPjxhdXRob3JzPjxhdXRob3I+UmVpbGx5LCBNLiBDLjwvYXV0
aG9yPjxhdXRob3I+Vm9ocmEsIFMuPC9hdXRob3I+PGF1dGhvcj5SYWMsIFYuIEUuPC9hdXRob3I+
PGF1dGhvcj5EdW5uLCBNLjwvYXV0aG9yPjxhdXRob3I+RmVycmVsbGksIEsuPC9hdXRob3I+PGF1
dGhvcj5LaXNzLCBBLjwvYXV0aG9yPjxhdXRob3I+VmluY2VyLCBNLjwvYXV0aG9yPjxhdXRob3I+
V2ltbWVyLCBKLjwvYXV0aG9yPjxhdXRob3I+WmF5YWNrLCBELjwvYXV0aG9yPjxhdXRob3I+U29s
bCwgUi4gRi48L2F1dGhvcj48L2F1dGhvcnM+PC9jb250cmlidXRvcnM+PHRpdGxlcz48dGl0bGU+
UmFuZG9taXplZCB0cmlhbCBvZiBvY2NsdXNpdmUgd3JhcCBmb3IgaGVhdCBsb3NzIHByZXZlbnRp
b24gaW4gcHJldGVybSBpbmZhbnRzPC90aXRsZT48c2Vjb25kYXJ5LXRpdGxlPkogUGVkaWF0cjwv
c2Vjb25kYXJ5LXRpdGxlPjwvdGl0bGVzPjxwZXJpb2RpY2FsPjxmdWxsLXRpdGxlPkogUGVkaWF0
cjwvZnVsbC10aXRsZT48L3BlcmlvZGljYWw+PHBhZ2VzPjI2Mi04LmUyPC9wYWdlcz48dm9sdW1l
PjE2Njwvdm9sdW1lPjxudW1iZXI+MjwvbnVtYmVyPjxkYXRlcz48eWVhcj4yMDE1PC95ZWFyPjwv
ZGF0ZXM+PGFjY2Vzc2lvbi1udW0+MjU0NDkyMjQ8L2FjY2Vzc2lvbi1udW0+PGxhYmVsPjI2Mjwv
bGFiZWw+PHVybHM+PHJlbGF0ZWQtdXJscz48dXJsPmh0dHBzOi8vd3d3LmpwZWRzLmNvbS9hcnRp
Y2xlL1MwMDIyLTM0NzYoMTQpMDA5MzMtMC9wZGY8L3VybD48L3JlbGF0ZWQtdXJscz48L3VybHM+
PGVsZWN0cm9uaWMtcmVzb3VyY2UtbnVtPjEwLjEwMTYvai5qcGVkcy4yMDE0LjA5LjA2ODwvZWxl
Y3Ryb25pYy1yZXNvdXJjZS1udW0+PC9yZWNvcmQ+PC9DaXRlPjxDaXRlPjxBdXRob3I+UmVpbGx5
PC9BdXRob3I+PFllYXI+MjAxOTwvWWVhcj48UmVjTnVtPjI0PC9SZWNOdW0+PHJlY29yZD48cmVj
LW51bWJlcj4yNDwvcmVjLW51bWJlcj48Zm9yZWlnbi1rZXlzPjxrZXkgYXBwPSJFTiIgZGItaWQ9
Ino1YXYwMmFkcmU5Mng0ZWVlZnBwenByZHR2OTB4ZGZkeHpyYSIgdGltZXN0YW1wPSIxNjYwMjAx
MTA2Ij4yNDwva2V5PjwvZm9yZWlnbi1rZXlzPjxyZWYtdHlwZSBuYW1lPSJKb3VybmFsIEFydGlj
bGUiPjE3PC9yZWYtdHlwZT48Y29udHJpYnV0b3JzPjxhdXRob3JzPjxhdXRob3I+UmVpbGx5LCBN
LiBDLjwvYXV0aG9yPjxhdXRob3I+Vm9ocmEsIFMuPC9hdXRob3I+PGF1dGhvcj5SYWMsIFYuIEUu
PC9hdXRob3I+PGF1dGhvcj5aYXlhY2ssIEQuPC9hdXRob3I+PGF1dGhvcj5XaW1tZXIsIEouPC9h
dXRob3I+PGF1dGhvcj5WaW5jZXIsIE0uPC9hdXRob3I+PGF1dGhvcj5GZXJyZWxsaSwgSy48L2F1
dGhvcj48YXV0aG9yPktpc3MsIEEuPC9hdXRob3I+PGF1dGhvcj5Tb2xsLCBSLiBGLjwvYXV0aG9y
PjxhdXRob3I+RHVubiwgTS48L2F1dGhvcj48L2F1dGhvcnM+PC9jb250cmlidXRvcnM+PHRpdGxl
cz48dGl0bGU+UGFyYWxsZWwgRXhwbG9yYXRvcnkgUkNUIG9mIFBvbHlldGh5bGVuZSBXcmFwIGZv
ciBIZWF0IExvc3MgUHJldmVudGlvbiBpbiBJbmZhbnRzIEJvcm4gYXQgTGVzcyB0aGFuIDI0IFdl
ZWtzJmFwb3M7IEdlc3RhdGlvbjwvdGl0bGU+PHNlY29uZGFyeS10aXRsZT5OZW9uYXRvbG9neTwv
c2Vjb25kYXJ5LXRpdGxlPjwvdGl0bGVzPjxwZXJpb2RpY2FsPjxmdWxsLXRpdGxlPk5lb25hdG9s
b2d5PC9mdWxsLXRpdGxlPjwvcGVyaW9kaWNhbD48cGFnZXM+MzctNDE8L3BhZ2VzPjx2b2x1bWU+
MTE2PC92b2x1bWU+PG51bWJlcj4xPC9udW1iZXI+PGRhdGVzPjx5ZWFyPjIwMTk8L3llYXI+PC9k
YXRlcz48YWNjZXNzaW9uLW51bT4zMDg5MzY4OTwvYWNjZXNzaW9uLW51bT48bGFiZWw+Mzc8L2xh
YmVsPjx1cmxzPjxyZWxhdGVkLXVybHM+PHVybD5odHRwczovL3d3dy5rYXJnZXIuY29tL0FydGlj
bGUvUGRmLzQ5NzI1MzwvdXJsPjx1cmw+aHR0cHM6Ly93d3cua2FyZ2VyLmNvbS9BcnRpY2xlL0Fi
c3RyYWN0LzQ5NzI1MzwvdXJsPjwvcmVsYXRlZC11cmxzPjwvdXJscz48ZWxlY3Ryb25pYy1yZXNv
dXJjZS1udW0+MTAuMTE1OS8wMDA0OTcyNTM8L2VsZWN0cm9uaWMtcmVzb3VyY2UtbnVtPjwvcmVj
b3JkPjwvQ2l0ZT48Q2l0ZT48QXV0aG9yPlNtaXRoPC9BdXRob3I+PFllYXI+MjAxMzwvWWVhcj48
UmVjTnVtPjI5PC9SZWNOdW0+PHJlY29yZD48cmVjLW51bWJlcj4yOTwvcmVjLW51bWJlcj48Zm9y
ZWlnbi1rZXlzPjxrZXkgYXBwPSJFTiIgZGItaWQ9Ino1YXYwMmFkcmU5Mng0ZWVlZnBwenByZHR2
OTB4ZGZkeHpyYSIgdGltZXN0YW1wPSIxNjYwMjAxMTcxIj4yOTwva2V5PjwvZm9yZWlnbi1rZXlz
PjxyZWYtdHlwZSBuYW1lPSJKb3VybmFsIEFydGljbGUiPjE3PC9yZWYtdHlwZT48Y29udHJpYnV0
b3JzPjxhdXRob3JzPjxhdXRob3I+U21pdGgsIEouPC9hdXRob3I+PGF1dGhvcj5Vc2hlciwgSy48
L2F1dGhvcj48YXV0aG9yPkFsY29jaywgRy48L2F1dGhvcj48YXV0aG9yPkJ1ZXR0bmVyLCBQLjwv
YXV0aG9yPjwvYXV0aG9ycz48L2NvbnRyaWJ1dG9ycz48dGl0bGVzPjx0aXRsZT5BcHBsaWNhdGlv
biBvZiBwbGFzdGljIHdyYXAgdG8gaW1wcm92ZSB0ZW1wZXJhdHVyZXMgaW4gaW5mYW50cyBib3Ju
IGxlc3MgdGhhbiAzMCB3ZWVrcyBnZXN0YXRpb246IGEgcmFuZG9taXplZCBjb250cm9sbGVkIHRy
aWFsPC90aXRsZT48c2Vjb25kYXJ5LXRpdGxlPk5lb25hdGFsIE5ldHc8L3NlY29uZGFyeS10aXRs
ZT48L3RpdGxlcz48cGVyaW9kaWNhbD48ZnVsbC10aXRsZT5OZW9uYXRhbCBOZXR3PC9mdWxsLXRp
dGxlPjwvcGVyaW9kaWNhbD48cGFnZXM+MjM1LTQ1PC9wYWdlcz48dm9sdW1lPjMyPC92b2x1bWU+
PG51bWJlcj40PC9udW1iZXI+PGRhdGVzPjx5ZWFyPjIwMTM8L3llYXI+PC9kYXRlcz48YWNjZXNz
aW9uLW51bT4yMzgzNTU0MzwvYWNjZXNzaW9uLW51bT48bGFiZWw+MjM1PC9sYWJlbD48dXJscz48
cmVsYXRlZC11cmxzPjx1cmw+aHR0cHM6Ly9jb25uZWN0LnNwcmluZ2VycHViLmNvbS9jb250ZW50
L3Nncm5uLzMyLzQvMjM1PC91cmw+PC9yZWxhdGVkLXVybHM+PC91cmxzPjxlbGVjdHJvbmljLXJl
c291cmNlLW51bT4xMC4xODkxLzA3MzAtMDgzMi4zMi40LjIzNTwvZWxlY3Ryb25pYy1yZXNvdXJj
ZS1udW0+PC9yZWNvcmQ+PC9DaXRlPjwvRW5kTm90ZT4A
</w:fldData>
              </w:fldChar>
            </w:r>
            <w:r w:rsidRPr="002B3C63">
              <w:rPr>
                <w:rFonts w:ascii="Calibri" w:eastAsia="Times New Roman" w:hAnsi="Calibri" w:cs="Calibri"/>
                <w:sz w:val="16"/>
                <w:szCs w:val="16"/>
              </w:rPr>
              <w:instrText xml:space="preserve"> ADDIN EN.CITE </w:instrText>
            </w:r>
            <w:r w:rsidRPr="002B3C63">
              <w:rPr>
                <w:rFonts w:ascii="Calibri" w:eastAsia="Times New Roman" w:hAnsi="Calibri" w:cs="Calibri"/>
                <w:sz w:val="16"/>
                <w:szCs w:val="16"/>
              </w:rPr>
              <w:fldChar w:fldCharType="begin">
                <w:fldData xml:space="preserve">PEVuZE5vdGU+PENpdGU+PEF1dGhvcj5SZWlsbHk8L0F1dGhvcj48WWVhcj4yMDE1PC9ZZWFyPjxS
ZWNOdW0+MjU8L1JlY051bT48RGlzcGxheVRleHQ+e1JlaWxseSAyMDE1IDI2MiwgUmVpbGx5IDIw
MTkgMzcsIFNtaXRoIDIwMTMgMjM1fTwvRGlzcGxheVRleHQ+PHJlY29yZD48cmVjLW51bWJlcj4y
NTwvcmVjLW51bWJlcj48Zm9yZWlnbi1rZXlzPjxrZXkgYXBwPSJFTiIgZGItaWQ9Ino1YXYwMmFk
cmU5Mng0ZWVlZnBwenByZHR2OTB4ZGZkeHpyYSIgdGltZXN0YW1wPSIxNjYwMjAxMTE0Ij4yNTwv
a2V5PjwvZm9yZWlnbi1rZXlzPjxyZWYtdHlwZSBuYW1lPSJKb3VybmFsIEFydGljbGUiPjE3PC9y
ZWYtdHlwZT48Y29udHJpYnV0b3JzPjxhdXRob3JzPjxhdXRob3I+UmVpbGx5LCBNLiBDLjwvYXV0
aG9yPjxhdXRob3I+Vm9ocmEsIFMuPC9hdXRob3I+PGF1dGhvcj5SYWMsIFYuIEUuPC9hdXRob3I+
PGF1dGhvcj5EdW5uLCBNLjwvYXV0aG9yPjxhdXRob3I+RmVycmVsbGksIEsuPC9hdXRob3I+PGF1
dGhvcj5LaXNzLCBBLjwvYXV0aG9yPjxhdXRob3I+VmluY2VyLCBNLjwvYXV0aG9yPjxhdXRob3I+
V2ltbWVyLCBKLjwvYXV0aG9yPjxhdXRob3I+WmF5YWNrLCBELjwvYXV0aG9yPjxhdXRob3I+U29s
bCwgUi4gRi48L2F1dGhvcj48L2F1dGhvcnM+PC9jb250cmlidXRvcnM+PHRpdGxlcz48dGl0bGU+
UmFuZG9taXplZCB0cmlhbCBvZiBvY2NsdXNpdmUgd3JhcCBmb3IgaGVhdCBsb3NzIHByZXZlbnRp
b24gaW4gcHJldGVybSBpbmZhbnRzPC90aXRsZT48c2Vjb25kYXJ5LXRpdGxlPkogUGVkaWF0cjwv
c2Vjb25kYXJ5LXRpdGxlPjwvdGl0bGVzPjxwZXJpb2RpY2FsPjxmdWxsLXRpdGxlPkogUGVkaWF0
cjwvZnVsbC10aXRsZT48L3BlcmlvZGljYWw+PHBhZ2VzPjI2Mi04LmUyPC9wYWdlcz48dm9sdW1l
PjE2Njwvdm9sdW1lPjxudW1iZXI+MjwvbnVtYmVyPjxkYXRlcz48eWVhcj4yMDE1PC95ZWFyPjwv
ZGF0ZXM+PGFjY2Vzc2lvbi1udW0+MjU0NDkyMjQ8L2FjY2Vzc2lvbi1udW0+PGxhYmVsPjI2Mjwv
bGFiZWw+PHVybHM+PHJlbGF0ZWQtdXJscz48dXJsPmh0dHBzOi8vd3d3LmpwZWRzLmNvbS9hcnRp
Y2xlL1MwMDIyLTM0NzYoMTQpMDA5MzMtMC9wZGY8L3VybD48L3JlbGF0ZWQtdXJscz48L3VybHM+
PGVsZWN0cm9uaWMtcmVzb3VyY2UtbnVtPjEwLjEwMTYvai5qcGVkcy4yMDE0LjA5LjA2ODwvZWxl
Y3Ryb25pYy1yZXNvdXJjZS1udW0+PC9yZWNvcmQ+PC9DaXRlPjxDaXRlPjxBdXRob3I+UmVpbGx5
PC9BdXRob3I+PFllYXI+MjAxOTwvWWVhcj48UmVjTnVtPjI0PC9SZWNOdW0+PHJlY29yZD48cmVj
LW51bWJlcj4yNDwvcmVjLW51bWJlcj48Zm9yZWlnbi1rZXlzPjxrZXkgYXBwPSJFTiIgZGItaWQ9
Ino1YXYwMmFkcmU5Mng0ZWVlZnBwenByZHR2OTB4ZGZkeHpyYSIgdGltZXN0YW1wPSIxNjYwMjAx
MTA2Ij4yNDwva2V5PjwvZm9yZWlnbi1rZXlzPjxyZWYtdHlwZSBuYW1lPSJKb3VybmFsIEFydGlj
bGUiPjE3PC9yZWYtdHlwZT48Y29udHJpYnV0b3JzPjxhdXRob3JzPjxhdXRob3I+UmVpbGx5LCBN
LiBDLjwvYXV0aG9yPjxhdXRob3I+Vm9ocmEsIFMuPC9hdXRob3I+PGF1dGhvcj5SYWMsIFYuIEUu
PC9hdXRob3I+PGF1dGhvcj5aYXlhY2ssIEQuPC9hdXRob3I+PGF1dGhvcj5XaW1tZXIsIEouPC9h
dXRob3I+PGF1dGhvcj5WaW5jZXIsIE0uPC9hdXRob3I+PGF1dGhvcj5GZXJyZWxsaSwgSy48L2F1
dGhvcj48YXV0aG9yPktpc3MsIEEuPC9hdXRob3I+PGF1dGhvcj5Tb2xsLCBSLiBGLjwvYXV0aG9y
PjxhdXRob3I+RHVubiwgTS48L2F1dGhvcj48L2F1dGhvcnM+PC9jb250cmlidXRvcnM+PHRpdGxl
cz48dGl0bGU+UGFyYWxsZWwgRXhwbG9yYXRvcnkgUkNUIG9mIFBvbHlldGh5bGVuZSBXcmFwIGZv
ciBIZWF0IExvc3MgUHJldmVudGlvbiBpbiBJbmZhbnRzIEJvcm4gYXQgTGVzcyB0aGFuIDI0IFdl
ZWtzJmFwb3M7IEdlc3RhdGlvbjwvdGl0bGU+PHNlY29uZGFyeS10aXRsZT5OZW9uYXRvbG9neTwv
c2Vjb25kYXJ5LXRpdGxlPjwvdGl0bGVzPjxwZXJpb2RpY2FsPjxmdWxsLXRpdGxlPk5lb25hdG9s
b2d5PC9mdWxsLXRpdGxlPjwvcGVyaW9kaWNhbD48cGFnZXM+MzctNDE8L3BhZ2VzPjx2b2x1bWU+
MTE2PC92b2x1bWU+PG51bWJlcj4xPC9udW1iZXI+PGRhdGVzPjx5ZWFyPjIwMTk8L3llYXI+PC9k
YXRlcz48YWNjZXNzaW9uLW51bT4zMDg5MzY4OTwvYWNjZXNzaW9uLW51bT48bGFiZWw+Mzc8L2xh
YmVsPjx1cmxzPjxyZWxhdGVkLXVybHM+PHVybD5odHRwczovL3d3dy5rYXJnZXIuY29tL0FydGlj
bGUvUGRmLzQ5NzI1MzwvdXJsPjx1cmw+aHR0cHM6Ly93d3cua2FyZ2VyLmNvbS9BcnRpY2xlL0Fi
c3RyYWN0LzQ5NzI1MzwvdXJsPjwvcmVsYXRlZC11cmxzPjwvdXJscz48ZWxlY3Ryb25pYy1yZXNv
dXJjZS1udW0+MTAuMTE1OS8wMDA0OTcyNTM8L2VsZWN0cm9uaWMtcmVzb3VyY2UtbnVtPjwvcmVj
b3JkPjwvQ2l0ZT48Q2l0ZT48QXV0aG9yPlNtaXRoPC9BdXRob3I+PFllYXI+MjAxMzwvWWVhcj48
UmVjTnVtPjI5PC9SZWNOdW0+PHJlY29yZD48cmVjLW51bWJlcj4yOTwvcmVjLW51bWJlcj48Zm9y
ZWlnbi1rZXlzPjxrZXkgYXBwPSJFTiIgZGItaWQ9Ino1YXYwMmFkcmU5Mng0ZWVlZnBwenByZHR2
OTB4ZGZkeHpyYSIgdGltZXN0YW1wPSIxNjYwMjAxMTcxIj4yOTwva2V5PjwvZm9yZWlnbi1rZXlz
PjxyZWYtdHlwZSBuYW1lPSJKb3VybmFsIEFydGljbGUiPjE3PC9yZWYtdHlwZT48Y29udHJpYnV0
b3JzPjxhdXRob3JzPjxhdXRob3I+U21pdGgsIEouPC9hdXRob3I+PGF1dGhvcj5Vc2hlciwgSy48
L2F1dGhvcj48YXV0aG9yPkFsY29jaywgRy48L2F1dGhvcj48YXV0aG9yPkJ1ZXR0bmVyLCBQLjwv
YXV0aG9yPjwvYXV0aG9ycz48L2NvbnRyaWJ1dG9ycz48dGl0bGVzPjx0aXRsZT5BcHBsaWNhdGlv
biBvZiBwbGFzdGljIHdyYXAgdG8gaW1wcm92ZSB0ZW1wZXJhdHVyZXMgaW4gaW5mYW50cyBib3Ju
IGxlc3MgdGhhbiAzMCB3ZWVrcyBnZXN0YXRpb246IGEgcmFuZG9taXplZCBjb250cm9sbGVkIHRy
aWFsPC90aXRsZT48c2Vjb25kYXJ5LXRpdGxlPk5lb25hdGFsIE5ldHc8L3NlY29uZGFyeS10aXRs
ZT48L3RpdGxlcz48cGVyaW9kaWNhbD48ZnVsbC10aXRsZT5OZW9uYXRhbCBOZXR3PC9mdWxsLXRp
dGxlPjwvcGVyaW9kaWNhbD48cGFnZXM+MjM1LTQ1PC9wYWdlcz48dm9sdW1lPjMyPC92b2x1bWU+
PG51bWJlcj40PC9udW1iZXI+PGRhdGVzPjx5ZWFyPjIwMTM8L3llYXI+PC9kYXRlcz48YWNjZXNz
aW9uLW51bT4yMzgzNTU0MzwvYWNjZXNzaW9uLW51bT48bGFiZWw+MjM1PC9sYWJlbD48dXJscz48
cmVsYXRlZC11cmxzPjx1cmw+aHR0cHM6Ly9jb25uZWN0LnNwcmluZ2VycHViLmNvbS9jb250ZW50
L3Nncm5uLzMyLzQvMjM1PC91cmw+PC9yZWxhdGVkLXVybHM+PC91cmxzPjxlbGVjdHJvbmljLXJl
c291cmNlLW51bT4xMC4xODkxLzA3MzAtMDgzMi4zMi40LjIzNTwvZWxlY3Ryb25pYy1yZXNvdXJj
ZS1udW0+PC9yZWNvcmQ+PC9DaXRlPjwvRW5kTm90ZT4A
</w:fldData>
              </w:fldChar>
            </w:r>
            <w:r w:rsidRPr="002B3C63">
              <w:rPr>
                <w:rFonts w:ascii="Calibri" w:eastAsia="Times New Roman" w:hAnsi="Calibri" w:cs="Calibri"/>
                <w:sz w:val="16"/>
                <w:szCs w:val="16"/>
              </w:rPr>
              <w:instrText xml:space="preserve"> ADDIN EN.CITE.DATA </w:instrText>
            </w:r>
            <w:r w:rsidRPr="002B3C63">
              <w:rPr>
                <w:rFonts w:ascii="Calibri" w:eastAsia="Times New Roman" w:hAnsi="Calibri" w:cs="Calibri"/>
                <w:sz w:val="16"/>
                <w:szCs w:val="16"/>
              </w:rPr>
            </w:r>
            <w:r w:rsidRPr="002B3C63">
              <w:rPr>
                <w:rFonts w:ascii="Calibri" w:eastAsia="Times New Roman" w:hAnsi="Calibri" w:cs="Calibri"/>
                <w:sz w:val="16"/>
                <w:szCs w:val="16"/>
              </w:rPr>
              <w:fldChar w:fldCharType="end"/>
            </w:r>
            <w:r w:rsidRPr="002B3C63">
              <w:rPr>
                <w:rFonts w:ascii="Calibri" w:eastAsia="Times New Roman" w:hAnsi="Calibri" w:cs="Calibri"/>
                <w:sz w:val="16"/>
                <w:szCs w:val="16"/>
              </w:rPr>
            </w:r>
            <w:r w:rsidRPr="002B3C63">
              <w:rPr>
                <w:rFonts w:ascii="Calibri" w:eastAsia="Times New Roman" w:hAnsi="Calibri" w:cs="Calibri"/>
                <w:sz w:val="16"/>
                <w:szCs w:val="16"/>
              </w:rPr>
              <w:fldChar w:fldCharType="separate"/>
            </w:r>
            <w:r w:rsidRPr="002B3C63">
              <w:rPr>
                <w:rFonts w:ascii="Calibri" w:eastAsia="Times New Roman" w:hAnsi="Calibri" w:cs="Calibri"/>
                <w:noProof/>
                <w:sz w:val="16"/>
                <w:szCs w:val="16"/>
              </w:rPr>
              <w:t>{Reilly 2015 262, Reilly 2019 37, Smith 2013 235}</w:t>
            </w:r>
            <w:r w:rsidRPr="002B3C63">
              <w:rPr>
                <w:rFonts w:ascii="Calibri" w:eastAsia="Times New Roman" w:hAnsi="Calibri" w:cs="Calibri"/>
                <w:sz w:val="16"/>
                <w:szCs w:val="16"/>
              </w:rPr>
              <w:fldChar w:fldCharType="end"/>
            </w:r>
          </w:p>
          <w:p w14:paraId="213CE165" w14:textId="77777777" w:rsidR="00D26AF9" w:rsidRPr="00993118" w:rsidRDefault="00D26AF9" w:rsidP="00464ADA">
            <w:pPr>
              <w:pStyle w:val="public-draftstyledefault-unorderedlistitem"/>
              <w:rPr>
                <w:rFonts w:ascii="Calibri" w:eastAsia="Times New Roman" w:hAnsi="Calibri" w:cs="Calibri"/>
                <w:sz w:val="16"/>
                <w:szCs w:val="16"/>
                <w:shd w:val="clear" w:color="auto" w:fill="EBEBEB"/>
              </w:rPr>
            </w:pPr>
            <w:r w:rsidRPr="00993118">
              <w:rPr>
                <w:rFonts w:ascii="Calibri" w:eastAsia="Times New Roman" w:hAnsi="Calibri" w:cs="Calibri"/>
                <w:sz w:val="16"/>
                <w:szCs w:val="16"/>
              </w:rPr>
              <w:t xml:space="preserve">For </w:t>
            </w:r>
            <w:r w:rsidRPr="00993118">
              <w:rPr>
                <w:rFonts w:ascii="Calibri" w:eastAsia="Times New Roman" w:hAnsi="Calibri" w:cs="Calibri"/>
                <w:b/>
                <w:bCs/>
                <w:sz w:val="16"/>
                <w:szCs w:val="16"/>
              </w:rPr>
              <w:t>intubation in the delivery room,</w:t>
            </w:r>
            <w:r w:rsidRPr="00993118">
              <w:rPr>
                <w:rFonts w:ascii="Calibri" w:eastAsia="Times New Roman" w:hAnsi="Calibri" w:cs="Calibri"/>
                <w:sz w:val="16"/>
                <w:szCs w:val="16"/>
              </w:rPr>
              <w:t xml:space="preserve"> </w:t>
            </w:r>
            <w:r w:rsidRPr="002B3C63">
              <w:rPr>
                <w:rFonts w:ascii="Calibri" w:eastAsia="Times New Roman" w:hAnsi="Calibri" w:cs="Calibri"/>
                <w:b/>
                <w:bCs/>
                <w:sz w:val="16"/>
                <w:szCs w:val="16"/>
              </w:rPr>
              <w:t xml:space="preserve">benefit or harm could not be excluded </w:t>
            </w:r>
            <w:r w:rsidRPr="00993118">
              <w:rPr>
                <w:rFonts w:ascii="Calibri" w:eastAsia="Times New Roman" w:hAnsi="Calibri" w:cs="Calibri"/>
                <w:sz w:val="16"/>
                <w:szCs w:val="16"/>
              </w:rPr>
              <w:t xml:space="preserve">(RR 1.02, 95%CI 0.82 to 1.26), </w:t>
            </w:r>
            <w:r w:rsidRPr="002B3C63">
              <w:rPr>
                <w:rFonts w:ascii="Calibri" w:eastAsia="Times New Roman" w:hAnsi="Calibri" w:cs="Calibri"/>
                <w:b/>
                <w:bCs/>
                <w:sz w:val="16"/>
                <w:szCs w:val="16"/>
              </w:rPr>
              <w:t>low certainty evidence</w:t>
            </w:r>
            <w:r w:rsidRPr="00993118">
              <w:rPr>
                <w:rFonts w:ascii="Calibri" w:eastAsia="Times New Roman" w:hAnsi="Calibri" w:cs="Calibri"/>
                <w:sz w:val="16"/>
                <w:szCs w:val="16"/>
              </w:rPr>
              <w:t xml:space="preserve"> downgraded for risk of bias and</w:t>
            </w:r>
            <w:r>
              <w:rPr>
                <w:rFonts w:ascii="Calibri" w:eastAsia="Times New Roman" w:hAnsi="Calibri" w:cs="Calibri"/>
                <w:sz w:val="16"/>
                <w:szCs w:val="16"/>
              </w:rPr>
              <w:t xml:space="preserve"> </w:t>
            </w:r>
            <w:r w:rsidRPr="00993118">
              <w:rPr>
                <w:rFonts w:ascii="Calibri" w:eastAsia="Times New Roman" w:hAnsi="Calibri" w:cs="Calibri"/>
                <w:sz w:val="16"/>
                <w:szCs w:val="16"/>
              </w:rPr>
              <w:t xml:space="preserve">imprecision from 3 RCTs enrolling 174 infants. </w:t>
            </w:r>
            <w:r w:rsidRPr="00993118">
              <w:rPr>
                <w:rFonts w:ascii="Calibri" w:eastAsia="Times New Roman" w:hAnsi="Calibri" w:cs="Calibri"/>
                <w:sz w:val="16"/>
                <w:szCs w:val="16"/>
              </w:rPr>
              <w:fldChar w:fldCharType="begin">
                <w:fldData xml:space="preserve">PEVuZE5vdGU+PENpdGU+PEF1dGhvcj5Sb2hhbmE8L0F1dGhvcj48WWVhcj4yMDExPC9ZZWFyPjxS
ZWNOdW0+NDI8L1JlY051bT48RGlzcGxheVRleHQ+e1JvaGFuYSAyMDExIDQ2OCwgVHJldmlzYW51
dG8gMjAxMCA5MTR9PC9EaXNwbGF5VGV4dD48cmVjb3JkPjxyZWMtbnVtYmVyPjQyPC9yZWMtbnVt
YmVyPjxmb3JlaWduLWtleXM+PGtleSBhcHA9IkVOIiBkYi1pZD0iejVhdjAyYWRyZTkyeDRlZWVm
cHB6cHJkdHY5MHhkZmR4enJhIiB0aW1lc3RhbXA9IjE2NjAyMDI1NzkiPjQyPC9rZXk+PC9mb3Jl
aWduLWtleXM+PHJlZi10eXBlIG5hbWU9IkpvdXJuYWwgQXJ0aWNsZSI+MTc8L3JlZi10eXBlPjxj
b250cmlidXRvcnM+PGF1dGhvcnM+PGF1dGhvcj5Sb2hhbmEsIEouPC9hdXRob3I+PGF1dGhvcj5L
aGFpcmluYSwgVy48L2F1dGhvcj48YXV0aG9yPkJvbywgTi4gWS48L2F1dGhvcj48YXV0aG9yPlNo
YXJlZW5hLCBJLjwvYXV0aG9yPjwvYXV0aG9ycz48L2NvbnRyaWJ1dG9ycz48dGl0bGVzPjx0aXRs
ZT5SZWR1Y2luZyBoeXBvdGhlcm1pYSBpbiBwcmV0ZXJtIGluZmFudHMgd2l0aCBwb2x5ZXRoeWxl
bmUgd3JhcDwvdGl0bGU+PHNlY29uZGFyeS10aXRsZT5QZWRpYXRyIEludDwvc2Vjb25kYXJ5LXRp
dGxlPjwvdGl0bGVzPjxwZXJpb2RpY2FsPjxmdWxsLXRpdGxlPlBlZGlhdHIgSW50PC9mdWxsLXRp
dGxlPjwvcGVyaW9kaWNhbD48cGFnZXM+NDY4LTc0PC9wYWdlcz48dm9sdW1lPjUzPC92b2x1bWU+
PG51bWJlcj40PC9udW1iZXI+PGRhdGVzPjx5ZWFyPjIwMTE8L3llYXI+PC9kYXRlcz48YWNjZXNz
aW9uLW51bT4yMTEwNTk2NDwvYWNjZXNzaW9uLW51bT48bGFiZWw+NDY4PC9sYWJlbD48dXJscz48
cmVsYXRlZC11cmxzPjx1cmw+aHR0cHM6Ly9vbmxpbmVsaWJyYXJ5LndpbGV5LmNvbS9kb2kvcGRm
ZGlyZWN0LzEwLjExMTEvai4xNDQyLTIwMFguMjAxMC4wMzI5NS54P2Rvd25sb2FkPXRydWU8L3Vy
bD48dXJsPmh0dHBzOi8vb25saW5lbGlicmFyeS53aWxleS5jb20vZG9pLzEwLjExMTEvai4xNDQy
LTIwMFguMjAxMC4wMzI5NS54PC91cmw+PC9yZWxhdGVkLXVybHM+PC91cmxzPjxlbGVjdHJvbmlj
LXJlc291cmNlLW51bT4xMC4xMTExL2ouMTQ0Mi0yMDBYLjIwMTAuMDMyOTUueDwvZWxlY3Ryb25p
Yy1yZXNvdXJjZS1udW0+PC9yZWNvcmQ+PC9DaXRlPjxDaXRlPjxBdXRob3I+VHJldmlzYW51dG88
L0F1dGhvcj48WWVhcj4yMDEwPC9ZZWFyPjxSZWNOdW0+Mjg8L1JlY051bT48cmVjb3JkPjxyZWMt
bnVtYmVyPjI4PC9yZWMtbnVtYmVyPjxmb3JlaWduLWtleXM+PGtleSBhcHA9IkVOIiBkYi1pZD0i
ejVhdjAyYWRyZTkyeDRlZWVmcHB6cHJkdHY5MHhkZmR4enJhIiB0aW1lc3RhbXA9IjE2NjAyMDEx
NjIiPjI4PC9rZXk+PC9mb3JlaWduLWtleXM+PHJlZi10eXBlIG5hbWU9IkpvdXJuYWwgQXJ0aWNs
ZSI+MTc8L3JlZi10eXBlPjxjb250cmlidXRvcnM+PGF1dGhvcnM+PGF1dGhvcj5UcmV2aXNhbnV0
bywgRC48L2F1dGhvcj48YXV0aG9yPkRvZ2xpb25pLCBOLjwvYXV0aG9yPjxhdXRob3I+Q2F2YWxs
aW4sIEYuPC9hdXRob3I+PGF1dGhvcj5QYXJvdHRvLCBNLjwvYXV0aG9yPjxhdXRob3I+TWljYWds
aW8sIE0uPC9hdXRob3I+PGF1dGhvcj5aYW5hcmRvLCBWLjwvYXV0aG9yPjwvYXV0aG9ycz48L2Nv
bnRyaWJ1dG9ycz48dGl0bGVzPjx0aXRsZT5IZWF0IGxvc3MgcHJldmVudGlvbiBpbiB2ZXJ5IHBy
ZXRlcm0gaW5mYW50cyBpbiBkZWxpdmVyeSByb29tczogYSBwcm9zcGVjdGl2ZSwgcmFuZG9taXpl
ZCwgY29udHJvbGxlZCB0cmlhbCBvZiBwb2x5ZXRoeWxlbmUgY2FwczwvdGl0bGU+PHNlY29uZGFy
eS10aXRsZT5KIFBlZGlhdHI8L3NlY29uZGFyeS10aXRsZT48L3RpdGxlcz48cGVyaW9kaWNhbD48
ZnVsbC10aXRsZT5KIFBlZGlhdHI8L2Z1bGwtdGl0bGU+PC9wZXJpb2RpY2FsPjxwYWdlcz45MTQt
OTE3LmUxPC9wYWdlcz48dm9sdW1lPjE1Njwvdm9sdW1lPjxudW1iZXI+NjwvbnVtYmVyPjxkYXRl
cz48eWVhcj4yMDEwPC95ZWFyPjwvZGF0ZXM+PGFjY2Vzc2lvbi1udW0+MjAyMjc3Mjg8L2FjY2Vz
c2lvbi1udW0+PGxhYmVsPjkxNDwvbGFiZWw+PHVybHM+PHJlbGF0ZWQtdXJscz48dXJsPmh0dHBz
Oi8vd3d3LmpwZWRzLmNvbS9hcnRpY2xlL1MwMDIyLTM0NzYoMDkpMDEyNTAtNS9mdWxsdGV4dDwv
dXJsPjwvcmVsYXRlZC11cmxzPjwvdXJscz48ZWxlY3Ryb25pYy1yZXNvdXJjZS1udW0+MTAuMTAx
Ni9qLmpwZWRzLjIwMDkuMTIuMDIxPC9lbGVjdHJvbmljLXJlc291cmNlLW51bT48L3JlY29yZD48
L0NpdGU+PC9FbmROb3RlPn==
</w:fldData>
              </w:fldChar>
            </w:r>
            <w:r w:rsidRPr="00993118">
              <w:rPr>
                <w:rFonts w:ascii="Calibri" w:eastAsia="Times New Roman" w:hAnsi="Calibri" w:cs="Calibri"/>
                <w:sz w:val="16"/>
                <w:szCs w:val="16"/>
              </w:rPr>
              <w:instrText xml:space="preserve"> ADDIN EN.CITE </w:instrText>
            </w:r>
            <w:r w:rsidRPr="00993118">
              <w:rPr>
                <w:rFonts w:ascii="Calibri" w:eastAsia="Times New Roman" w:hAnsi="Calibri" w:cs="Calibri"/>
                <w:sz w:val="16"/>
                <w:szCs w:val="16"/>
              </w:rPr>
              <w:fldChar w:fldCharType="begin">
                <w:fldData xml:space="preserve">PEVuZE5vdGU+PENpdGU+PEF1dGhvcj5Sb2hhbmE8L0F1dGhvcj48WWVhcj4yMDExPC9ZZWFyPjxS
ZWNOdW0+NDI8L1JlY051bT48RGlzcGxheVRleHQ+e1JvaGFuYSAyMDExIDQ2OCwgVHJldmlzYW51
dG8gMjAxMCA5MTR9PC9EaXNwbGF5VGV4dD48cmVjb3JkPjxyZWMtbnVtYmVyPjQyPC9yZWMtbnVt
YmVyPjxmb3JlaWduLWtleXM+PGtleSBhcHA9IkVOIiBkYi1pZD0iejVhdjAyYWRyZTkyeDRlZWVm
cHB6cHJkdHY5MHhkZmR4enJhIiB0aW1lc3RhbXA9IjE2NjAyMDI1NzkiPjQyPC9rZXk+PC9mb3Jl
aWduLWtleXM+PHJlZi10eXBlIG5hbWU9IkpvdXJuYWwgQXJ0aWNsZSI+MTc8L3JlZi10eXBlPjxj
b250cmlidXRvcnM+PGF1dGhvcnM+PGF1dGhvcj5Sb2hhbmEsIEouPC9hdXRob3I+PGF1dGhvcj5L
aGFpcmluYSwgVy48L2F1dGhvcj48YXV0aG9yPkJvbywgTi4gWS48L2F1dGhvcj48YXV0aG9yPlNo
YXJlZW5hLCBJLjwvYXV0aG9yPjwvYXV0aG9ycz48L2NvbnRyaWJ1dG9ycz48dGl0bGVzPjx0aXRs
ZT5SZWR1Y2luZyBoeXBvdGhlcm1pYSBpbiBwcmV0ZXJtIGluZmFudHMgd2l0aCBwb2x5ZXRoeWxl
bmUgd3JhcDwvdGl0bGU+PHNlY29uZGFyeS10aXRsZT5QZWRpYXRyIEludDwvc2Vjb25kYXJ5LXRp
dGxlPjwvdGl0bGVzPjxwZXJpb2RpY2FsPjxmdWxsLXRpdGxlPlBlZGlhdHIgSW50PC9mdWxsLXRp
dGxlPjwvcGVyaW9kaWNhbD48cGFnZXM+NDY4LTc0PC9wYWdlcz48dm9sdW1lPjUzPC92b2x1bWU+
PG51bWJlcj40PC9udW1iZXI+PGRhdGVzPjx5ZWFyPjIwMTE8L3llYXI+PC9kYXRlcz48YWNjZXNz
aW9uLW51bT4yMTEwNTk2NDwvYWNjZXNzaW9uLW51bT48bGFiZWw+NDY4PC9sYWJlbD48dXJscz48
cmVsYXRlZC11cmxzPjx1cmw+aHR0cHM6Ly9vbmxpbmVsaWJyYXJ5LndpbGV5LmNvbS9kb2kvcGRm
ZGlyZWN0LzEwLjExMTEvai4xNDQyLTIwMFguMjAxMC4wMzI5NS54P2Rvd25sb2FkPXRydWU8L3Vy
bD48dXJsPmh0dHBzOi8vb25saW5lbGlicmFyeS53aWxleS5jb20vZG9pLzEwLjExMTEvai4xNDQy
LTIwMFguMjAxMC4wMzI5NS54PC91cmw+PC9yZWxhdGVkLXVybHM+PC91cmxzPjxlbGVjdHJvbmlj
LXJlc291cmNlLW51bT4xMC4xMTExL2ouMTQ0Mi0yMDBYLjIwMTAuMDMyOTUueDwvZWxlY3Ryb25p
Yy1yZXNvdXJjZS1udW0+PC9yZWNvcmQ+PC9DaXRlPjxDaXRlPjxBdXRob3I+VHJldmlzYW51dG88
L0F1dGhvcj48WWVhcj4yMDEwPC9ZZWFyPjxSZWNOdW0+Mjg8L1JlY051bT48cmVjb3JkPjxyZWMt
bnVtYmVyPjI4PC9yZWMtbnVtYmVyPjxmb3JlaWduLWtleXM+PGtleSBhcHA9IkVOIiBkYi1pZD0i
ejVhdjAyYWRyZTkyeDRlZWVmcHB6cHJkdHY5MHhkZmR4enJhIiB0aW1lc3RhbXA9IjE2NjAyMDEx
NjIiPjI4PC9rZXk+PC9mb3JlaWduLWtleXM+PHJlZi10eXBlIG5hbWU9IkpvdXJuYWwgQXJ0aWNs
ZSI+MTc8L3JlZi10eXBlPjxjb250cmlidXRvcnM+PGF1dGhvcnM+PGF1dGhvcj5UcmV2aXNhbnV0
bywgRC48L2F1dGhvcj48YXV0aG9yPkRvZ2xpb25pLCBOLjwvYXV0aG9yPjxhdXRob3I+Q2F2YWxs
aW4sIEYuPC9hdXRob3I+PGF1dGhvcj5QYXJvdHRvLCBNLjwvYXV0aG9yPjxhdXRob3I+TWljYWds
aW8sIE0uPC9hdXRob3I+PGF1dGhvcj5aYW5hcmRvLCBWLjwvYXV0aG9yPjwvYXV0aG9ycz48L2Nv
bnRyaWJ1dG9ycz48dGl0bGVzPjx0aXRsZT5IZWF0IGxvc3MgcHJldmVudGlvbiBpbiB2ZXJ5IHBy
ZXRlcm0gaW5mYW50cyBpbiBkZWxpdmVyeSByb29tczogYSBwcm9zcGVjdGl2ZSwgcmFuZG9taXpl
ZCwgY29udHJvbGxlZCB0cmlhbCBvZiBwb2x5ZXRoeWxlbmUgY2FwczwvdGl0bGU+PHNlY29uZGFy
eS10aXRsZT5KIFBlZGlhdHI8L3NlY29uZGFyeS10aXRsZT48L3RpdGxlcz48cGVyaW9kaWNhbD48
ZnVsbC10aXRsZT5KIFBlZGlhdHI8L2Z1bGwtdGl0bGU+PC9wZXJpb2RpY2FsPjxwYWdlcz45MTQt
OTE3LmUxPC9wYWdlcz48dm9sdW1lPjE1Njwvdm9sdW1lPjxudW1iZXI+NjwvbnVtYmVyPjxkYXRl
cz48eWVhcj4yMDEwPC95ZWFyPjwvZGF0ZXM+PGFjY2Vzc2lvbi1udW0+MjAyMjc3Mjg8L2FjY2Vz
c2lvbi1udW0+PGxhYmVsPjkxNDwvbGFiZWw+PHVybHM+PHJlbGF0ZWQtdXJscz48dXJsPmh0dHBz
Oi8vd3d3LmpwZWRzLmNvbS9hcnRpY2xlL1MwMDIyLTM0NzYoMDkpMDEyNTAtNS9mdWxsdGV4dDwv
dXJsPjwvcmVsYXRlZC11cmxzPjwvdXJscz48ZWxlY3Ryb25pYy1yZXNvdXJjZS1udW0+MTAuMTAx
Ni9qLmpwZWRzLjIwMDkuMTIuMDIxPC9lbGVjdHJvbmljLXJlc291cmNlLW51bT48L3JlY29yZD48
L0NpdGU+PC9FbmROb3RlPn==
</w:fldData>
              </w:fldChar>
            </w:r>
            <w:r w:rsidRPr="00993118">
              <w:rPr>
                <w:rFonts w:ascii="Calibri" w:eastAsia="Times New Roman" w:hAnsi="Calibri" w:cs="Calibri"/>
                <w:sz w:val="16"/>
                <w:szCs w:val="16"/>
              </w:rPr>
              <w:instrText xml:space="preserve"> ADDIN EN.CITE.DATA </w:instrText>
            </w:r>
            <w:r w:rsidRPr="00993118">
              <w:rPr>
                <w:rFonts w:ascii="Calibri" w:eastAsia="Times New Roman" w:hAnsi="Calibri" w:cs="Calibri"/>
                <w:sz w:val="16"/>
                <w:szCs w:val="16"/>
              </w:rPr>
            </w:r>
            <w:r w:rsidRPr="00993118">
              <w:rPr>
                <w:rFonts w:ascii="Calibri" w:eastAsia="Times New Roman" w:hAnsi="Calibri" w:cs="Calibri"/>
                <w:sz w:val="16"/>
                <w:szCs w:val="16"/>
              </w:rPr>
              <w:fldChar w:fldCharType="end"/>
            </w:r>
            <w:r w:rsidRPr="00993118">
              <w:rPr>
                <w:rFonts w:ascii="Calibri" w:eastAsia="Times New Roman" w:hAnsi="Calibri" w:cs="Calibri"/>
                <w:sz w:val="16"/>
                <w:szCs w:val="16"/>
              </w:rPr>
            </w:r>
            <w:r w:rsidRPr="00993118">
              <w:rPr>
                <w:rFonts w:ascii="Calibri" w:eastAsia="Times New Roman" w:hAnsi="Calibri" w:cs="Calibri"/>
                <w:sz w:val="16"/>
                <w:szCs w:val="16"/>
              </w:rPr>
              <w:fldChar w:fldCharType="separate"/>
            </w:r>
            <w:r w:rsidRPr="00993118">
              <w:rPr>
                <w:rFonts w:ascii="Calibri" w:eastAsia="Times New Roman" w:hAnsi="Calibri" w:cs="Calibri"/>
                <w:noProof/>
                <w:sz w:val="16"/>
                <w:szCs w:val="16"/>
              </w:rPr>
              <w:t>{Rohana 2011 468, Trevisanuto 2010 914}</w:t>
            </w:r>
            <w:r w:rsidRPr="00993118">
              <w:rPr>
                <w:rFonts w:ascii="Calibri" w:eastAsia="Times New Roman" w:hAnsi="Calibri" w:cs="Calibri"/>
                <w:sz w:val="16"/>
                <w:szCs w:val="16"/>
              </w:rPr>
              <w:fldChar w:fldCharType="end"/>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207"/>
              <w:gridCol w:w="999"/>
              <w:gridCol w:w="1171"/>
              <w:gridCol w:w="753"/>
              <w:gridCol w:w="1354"/>
              <w:gridCol w:w="1134"/>
            </w:tblGrid>
            <w:tr w:rsidR="00D26AF9" w14:paraId="4B52F796" w14:textId="77777777" w:rsidTr="00EC24AC">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79F96B1" w14:textId="77777777" w:rsidR="00D26AF9" w:rsidRDefault="00D26AF9" w:rsidP="00EC24AC">
                  <w:pPr>
                    <w:rPr>
                      <w:rFonts w:ascii="Times New Roman" w:eastAsia="Times New Roman" w:hAnsi="Times New Roman" w:cs="Times New Roman"/>
                      <w:b/>
                      <w:bCs/>
                      <w:color w:val="FFFFFF"/>
                      <w:sz w:val="16"/>
                      <w:szCs w:val="16"/>
                    </w:rPr>
                  </w:pPr>
                  <w:r>
                    <w:rPr>
                      <w:rFonts w:eastAsia="Times New Roman"/>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0064C438" w14:textId="77777777" w:rsidR="00D26AF9" w:rsidRDefault="00D26AF9" w:rsidP="00EC24AC">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4C8497F" w14:textId="77777777" w:rsidR="00D26AF9" w:rsidRDefault="00D26AF9" w:rsidP="00EC24AC">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02B86CFA" w14:textId="77777777" w:rsidR="00D26AF9" w:rsidRDefault="00D26AF9" w:rsidP="00EC24AC">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8395A87" w14:textId="77777777" w:rsidR="00D26AF9" w:rsidRDefault="00D26AF9" w:rsidP="00EC24AC">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D26AF9" w14:paraId="65C9BB61" w14:textId="77777777" w:rsidTr="00EC24AC">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8F120B7" w14:textId="77777777" w:rsidR="00D26AF9" w:rsidRDefault="00D26AF9" w:rsidP="00EC24AC">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580E38C" w14:textId="77777777" w:rsidR="00D26AF9" w:rsidRDefault="00D26AF9" w:rsidP="00EC24AC">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CA64E40" w14:textId="77777777" w:rsidR="00D26AF9" w:rsidRDefault="00D26AF9" w:rsidP="00EC24AC">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3149F4E" w14:textId="77777777" w:rsidR="00D26AF9" w:rsidRDefault="00D26AF9" w:rsidP="00EC24AC">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93033B3" w14:textId="77777777" w:rsidR="00D26AF9" w:rsidRDefault="00D26AF9" w:rsidP="00EC24AC">
                  <w:pPr>
                    <w:rPr>
                      <w:rFonts w:eastAsia="Times New Roman"/>
                      <w:b/>
                      <w:bCs/>
                      <w:color w:val="000000"/>
                      <w:sz w:val="16"/>
                      <w:szCs w:val="16"/>
                    </w:rPr>
                  </w:pPr>
                  <w:r>
                    <w:rPr>
                      <w:rFonts w:eastAsia="Times New Roman"/>
                      <w:b/>
                      <w:bCs/>
                      <w:color w:val="000000"/>
                      <w:sz w:val="16"/>
                      <w:szCs w:val="16"/>
                    </w:rPr>
                    <w:t xml:space="preserve">Risk with standard care </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93C34FE" w14:textId="77777777" w:rsidR="00D26AF9" w:rsidRDefault="00D26AF9" w:rsidP="00EC24AC">
                  <w:pPr>
                    <w:rPr>
                      <w:rFonts w:eastAsia="Times New Roman"/>
                      <w:b/>
                      <w:bCs/>
                      <w:color w:val="000000"/>
                      <w:sz w:val="16"/>
                      <w:szCs w:val="16"/>
                    </w:rPr>
                  </w:pPr>
                  <w:r>
                    <w:rPr>
                      <w:rFonts w:eastAsia="Times New Roman"/>
                      <w:b/>
                      <w:bCs/>
                      <w:color w:val="000000"/>
                      <w:sz w:val="16"/>
                      <w:szCs w:val="16"/>
                    </w:rPr>
                    <w:t>Risk difference with a plastic bag or wrap</w:t>
                  </w:r>
                </w:p>
              </w:tc>
            </w:tr>
            <w:tr w:rsidR="00D26AF9" w14:paraId="6204D617" w14:textId="77777777" w:rsidTr="00EC24A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726608B" w14:textId="77777777" w:rsidR="00D26AF9" w:rsidRDefault="00D26AF9" w:rsidP="00EC24AC">
                  <w:pPr>
                    <w:rPr>
                      <w:rFonts w:eastAsia="Times New Roman"/>
                      <w:sz w:val="16"/>
                      <w:szCs w:val="16"/>
                    </w:rPr>
                  </w:pPr>
                  <w:r>
                    <w:rPr>
                      <w:rStyle w:val="label"/>
                      <w:rFonts w:eastAsia="Times New Roman"/>
                      <w:sz w:val="16"/>
                      <w:szCs w:val="16"/>
                    </w:rPr>
                    <w:t>Mean body temperature (Axillary)</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65261FA" w14:textId="77777777" w:rsidR="00D26AF9" w:rsidRDefault="00D26AF9" w:rsidP="00EC24AC">
                  <w:pPr>
                    <w:rPr>
                      <w:rFonts w:eastAsia="Times New Roman"/>
                      <w:sz w:val="16"/>
                      <w:szCs w:val="16"/>
                    </w:rPr>
                  </w:pPr>
                  <w:r>
                    <w:rPr>
                      <w:rFonts w:eastAsia="Times New Roman"/>
                      <w:sz w:val="16"/>
                      <w:szCs w:val="16"/>
                    </w:rPr>
                    <w:t>821</w:t>
                  </w:r>
                  <w:r>
                    <w:rPr>
                      <w:rFonts w:eastAsia="Times New Roman"/>
                      <w:sz w:val="16"/>
                      <w:szCs w:val="16"/>
                    </w:rPr>
                    <w:br/>
                    <w:t>(12 RC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185977B" w14:textId="77777777" w:rsidR="00D26AF9" w:rsidRDefault="00D26AF9" w:rsidP="00EC24AC">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a,b</w:t>
                  </w:r>
                  <w:proofErr w:type="gramEnd"/>
                  <w:r>
                    <w:rPr>
                      <w:rFonts w:eastAsia="Times New Roman"/>
                      <w:sz w:val="16"/>
                      <w:szCs w:val="16"/>
                      <w:vertAlign w:val="superscript"/>
                    </w:rPr>
                    <w:t>,c,d</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10ED1F" w14:textId="77777777" w:rsidR="00D26AF9" w:rsidRPr="002B3C63" w:rsidRDefault="00D26AF9" w:rsidP="00EC24AC">
                  <w:pPr>
                    <w:rPr>
                      <w:rFonts w:eastAsia="Times New Roman"/>
                      <w:sz w:val="16"/>
                      <w:szCs w:val="16"/>
                    </w:rPr>
                  </w:pPr>
                  <w:r w:rsidRPr="002B3C63">
                    <w:rPr>
                      <w:sz w:val="16"/>
                      <w:szCs w:val="16"/>
                    </w:rPr>
                    <w:t>n/a</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D65BB3F" w14:textId="77777777" w:rsidR="00D26AF9" w:rsidRDefault="00D26AF9" w:rsidP="00EC24AC">
                  <w:pPr>
                    <w:rPr>
                      <w:rFonts w:eastAsia="Times New Roman"/>
                      <w:color w:val="000000"/>
                      <w:sz w:val="16"/>
                      <w:szCs w:val="16"/>
                    </w:rPr>
                  </w:pPr>
                  <w:r>
                    <w:rPr>
                      <w:rStyle w:val="cell-value"/>
                      <w:rFonts w:eastAsia="Times New Roman"/>
                      <w:color w:val="000000"/>
                      <w:sz w:val="16"/>
                      <w:szCs w:val="16"/>
                    </w:rPr>
                    <w:t xml:space="preserve">The mean body temperature (axillary) was </w:t>
                  </w:r>
                  <w:r>
                    <w:rPr>
                      <w:rStyle w:val="cell-value"/>
                      <w:rFonts w:eastAsia="Times New Roman"/>
                      <w:b/>
                      <w:bCs/>
                      <w:color w:val="000000"/>
                      <w:sz w:val="16"/>
                      <w:szCs w:val="16"/>
                    </w:rPr>
                    <w:t>35.52</w:t>
                  </w:r>
                  <w:r>
                    <w:rPr>
                      <w:rStyle w:val="cell-value"/>
                      <w:rFonts w:eastAsia="Times New Roman"/>
                      <w:color w:val="000000"/>
                      <w:sz w:val="16"/>
                      <w:szCs w:val="16"/>
                    </w:rPr>
                    <w:t xml:space="preserve"> °C </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2CD1E01" w14:textId="77777777" w:rsidR="00D26AF9" w:rsidRDefault="00D26AF9" w:rsidP="00EC24AC">
                  <w:pPr>
                    <w:rPr>
                      <w:rFonts w:eastAsia="Times New Roman"/>
                      <w:color w:val="000000"/>
                      <w:sz w:val="16"/>
                      <w:szCs w:val="16"/>
                    </w:rPr>
                  </w:pPr>
                  <w:r>
                    <w:rPr>
                      <w:rStyle w:val="cell-value"/>
                      <w:rFonts w:eastAsia="Times New Roman"/>
                      <w:color w:val="000000"/>
                      <w:sz w:val="16"/>
                      <w:szCs w:val="16"/>
                    </w:rPr>
                    <w:t xml:space="preserve">MD </w:t>
                  </w:r>
                  <w:r>
                    <w:rPr>
                      <w:rStyle w:val="cell-value"/>
                      <w:rFonts w:eastAsia="Times New Roman"/>
                      <w:b/>
                      <w:bCs/>
                      <w:color w:val="000000"/>
                      <w:sz w:val="16"/>
                      <w:szCs w:val="16"/>
                    </w:rPr>
                    <w:t>0.65 °</w:t>
                  </w:r>
                  <w:proofErr w:type="gramStart"/>
                  <w:r>
                    <w:rPr>
                      <w:rStyle w:val="cell-value"/>
                      <w:rFonts w:eastAsia="Times New Roman"/>
                      <w:b/>
                      <w:bCs/>
                      <w:color w:val="000000"/>
                      <w:sz w:val="16"/>
                      <w:szCs w:val="16"/>
                    </w:rPr>
                    <w:t>C  higher</w:t>
                  </w:r>
                  <w:proofErr w:type="gramEnd"/>
                  <w:r>
                    <w:rPr>
                      <w:rFonts w:eastAsia="Times New Roman"/>
                      <w:color w:val="000000"/>
                      <w:sz w:val="16"/>
                      <w:szCs w:val="16"/>
                    </w:rPr>
                    <w:br/>
                  </w:r>
                  <w:r>
                    <w:rPr>
                      <w:rStyle w:val="cell-value"/>
                      <w:rFonts w:eastAsia="Times New Roman"/>
                      <w:color w:val="000000"/>
                      <w:sz w:val="16"/>
                      <w:szCs w:val="16"/>
                    </w:rPr>
                    <w:t>(0.44 higher to 0.86 higher)</w:t>
                  </w:r>
                </w:p>
              </w:tc>
            </w:tr>
            <w:tr w:rsidR="00D26AF9" w14:paraId="350563E0" w14:textId="77777777" w:rsidTr="00EC24A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E96265D" w14:textId="77777777" w:rsidR="00D26AF9" w:rsidRDefault="00D26AF9" w:rsidP="00EC24AC">
                  <w:pPr>
                    <w:rPr>
                      <w:rFonts w:eastAsia="Times New Roman"/>
                      <w:sz w:val="16"/>
                      <w:szCs w:val="16"/>
                    </w:rPr>
                  </w:pPr>
                  <w:r>
                    <w:rPr>
                      <w:rStyle w:val="label"/>
                      <w:rFonts w:eastAsia="Times New Roman"/>
                      <w:sz w:val="16"/>
                      <w:szCs w:val="16"/>
                    </w:rPr>
                    <w:t>Mean body temperature (Rect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14AC136" w14:textId="77777777" w:rsidR="00D26AF9" w:rsidRDefault="00D26AF9" w:rsidP="00EC24AC">
                  <w:pPr>
                    <w:rPr>
                      <w:rFonts w:eastAsia="Times New Roman"/>
                      <w:sz w:val="16"/>
                      <w:szCs w:val="16"/>
                    </w:rPr>
                  </w:pPr>
                  <w:r>
                    <w:rPr>
                      <w:rFonts w:eastAsia="Times New Roman"/>
                      <w:sz w:val="16"/>
                      <w:szCs w:val="16"/>
                    </w:rPr>
                    <w:t>348</w:t>
                  </w:r>
                  <w:r>
                    <w:rPr>
                      <w:rFonts w:eastAsia="Times New Roman"/>
                      <w:sz w:val="16"/>
                      <w:szCs w:val="16"/>
                    </w:rPr>
                    <w:br/>
                    <w:t>(7 RC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BE2FF2B" w14:textId="77777777" w:rsidR="00D26AF9" w:rsidRDefault="00D26AF9" w:rsidP="00EC24AC">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a,d</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E640A8F" w14:textId="77777777" w:rsidR="00D26AF9" w:rsidRDefault="00D26AF9" w:rsidP="00EC24AC">
                  <w:pPr>
                    <w:rPr>
                      <w:rFonts w:eastAsia="Times New Roman"/>
                      <w:sz w:val="16"/>
                      <w:szCs w:val="16"/>
                    </w:rPr>
                  </w:pPr>
                  <w:r w:rsidRPr="002B3C63">
                    <w:rPr>
                      <w:sz w:val="16"/>
                      <w:szCs w:val="16"/>
                    </w:rPr>
                    <w:t>n/a</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EF5E630" w14:textId="77777777" w:rsidR="00D26AF9" w:rsidRDefault="00D26AF9" w:rsidP="00EC24AC">
                  <w:pPr>
                    <w:rPr>
                      <w:rFonts w:eastAsia="Times New Roman"/>
                      <w:color w:val="000000"/>
                      <w:sz w:val="16"/>
                      <w:szCs w:val="16"/>
                    </w:rPr>
                  </w:pPr>
                  <w:r>
                    <w:rPr>
                      <w:rStyle w:val="cell-value"/>
                      <w:rFonts w:eastAsia="Times New Roman"/>
                      <w:color w:val="000000"/>
                      <w:sz w:val="16"/>
                      <w:szCs w:val="16"/>
                    </w:rPr>
                    <w:t xml:space="preserve">The mean body temperature (Rectal) was </w:t>
                  </w:r>
                  <w:r>
                    <w:rPr>
                      <w:rStyle w:val="cell-value"/>
                      <w:rFonts w:eastAsia="Times New Roman"/>
                      <w:b/>
                      <w:bCs/>
                      <w:color w:val="000000"/>
                      <w:sz w:val="16"/>
                      <w:szCs w:val="16"/>
                    </w:rPr>
                    <w:t>35.86</w:t>
                  </w:r>
                  <w:r>
                    <w:rPr>
                      <w:rStyle w:val="cell-value"/>
                      <w:rFonts w:eastAsia="Times New Roman"/>
                      <w:color w:val="000000"/>
                      <w:sz w:val="16"/>
                      <w:szCs w:val="16"/>
                    </w:rPr>
                    <w:t xml:space="preserve"> °C </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A8CC243" w14:textId="77777777" w:rsidR="00D26AF9" w:rsidRDefault="00D26AF9" w:rsidP="00EC24AC">
                  <w:pPr>
                    <w:rPr>
                      <w:rFonts w:eastAsia="Times New Roman"/>
                      <w:color w:val="000000"/>
                      <w:sz w:val="16"/>
                      <w:szCs w:val="16"/>
                    </w:rPr>
                  </w:pPr>
                  <w:r>
                    <w:rPr>
                      <w:rStyle w:val="cell-value"/>
                      <w:rFonts w:eastAsia="Times New Roman"/>
                      <w:color w:val="000000"/>
                      <w:sz w:val="16"/>
                      <w:szCs w:val="16"/>
                    </w:rPr>
                    <w:t xml:space="preserve">MD </w:t>
                  </w:r>
                  <w:r>
                    <w:rPr>
                      <w:rStyle w:val="cell-value"/>
                      <w:rFonts w:eastAsia="Times New Roman"/>
                      <w:b/>
                      <w:bCs/>
                      <w:color w:val="000000"/>
                      <w:sz w:val="16"/>
                      <w:szCs w:val="16"/>
                    </w:rPr>
                    <w:t>0.77 °</w:t>
                  </w:r>
                  <w:proofErr w:type="gramStart"/>
                  <w:r>
                    <w:rPr>
                      <w:rStyle w:val="cell-value"/>
                      <w:rFonts w:eastAsia="Times New Roman"/>
                      <w:b/>
                      <w:bCs/>
                      <w:color w:val="000000"/>
                      <w:sz w:val="16"/>
                      <w:szCs w:val="16"/>
                    </w:rPr>
                    <w:t>C  higher</w:t>
                  </w:r>
                  <w:proofErr w:type="gramEnd"/>
                  <w:r>
                    <w:rPr>
                      <w:rFonts w:eastAsia="Times New Roman"/>
                      <w:color w:val="000000"/>
                      <w:sz w:val="16"/>
                      <w:szCs w:val="16"/>
                    </w:rPr>
                    <w:br/>
                  </w:r>
                  <w:r>
                    <w:rPr>
                      <w:rStyle w:val="cell-value"/>
                      <w:rFonts w:eastAsia="Times New Roman"/>
                      <w:color w:val="000000"/>
                      <w:sz w:val="16"/>
                      <w:szCs w:val="16"/>
                    </w:rPr>
                    <w:t>(0.5 higher to 1.04 higher)</w:t>
                  </w:r>
                </w:p>
              </w:tc>
            </w:tr>
            <w:tr w:rsidR="00D26AF9" w14:paraId="19186F56" w14:textId="77777777" w:rsidTr="00EC24AC">
              <w:trPr>
                <w:trHeight w:val="745"/>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AD5528E" w14:textId="77777777" w:rsidR="00D26AF9" w:rsidRDefault="00D26AF9" w:rsidP="00EC24AC">
                  <w:pPr>
                    <w:rPr>
                      <w:rFonts w:eastAsia="Times New Roman"/>
                      <w:sz w:val="16"/>
                      <w:szCs w:val="16"/>
                    </w:rPr>
                  </w:pPr>
                  <w:r>
                    <w:rPr>
                      <w:rStyle w:val="label"/>
                      <w:rFonts w:eastAsia="Times New Roman"/>
                      <w:sz w:val="16"/>
                      <w:szCs w:val="16"/>
                    </w:rPr>
                    <w:t xml:space="preserve">Hypothermia &lt; 36.5 degree °C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CCE4AE" w14:textId="77777777" w:rsidR="00D26AF9" w:rsidRDefault="00D26AF9" w:rsidP="00EC24AC">
                  <w:pPr>
                    <w:rPr>
                      <w:rFonts w:eastAsia="Times New Roman"/>
                      <w:sz w:val="16"/>
                      <w:szCs w:val="16"/>
                    </w:rPr>
                  </w:pPr>
                  <w:r>
                    <w:rPr>
                      <w:rFonts w:eastAsia="Times New Roman"/>
                      <w:sz w:val="16"/>
                      <w:szCs w:val="16"/>
                    </w:rPr>
                    <w:t>489</w:t>
                  </w:r>
                  <w:r>
                    <w:rPr>
                      <w:rFonts w:eastAsia="Times New Roman"/>
                      <w:sz w:val="16"/>
                      <w:szCs w:val="16"/>
                    </w:rPr>
                    <w:br/>
                    <w:t>(6 RCTs)</w:t>
                  </w:r>
                  <w:r>
                    <w:rPr>
                      <w:rFonts w:eastAsia="Times New Roman"/>
                      <w:sz w:val="16"/>
                      <w:szCs w:val="16"/>
                      <w:vertAlign w:val="superscript"/>
                    </w:rPr>
                    <w:t>1,2,3,4,5,6</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36DD1E8" w14:textId="77777777" w:rsidR="00D26AF9" w:rsidRDefault="00D26AF9" w:rsidP="00EC24AC">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b,e</w:t>
                  </w:r>
                  <w:proofErr w:type="gramEnd"/>
                  <w:r>
                    <w:rPr>
                      <w:rFonts w:eastAsia="Times New Roman"/>
                      <w:sz w:val="16"/>
                      <w:szCs w:val="16"/>
                      <w:vertAlign w:val="superscript"/>
                    </w:rPr>
                    <w:t>,f,g</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71AA44C" w14:textId="77777777" w:rsidR="00D26AF9" w:rsidRDefault="00D26AF9" w:rsidP="00EC24AC">
                  <w:pPr>
                    <w:rPr>
                      <w:rFonts w:eastAsia="Times New Roman"/>
                      <w:sz w:val="16"/>
                      <w:szCs w:val="16"/>
                    </w:rPr>
                  </w:pPr>
                  <w:r>
                    <w:rPr>
                      <w:rStyle w:val="block"/>
                      <w:rFonts w:eastAsia="Times New Roman"/>
                      <w:b/>
                      <w:bCs/>
                      <w:sz w:val="16"/>
                      <w:szCs w:val="16"/>
                    </w:rPr>
                    <w:t>RR 0.64</w:t>
                  </w:r>
                  <w:r>
                    <w:rPr>
                      <w:rFonts w:eastAsia="Times New Roman"/>
                      <w:sz w:val="16"/>
                      <w:szCs w:val="16"/>
                    </w:rPr>
                    <w:br/>
                  </w:r>
                  <w:r>
                    <w:rPr>
                      <w:rStyle w:val="cell"/>
                      <w:rFonts w:eastAsia="Times New Roman"/>
                      <w:sz w:val="16"/>
                      <w:szCs w:val="16"/>
                    </w:rPr>
                    <w:t>(0.50 to 0.82)</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141DCA7C" w14:textId="77777777" w:rsidR="00D26AF9" w:rsidRDefault="00D26AF9" w:rsidP="00EC24AC">
                  <w:pPr>
                    <w:rPr>
                      <w:rFonts w:eastAsia="Times New Roman"/>
                      <w:color w:val="000000"/>
                      <w:sz w:val="16"/>
                      <w:szCs w:val="16"/>
                    </w:rPr>
                  </w:pPr>
                  <w:r>
                    <w:rPr>
                      <w:rFonts w:eastAsia="Times New Roman"/>
                      <w:color w:val="000000"/>
                      <w:sz w:val="16"/>
                      <w:szCs w:val="16"/>
                    </w:rPr>
                    <w:t>870 per 1,000</w:t>
                  </w:r>
                </w:p>
              </w:tc>
              <w:tc>
                <w:tcPr>
                  <w:tcW w:w="0" w:type="auto"/>
                  <w:tcBorders>
                    <w:top w:val="single" w:sz="6" w:space="0" w:color="BFBFBF"/>
                    <w:left w:val="single" w:sz="6" w:space="0" w:color="BFBFBF"/>
                    <w:right w:val="single" w:sz="6" w:space="0" w:color="BFBFBF"/>
                  </w:tcBorders>
                  <w:shd w:val="clear" w:color="auto" w:fill="EBEBEB"/>
                </w:tcPr>
                <w:p w14:paraId="55EDA67A" w14:textId="77777777" w:rsidR="00D26AF9" w:rsidRDefault="00D26AF9" w:rsidP="00EC24AC">
                  <w:pPr>
                    <w:rPr>
                      <w:rFonts w:eastAsia="Times New Roman"/>
                      <w:color w:val="000000"/>
                      <w:sz w:val="16"/>
                      <w:szCs w:val="16"/>
                    </w:rPr>
                  </w:pPr>
                  <w:r>
                    <w:rPr>
                      <w:rStyle w:val="cell-value"/>
                      <w:rFonts w:eastAsia="Times New Roman"/>
                      <w:b/>
                      <w:bCs/>
                      <w:color w:val="000000"/>
                      <w:sz w:val="16"/>
                      <w:szCs w:val="16"/>
                    </w:rPr>
                    <w:t>313 fewer per 1,000</w:t>
                  </w:r>
                  <w:r>
                    <w:rPr>
                      <w:rFonts w:eastAsia="Times New Roman"/>
                      <w:color w:val="000000"/>
                      <w:sz w:val="16"/>
                      <w:szCs w:val="16"/>
                    </w:rPr>
                    <w:br/>
                  </w:r>
                  <w:r>
                    <w:rPr>
                      <w:rStyle w:val="cell-value"/>
                      <w:rFonts w:eastAsia="Times New Roman"/>
                      <w:color w:val="000000"/>
                      <w:sz w:val="16"/>
                      <w:szCs w:val="16"/>
                    </w:rPr>
                    <w:t>(435 fewer to 157 fewer)</w:t>
                  </w:r>
                </w:p>
              </w:tc>
            </w:tr>
            <w:tr w:rsidR="00D26AF9" w14:paraId="5F61999D" w14:textId="77777777" w:rsidTr="00EC24AC">
              <w:trPr>
                <w:trHeight w:val="693"/>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97407FD" w14:textId="77777777" w:rsidR="00D26AF9" w:rsidRDefault="00D26AF9" w:rsidP="00EC24AC">
                  <w:pPr>
                    <w:rPr>
                      <w:rFonts w:eastAsia="Times New Roman"/>
                      <w:sz w:val="16"/>
                      <w:szCs w:val="16"/>
                    </w:rPr>
                  </w:pPr>
                  <w:r>
                    <w:rPr>
                      <w:rStyle w:val="label"/>
                      <w:rFonts w:eastAsia="Times New Roman"/>
                      <w:sz w:val="16"/>
                      <w:szCs w:val="16"/>
                    </w:rPr>
                    <w:lastRenderedPageBreak/>
                    <w:t>IVH any grad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3635544" w14:textId="77777777" w:rsidR="00D26AF9" w:rsidRDefault="00D26AF9" w:rsidP="00EC24AC">
                  <w:pPr>
                    <w:rPr>
                      <w:rFonts w:eastAsia="Times New Roman"/>
                      <w:sz w:val="16"/>
                      <w:szCs w:val="16"/>
                    </w:rPr>
                  </w:pPr>
                  <w:r>
                    <w:rPr>
                      <w:rFonts w:eastAsia="Times New Roman"/>
                      <w:sz w:val="16"/>
                      <w:szCs w:val="16"/>
                    </w:rPr>
                    <w:t>836</w:t>
                  </w:r>
                  <w:r>
                    <w:rPr>
                      <w:rFonts w:eastAsia="Times New Roman"/>
                      <w:sz w:val="16"/>
                      <w:szCs w:val="16"/>
                    </w:rPr>
                    <w:br/>
                    <w:t>(2 RCTs)</w:t>
                  </w:r>
                  <w:r>
                    <w:rPr>
                      <w:rFonts w:eastAsia="Times New Roman"/>
                      <w:sz w:val="16"/>
                      <w:szCs w:val="16"/>
                      <w:vertAlign w:val="superscript"/>
                    </w:rPr>
                    <w:t>7,8</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4CB022C" w14:textId="77777777" w:rsidR="00D26AF9" w:rsidRDefault="00D26AF9" w:rsidP="00EC24AC">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f,h</w:t>
                  </w:r>
                  <w:proofErr w:type="gramEnd"/>
                  <w:r>
                    <w:rPr>
                      <w:rFonts w:eastAsia="Times New Roman"/>
                      <w:sz w:val="16"/>
                      <w:szCs w:val="16"/>
                      <w:vertAlign w:val="superscript"/>
                    </w:rPr>
                    <w:t>,i,j</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B1F1E1D" w14:textId="77777777" w:rsidR="00D26AF9" w:rsidRDefault="00D26AF9" w:rsidP="00EC24AC">
                  <w:pPr>
                    <w:rPr>
                      <w:rFonts w:eastAsia="Times New Roman"/>
                      <w:sz w:val="16"/>
                      <w:szCs w:val="16"/>
                    </w:rPr>
                  </w:pPr>
                  <w:r>
                    <w:rPr>
                      <w:rStyle w:val="block"/>
                      <w:rFonts w:eastAsia="Times New Roman"/>
                      <w:b/>
                      <w:bCs/>
                      <w:sz w:val="16"/>
                      <w:szCs w:val="16"/>
                    </w:rPr>
                    <w:t>RR 0.91</w:t>
                  </w:r>
                  <w:r>
                    <w:rPr>
                      <w:rFonts w:eastAsia="Times New Roman"/>
                      <w:sz w:val="16"/>
                      <w:szCs w:val="16"/>
                    </w:rPr>
                    <w:br/>
                  </w:r>
                  <w:r>
                    <w:rPr>
                      <w:rStyle w:val="cell"/>
                      <w:rFonts w:eastAsia="Times New Roman"/>
                      <w:sz w:val="16"/>
                      <w:szCs w:val="16"/>
                    </w:rPr>
                    <w:t>(0.72 to 1.14)</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13D306FE" w14:textId="77777777" w:rsidR="00D26AF9" w:rsidRDefault="00D26AF9" w:rsidP="00EC24AC">
                  <w:pPr>
                    <w:rPr>
                      <w:rFonts w:eastAsia="Times New Roman"/>
                      <w:color w:val="000000"/>
                      <w:sz w:val="16"/>
                      <w:szCs w:val="16"/>
                    </w:rPr>
                  </w:pPr>
                  <w:r>
                    <w:rPr>
                      <w:rFonts w:eastAsia="Times New Roman"/>
                      <w:color w:val="000000"/>
                      <w:sz w:val="16"/>
                      <w:szCs w:val="16"/>
                    </w:rPr>
                    <w:t>372 per 1,000</w:t>
                  </w:r>
                </w:p>
              </w:tc>
              <w:tc>
                <w:tcPr>
                  <w:tcW w:w="0" w:type="auto"/>
                  <w:tcBorders>
                    <w:top w:val="single" w:sz="6" w:space="0" w:color="BFBFBF"/>
                    <w:left w:val="single" w:sz="6" w:space="0" w:color="BFBFBF"/>
                    <w:right w:val="single" w:sz="6" w:space="0" w:color="BFBFBF"/>
                  </w:tcBorders>
                  <w:shd w:val="clear" w:color="auto" w:fill="EBEBEB"/>
                </w:tcPr>
                <w:p w14:paraId="21C00A8D" w14:textId="77777777" w:rsidR="00D26AF9" w:rsidRDefault="00D26AF9" w:rsidP="00EC24AC">
                  <w:pPr>
                    <w:rPr>
                      <w:rFonts w:eastAsia="Times New Roman"/>
                      <w:color w:val="000000"/>
                      <w:sz w:val="16"/>
                      <w:szCs w:val="16"/>
                    </w:rPr>
                  </w:pPr>
                  <w:r>
                    <w:rPr>
                      <w:rStyle w:val="cell-value"/>
                      <w:rFonts w:eastAsia="Times New Roman"/>
                      <w:b/>
                      <w:bCs/>
                      <w:color w:val="000000"/>
                      <w:sz w:val="16"/>
                      <w:szCs w:val="16"/>
                    </w:rPr>
                    <w:t>34 fewer per 1,000</w:t>
                  </w:r>
                  <w:r>
                    <w:rPr>
                      <w:rFonts w:eastAsia="Times New Roman"/>
                      <w:color w:val="000000"/>
                      <w:sz w:val="16"/>
                      <w:szCs w:val="16"/>
                    </w:rPr>
                    <w:br/>
                  </w:r>
                  <w:r>
                    <w:rPr>
                      <w:rStyle w:val="cell-value"/>
                      <w:rFonts w:eastAsia="Times New Roman"/>
                      <w:color w:val="000000"/>
                      <w:sz w:val="16"/>
                      <w:szCs w:val="16"/>
                    </w:rPr>
                    <w:t>(104 fewer to 52 more)</w:t>
                  </w:r>
                </w:p>
              </w:tc>
            </w:tr>
            <w:tr w:rsidR="00D26AF9" w14:paraId="6E318DA9" w14:textId="77777777" w:rsidTr="00EC24AC">
              <w:trPr>
                <w:trHeight w:val="790"/>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E4F066F" w14:textId="77777777" w:rsidR="00D26AF9" w:rsidRDefault="00D26AF9" w:rsidP="00EC24AC">
                  <w:pPr>
                    <w:rPr>
                      <w:rFonts w:eastAsia="Times New Roman"/>
                      <w:sz w:val="16"/>
                      <w:szCs w:val="16"/>
                    </w:rPr>
                  </w:pPr>
                  <w:r>
                    <w:rPr>
                      <w:rStyle w:val="label"/>
                      <w:rFonts w:eastAsia="Times New Roman"/>
                      <w:sz w:val="16"/>
                      <w:szCs w:val="16"/>
                    </w:rPr>
                    <w:t>IVH &gt; grade 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8B6A776" w14:textId="77777777" w:rsidR="00D26AF9" w:rsidRDefault="00D26AF9" w:rsidP="00EC24AC">
                  <w:pPr>
                    <w:rPr>
                      <w:rFonts w:eastAsia="Times New Roman"/>
                      <w:sz w:val="16"/>
                      <w:szCs w:val="16"/>
                    </w:rPr>
                  </w:pPr>
                  <w:r>
                    <w:rPr>
                      <w:rFonts w:eastAsia="Times New Roman"/>
                      <w:sz w:val="16"/>
                      <w:szCs w:val="16"/>
                    </w:rPr>
                    <w:t>972</w:t>
                  </w:r>
                  <w:r>
                    <w:rPr>
                      <w:rFonts w:eastAsia="Times New Roman"/>
                      <w:sz w:val="16"/>
                      <w:szCs w:val="16"/>
                    </w:rPr>
                    <w:br/>
                    <w:t>(4 RCTs)</w:t>
                  </w:r>
                  <w:r>
                    <w:rPr>
                      <w:rFonts w:eastAsia="Times New Roman"/>
                      <w:sz w:val="16"/>
                      <w:szCs w:val="16"/>
                      <w:vertAlign w:val="superscript"/>
                    </w:rPr>
                    <w:t>1,6,7,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436397" w14:textId="77777777" w:rsidR="00D26AF9" w:rsidRDefault="00D26AF9" w:rsidP="00EC24AC">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c,f</w:t>
                  </w:r>
                  <w:proofErr w:type="gramEnd"/>
                  <w:r>
                    <w:rPr>
                      <w:rFonts w:eastAsia="Times New Roman"/>
                      <w:sz w:val="16"/>
                      <w:szCs w:val="16"/>
                      <w:vertAlign w:val="superscript"/>
                    </w:rPr>
                    <w:t>,h,i</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E5045F0" w14:textId="77777777" w:rsidR="00D26AF9" w:rsidRDefault="00D26AF9" w:rsidP="00EC24AC">
                  <w:pPr>
                    <w:rPr>
                      <w:rFonts w:eastAsia="Times New Roman"/>
                      <w:sz w:val="16"/>
                      <w:szCs w:val="16"/>
                    </w:rPr>
                  </w:pPr>
                  <w:r>
                    <w:rPr>
                      <w:rStyle w:val="block"/>
                      <w:rFonts w:eastAsia="Times New Roman"/>
                      <w:b/>
                      <w:bCs/>
                      <w:sz w:val="16"/>
                      <w:szCs w:val="16"/>
                    </w:rPr>
                    <w:t>RR 0.99</w:t>
                  </w:r>
                  <w:r>
                    <w:rPr>
                      <w:rFonts w:eastAsia="Times New Roman"/>
                      <w:sz w:val="16"/>
                      <w:szCs w:val="16"/>
                    </w:rPr>
                    <w:br/>
                  </w:r>
                  <w:r>
                    <w:rPr>
                      <w:rStyle w:val="cell"/>
                      <w:rFonts w:eastAsia="Times New Roman"/>
                      <w:sz w:val="16"/>
                      <w:szCs w:val="16"/>
                    </w:rPr>
                    <w:t>(0.69 to 1.41)</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2897D6DD" w14:textId="77777777" w:rsidR="00D26AF9" w:rsidRDefault="00D26AF9" w:rsidP="00EC24AC">
                  <w:pPr>
                    <w:rPr>
                      <w:rFonts w:eastAsia="Times New Roman"/>
                      <w:color w:val="000000"/>
                      <w:sz w:val="16"/>
                      <w:szCs w:val="16"/>
                    </w:rPr>
                  </w:pPr>
                  <w:r>
                    <w:rPr>
                      <w:rFonts w:eastAsia="Times New Roman"/>
                      <w:color w:val="000000"/>
                      <w:sz w:val="16"/>
                      <w:szCs w:val="16"/>
                    </w:rPr>
                    <w:t>113 per 1,000</w:t>
                  </w:r>
                </w:p>
              </w:tc>
              <w:tc>
                <w:tcPr>
                  <w:tcW w:w="0" w:type="auto"/>
                  <w:tcBorders>
                    <w:top w:val="single" w:sz="6" w:space="0" w:color="BFBFBF"/>
                    <w:left w:val="single" w:sz="6" w:space="0" w:color="BFBFBF"/>
                    <w:right w:val="single" w:sz="6" w:space="0" w:color="BFBFBF"/>
                  </w:tcBorders>
                  <w:shd w:val="clear" w:color="auto" w:fill="EBEBEB"/>
                </w:tcPr>
                <w:p w14:paraId="641AAB7C" w14:textId="77777777" w:rsidR="00D26AF9" w:rsidRDefault="00D26AF9" w:rsidP="00EC24AC">
                  <w:pPr>
                    <w:rPr>
                      <w:rFonts w:eastAsia="Times New Roman"/>
                      <w:color w:val="000000"/>
                      <w:sz w:val="16"/>
                      <w:szCs w:val="16"/>
                    </w:rPr>
                  </w:pPr>
                  <w:r>
                    <w:rPr>
                      <w:rStyle w:val="cell-value"/>
                      <w:rFonts w:eastAsia="Times New Roman"/>
                      <w:b/>
                      <w:bCs/>
                      <w:color w:val="000000"/>
                      <w:sz w:val="16"/>
                      <w:szCs w:val="16"/>
                    </w:rPr>
                    <w:t>1 fewer per 1,000</w:t>
                  </w:r>
                  <w:r>
                    <w:rPr>
                      <w:rFonts w:eastAsia="Times New Roman"/>
                      <w:color w:val="000000"/>
                      <w:sz w:val="16"/>
                      <w:szCs w:val="16"/>
                    </w:rPr>
                    <w:br/>
                  </w:r>
                  <w:r>
                    <w:rPr>
                      <w:rStyle w:val="cell-value"/>
                      <w:rFonts w:eastAsia="Times New Roman"/>
                      <w:color w:val="000000"/>
                      <w:sz w:val="16"/>
                      <w:szCs w:val="16"/>
                    </w:rPr>
                    <w:t>(35 fewer to 46 more)</w:t>
                  </w:r>
                </w:p>
              </w:tc>
            </w:tr>
            <w:tr w:rsidR="00D26AF9" w14:paraId="6C6E41CF" w14:textId="77777777" w:rsidTr="00EC24AC">
              <w:trPr>
                <w:trHeight w:val="831"/>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E146F85" w14:textId="77777777" w:rsidR="00D26AF9" w:rsidRDefault="00D26AF9" w:rsidP="00EC24AC">
                  <w:pPr>
                    <w:rPr>
                      <w:rFonts w:eastAsia="Times New Roman"/>
                      <w:sz w:val="16"/>
                      <w:szCs w:val="16"/>
                    </w:rPr>
                  </w:pPr>
                  <w:r>
                    <w:rPr>
                      <w:rStyle w:val="label"/>
                      <w:rFonts w:eastAsia="Times New Roman"/>
                      <w:sz w:val="16"/>
                      <w:szCs w:val="16"/>
                    </w:rPr>
                    <w:t>NEC</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074D81" w14:textId="77777777" w:rsidR="00D26AF9" w:rsidRDefault="00D26AF9" w:rsidP="00EC24AC">
                  <w:pPr>
                    <w:rPr>
                      <w:rFonts w:eastAsia="Times New Roman"/>
                      <w:sz w:val="16"/>
                      <w:szCs w:val="16"/>
                    </w:rPr>
                  </w:pPr>
                  <w:r>
                    <w:rPr>
                      <w:rFonts w:eastAsia="Times New Roman"/>
                      <w:sz w:val="16"/>
                      <w:szCs w:val="16"/>
                    </w:rPr>
                    <w:t>935</w:t>
                  </w:r>
                  <w:r>
                    <w:rPr>
                      <w:rFonts w:eastAsia="Times New Roman"/>
                      <w:sz w:val="16"/>
                      <w:szCs w:val="16"/>
                    </w:rPr>
                    <w:br/>
                    <w:t>(3 RCTs)</w:t>
                  </w:r>
                  <w:r>
                    <w:rPr>
                      <w:rFonts w:eastAsia="Times New Roman"/>
                      <w:sz w:val="16"/>
                      <w:szCs w:val="16"/>
                      <w:vertAlign w:val="superscript"/>
                    </w:rPr>
                    <w:t>6,7,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035485F" w14:textId="77777777" w:rsidR="00D26AF9" w:rsidRDefault="00D26AF9" w:rsidP="00EC24AC">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c,h</w:t>
                  </w:r>
                  <w:proofErr w:type="gramEnd"/>
                  <w:r>
                    <w:rPr>
                      <w:rFonts w:eastAsia="Times New Roman"/>
                      <w:sz w:val="16"/>
                      <w:szCs w:val="16"/>
                      <w:vertAlign w:val="superscript"/>
                    </w:rPr>
                    <w:t>,i,k</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7263DC0" w14:textId="77777777" w:rsidR="00D26AF9" w:rsidRDefault="00D26AF9" w:rsidP="00EC24AC">
                  <w:pPr>
                    <w:rPr>
                      <w:rFonts w:eastAsia="Times New Roman"/>
                      <w:sz w:val="16"/>
                      <w:szCs w:val="16"/>
                    </w:rPr>
                  </w:pPr>
                  <w:r>
                    <w:rPr>
                      <w:rStyle w:val="block"/>
                      <w:rFonts w:eastAsia="Times New Roman"/>
                      <w:b/>
                      <w:bCs/>
                      <w:sz w:val="16"/>
                      <w:szCs w:val="16"/>
                    </w:rPr>
                    <w:t>RR 0.95</w:t>
                  </w:r>
                  <w:r>
                    <w:rPr>
                      <w:rFonts w:eastAsia="Times New Roman"/>
                      <w:sz w:val="16"/>
                      <w:szCs w:val="16"/>
                    </w:rPr>
                    <w:br/>
                  </w:r>
                  <w:r>
                    <w:rPr>
                      <w:rStyle w:val="cell"/>
                      <w:rFonts w:eastAsia="Times New Roman"/>
                      <w:sz w:val="16"/>
                      <w:szCs w:val="16"/>
                    </w:rPr>
                    <w:t>(0.61 to 1.50)</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711BD566" w14:textId="77777777" w:rsidR="00D26AF9" w:rsidRDefault="00D26AF9" w:rsidP="00EC24AC">
                  <w:pPr>
                    <w:rPr>
                      <w:rFonts w:eastAsia="Times New Roman"/>
                      <w:color w:val="000000"/>
                      <w:sz w:val="16"/>
                      <w:szCs w:val="16"/>
                    </w:rPr>
                  </w:pPr>
                  <w:r>
                    <w:rPr>
                      <w:rFonts w:eastAsia="Times New Roman"/>
                      <w:color w:val="000000"/>
                      <w:sz w:val="16"/>
                      <w:szCs w:val="16"/>
                    </w:rPr>
                    <w:t>77 per 1,000</w:t>
                  </w:r>
                </w:p>
              </w:tc>
              <w:tc>
                <w:tcPr>
                  <w:tcW w:w="0" w:type="auto"/>
                  <w:tcBorders>
                    <w:top w:val="single" w:sz="6" w:space="0" w:color="BFBFBF"/>
                    <w:left w:val="single" w:sz="6" w:space="0" w:color="BFBFBF"/>
                    <w:right w:val="single" w:sz="6" w:space="0" w:color="BFBFBF"/>
                  </w:tcBorders>
                  <w:shd w:val="clear" w:color="auto" w:fill="EBEBEB"/>
                </w:tcPr>
                <w:p w14:paraId="53D6A469" w14:textId="77777777" w:rsidR="00D26AF9" w:rsidRDefault="00D26AF9" w:rsidP="00EC24AC">
                  <w:pPr>
                    <w:rPr>
                      <w:rFonts w:eastAsia="Times New Roman"/>
                      <w:color w:val="000000"/>
                      <w:sz w:val="16"/>
                      <w:szCs w:val="16"/>
                    </w:rPr>
                  </w:pPr>
                  <w:r>
                    <w:rPr>
                      <w:rStyle w:val="cell-value"/>
                      <w:rFonts w:eastAsia="Times New Roman"/>
                      <w:b/>
                      <w:bCs/>
                      <w:color w:val="000000"/>
                      <w:sz w:val="16"/>
                      <w:szCs w:val="16"/>
                    </w:rPr>
                    <w:t>4 fewer per 1,000</w:t>
                  </w:r>
                  <w:r>
                    <w:rPr>
                      <w:rFonts w:eastAsia="Times New Roman"/>
                      <w:color w:val="000000"/>
                      <w:sz w:val="16"/>
                      <w:szCs w:val="16"/>
                    </w:rPr>
                    <w:br/>
                  </w:r>
                  <w:r>
                    <w:rPr>
                      <w:rStyle w:val="cell-value"/>
                      <w:rFonts w:eastAsia="Times New Roman"/>
                      <w:color w:val="000000"/>
                      <w:sz w:val="16"/>
                      <w:szCs w:val="16"/>
                    </w:rPr>
                    <w:t>(30 fewer to 38 more)</w:t>
                  </w:r>
                </w:p>
              </w:tc>
            </w:tr>
            <w:tr w:rsidR="00D26AF9" w14:paraId="556730A0" w14:textId="77777777" w:rsidTr="00EC24AC">
              <w:trPr>
                <w:trHeight w:val="1134"/>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CDF9117" w14:textId="77777777" w:rsidR="00D26AF9" w:rsidRDefault="00D26AF9" w:rsidP="00EC24AC">
                  <w:pPr>
                    <w:rPr>
                      <w:rFonts w:eastAsia="Times New Roman"/>
                      <w:sz w:val="16"/>
                      <w:szCs w:val="16"/>
                    </w:rPr>
                  </w:pPr>
                  <w:r>
                    <w:rPr>
                      <w:rStyle w:val="label"/>
                      <w:rFonts w:eastAsia="Times New Roman"/>
                      <w:sz w:val="16"/>
                      <w:szCs w:val="16"/>
                    </w:rPr>
                    <w:t>Late onset neonatal sepsi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7CE18F8" w14:textId="77777777" w:rsidR="00D26AF9" w:rsidRDefault="00D26AF9" w:rsidP="00EC24AC">
                  <w:pPr>
                    <w:rPr>
                      <w:rFonts w:eastAsia="Times New Roman"/>
                      <w:sz w:val="16"/>
                      <w:szCs w:val="16"/>
                    </w:rPr>
                  </w:pPr>
                  <w:r>
                    <w:rPr>
                      <w:rFonts w:eastAsia="Times New Roman"/>
                      <w:sz w:val="16"/>
                      <w:szCs w:val="16"/>
                    </w:rPr>
                    <w:t>853</w:t>
                  </w:r>
                  <w:r>
                    <w:rPr>
                      <w:rFonts w:eastAsia="Times New Roman"/>
                      <w:sz w:val="16"/>
                      <w:szCs w:val="16"/>
                    </w:rPr>
                    <w:br/>
                    <w:t>(3 RCTs)</w:t>
                  </w:r>
                  <w:r>
                    <w:rPr>
                      <w:rFonts w:eastAsia="Times New Roman"/>
                      <w:sz w:val="16"/>
                      <w:szCs w:val="16"/>
                      <w:vertAlign w:val="superscript"/>
                    </w:rPr>
                    <w:t>7,8,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8A08E01" w14:textId="77777777" w:rsidR="00D26AF9" w:rsidRDefault="00D26AF9" w:rsidP="00EC24AC">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f,h</w:t>
                  </w:r>
                  <w:proofErr w:type="gramEnd"/>
                  <w:r>
                    <w:rPr>
                      <w:rFonts w:eastAsia="Times New Roman"/>
                      <w:sz w:val="16"/>
                      <w:szCs w:val="16"/>
                      <w:vertAlign w:val="superscript"/>
                    </w:rPr>
                    <w:t>,i,j</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7480C7" w14:textId="77777777" w:rsidR="00D26AF9" w:rsidRDefault="00D26AF9" w:rsidP="00EC24AC">
                  <w:pPr>
                    <w:rPr>
                      <w:rFonts w:eastAsia="Times New Roman"/>
                      <w:sz w:val="16"/>
                      <w:szCs w:val="16"/>
                    </w:rPr>
                  </w:pPr>
                  <w:r>
                    <w:rPr>
                      <w:rStyle w:val="block"/>
                      <w:rFonts w:eastAsia="Times New Roman"/>
                      <w:b/>
                      <w:bCs/>
                      <w:sz w:val="16"/>
                      <w:szCs w:val="16"/>
                    </w:rPr>
                    <w:t>RR 0.92</w:t>
                  </w:r>
                  <w:r>
                    <w:rPr>
                      <w:rFonts w:eastAsia="Times New Roman"/>
                      <w:sz w:val="16"/>
                      <w:szCs w:val="16"/>
                    </w:rPr>
                    <w:br/>
                  </w:r>
                  <w:r>
                    <w:rPr>
                      <w:rStyle w:val="cell"/>
                      <w:rFonts w:eastAsia="Times New Roman"/>
                      <w:sz w:val="16"/>
                      <w:szCs w:val="16"/>
                    </w:rPr>
                    <w:t>(0.76 to 1.11)</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1A7CFF8D" w14:textId="77777777" w:rsidR="00D26AF9" w:rsidRDefault="00D26AF9" w:rsidP="00EC24AC">
                  <w:pPr>
                    <w:rPr>
                      <w:rFonts w:eastAsia="Times New Roman"/>
                      <w:color w:val="000000"/>
                      <w:sz w:val="16"/>
                      <w:szCs w:val="16"/>
                    </w:rPr>
                  </w:pPr>
                  <w:r>
                    <w:rPr>
                      <w:rFonts w:eastAsia="Times New Roman"/>
                      <w:color w:val="000000"/>
                      <w:sz w:val="16"/>
                      <w:szCs w:val="16"/>
                    </w:rPr>
                    <w:t>332 per 1,000</w:t>
                  </w:r>
                </w:p>
              </w:tc>
              <w:tc>
                <w:tcPr>
                  <w:tcW w:w="0" w:type="auto"/>
                  <w:tcBorders>
                    <w:top w:val="single" w:sz="6" w:space="0" w:color="BFBFBF"/>
                    <w:left w:val="single" w:sz="6" w:space="0" w:color="BFBFBF"/>
                    <w:right w:val="single" w:sz="6" w:space="0" w:color="BFBFBF"/>
                  </w:tcBorders>
                  <w:shd w:val="clear" w:color="auto" w:fill="EBEBEB"/>
                </w:tcPr>
                <w:p w14:paraId="486492F9" w14:textId="77777777" w:rsidR="00D26AF9" w:rsidRDefault="00D26AF9" w:rsidP="00EC24AC">
                  <w:pPr>
                    <w:rPr>
                      <w:rFonts w:eastAsia="Times New Roman"/>
                      <w:color w:val="000000"/>
                      <w:sz w:val="16"/>
                      <w:szCs w:val="16"/>
                    </w:rPr>
                  </w:pPr>
                  <w:r>
                    <w:rPr>
                      <w:rStyle w:val="cell-value"/>
                      <w:rFonts w:eastAsia="Times New Roman"/>
                      <w:b/>
                      <w:bCs/>
                      <w:color w:val="000000"/>
                      <w:sz w:val="16"/>
                      <w:szCs w:val="16"/>
                    </w:rPr>
                    <w:t>27 fewer per 1,000</w:t>
                  </w:r>
                  <w:r>
                    <w:rPr>
                      <w:rFonts w:eastAsia="Times New Roman"/>
                      <w:color w:val="000000"/>
                      <w:sz w:val="16"/>
                      <w:szCs w:val="16"/>
                    </w:rPr>
                    <w:br/>
                  </w:r>
                  <w:r>
                    <w:rPr>
                      <w:rStyle w:val="cell-value"/>
                      <w:rFonts w:eastAsia="Times New Roman"/>
                      <w:color w:val="000000"/>
                      <w:sz w:val="16"/>
                      <w:szCs w:val="16"/>
                    </w:rPr>
                    <w:t>(80 fewer to 36 more)</w:t>
                  </w:r>
                </w:p>
              </w:tc>
            </w:tr>
            <w:tr w:rsidR="00D26AF9" w14:paraId="2BD7229D" w14:textId="77777777" w:rsidTr="00EC24AC">
              <w:trPr>
                <w:trHeight w:val="812"/>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2C13F9E" w14:textId="77777777" w:rsidR="00D26AF9" w:rsidRDefault="00D26AF9" w:rsidP="00EC24AC">
                  <w:pPr>
                    <w:rPr>
                      <w:rFonts w:eastAsia="Times New Roman"/>
                      <w:sz w:val="16"/>
                      <w:szCs w:val="16"/>
                    </w:rPr>
                  </w:pPr>
                  <w:r>
                    <w:rPr>
                      <w:rStyle w:val="label"/>
                      <w:rFonts w:eastAsia="Times New Roman"/>
                      <w:sz w:val="16"/>
                      <w:szCs w:val="16"/>
                    </w:rPr>
                    <w:t>Intubation in the delivery room</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AB273E6" w14:textId="77777777" w:rsidR="00D26AF9" w:rsidRDefault="00D26AF9" w:rsidP="00EC24AC">
                  <w:pPr>
                    <w:rPr>
                      <w:rFonts w:eastAsia="Times New Roman"/>
                      <w:sz w:val="16"/>
                      <w:szCs w:val="16"/>
                    </w:rPr>
                  </w:pPr>
                  <w:r>
                    <w:rPr>
                      <w:rFonts w:eastAsia="Times New Roman"/>
                      <w:sz w:val="16"/>
                      <w:szCs w:val="16"/>
                    </w:rPr>
                    <w:t>174</w:t>
                  </w:r>
                  <w:r>
                    <w:rPr>
                      <w:rFonts w:eastAsia="Times New Roman"/>
                      <w:sz w:val="16"/>
                      <w:szCs w:val="16"/>
                    </w:rPr>
                    <w:br/>
                    <w:t>(2 RCTs)</w:t>
                  </w:r>
                  <w:r>
                    <w:rPr>
                      <w:rFonts w:eastAsia="Times New Roman"/>
                      <w:sz w:val="16"/>
                      <w:szCs w:val="16"/>
                      <w:vertAlign w:val="superscript"/>
                    </w:rPr>
                    <w:t>2,6</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B154727" w14:textId="77777777" w:rsidR="00D26AF9" w:rsidRDefault="00D26AF9" w:rsidP="00EC24AC">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e,f</w:t>
                  </w:r>
                  <w:proofErr w:type="gramEnd"/>
                  <w:r>
                    <w:rPr>
                      <w:rFonts w:eastAsia="Times New Roman"/>
                      <w:sz w:val="16"/>
                      <w:szCs w:val="16"/>
                      <w:vertAlign w:val="superscript"/>
                    </w:rPr>
                    <w:t>,i,j</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A575BBD" w14:textId="77777777" w:rsidR="00D26AF9" w:rsidRDefault="00D26AF9" w:rsidP="00EC24AC">
                  <w:pPr>
                    <w:rPr>
                      <w:rFonts w:eastAsia="Times New Roman"/>
                      <w:sz w:val="16"/>
                      <w:szCs w:val="16"/>
                    </w:rPr>
                  </w:pPr>
                  <w:r>
                    <w:rPr>
                      <w:rStyle w:val="block"/>
                      <w:rFonts w:eastAsia="Times New Roman"/>
                      <w:b/>
                      <w:bCs/>
                      <w:sz w:val="16"/>
                      <w:szCs w:val="16"/>
                    </w:rPr>
                    <w:t>RR 1.02</w:t>
                  </w:r>
                  <w:r>
                    <w:rPr>
                      <w:rFonts w:eastAsia="Times New Roman"/>
                      <w:sz w:val="16"/>
                      <w:szCs w:val="16"/>
                    </w:rPr>
                    <w:br/>
                  </w:r>
                  <w:r>
                    <w:rPr>
                      <w:rStyle w:val="cell"/>
                      <w:rFonts w:eastAsia="Times New Roman"/>
                      <w:sz w:val="16"/>
                      <w:szCs w:val="16"/>
                    </w:rPr>
                    <w:t>(0.82 to 1.26)</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346740D2" w14:textId="77777777" w:rsidR="00D26AF9" w:rsidRDefault="00D26AF9" w:rsidP="00EC24AC">
                  <w:pPr>
                    <w:rPr>
                      <w:rFonts w:eastAsia="Times New Roman"/>
                      <w:color w:val="000000"/>
                      <w:sz w:val="16"/>
                      <w:szCs w:val="16"/>
                    </w:rPr>
                  </w:pPr>
                  <w:r>
                    <w:rPr>
                      <w:rFonts w:eastAsia="Times New Roman"/>
                      <w:color w:val="000000"/>
                      <w:sz w:val="16"/>
                      <w:szCs w:val="16"/>
                    </w:rPr>
                    <w:t>511 per 1,000</w:t>
                  </w:r>
                </w:p>
              </w:tc>
              <w:tc>
                <w:tcPr>
                  <w:tcW w:w="0" w:type="auto"/>
                  <w:tcBorders>
                    <w:top w:val="single" w:sz="6" w:space="0" w:color="BFBFBF"/>
                    <w:left w:val="single" w:sz="6" w:space="0" w:color="BFBFBF"/>
                    <w:right w:val="single" w:sz="6" w:space="0" w:color="BFBFBF"/>
                  </w:tcBorders>
                  <w:shd w:val="clear" w:color="auto" w:fill="EBEBEB"/>
                </w:tcPr>
                <w:p w14:paraId="782E85FD" w14:textId="77777777" w:rsidR="00D26AF9" w:rsidRDefault="00D26AF9" w:rsidP="00EC24AC">
                  <w:pPr>
                    <w:rPr>
                      <w:rFonts w:eastAsia="Times New Roman"/>
                      <w:color w:val="000000"/>
                      <w:sz w:val="16"/>
                      <w:szCs w:val="16"/>
                    </w:rPr>
                  </w:pPr>
                  <w:r>
                    <w:rPr>
                      <w:rStyle w:val="cell-value"/>
                      <w:rFonts w:eastAsia="Times New Roman"/>
                      <w:b/>
                      <w:bCs/>
                      <w:color w:val="000000"/>
                      <w:sz w:val="16"/>
                      <w:szCs w:val="16"/>
                    </w:rPr>
                    <w:t>10 more per 1,000</w:t>
                  </w:r>
                  <w:r>
                    <w:rPr>
                      <w:rFonts w:eastAsia="Times New Roman"/>
                      <w:color w:val="000000"/>
                      <w:sz w:val="16"/>
                      <w:szCs w:val="16"/>
                    </w:rPr>
                    <w:br/>
                  </w:r>
                  <w:r>
                    <w:rPr>
                      <w:rStyle w:val="cell-value"/>
                      <w:rFonts w:eastAsia="Times New Roman"/>
                      <w:color w:val="000000"/>
                      <w:sz w:val="16"/>
                      <w:szCs w:val="16"/>
                    </w:rPr>
                    <w:t>(92 fewer to 133 more)</w:t>
                  </w:r>
                </w:p>
              </w:tc>
            </w:tr>
          </w:tbl>
          <w:p w14:paraId="7757A37E" w14:textId="77777777" w:rsidR="00D26AF9" w:rsidRPr="00D80B1F" w:rsidRDefault="00D26AF9">
            <w:pPr>
              <w:numPr>
                <w:ilvl w:val="0"/>
                <w:numId w:val="13"/>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Knobel&lt;/Author&gt;&lt;Year&gt;2005&lt;/Year&gt;&lt;RecNum&gt;27&lt;/RecNum&gt;&lt;DisplayText&gt;{Knobel 2005 304}&lt;/DisplayText&gt;&lt;record&gt;&lt;rec-number&gt;27&lt;/rec-number&gt;&lt;foreign-keys&gt;&lt;key app="EN" db-id="z5av02adre92x4eeefppzprdtv90xdfdxzra" timestamp="1660201145"&gt;27&lt;/key&gt;&lt;/foreign-keys&gt;&lt;ref-type name="Journal Article"&gt;17&lt;/ref-type&gt;&lt;contributors&gt;&lt;authors&gt;&lt;author&gt;Knobel, R. B.&lt;/author&gt;&lt;author&gt;Wimmer, J. E., Jr.&lt;/author&gt;&lt;author&gt;Holbert, D.&lt;/author&gt;&lt;/authors&gt;&lt;/contributors&gt;&lt;titles&gt;&lt;title&gt;Heat loss prevention for preterm infants in the delivery room&lt;/title&gt;&lt;secondary-title&gt;J Perinatol&lt;/secondary-title&gt;&lt;/titles&gt;&lt;periodical&gt;&lt;full-title&gt;J Perinatol&lt;/full-title&gt;&lt;/periodical&gt;&lt;pages&gt;304-8&lt;/pages&gt;&lt;volume&gt;25&lt;/volume&gt;&lt;number&gt;5&lt;/number&gt;&lt;dates&gt;&lt;year&gt;2005&lt;/year&gt;&lt;/dates&gt;&lt;accession-num&gt;15861196&lt;/accession-num&gt;&lt;label&gt;304&lt;/label&gt;&lt;urls&gt;&lt;related-urls&gt;&lt;url&gt;https://www.nature.com/articles/7211289.pdf&lt;/url&gt;&lt;/related-urls&gt;&lt;/urls&gt;&lt;electronic-resource-num&gt;10.1038/sj.jp.7211289&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Knobel 2005 304}</w:t>
            </w:r>
            <w:r>
              <w:rPr>
                <w:rFonts w:eastAsia="Times New Roman" w:cstheme="minorHAnsi"/>
                <w:sz w:val="16"/>
                <w:szCs w:val="16"/>
              </w:rPr>
              <w:fldChar w:fldCharType="end"/>
            </w:r>
          </w:p>
          <w:p w14:paraId="78281D65" w14:textId="77777777" w:rsidR="00D26AF9" w:rsidRPr="00D80B1F" w:rsidRDefault="00D26AF9">
            <w:pPr>
              <w:numPr>
                <w:ilvl w:val="0"/>
                <w:numId w:val="13"/>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Trevisanuto 2010 914}</w:t>
            </w:r>
            <w:r>
              <w:rPr>
                <w:rFonts w:eastAsia="Times New Roman" w:cstheme="minorHAnsi"/>
                <w:sz w:val="16"/>
                <w:szCs w:val="16"/>
              </w:rPr>
              <w:fldChar w:fldCharType="end"/>
            </w:r>
          </w:p>
          <w:p w14:paraId="35FC9903" w14:textId="77777777" w:rsidR="00D26AF9" w:rsidRPr="00D80B1F" w:rsidRDefault="00D26AF9">
            <w:pPr>
              <w:numPr>
                <w:ilvl w:val="0"/>
                <w:numId w:val="13"/>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Chantaroj&lt;/Author&gt;&lt;Year&gt;2011&lt;/Year&gt;&lt;RecNum&gt;40&lt;/RecNum&gt;&lt;DisplayText&gt;{Chantaroj 2011 S32}&lt;/DisplayText&gt;&lt;record&gt;&lt;rec-number&gt;40&lt;/rec-number&gt;&lt;foreign-keys&gt;&lt;key app="EN" db-id="z5av02adre92x4eeefppzprdtv90xdfdxzra" timestamp="1660202542"&gt;40&lt;/key&gt;&lt;/foreign-keys&gt;&lt;ref-type name="Journal Article"&gt;17&lt;/ref-type&gt;&lt;contributors&gt;&lt;authors&gt;&lt;author&gt;Chantaroj, S.&lt;/author&gt;&lt;author&gt;Techasatid, W.&lt;/author&gt;&lt;/authors&gt;&lt;/contributors&gt;&lt;titles&gt;&lt;title&gt;Effect of polyethylene bag to prevent heat loss in preterm infants at birth: a randomized controlled trial&lt;/title&gt;&lt;secondary-title&gt;J Med Assoc Thai&lt;/secondary-title&gt;&lt;/titles&gt;&lt;periodical&gt;&lt;full-title&gt;J Med Assoc Thai&lt;/full-title&gt;&lt;/periodical&gt;&lt;pages&gt;S32-7&lt;/pages&gt;&lt;volume&gt;94 &lt;/volume&gt;&lt;num-vols&gt;Suppl 7&lt;/num-vols&gt;&lt;dates&gt;&lt;year&gt;2011&lt;/year&gt;&lt;/dates&gt;&lt;accession-num&gt;22619904&lt;/accession-num&gt;&lt;label&gt;S32&lt;/label&gt;&lt;urls&gt;&lt;/urls&gt;&lt;/record&gt;&lt;/Cite&gt;&lt;/EndNote&gt;</w:instrText>
            </w:r>
            <w:r>
              <w:rPr>
                <w:rFonts w:eastAsia="Times New Roman" w:cstheme="minorHAnsi"/>
                <w:sz w:val="16"/>
                <w:szCs w:val="16"/>
              </w:rPr>
              <w:fldChar w:fldCharType="separate"/>
            </w:r>
            <w:r>
              <w:rPr>
                <w:rFonts w:eastAsia="Times New Roman" w:cstheme="minorHAnsi"/>
                <w:noProof/>
                <w:sz w:val="16"/>
                <w:szCs w:val="16"/>
              </w:rPr>
              <w:t>{Chantaroj 2011 S32}</w:t>
            </w:r>
            <w:r>
              <w:rPr>
                <w:rFonts w:eastAsia="Times New Roman" w:cstheme="minorHAnsi"/>
                <w:sz w:val="16"/>
                <w:szCs w:val="16"/>
              </w:rPr>
              <w:fldChar w:fldCharType="end"/>
            </w:r>
          </w:p>
          <w:p w14:paraId="3686E287" w14:textId="77777777" w:rsidR="00D26AF9" w:rsidRPr="00D80B1F" w:rsidRDefault="00D26AF9">
            <w:pPr>
              <w:numPr>
                <w:ilvl w:val="0"/>
                <w:numId w:val="13"/>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Farhadi&lt;/Author&gt;&lt;Year&gt;2012&lt;/Year&gt;&lt;RecNum&gt;41&lt;/RecNum&gt;&lt;DisplayText&gt;{Farhadi 2012 19}&lt;/DisplayText&gt;&lt;record&gt;&lt;rec-number&gt;41&lt;/rec-number&gt;&lt;foreign-keys&gt;&lt;key app="EN" db-id="z5av02adre92x4eeefppzprdtv90xdfdxzra" timestamp="1660202563"&gt;41&lt;/key&gt;&lt;/foreign-keys&gt;&lt;ref-type name="Journal Article"&gt;17&lt;/ref-type&gt;&lt;contributors&gt;&lt;authors&gt;&lt;author&gt;Farhadi, R.&lt;/author&gt;&lt;author&gt;Naderi, M.&lt;/author&gt;&lt;author&gt;Rahmani, Z.&lt;/author&gt;&lt;author&gt;Ghaffari, V.&lt;/author&gt;&lt;author&gt;Khalilian, A.&lt;/author&gt;&lt;/authors&gt;&lt;/contributors&gt;&lt;titles&gt;&lt;title&gt;Effect of &amp;quot;ZIPKIF&amp;quot; plastic bag on prevention of hypothermia in preterm infants: A randomized controlled trial&lt;/title&gt;&lt;secondary-title&gt;Journal of Mazandaran University of Medical Sciences&lt;/secondary-title&gt;&lt;/titles&gt;&lt;periodical&gt;&lt;full-title&gt;Journal of Mazandaran University of Medical Sciences&lt;/full-title&gt;&lt;/periodical&gt;&lt;pages&gt;19-26&lt;/pages&gt;&lt;volume&gt;22&lt;/volume&gt;&lt;number&gt;93&lt;/number&gt;&lt;dates&gt;&lt;year&gt;2012&lt;/year&gt;&lt;/dates&gt;&lt;label&gt;19&lt;/label&gt;&lt;urls&gt;&lt;related-urls&gt;&lt;url&gt;https://www.embase.com/search/results?subaction=viewrecord&amp;amp;id=L373961624&amp;amp;from=export&lt;/url&gt;&lt;/related-urls&gt;&lt;/urls&gt;&lt;/record&gt;&lt;/Cite&gt;&lt;/EndNote&gt;</w:instrText>
            </w:r>
            <w:r>
              <w:rPr>
                <w:rFonts w:eastAsia="Times New Roman" w:cstheme="minorHAnsi"/>
                <w:sz w:val="16"/>
                <w:szCs w:val="16"/>
              </w:rPr>
              <w:fldChar w:fldCharType="separate"/>
            </w:r>
            <w:r>
              <w:rPr>
                <w:rFonts w:eastAsia="Times New Roman" w:cstheme="minorHAnsi"/>
                <w:noProof/>
                <w:sz w:val="16"/>
                <w:szCs w:val="16"/>
              </w:rPr>
              <w:t>{Farhadi 2012 19}</w:t>
            </w:r>
            <w:r>
              <w:rPr>
                <w:rFonts w:eastAsia="Times New Roman" w:cstheme="minorHAnsi"/>
                <w:sz w:val="16"/>
                <w:szCs w:val="16"/>
              </w:rPr>
              <w:fldChar w:fldCharType="end"/>
            </w:r>
          </w:p>
          <w:p w14:paraId="6FAD3818" w14:textId="77777777" w:rsidR="00D26AF9" w:rsidRPr="00D80B1F" w:rsidRDefault="00D26AF9">
            <w:pPr>
              <w:numPr>
                <w:ilvl w:val="0"/>
                <w:numId w:val="13"/>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fldData xml:space="preserve">PEVuZE5vdGU+PENpdGU+PEF1dGhvcj5OaW1iYWxrYXI8L0F1dGhvcj48WWVhcj4yMDE5PC9ZZWFy
PjxSZWNOdW0+NDM8L1JlY051bT48RGlzcGxheVRleHQ+e05pbWJhbGthciAyMDE5IDEyMn08L0Rp
c3BsYXlUZXh0PjxyZWNvcmQ+PHJlYy1udW1iZXI+NDM8L3JlYy1udW1iZXI+PGZvcmVpZ24ta2V5
cz48a2V5IGFwcD0iRU4iIGRiLWlkPSJ6NWF2MDJhZHJlOTJ4NGVlZWZwcHpwcmR0djkweGRmZHh6
cmEiIHRpbWVzdGFtcD0iMTY2MDIwMjYxMCI+NDM8L2tleT48L2ZvcmVpZ24ta2V5cz48cmVmLXR5
cGUgbmFtZT0iSm91cm5hbCBBcnRpY2xlIj4xNzwvcmVmLXR5cGU+PGNvbnRyaWJ1dG9ycz48YXV0
aG9ycz48YXV0aG9yPk5pbWJhbGthciwgUy4gTS48L2F1dGhvcj48YXV0aG9yPktoYW5uYSwgQS4g
Sy48L2F1dGhvcj48YXV0aG9yPlBhdGVsLCBELiBWLjwvYXV0aG9yPjxhdXRob3I+TmltYmFsa2Fy
LCBBLiBTLjwvYXV0aG9yPjxhdXRob3I+UGhhdGFrLCBBLiBHLjwvYXV0aG9yPjwvYXV0aG9ycz48
L2NvbnRyaWJ1dG9ycz48dGl0bGVzPjx0aXRsZT5FZmZpY2FjeSBvZiBQb2x5ZXRoeWxlbmUgU2tp
biBXcmFwcGluZyBpbiBQcmV2ZW50aW5nIEh5cG90aGVybWlhIGluIFByZXRlcm0gTmVvbmF0ZXMg
KCZsdDszNCBXZWVrcyk6IEEgUGFyYWxsZWwgR3JvdXAgTm9uLWJsaW5kZWQgUmFuZG9taXplZCBD
b250cm9sIFRyaWFsPC90aXRsZT48c2Vjb25kYXJ5LXRpdGxlPkogVHJvcCBQZWRpYXRyPC9zZWNv
bmRhcnktdGl0bGU+PC90aXRsZXM+PHBlcmlvZGljYWw+PGZ1bGwtdGl0bGU+SiBUcm9wIFBlZGlh
dHI8L2Z1bGwtdGl0bGU+PC9wZXJpb2RpY2FsPjxwYWdlcz4xMjItMTI5PC9wYWdlcz48dm9sdW1l
PjY1PC92b2x1bWU+PG51bWJlcj4yPC9udW1iZXI+PGRhdGVzPjx5ZWFyPjIwMTk8L3llYXI+PC9k
YXRlcz48YWNjZXNzaW9uLW51bT4yOTgwMDMyMjwvYWNjZXNzaW9uLW51bT48bGFiZWw+MTIyPC9s
YWJlbD48dXJscz48cmVsYXRlZC11cmxzPjx1cmw+aHR0cHM6Ly93YXRlcm1hcmsuc2lsdmVyY2hh
aXIuY29tL2ZteTAyNS5wZGY/dG9rZW49QVFFQ0FIaTIwOEJFNDlPb2FuOWtraFdfRXJjeTdEbTNa
TF85Q2YzcWZLQWM0ODV5c2dBQUF0NHdnZ0xhQmdrcWhraUc5dzBCQndhZ2dnTExNSUlDeHdJQkFE
Q0NBc0FHQ1NxR1NJYjNEUUVIQVRBZUJnbGdoa2dCWlFNRUFTNHdFUVFNLW5UZTBqZG1DNDBZc3Ju
b0FnRVFnSUlDa2IzT3RDRVh1cVJJclZ1eC1Tbl9SSWl5MGZzZ2hwNkpCbGZQTVdQQnpSUVFzSHVY
PC91cmw+PHVybD5odHRwczovL3dhdGVybWFyay5zaWx2ZXJjaGFpci5jb20vZm15MDI1LnBkZj90
b2tlbj1BUUVDQUhpMjA4QkU0OU9vYW45a2toV19FcmN5N0RtM1pMXzlDZjNxZktBYzQ4NXlzZ0FB
QXNnd2dnTEVCZ2txaGtpRzl3MEJCd2FnZ2dLMU1JSUNzUUlCQURDQ0Fxb0dDU3FHU0liM0RRRUhB
VEFlQmdsZ2hrZ0JaUU1FQVM0d0VRUU1RNUxoWGV2V004cnNkUExYQWdFUWdJSUNlOTNpN2ZWNHZU
M0VmUWlyNDNyNndCcjc3dW54VEplUzNaUFk4bzFlRWMzdVBaZTZoOFRqUjZXZm92LXpoRlZjcXgw
UEJqRks5N3ZyeGJsZlBPbHI4OFQ0WG9NaEI4YWprVkRvendFVGxON1F2N2JvMm4tbW91YnJ1M2pT
elpOYWZ1MU5LMnhMSmp5Ykh1UkRnTnZtRmxVQVd2b3c2cnp6Mm95TWVYWGlWLXZudmVHNjZCMWFr
RmlST24zdFEwSThjSGRqdTRpQ0hXRXpYOWI3RGRQcXVjaDUzaWxLQnRsV2hWMGFhUVVwWTJuLVl0
UDBCSTBIYmktSFpaVlhCeWZYVGYzaUNtNUc2MVpuSm5DcEhfcUR3U3J4VnlHRE0wVmdNaDdsNldR
NHhBQ1NYWllGUEc3WFZNTjgxS21wX3dxTTVFbFZYeHlqVXlnaWs1a2FmcDR4VjFjYnNobDl2OXY5
eUE2SWpOaHNIcFQ3Z0tNa1NiQUVMdWthUWNwaGdiRDNkd0tSdlVjS2xrREd1TU9CS01PNTl0ZG1Q
YzVBU3VJUTN4R0dGa1RsR2szdzZrSDFITWN5aW9JME10MzhKY2dhN0pwRV85MlFjejdUV0t1SEQz
Z2o2ZnVOSnpzN1B3NWp0a2p6b2xkNERUbmNiWnR6S0FSYXRma3d4UWRqbnZUZFBtY09FNW9Nd0Jl
VE9xRHV2VnZBblZKYzZfVnhnVXZKSmxndDN1OFB4TDNIcXlQa1lFYklkam9QODI4cmd1NlZBV1hB
aG1yUmhraUc0M1N2SkNzWmFEOVRYdU1Tb2RNVmVJRWQ5ejdCaGtQQ1R6VnJ2YW5wSjNBVzRFa3JQ
eGdVSV9Temw2OTY1Tm1qZlU3VnJUa1dNOVBUTWlmZ2ZoTnNWLVktN2R0T3NRU21UbmdwUkx0eGRH
RlZqSk1OeDctQ09xdmtCTkpWOXpSbG1MaFhnOE1FemNyckJkWTcwYmJEcFo2Skx0bzF2Z0pmZkNN
RlZBdDJTSnpOcWg5QkFxN3VfQ0NBWWFUelVrMHBQSzJRSk1udGdrVVc5V2JpUnlUekY3NXM3VkU4
dkNqVGJyb05MVmtsWjY3ajQwN21LWTVXaUFld052VXoxV0hUanBvczwvdXJsPjwvcmVsYXRlZC11
cmxzPjwvdXJscz48ZWxlY3Ryb25pYy1yZXNvdXJjZS1udW0+MTAuMTA5My90cm9wZWovZm15MDI1
PC9lbGVjdHJvbmljLXJlc291cmNlLW51bT48L3JlY29yZD48L0NpdGU+PC9FbmROb3RlPn==
</w:fldData>
              </w:fldChar>
            </w:r>
            <w:r>
              <w:rPr>
                <w:rFonts w:eastAsia="Times New Roman" w:cstheme="minorHAnsi"/>
                <w:sz w:val="16"/>
                <w:szCs w:val="16"/>
              </w:rPr>
              <w:instrText xml:space="preserve"> ADDIN EN.CITE </w:instrText>
            </w:r>
            <w:r>
              <w:rPr>
                <w:rFonts w:eastAsia="Times New Roman" w:cstheme="minorHAnsi"/>
                <w:sz w:val="16"/>
                <w:szCs w:val="16"/>
              </w:rPr>
              <w:fldChar w:fldCharType="begin">
                <w:fldData xml:space="preserve">PEVuZE5vdGU+PENpdGU+PEF1dGhvcj5OaW1iYWxrYXI8L0F1dGhvcj48WWVhcj4yMDE5PC9ZZWFy
PjxSZWNOdW0+NDM8L1JlY051bT48RGlzcGxheVRleHQ+e05pbWJhbGthciAyMDE5IDEyMn08L0Rp
c3BsYXlUZXh0PjxyZWNvcmQ+PHJlYy1udW1iZXI+NDM8L3JlYy1udW1iZXI+PGZvcmVpZ24ta2V5
cz48a2V5IGFwcD0iRU4iIGRiLWlkPSJ6NWF2MDJhZHJlOTJ4NGVlZWZwcHpwcmR0djkweGRmZHh6
cmEiIHRpbWVzdGFtcD0iMTY2MDIwMjYxMCI+NDM8L2tleT48L2ZvcmVpZ24ta2V5cz48cmVmLXR5
cGUgbmFtZT0iSm91cm5hbCBBcnRpY2xlIj4xNzwvcmVmLXR5cGU+PGNvbnRyaWJ1dG9ycz48YXV0
aG9ycz48YXV0aG9yPk5pbWJhbGthciwgUy4gTS48L2F1dGhvcj48YXV0aG9yPktoYW5uYSwgQS4g
Sy48L2F1dGhvcj48YXV0aG9yPlBhdGVsLCBELiBWLjwvYXV0aG9yPjxhdXRob3I+TmltYmFsa2Fy
LCBBLiBTLjwvYXV0aG9yPjxhdXRob3I+UGhhdGFrLCBBLiBHLjwvYXV0aG9yPjwvYXV0aG9ycz48
L2NvbnRyaWJ1dG9ycz48dGl0bGVzPjx0aXRsZT5FZmZpY2FjeSBvZiBQb2x5ZXRoeWxlbmUgU2tp
biBXcmFwcGluZyBpbiBQcmV2ZW50aW5nIEh5cG90aGVybWlhIGluIFByZXRlcm0gTmVvbmF0ZXMg
KCZsdDszNCBXZWVrcyk6IEEgUGFyYWxsZWwgR3JvdXAgTm9uLWJsaW5kZWQgUmFuZG9taXplZCBD
b250cm9sIFRyaWFsPC90aXRsZT48c2Vjb25kYXJ5LXRpdGxlPkogVHJvcCBQZWRpYXRyPC9zZWNv
bmRhcnktdGl0bGU+PC90aXRsZXM+PHBlcmlvZGljYWw+PGZ1bGwtdGl0bGU+SiBUcm9wIFBlZGlh
dHI8L2Z1bGwtdGl0bGU+PC9wZXJpb2RpY2FsPjxwYWdlcz4xMjItMTI5PC9wYWdlcz48dm9sdW1l
PjY1PC92b2x1bWU+PG51bWJlcj4yPC9udW1iZXI+PGRhdGVzPjx5ZWFyPjIwMTk8L3llYXI+PC9k
YXRlcz48YWNjZXNzaW9uLW51bT4yOTgwMDMyMjwvYWNjZXNzaW9uLW51bT48bGFiZWw+MTIyPC9s
YWJlbD48dXJscz48cmVsYXRlZC11cmxzPjx1cmw+aHR0cHM6Ly93YXRlcm1hcmsuc2lsdmVyY2hh
aXIuY29tL2ZteTAyNS5wZGY/dG9rZW49QVFFQ0FIaTIwOEJFNDlPb2FuOWtraFdfRXJjeTdEbTNa
TF85Q2YzcWZLQWM0ODV5c2dBQUF0NHdnZ0xhQmdrcWhraUc5dzBCQndhZ2dnTExNSUlDeHdJQkFE
Q0NBc0FHQ1NxR1NJYjNEUUVIQVRBZUJnbGdoa2dCWlFNRUFTNHdFUVFNLW5UZTBqZG1DNDBZc3Ju
b0FnRVFnSUlDa2IzT3RDRVh1cVJJclZ1eC1Tbl9SSWl5MGZzZ2hwNkpCbGZQTVdQQnpSUVFzSHVY
PC91cmw+PHVybD5odHRwczovL3dhdGVybWFyay5zaWx2ZXJjaGFpci5jb20vZm15MDI1LnBkZj90
b2tlbj1BUUVDQUhpMjA4QkU0OU9vYW45a2toV19FcmN5N0RtM1pMXzlDZjNxZktBYzQ4NXlzZ0FB
QXNnd2dnTEVCZ2txaGtpRzl3MEJCd2FnZ2dLMU1JSUNzUUlCQURDQ0Fxb0dDU3FHU0liM0RRRUhB
VEFlQmdsZ2hrZ0JaUU1FQVM0d0VRUU1RNUxoWGV2V004cnNkUExYQWdFUWdJSUNlOTNpN2ZWNHZU
M0VmUWlyNDNyNndCcjc3dW54VEplUzNaUFk4bzFlRWMzdVBaZTZoOFRqUjZXZm92LXpoRlZjcXgw
UEJqRks5N3ZyeGJsZlBPbHI4OFQ0WG9NaEI4YWprVkRvendFVGxON1F2N2JvMm4tbW91YnJ1M2pT
elpOYWZ1MU5LMnhMSmp5Ykh1UkRnTnZtRmxVQVd2b3c2cnp6Mm95TWVYWGlWLXZudmVHNjZCMWFr
RmlST24zdFEwSThjSGRqdTRpQ0hXRXpYOWI3RGRQcXVjaDUzaWxLQnRsV2hWMGFhUVVwWTJuLVl0
UDBCSTBIYmktSFpaVlhCeWZYVGYzaUNtNUc2MVpuSm5DcEhfcUR3U3J4VnlHRE0wVmdNaDdsNldR
NHhBQ1NYWllGUEc3WFZNTjgxS21wX3dxTTVFbFZYeHlqVXlnaWs1a2FmcDR4VjFjYnNobDl2OXY5
eUE2SWpOaHNIcFQ3Z0tNa1NiQUVMdWthUWNwaGdiRDNkd0tSdlVjS2xrREd1TU9CS01PNTl0ZG1Q
YzVBU3VJUTN4R0dGa1RsR2szdzZrSDFITWN5aW9JME10MzhKY2dhN0pwRV85MlFjejdUV0t1SEQz
Z2o2ZnVOSnpzN1B3NWp0a2p6b2xkNERUbmNiWnR6S0FSYXRma3d4UWRqbnZUZFBtY09FNW9Nd0Jl
VE9xRHV2VnZBblZKYzZfVnhnVXZKSmxndDN1OFB4TDNIcXlQa1lFYklkam9QODI4cmd1NlZBV1hB
aG1yUmhraUc0M1N2SkNzWmFEOVRYdU1Tb2RNVmVJRWQ5ejdCaGtQQ1R6VnJ2YW5wSjNBVzRFa3JQ
eGdVSV9Temw2OTY1Tm1qZlU3VnJUa1dNOVBUTWlmZ2ZoTnNWLVktN2R0T3NRU21UbmdwUkx0eGRH
RlZqSk1OeDctQ09xdmtCTkpWOXpSbG1MaFhnOE1FemNyckJkWTcwYmJEcFo2Skx0bzF2Z0pmZkNN
RlZBdDJTSnpOcWg5QkFxN3VfQ0NBWWFUelVrMHBQSzJRSk1udGdrVVc5V2JpUnlUekY3NXM3VkU4
dkNqVGJyb05MVmtsWjY3ajQwN21LWTVXaUFld052VXoxV0hUanBvczwvdXJsPjwvcmVsYXRlZC11
cmxzPjwvdXJscz48ZWxlY3Ryb25pYy1yZXNvdXJjZS1udW0+MTAuMTA5My90cm9wZWovZm15MDI1
PC9lbGVjdHJvbmljLXJlc291cmNlLW51bT48L3JlY29yZD48L0NpdGU+PC9FbmROb3RlPn==
</w:fldData>
              </w:fldChar>
            </w:r>
            <w:r>
              <w:rPr>
                <w:rFonts w:eastAsia="Times New Roman" w:cstheme="minorHAnsi"/>
                <w:sz w:val="16"/>
                <w:szCs w:val="16"/>
              </w:rPr>
              <w:instrText xml:space="preserve"> ADDIN EN.CITE.DATA </w:instrText>
            </w:r>
            <w:r>
              <w:rPr>
                <w:rFonts w:eastAsia="Times New Roman" w:cstheme="minorHAnsi"/>
                <w:sz w:val="16"/>
                <w:szCs w:val="16"/>
              </w:rPr>
            </w:r>
            <w:r>
              <w:rPr>
                <w:rFonts w:eastAsia="Times New Roman" w:cstheme="minorHAnsi"/>
                <w:sz w:val="16"/>
                <w:szCs w:val="16"/>
              </w:rPr>
              <w:fldChar w:fldCharType="end"/>
            </w:r>
            <w:r>
              <w:rPr>
                <w:rFonts w:eastAsia="Times New Roman" w:cstheme="minorHAnsi"/>
                <w:sz w:val="16"/>
                <w:szCs w:val="16"/>
              </w:rPr>
            </w:r>
            <w:r>
              <w:rPr>
                <w:rFonts w:eastAsia="Times New Roman" w:cstheme="minorHAnsi"/>
                <w:sz w:val="16"/>
                <w:szCs w:val="16"/>
              </w:rPr>
              <w:fldChar w:fldCharType="separate"/>
            </w:r>
            <w:r>
              <w:rPr>
                <w:rFonts w:eastAsia="Times New Roman" w:cstheme="minorHAnsi"/>
                <w:noProof/>
                <w:sz w:val="16"/>
                <w:szCs w:val="16"/>
              </w:rPr>
              <w:t>{Nimbalkar 2019 122}</w:t>
            </w:r>
            <w:r>
              <w:rPr>
                <w:rFonts w:eastAsia="Times New Roman" w:cstheme="minorHAnsi"/>
                <w:sz w:val="16"/>
                <w:szCs w:val="16"/>
              </w:rPr>
              <w:fldChar w:fldCharType="end"/>
            </w:r>
          </w:p>
          <w:p w14:paraId="634DF5DD" w14:textId="77777777" w:rsidR="00D26AF9" w:rsidRPr="00D80B1F" w:rsidRDefault="00D26AF9">
            <w:pPr>
              <w:numPr>
                <w:ilvl w:val="0"/>
                <w:numId w:val="13"/>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Rohana&lt;/Author&gt;&lt;Year&gt;2011&lt;/Year&gt;&lt;RecNum&gt;42&lt;/RecNum&gt;&lt;DisplayText&gt;{Rohana 2011 468}&lt;/DisplayText&gt;&lt;record&gt;&lt;rec-number&gt;42&lt;/rec-number&gt;&lt;foreign-keys&gt;&lt;key app="EN" db-id="z5av02adre92x4eeefppzprdtv90xdfdxzra" timestamp="1660202579"&gt;42&lt;/key&gt;&lt;/foreign-keys&gt;&lt;ref-type name="Journal Article"&gt;17&lt;/ref-type&gt;&lt;contributors&gt;&lt;authors&gt;&lt;author&gt;Rohana, J.&lt;/author&gt;&lt;author&gt;Khairina, W.&lt;/author&gt;&lt;author&gt;Boo, N. Y.&lt;/author&gt;&lt;author&gt;Shareena, I.&lt;/author&gt;&lt;/authors&gt;&lt;/contributors&gt;&lt;titles&gt;&lt;title&gt;Reducing hypothermia in preterm infants with polyethylene wrap&lt;/title&gt;&lt;secondary-title&gt;Pediatr Int&lt;/secondary-title&gt;&lt;/titles&gt;&lt;periodical&gt;&lt;full-title&gt;Pediatr Int&lt;/full-title&gt;&lt;/periodical&gt;&lt;pages&gt;468-74&lt;/pages&gt;&lt;volume&gt;53&lt;/volume&gt;&lt;number&gt;4&lt;/number&gt;&lt;dates&gt;&lt;year&gt;2011&lt;/year&gt;&lt;/dates&gt;&lt;accession-num&gt;21105964&lt;/accession-num&gt;&lt;label&gt;468&lt;/label&gt;&lt;urls&gt;&lt;related-urls&gt;&lt;url&gt;https://onlinelibrary.wiley.com/doi/pdfdirect/10.1111/j.1442-200X.2010.03295.x?download=true&lt;/url&gt;&lt;url&gt;https://onlinelibrary.wiley.com/doi/10.1111/j.1442-200X.2010.03295.x&lt;/url&gt;&lt;/related-urls&gt;&lt;/urls&gt;&lt;electronic-resource-num&gt;10.1111/j.1442-200X.2010.03295.x&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Rohana 2011 468}</w:t>
            </w:r>
            <w:r>
              <w:rPr>
                <w:rFonts w:eastAsia="Times New Roman" w:cstheme="minorHAnsi"/>
                <w:sz w:val="16"/>
                <w:szCs w:val="16"/>
              </w:rPr>
              <w:fldChar w:fldCharType="end"/>
            </w:r>
          </w:p>
          <w:p w14:paraId="40DE16F2" w14:textId="77777777" w:rsidR="00D26AF9" w:rsidRPr="00D80B1F" w:rsidRDefault="00D26AF9">
            <w:pPr>
              <w:numPr>
                <w:ilvl w:val="0"/>
                <w:numId w:val="13"/>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Reilly&lt;/Author&gt;&lt;Year&gt;2015&lt;/Year&gt;&lt;RecNum&gt;25&lt;/RecNum&gt;&lt;DisplayText&gt;{Reilly 2015 262}&lt;/DisplayText&gt;&lt;record&gt;&lt;rec-number&gt;25&lt;/rec-number&gt;&lt;foreign-keys&gt;&lt;key app="EN" db-id="z5av02adre92x4eeefppzprdtv90xdfdxzra" timestamp="1660201114"&gt;25&lt;/key&gt;&lt;/foreign-keys&gt;&lt;ref-type name="Journal Article"&gt;17&lt;/ref-type&gt;&lt;contributors&gt;&lt;authors&gt;&lt;author&gt;Reilly, M. C.&lt;/author&gt;&lt;author&gt;Vohra, S.&lt;/author&gt;&lt;author&gt;Rac, V. E.&lt;/author&gt;&lt;author&gt;Dunn, M.&lt;/author&gt;&lt;author&gt;Ferrelli, K.&lt;/author&gt;&lt;author&gt;Kiss, A.&lt;/author&gt;&lt;author&gt;Vincer, M.&lt;/author&gt;&lt;author&gt;Wimmer, J.&lt;/author&gt;&lt;author&gt;Zayack, D.&lt;/author&gt;&lt;author&gt;Soll, R. F.&lt;/author&gt;&lt;/authors&gt;&lt;/contributors&gt;&lt;titles&gt;&lt;title&gt;Randomized trial of occlusive wrap for heat loss prevention in preterm infants&lt;/title&gt;&lt;secondary-title&gt;J Pediatr&lt;/secondary-title&gt;&lt;/titles&gt;&lt;periodical&gt;&lt;full-title&gt;J Pediatr&lt;/full-title&gt;&lt;/periodical&gt;&lt;pages&gt;262-8.e2&lt;/pages&gt;&lt;volume&gt;166&lt;/volume&gt;&lt;number&gt;2&lt;/number&gt;&lt;dates&gt;&lt;year&gt;2015&lt;/year&gt;&lt;/dates&gt;&lt;accession-num&gt;25449224&lt;/accession-num&gt;&lt;label&gt;262&lt;/label&gt;&lt;urls&gt;&lt;related-urls&gt;&lt;url&gt;https://www.jpeds.com/article/S0022-3476(14)00933-0/pdf&lt;/url&gt;&lt;/related-urls&gt;&lt;/urls&gt;&lt;electronic-resource-num&gt;10.1016/j.jpeds.2014.09.068&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Reilly 2015 262}</w:t>
            </w:r>
            <w:r>
              <w:rPr>
                <w:rFonts w:eastAsia="Times New Roman" w:cstheme="minorHAnsi"/>
                <w:sz w:val="16"/>
                <w:szCs w:val="16"/>
              </w:rPr>
              <w:fldChar w:fldCharType="end"/>
            </w:r>
          </w:p>
          <w:p w14:paraId="23231ED4" w14:textId="77777777" w:rsidR="00D26AF9" w:rsidRPr="00D80B1F" w:rsidRDefault="00D26AF9">
            <w:pPr>
              <w:numPr>
                <w:ilvl w:val="0"/>
                <w:numId w:val="13"/>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Smith&lt;/Author&gt;&lt;Year&gt;2013&lt;/Year&gt;&lt;RecNum&gt;29&lt;/RecNum&gt;&lt;DisplayText&gt;{Smith 2013 235}&lt;/DisplayText&gt;&lt;record&gt;&lt;rec-number&gt;29&lt;/rec-number&gt;&lt;foreign-keys&gt;&lt;key app="EN" db-id="z5av02adre92x4eeefppzprdtv90xdfdxzra" timestamp="1660201171"&gt;29&lt;/key&gt;&lt;/foreign-keys&gt;&lt;ref-type name="Journal Article"&gt;17&lt;/ref-type&gt;&lt;contributors&gt;&lt;authors&gt;&lt;author&gt;Smith, J.&lt;/author&gt;&lt;author&gt;Usher, K.&lt;/author&gt;&lt;author&gt;Alcock, G.&lt;/author&gt;&lt;author&gt;Buettner, P.&lt;/author&gt;&lt;/authors&gt;&lt;/contributors&gt;&lt;titles&gt;&lt;title&gt;Application of plastic wrap to improve temperatures in infants born less than 30 weeks gestation: a randomized controlled trial&lt;/title&gt;&lt;secondary-title&gt;Neonatal Netw&lt;/secondary-title&gt;&lt;/titles&gt;&lt;periodical&gt;&lt;full-title&gt;Neonatal Netw&lt;/full-title&gt;&lt;/periodical&gt;&lt;pages&gt;235-45&lt;/pages&gt;&lt;volume&gt;32&lt;/volume&gt;&lt;number&gt;4&lt;/number&gt;&lt;dates&gt;&lt;year&gt;2013&lt;/year&gt;&lt;/dates&gt;&lt;accession-num&gt;23835543&lt;/accession-num&gt;&lt;label&gt;235&lt;/label&gt;&lt;urls&gt;&lt;related-urls&gt;&lt;url&gt;https://connect.springerpub.com/content/sgrnn/32/4/235&lt;/url&gt;&lt;/related-urls&gt;&lt;/urls&gt;&lt;electronic-resource-num&gt;10.1891/0730-0832.32.4.235&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Smith 2013 235}</w:t>
            </w:r>
            <w:r>
              <w:rPr>
                <w:rFonts w:eastAsia="Times New Roman" w:cstheme="minorHAnsi"/>
                <w:sz w:val="16"/>
                <w:szCs w:val="16"/>
              </w:rPr>
              <w:fldChar w:fldCharType="end"/>
            </w:r>
          </w:p>
          <w:p w14:paraId="1562677C" w14:textId="77777777" w:rsidR="00D26AF9" w:rsidRPr="00D80B1F" w:rsidRDefault="00D26AF9">
            <w:pPr>
              <w:numPr>
                <w:ilvl w:val="0"/>
                <w:numId w:val="13"/>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Reilly&lt;/Author&gt;&lt;Year&gt;2019&lt;/Year&gt;&lt;RecNum&gt;24&lt;/RecNum&gt;&lt;DisplayText&gt;{Reilly 2019 37}&lt;/DisplayText&gt;&lt;record&gt;&lt;rec-number&gt;24&lt;/rec-number&gt;&lt;foreign-keys&gt;&lt;key app="EN" db-id="z5av02adre92x4eeefppzprdtv90xdfdxzra" timestamp="1660201106"&gt;24&lt;/key&gt;&lt;/foreign-keys&gt;&lt;ref-type name="Journal Article"&gt;17&lt;/ref-type&gt;&lt;contributors&gt;&lt;authors&gt;&lt;author&gt;Reilly, M. C.&lt;/author&gt;&lt;author&gt;Vohra, S.&lt;/author&gt;&lt;author&gt;Rac, V. E.&lt;/author&gt;&lt;author&gt;Zayack, D.&lt;/author&gt;&lt;author&gt;Wimmer, J.&lt;/author&gt;&lt;author&gt;Vincer, M.&lt;/author&gt;&lt;author&gt;Ferrelli, K.&lt;/author&gt;&lt;author&gt;Kiss, A.&lt;/author&gt;&lt;author&gt;Soll, R. F.&lt;/author&gt;&lt;author&gt;Dunn, M.&lt;/author&gt;&lt;/authors&gt;&lt;/contributors&gt;&lt;titles&gt;&lt;title&gt;Parallel Exploratory RCT of Polyethylene Wrap for Heat Loss Prevention in Infants Born at Less than 24 Weeks&amp;apos; Gestation&lt;/title&gt;&lt;secondary-title&gt;Neonatology&lt;/secondary-title&gt;&lt;/titles&gt;&lt;periodical&gt;&lt;full-title&gt;Neonatology&lt;/full-title&gt;&lt;/periodical&gt;&lt;pages&gt;37-41&lt;/pages&gt;&lt;volume&gt;116&lt;/volume&gt;&lt;number&gt;1&lt;/number&gt;&lt;dates&gt;&lt;year&gt;2019&lt;/year&gt;&lt;/dates&gt;&lt;accession-num&gt;30893689&lt;/accession-num&gt;&lt;label&gt;37&lt;/label&gt;&lt;urls&gt;&lt;related-urls&gt;&lt;url&gt;https://www.karger.com/Article/Pdf/497253&lt;/url&gt;&lt;url&gt;https://www.karger.com/Article/Abstract/497253&lt;/url&gt;&lt;/related-urls&gt;&lt;/urls&gt;&lt;electronic-resource-num&gt;10.1159/000497253&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Reilly 2019 37}</w:t>
            </w:r>
            <w:r>
              <w:rPr>
                <w:rFonts w:eastAsia="Times New Roman" w:cstheme="minorHAnsi"/>
                <w:sz w:val="16"/>
                <w:szCs w:val="16"/>
              </w:rPr>
              <w:fldChar w:fldCharType="end"/>
            </w:r>
          </w:p>
          <w:p w14:paraId="7B28C9EC" w14:textId="77777777" w:rsidR="00D26AF9" w:rsidRPr="00D80B1F" w:rsidRDefault="00D26AF9">
            <w:pPr>
              <w:pStyle w:val="ListParagraph"/>
              <w:numPr>
                <w:ilvl w:val="0"/>
                <w:numId w:val="19"/>
              </w:numPr>
              <w:spacing w:before="100" w:beforeAutospacing="1" w:after="100" w:afterAutospacing="1" w:line="240" w:lineRule="auto"/>
              <w:rPr>
                <w:rFonts w:eastAsia="Times New Roman" w:cstheme="minorHAnsi"/>
                <w:sz w:val="16"/>
                <w:szCs w:val="16"/>
              </w:rPr>
            </w:pPr>
            <w:r w:rsidRPr="00D80B1F">
              <w:rPr>
                <w:rFonts w:eastAsia="Times New Roman" w:cstheme="minorHAnsi"/>
                <w:sz w:val="16"/>
                <w:szCs w:val="16"/>
              </w:rPr>
              <w:t>Overall, most of the trials had similar weightage in the meta-analysis. Amongst them there were a significant number of trials which either had some concerns or a high risk of overall bias</w:t>
            </w:r>
          </w:p>
          <w:p w14:paraId="66D766AE" w14:textId="77777777" w:rsidR="00D26AF9" w:rsidRPr="00D80B1F" w:rsidRDefault="00D26AF9">
            <w:pPr>
              <w:pStyle w:val="ListParagraph"/>
              <w:numPr>
                <w:ilvl w:val="0"/>
                <w:numId w:val="19"/>
              </w:numPr>
              <w:spacing w:before="100" w:beforeAutospacing="1" w:after="100" w:afterAutospacing="1" w:line="240" w:lineRule="auto"/>
              <w:rPr>
                <w:rFonts w:eastAsia="Times New Roman" w:cstheme="minorHAnsi"/>
                <w:sz w:val="16"/>
                <w:szCs w:val="16"/>
              </w:rPr>
            </w:pPr>
            <w:r w:rsidRPr="00D80B1F">
              <w:rPr>
                <w:rFonts w:eastAsia="Times New Roman" w:cstheme="minorHAnsi"/>
                <w:sz w:val="16"/>
                <w:szCs w:val="16"/>
              </w:rPr>
              <w:t>Though I2 was high, this was attributed to difference between small and large magnitude of effect estimate</w:t>
            </w:r>
          </w:p>
          <w:p w14:paraId="708B1C77" w14:textId="77777777" w:rsidR="00D26AF9" w:rsidRPr="00D80B1F" w:rsidRDefault="00D26AF9">
            <w:pPr>
              <w:pStyle w:val="ListParagraph"/>
              <w:numPr>
                <w:ilvl w:val="0"/>
                <w:numId w:val="19"/>
              </w:numPr>
              <w:spacing w:before="100" w:beforeAutospacing="1" w:after="100" w:afterAutospacing="1" w:line="240" w:lineRule="auto"/>
              <w:rPr>
                <w:rFonts w:eastAsia="Times New Roman" w:cstheme="minorHAnsi"/>
                <w:sz w:val="16"/>
                <w:szCs w:val="16"/>
              </w:rPr>
            </w:pPr>
            <w:r w:rsidRPr="00D80B1F">
              <w:rPr>
                <w:rFonts w:eastAsia="Times New Roman" w:cstheme="minorHAnsi"/>
                <w:sz w:val="16"/>
                <w:szCs w:val="16"/>
              </w:rPr>
              <w:t>The 95% confidence interval did not cross the line of no effect and OIS criterion satisfied</w:t>
            </w:r>
          </w:p>
          <w:p w14:paraId="23CFF9B8" w14:textId="77777777" w:rsidR="00D26AF9" w:rsidRPr="00D80B1F" w:rsidRDefault="00D26AF9">
            <w:pPr>
              <w:pStyle w:val="ListParagraph"/>
              <w:numPr>
                <w:ilvl w:val="0"/>
                <w:numId w:val="19"/>
              </w:numPr>
              <w:spacing w:before="100" w:beforeAutospacing="1" w:after="100" w:afterAutospacing="1" w:line="240" w:lineRule="auto"/>
              <w:rPr>
                <w:rFonts w:eastAsia="Times New Roman" w:cstheme="minorHAnsi"/>
                <w:sz w:val="16"/>
                <w:szCs w:val="16"/>
              </w:rPr>
            </w:pPr>
            <w:r w:rsidRPr="00D80B1F">
              <w:rPr>
                <w:rFonts w:eastAsia="Times New Roman" w:cstheme="minorHAnsi"/>
                <w:sz w:val="16"/>
                <w:szCs w:val="16"/>
              </w:rPr>
              <w:t>Egger's test showed a possibility of publication bias with a p-value of 0.002</w:t>
            </w:r>
          </w:p>
          <w:p w14:paraId="7CABBE50" w14:textId="77777777" w:rsidR="00D26AF9" w:rsidRPr="00D80B1F" w:rsidRDefault="00D26AF9">
            <w:pPr>
              <w:pStyle w:val="ListParagraph"/>
              <w:numPr>
                <w:ilvl w:val="0"/>
                <w:numId w:val="19"/>
              </w:numPr>
              <w:spacing w:before="100" w:beforeAutospacing="1" w:after="100" w:afterAutospacing="1" w:line="240" w:lineRule="auto"/>
              <w:rPr>
                <w:rFonts w:eastAsia="Times New Roman" w:cstheme="minorHAnsi"/>
                <w:sz w:val="16"/>
                <w:szCs w:val="16"/>
              </w:rPr>
            </w:pPr>
            <w:r w:rsidRPr="00D80B1F">
              <w:rPr>
                <w:rFonts w:eastAsia="Times New Roman" w:cstheme="minorHAnsi"/>
                <w:sz w:val="16"/>
                <w:szCs w:val="16"/>
              </w:rPr>
              <w:t>For this outcome, most of the trials with higher weightage in the meta-analysis had a high risk of overall bias</w:t>
            </w:r>
          </w:p>
          <w:p w14:paraId="63B10549" w14:textId="77777777" w:rsidR="00D26AF9" w:rsidRPr="00D80B1F" w:rsidRDefault="00D26AF9">
            <w:pPr>
              <w:pStyle w:val="ListParagraph"/>
              <w:numPr>
                <w:ilvl w:val="0"/>
                <w:numId w:val="19"/>
              </w:numPr>
              <w:spacing w:before="100" w:beforeAutospacing="1" w:after="100" w:afterAutospacing="1" w:line="240" w:lineRule="auto"/>
              <w:rPr>
                <w:rFonts w:eastAsia="Times New Roman" w:cstheme="minorHAnsi"/>
                <w:sz w:val="16"/>
                <w:szCs w:val="16"/>
              </w:rPr>
            </w:pPr>
            <w:r w:rsidRPr="00D80B1F">
              <w:rPr>
                <w:rFonts w:eastAsia="Times New Roman" w:cstheme="minorHAnsi"/>
                <w:sz w:val="16"/>
                <w:szCs w:val="16"/>
              </w:rPr>
              <w:t>The PICO was similar in the included trials</w:t>
            </w:r>
          </w:p>
          <w:p w14:paraId="1924B609" w14:textId="77777777" w:rsidR="00D26AF9" w:rsidRPr="00D80B1F" w:rsidRDefault="00D26AF9">
            <w:pPr>
              <w:pStyle w:val="ListParagraph"/>
              <w:numPr>
                <w:ilvl w:val="0"/>
                <w:numId w:val="19"/>
              </w:numPr>
              <w:spacing w:before="100" w:beforeAutospacing="1" w:after="100" w:afterAutospacing="1" w:line="240" w:lineRule="auto"/>
              <w:rPr>
                <w:rFonts w:eastAsia="Times New Roman" w:cstheme="minorHAnsi"/>
                <w:sz w:val="16"/>
                <w:szCs w:val="16"/>
              </w:rPr>
            </w:pPr>
            <w:r w:rsidRPr="00D80B1F">
              <w:rPr>
                <w:rFonts w:eastAsia="Times New Roman" w:cstheme="minorHAnsi"/>
                <w:sz w:val="16"/>
                <w:szCs w:val="16"/>
              </w:rPr>
              <w:lastRenderedPageBreak/>
              <w:t>95% CI did not cross the line of no effect; OIS criterion satisfied for a control group event rate of 87% for RRR of 25%</w:t>
            </w:r>
          </w:p>
          <w:p w14:paraId="30683C0E" w14:textId="77777777" w:rsidR="00D26AF9" w:rsidRPr="00D80B1F" w:rsidRDefault="00D26AF9">
            <w:pPr>
              <w:pStyle w:val="ListParagraph"/>
              <w:numPr>
                <w:ilvl w:val="0"/>
                <w:numId w:val="19"/>
              </w:numPr>
              <w:spacing w:before="100" w:beforeAutospacing="1" w:after="100" w:afterAutospacing="1" w:line="240" w:lineRule="auto"/>
              <w:rPr>
                <w:rFonts w:eastAsia="Times New Roman" w:cstheme="minorHAnsi"/>
                <w:sz w:val="16"/>
                <w:szCs w:val="16"/>
              </w:rPr>
            </w:pPr>
            <w:r w:rsidRPr="00D80B1F">
              <w:rPr>
                <w:rFonts w:eastAsia="Times New Roman" w:cstheme="minorHAnsi"/>
                <w:sz w:val="16"/>
                <w:szCs w:val="16"/>
              </w:rPr>
              <w:t>For this outcome, the trial with the highest weightage had low risk of overall bias</w:t>
            </w:r>
          </w:p>
          <w:p w14:paraId="29D4B530" w14:textId="77777777" w:rsidR="00D26AF9" w:rsidRPr="00D80B1F" w:rsidRDefault="00D26AF9">
            <w:pPr>
              <w:pStyle w:val="ListParagraph"/>
              <w:numPr>
                <w:ilvl w:val="0"/>
                <w:numId w:val="19"/>
              </w:numPr>
              <w:spacing w:before="100" w:beforeAutospacing="1" w:after="100" w:afterAutospacing="1" w:line="240" w:lineRule="auto"/>
              <w:rPr>
                <w:rFonts w:eastAsia="Times New Roman" w:cstheme="minorHAnsi"/>
                <w:sz w:val="16"/>
                <w:szCs w:val="16"/>
              </w:rPr>
            </w:pPr>
            <w:r w:rsidRPr="00D80B1F">
              <w:rPr>
                <w:rFonts w:eastAsia="Times New Roman" w:cstheme="minorHAnsi"/>
                <w:sz w:val="16"/>
                <w:szCs w:val="16"/>
              </w:rPr>
              <w:t xml:space="preserve">The test for heterogeneity was not significant </w:t>
            </w:r>
          </w:p>
          <w:p w14:paraId="6037AC95" w14:textId="77777777" w:rsidR="00D26AF9" w:rsidRPr="00D80B1F" w:rsidRDefault="00D26AF9">
            <w:pPr>
              <w:pStyle w:val="ListParagraph"/>
              <w:numPr>
                <w:ilvl w:val="0"/>
                <w:numId w:val="19"/>
              </w:numPr>
              <w:spacing w:before="100" w:beforeAutospacing="1" w:after="100" w:afterAutospacing="1" w:line="240" w:lineRule="auto"/>
              <w:rPr>
                <w:rFonts w:eastAsia="Times New Roman" w:cstheme="minorHAnsi"/>
                <w:sz w:val="16"/>
                <w:szCs w:val="16"/>
              </w:rPr>
            </w:pPr>
            <w:r w:rsidRPr="00D80B1F">
              <w:rPr>
                <w:rFonts w:eastAsia="Times New Roman" w:cstheme="minorHAnsi"/>
                <w:sz w:val="16"/>
                <w:szCs w:val="16"/>
              </w:rPr>
              <w:t>The 95% CI cross the line of no effect</w:t>
            </w:r>
          </w:p>
          <w:p w14:paraId="52E4A82B" w14:textId="77777777" w:rsidR="00D26AF9" w:rsidRPr="00D80B1F" w:rsidRDefault="00D26AF9">
            <w:pPr>
              <w:pStyle w:val="ListParagraph"/>
              <w:numPr>
                <w:ilvl w:val="0"/>
                <w:numId w:val="19"/>
              </w:numPr>
              <w:spacing w:before="100" w:beforeAutospacing="1" w:after="100" w:afterAutospacing="1" w:line="240" w:lineRule="auto"/>
              <w:rPr>
                <w:rFonts w:ascii="Verdana" w:eastAsia="Times New Roman" w:hAnsi="Verdana" w:cs="Calibri"/>
                <w:sz w:val="16"/>
                <w:szCs w:val="16"/>
              </w:rPr>
            </w:pPr>
            <w:r w:rsidRPr="00D80B1F">
              <w:rPr>
                <w:rFonts w:eastAsia="Times New Roman" w:cstheme="minorHAnsi"/>
                <w:sz w:val="16"/>
                <w:szCs w:val="16"/>
              </w:rPr>
              <w:t xml:space="preserve">Two studies did not </w:t>
            </w:r>
            <w:proofErr w:type="gramStart"/>
            <w:r w:rsidRPr="00D80B1F">
              <w:rPr>
                <w:rFonts w:eastAsia="Times New Roman" w:cstheme="minorHAnsi"/>
                <w:sz w:val="16"/>
                <w:szCs w:val="16"/>
              </w:rPr>
              <w:t>specified</w:t>
            </w:r>
            <w:proofErr w:type="gramEnd"/>
            <w:r w:rsidRPr="00D80B1F">
              <w:rPr>
                <w:rFonts w:eastAsia="Times New Roman" w:cstheme="minorHAnsi"/>
                <w:sz w:val="16"/>
                <w:szCs w:val="16"/>
              </w:rPr>
              <w:t xml:space="preserve"> the staging of NEC and hence indirectness related to the outcome was adjudged</w:t>
            </w:r>
            <w:r>
              <w:rPr>
                <w:rFonts w:eastAsia="Times New Roman" w:cstheme="minorHAnsi"/>
                <w:sz w:val="16"/>
                <w:szCs w:val="16"/>
              </w:rPr>
              <w:t>.</w:t>
            </w:r>
          </w:p>
          <w:p w14:paraId="291463DF"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The reason to consider the </w:t>
            </w:r>
            <w:r>
              <w:rPr>
                <w:rFonts w:ascii="Calibri" w:eastAsia="Times New Roman" w:hAnsi="Calibri" w:cs="Calibri"/>
                <w:b/>
                <w:bCs/>
                <w:sz w:val="16"/>
                <w:szCs w:val="16"/>
              </w:rPr>
              <w:t>overall effect size as moderate</w:t>
            </w:r>
            <w:r>
              <w:rPr>
                <w:rFonts w:ascii="Calibri" w:eastAsia="Times New Roman" w:hAnsi="Calibri" w:cs="Calibri"/>
                <w:sz w:val="16"/>
                <w:szCs w:val="16"/>
              </w:rPr>
              <w:t xml:space="preserve"> was because there was possible or probable benefit for both primary outcomes and three secondary outcom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482B38"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lastRenderedPageBreak/>
              <w:t xml:space="preserve">We do not know the effect size in the presence of additional co-interventions. </w:t>
            </w:r>
          </w:p>
          <w:p w14:paraId="01AEC895"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r>
          </w:p>
          <w:p w14:paraId="2951A950"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Infants in these studies were generally stabilized in the delivery room under radiant warmers set to manual mode.</w:t>
            </w:r>
          </w:p>
          <w:p w14:paraId="3CD929D9"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r>
          </w:p>
          <w:p w14:paraId="722734C2" w14:textId="77777777" w:rsidR="00D26AF9" w:rsidRDefault="00D26AF9" w:rsidP="00EC24AC">
            <w:pPr>
              <w:rPr>
                <w:rFonts w:ascii="Calibri" w:eastAsia="Times New Roman" w:hAnsi="Calibri" w:cs="Calibri"/>
                <w:sz w:val="16"/>
                <w:szCs w:val="16"/>
              </w:rPr>
            </w:pPr>
            <w:proofErr w:type="gramStart"/>
            <w:r>
              <w:rPr>
                <w:rFonts w:ascii="Calibri" w:eastAsia="Times New Roman" w:hAnsi="Calibri" w:cs="Calibri"/>
                <w:sz w:val="16"/>
                <w:szCs w:val="16"/>
              </w:rPr>
              <w:t>A majority of</w:t>
            </w:r>
            <w:proofErr w:type="gramEnd"/>
            <w:r>
              <w:rPr>
                <w:rFonts w:ascii="Calibri" w:eastAsia="Times New Roman" w:hAnsi="Calibri" w:cs="Calibri"/>
                <w:sz w:val="16"/>
                <w:szCs w:val="16"/>
              </w:rPr>
              <w:t xml:space="preserve"> studies reported axillary temperatures. A small number of studies only measured rectal temperatures. Axillary temperatures are reported as lower than rectal temperature. </w:t>
            </w:r>
            <w:r>
              <w:rPr>
                <w:rFonts w:ascii="Calibri" w:eastAsia="Times New Roman" w:hAnsi="Calibri" w:cs="Calibri"/>
                <w:sz w:val="16"/>
                <w:szCs w:val="16"/>
              </w:rPr>
              <w:fldChar w:fldCharType="begin">
                <w:fldData xml:space="preserve">PEVuZE5vdGU+PENpdGU+PEF1dGhvcj5DaG88L0F1dGhvcj48WWVhcj4yMDIxPC9ZZWFyPjxSZWNO
dW0+ODU8L1JlY051bT48RGlzcGxheVRleHQ+e0NobyAyMDIxIDE4MCwgTWNDYXJ0aHkgMjAyMSA1
MDl9PC9EaXNwbGF5VGV4dD48cmVjb3JkPjxyZWMtbnVtYmVyPjg1PC9yZWMtbnVtYmVyPjxmb3Jl
aWduLWtleXM+PGtleSBhcHA9IkVOIiBkYi1pZD0iejVhdjAyYWRyZTkyeDRlZWVmcHB6cHJkdHY5
MHhkZmR4enJhIiB0aW1lc3RhbXA9IjE2NzM3Njk2NjciPjg1PC9rZXk+PC9mb3JlaWduLWtleXM+
PHJlZi10eXBlIG5hbWU9IkpvdXJuYWwgQXJ0aWNsZSI+MTc8L3JlZi10eXBlPjxjb250cmlidXRv
cnM+PGF1dGhvcnM+PGF1dGhvcj5DaG8sIE0uPC9hdXRob3I+PGF1dGhvcj5LaW0sIEMuIFkuPC9h
dXRob3I+PGF1dGhvcj5MZWUsIEouPC9hdXRob3I+PGF1dGhvcj5MZWUsIFkuPC9hdXRob3I+PGF1
dGhvcj5QYXJrLCBNLjwvYXV0aG9yPjxhdXRob3I+QmFlLCBTLjwvYXV0aG9yPjxhdXRob3I+S2lt
LCBZLjwvYXV0aG9yPjxhdXRob3I+S2ltLCBZLjwvYXV0aG9yPjxhdXRob3I+TGVlLCBCLiBTLjwv
YXV0aG9yPjxhdXRob3I+S2ltLCBFLiBBLjwvYXV0aG9yPjxhdXRob3I+S2ltLCBLLiBTLjwvYXV0
aG9yPjxhdXRob3I+SnVuZywgRS48L2F1dGhvcj48L2F1dGhvcnM+PC9jb250cmlidXRvcnM+PGF1
dGgtYWRkcmVzcz5EZXBhcnRtZW50IG9mIFBlZGlhdHJpYyBOdXJzaW5nLCBBc2FuIE1lZGljYWwg
Q2VudGVyLCBTZW91bCwgUmVwdWJsaWMgb2YgS29yZWEuJiN4RDtEZXBhcnRtZW50IG9mIFBlZGlh
dHJpY3MsIEt5dW5nIEhlZSBVbml2ZXJzaXR5IFNjaG9vbCBvZiBNZWRpY2luZSwgU2VvdWwsIFJl
cHVibGljIG9mIEtvcmVhLiYjeEQ7RGVwYXJ0bWVudCBvZiBDbGluaWNhbCBFcGlkZW1pb2xvZ3kg
YW5kIEJpb3N0YXRpc3RpY3MsIEFzYW4gTWVkaWNhbCBDZW50ZXIsIFNlb3VsLCBSZXB1YmxpYyBv
ZiBLb3JlYS4mI3hEO0RlcGFydG1lbnQgb2YgUGVkaWF0cmljcywgQXNhbiBNZWRpY2FsIENlbnRl
ciwgU2VvdWwsIFJlcHVibGljIG9mIEtvcmVhLiYjeEQ7RGVwYXJ0bWVudCBvZiBQZWRpYXRyaWNz
LCBBc2FuIE1lZGljYWwgQ2VudGVyLCBTZW91bCwgUmVwdWJsaWMgb2YgS29yZWEsIGV1aXNqdW5n
QGFtYy5zZW91bC5rci48L2F1dGgtYWRkcmVzcz48dGl0bGVzPjx0aXRsZT5Db21wYXJpbmcgQXhp
bGxhcnkgYW5kIFJlY3RhbCBUZW1wZXJhdHVyZSBNZWFzdXJlbWVudHMgaW4gVmVyeSBQcmV0ZXJt
IEluZmFudHM6IEEgUHJvc3BlY3RpdmUgT2JzZXJ2YXRpb25hbCBTdHVkeTwvdGl0bGU+PHNlY29u
ZGFyeS10aXRsZT5OZW9uYXRvbG9neTwvc2Vjb25kYXJ5LXRpdGxlPjwvdGl0bGVzPjxwZXJpb2Rp
Y2FsPjxmdWxsLXRpdGxlPk5lb25hdG9sb2d5PC9mdWxsLXRpdGxlPjwvcGVyaW9kaWNhbD48cGFn
ZXM+MTgwLTE4NjwvcGFnZXM+PHZvbHVtZT4xMTg8L3ZvbHVtZT48bnVtYmVyPjI8L251bWJlcj48
ZWRpdGlvbj4yMDIxMDMyMzwvZWRpdGlvbj48a2V5d29yZHM+PGtleXdvcmQ+QXhpbGxhPC9rZXl3
b3JkPjxrZXl3b3JkPipCb2R5IFRlbXBlcmF0dXJlPC9rZXl3b3JkPjxrZXl3b3JkPkh1bWFuczwv
a2V5d29yZD48a2V5d29yZD5JbmZhbnQ8L2tleXdvcmQ+PGtleXdvcmQ+SW5mYW50LCBOZXdib3Ju
PC9rZXl3b3JkPjxrZXl3b3JkPipJbmZhbnQsIFByZW1hdHVyZTwva2V5d29yZD48a2V5d29yZD5J
bmZhbnQsIFZlcnkgTG93IEJpcnRoIFdlaWdodDwva2V5d29yZD48a2V5d29yZD5UZW1wZXJhdHVy
ZTwva2V5d29yZD48a2V5d29yZD5IeXBvdGhlcm1pYTwva2V5d29yZD48a2V5d29yZD5QcmVtYXR1
cmU8L2tleXdvcmQ+PGtleXdvcmQ+UmVjdGFsPC9rZXl3b3JkPjwva2V5d29yZHM+PGRhdGVzPjx5
ZWFyPjIwMjE8L3llYXI+PC9kYXRlcz48aXNibj4xNjYxLTc4MDA8L2lzYm4+PGFjY2Vzc2lvbi1u
dW0+MzM3NTY0ODQ8L2FjY2Vzc2lvbi1udW0+PGxhYmVsPjE4MDwvbGFiZWw+PHVybHM+PC91cmxz
PjxlbGVjdHJvbmljLXJlc291cmNlLW51bT4xMC4xMTU5LzAwMDUxMzcyMDwvZWxlY3Ryb25pYy1y
ZXNvdXJjZS1udW0+PHJlbW90ZS1kYXRhYmFzZS1wcm92aWRlcj5OTE08L3JlbW90ZS1kYXRhYmFz
ZS1wcm92aWRlcj48bGFuZ3VhZ2U+ZW5nPC9sYW5ndWFnZT48L3JlY29yZD48L0NpdGU+PENpdGU+
PEF1dGhvcj5NY0NhcnRoeTwvQXV0aG9yPjxZZWFyPjIwMjE8L1llYXI+PFJlY051bT44NjwvUmVj
TnVtPjxyZWNvcmQ+PHJlYy1udW1iZXI+ODY8L3JlYy1udW1iZXI+PGZvcmVpZ24ta2V5cz48a2V5
IGFwcD0iRU4iIGRiLWlkPSJ6NWF2MDJhZHJlOTJ4NGVlZWZwcHpwcmR0djkweGRmZHh6cmEiIHRp
bWVzdGFtcD0iMTY3Mzc2OTcyMiI+ODY8L2tleT48L2ZvcmVpZ24ta2V5cz48cmVmLXR5cGUgbmFt
ZT0iSm91cm5hbCBBcnRpY2xlIj4xNzwvcmVmLXR5cGU+PGNvbnRyaWJ1dG9ycz48YXV0aG9ycz48
YXV0aG9yPk1jQ2FydGh5LCBMLiBLLjwvYXV0aG9yPjxhdXRob3I+TyZhcG9zO0Rvbm5lbGwsIEMu
IFAuIEYuPC9hdXRob3I+PC9hdXRob3JzPjwvY29udHJpYnV0b3JzPjxhdXRoLWFkZHJlc3M+RGVw
YXJ0bWVudCBvZiBOZW9uYXRvbG9neSwgVGhlIE5hdGlvbmFsIE1hdGVybml0eSBIb3NwaXRhbCwg
RHVibGluLCBJcmVsYW5kIGxtY2NhcnRoeUBubWguaWUuJiN4RDtUaGUgTmF0aW9uYWwgQ2hpbGRy
ZW4mYXBvcztzIFJlc2VhcmNoIENlbnRyZSwgQ3J1bWxpbiwgRHVibGluIDEyLCBJcmVsYW5kLiYj
eEQ7VW5pdmVyc2l0eSBDb2xsZWdlIER1YmxpbiwgRHVibGluLCBJcmVsYW5kLiYjeEQ7RGVwYXJ0
bWVudCBvZiBOZW9uYXRvbG9neSwgVGhlIE5hdGlvbmFsIE1hdGVybml0eSBIb3NwaXRhbCwgRHVi
bGluLCBJcmVsYW5kLjwvYXV0aC1hZGRyZXNzPjx0aXRsZXM+PHRpdGxlPkNvbXBhcmlzb24gb2Yg
cmVjdGFsIGFuZCBheGlsbGFyeSB0ZW1wZXJhdHVyZSBtZWFzdXJlbWVudHMgaW4gcHJldGVybSBu
ZXdib3JuczwvdGl0bGU+PHNlY29uZGFyeS10aXRsZT5BcmNoIERpcyBDaGlsZCBGZXRhbCBOZW9u
YXRhbCBFZDwvc2Vjb25kYXJ5LXRpdGxlPjwvdGl0bGVzPjxwZXJpb2RpY2FsPjxmdWxsLXRpdGxl
PkFyY2ggRGlzIENoaWxkIEZldGFsIE5lb25hdGFsIEVkPC9mdWxsLXRpdGxlPjwvcGVyaW9kaWNh
bD48cGFnZXM+NTA5LTUxMzwvcGFnZXM+PHZvbHVtZT4xMDY8L3ZvbHVtZT48bnVtYmVyPjU8L251
bWJlcj48ZWRpdGlvbj4yMDIxMDIwODwvZWRpdGlvbj48a2V5d29yZHM+PGtleXdvcmQ+QXhpbGxh
PC9rZXl3b3JkPjxrZXl3b3JkPkJlZHM8L2tleXdvcmQ+PGtleXdvcmQ+KkJvZHkgVGVtcGVyYXR1
cmU8L2tleXdvcmQ+PGtleXdvcmQ+R2VzdGF0aW9uYWwgQWdlPC9rZXl3b3JkPjxrZXl3b3JkPkh1
bWFuczwva2V5d29yZD48a2V5d29yZD5IeXBlcnRoZXJtaWEvZGlhZ25vc2lzPC9rZXl3b3JkPjxr
ZXl3b3JkPkh5cG90aGVybWlhL2RpYWdub3Npcy9wcmV2ZW50aW9uICZhbXA7IGNvbnRyb2w8L2tl
eXdvcmQ+PGtleXdvcmQ+SW5mYW50LCBOZXdib3JuPC9rZXl3b3JkPjxrZXl3b3JkPkluZmFudCwg
UHJlbWF0dXJlLypwaHlzaW9sb2d5PC9rZXl3b3JkPjxrZXl3b3JkPkludGVuc2l2ZSBDYXJlIFVu
aXRzLCBOZW9uYXRhbDwva2V5d29yZD48a2V5d29yZD5JbnRlbnNpdmUgQ2FyZSwgTmVvbmF0YWwv
Km1ldGhvZHM8L2tleXdvcmQ+PGtleXdvcmQ+UmVjdHVtPC9rZXl3b3JkPjxrZXl3b3JkPlNlbnNp
dGl2aXR5IGFuZCBTcGVjaWZpY2l0eTwva2V5d29yZD48a2V5d29yZD5UaGVybW9tZXRyeS8qbWV0
aG9kczwva2V5d29yZD48a2V5d29yZD5OaWN1PC9rZXl3b3JkPjxrZXl3b3JkPmh5cGVydGhlcm1p
YTwva2V5d29yZD48a2V5d29yZD5oeXBvdGhlcm1pYTwva2V5d29yZD48a2V5d29yZD5wcmV0ZXJt
PC9rZXl3b3JkPjxrZXl3b3JkPnRlbXBlcmF0dXJlPC9rZXl3b3JkPjwva2V5d29yZHM+PGRhdGVz
Pjx5ZWFyPjIwMjE8L3llYXI+PHB1Yi1kYXRlcz48ZGF0ZT5TZXA8L2RhdGU+PC9wdWItZGF0ZXM+
PC9kYXRlcz48aXNibj4xMzU5LTI5OTggKFByaW50KSYjeEQ7MTM1OS0yOTk4PC9pc2JuPjxhY2Nl
c3Npb24tbnVtPjMzNTU4MjE1PC9hY2Nlc3Npb24tbnVtPjxsYWJlbD41MDk8L2xhYmVsPjx1cmxz
PjwvdXJscz48Y3VzdG9tMT5Db21wZXRpbmcgaW50ZXJlc3RzOiBOb25lIGRlY2xhcmVkLjwvY3Vz
dG9tMT48Y3VzdG9tMj5QTUM4Mzk0NzQwPC9jdXN0b20yPjxlbGVjdHJvbmljLXJlc291cmNlLW51
bT4xMC4xMTM2L2FyY2hkaXNjaGlsZC0yMDIwLTMyMDYyNzwvZWxlY3Ryb25pYy1yZXNvdXJjZS1u
dW0+PHJlbW90ZS1kYXRhYmFzZS1wcm92aWRlcj5OTE08L3JlbW90ZS1kYXRhYmFzZS1wcm92aWRl
cj48bGFuZ3VhZ2U+ZW5nPC9sYW5ndWFnZT48L3JlY29yZD48L0NpdGU+PC9FbmROb3RlPn==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DaG88L0F1dGhvcj48WWVhcj4yMDIxPC9ZZWFyPjxSZWNO
dW0+ODU8L1JlY051bT48RGlzcGxheVRleHQ+e0NobyAyMDIxIDE4MCwgTWNDYXJ0aHkgMjAyMSA1
MDl9PC9EaXNwbGF5VGV4dD48cmVjb3JkPjxyZWMtbnVtYmVyPjg1PC9yZWMtbnVtYmVyPjxmb3Jl
aWduLWtleXM+PGtleSBhcHA9IkVOIiBkYi1pZD0iejVhdjAyYWRyZTkyeDRlZWVmcHB6cHJkdHY5
MHhkZmR4enJhIiB0aW1lc3RhbXA9IjE2NzM3Njk2NjciPjg1PC9rZXk+PC9mb3JlaWduLWtleXM+
PHJlZi10eXBlIG5hbWU9IkpvdXJuYWwgQXJ0aWNsZSI+MTc8L3JlZi10eXBlPjxjb250cmlidXRv
cnM+PGF1dGhvcnM+PGF1dGhvcj5DaG8sIE0uPC9hdXRob3I+PGF1dGhvcj5LaW0sIEMuIFkuPC9h
dXRob3I+PGF1dGhvcj5MZWUsIEouPC9hdXRob3I+PGF1dGhvcj5MZWUsIFkuPC9hdXRob3I+PGF1
dGhvcj5QYXJrLCBNLjwvYXV0aG9yPjxhdXRob3I+QmFlLCBTLjwvYXV0aG9yPjxhdXRob3I+S2lt
LCBZLjwvYXV0aG9yPjxhdXRob3I+S2ltLCBZLjwvYXV0aG9yPjxhdXRob3I+TGVlLCBCLiBTLjwv
YXV0aG9yPjxhdXRob3I+S2ltLCBFLiBBLjwvYXV0aG9yPjxhdXRob3I+S2ltLCBLLiBTLjwvYXV0
aG9yPjxhdXRob3I+SnVuZywgRS48L2F1dGhvcj48L2F1dGhvcnM+PC9jb250cmlidXRvcnM+PGF1
dGgtYWRkcmVzcz5EZXBhcnRtZW50IG9mIFBlZGlhdHJpYyBOdXJzaW5nLCBBc2FuIE1lZGljYWwg
Q2VudGVyLCBTZW91bCwgUmVwdWJsaWMgb2YgS29yZWEuJiN4RDtEZXBhcnRtZW50IG9mIFBlZGlh
dHJpY3MsIEt5dW5nIEhlZSBVbml2ZXJzaXR5IFNjaG9vbCBvZiBNZWRpY2luZSwgU2VvdWwsIFJl
cHVibGljIG9mIEtvcmVhLiYjeEQ7RGVwYXJ0bWVudCBvZiBDbGluaWNhbCBFcGlkZW1pb2xvZ3kg
YW5kIEJpb3N0YXRpc3RpY3MsIEFzYW4gTWVkaWNhbCBDZW50ZXIsIFNlb3VsLCBSZXB1YmxpYyBv
ZiBLb3JlYS4mI3hEO0RlcGFydG1lbnQgb2YgUGVkaWF0cmljcywgQXNhbiBNZWRpY2FsIENlbnRl
ciwgU2VvdWwsIFJlcHVibGljIG9mIEtvcmVhLiYjeEQ7RGVwYXJ0bWVudCBvZiBQZWRpYXRyaWNz
LCBBc2FuIE1lZGljYWwgQ2VudGVyLCBTZW91bCwgUmVwdWJsaWMgb2YgS29yZWEsIGV1aXNqdW5n
QGFtYy5zZW91bC5rci48L2F1dGgtYWRkcmVzcz48dGl0bGVzPjx0aXRsZT5Db21wYXJpbmcgQXhp
bGxhcnkgYW5kIFJlY3RhbCBUZW1wZXJhdHVyZSBNZWFzdXJlbWVudHMgaW4gVmVyeSBQcmV0ZXJt
IEluZmFudHM6IEEgUHJvc3BlY3RpdmUgT2JzZXJ2YXRpb25hbCBTdHVkeTwvdGl0bGU+PHNlY29u
ZGFyeS10aXRsZT5OZW9uYXRvbG9neTwvc2Vjb25kYXJ5LXRpdGxlPjwvdGl0bGVzPjxwZXJpb2Rp
Y2FsPjxmdWxsLXRpdGxlPk5lb25hdG9sb2d5PC9mdWxsLXRpdGxlPjwvcGVyaW9kaWNhbD48cGFn
ZXM+MTgwLTE4NjwvcGFnZXM+PHZvbHVtZT4xMTg8L3ZvbHVtZT48bnVtYmVyPjI8L251bWJlcj48
ZWRpdGlvbj4yMDIxMDMyMzwvZWRpdGlvbj48a2V5d29yZHM+PGtleXdvcmQ+QXhpbGxhPC9rZXl3
b3JkPjxrZXl3b3JkPipCb2R5IFRlbXBlcmF0dXJlPC9rZXl3b3JkPjxrZXl3b3JkPkh1bWFuczwv
a2V5d29yZD48a2V5d29yZD5JbmZhbnQ8L2tleXdvcmQ+PGtleXdvcmQ+SW5mYW50LCBOZXdib3Ju
PC9rZXl3b3JkPjxrZXl3b3JkPipJbmZhbnQsIFByZW1hdHVyZTwva2V5d29yZD48a2V5d29yZD5J
bmZhbnQsIFZlcnkgTG93IEJpcnRoIFdlaWdodDwva2V5d29yZD48a2V5d29yZD5UZW1wZXJhdHVy
ZTwva2V5d29yZD48a2V5d29yZD5IeXBvdGhlcm1pYTwva2V5d29yZD48a2V5d29yZD5QcmVtYXR1
cmU8L2tleXdvcmQ+PGtleXdvcmQ+UmVjdGFsPC9rZXl3b3JkPjwva2V5d29yZHM+PGRhdGVzPjx5
ZWFyPjIwMjE8L3llYXI+PC9kYXRlcz48aXNibj4xNjYxLTc4MDA8L2lzYm4+PGFjY2Vzc2lvbi1u
dW0+MzM3NTY0ODQ8L2FjY2Vzc2lvbi1udW0+PGxhYmVsPjE4MDwvbGFiZWw+PHVybHM+PC91cmxz
PjxlbGVjdHJvbmljLXJlc291cmNlLW51bT4xMC4xMTU5LzAwMDUxMzcyMDwvZWxlY3Ryb25pYy1y
ZXNvdXJjZS1udW0+PHJlbW90ZS1kYXRhYmFzZS1wcm92aWRlcj5OTE08L3JlbW90ZS1kYXRhYmFz
ZS1wcm92aWRlcj48bGFuZ3VhZ2U+ZW5nPC9sYW5ndWFnZT48L3JlY29yZD48L0NpdGU+PENpdGU+
PEF1dGhvcj5NY0NhcnRoeTwvQXV0aG9yPjxZZWFyPjIwMjE8L1llYXI+PFJlY051bT44NjwvUmVj
TnVtPjxyZWNvcmQ+PHJlYy1udW1iZXI+ODY8L3JlYy1udW1iZXI+PGZvcmVpZ24ta2V5cz48a2V5
IGFwcD0iRU4iIGRiLWlkPSJ6NWF2MDJhZHJlOTJ4NGVlZWZwcHpwcmR0djkweGRmZHh6cmEiIHRp
bWVzdGFtcD0iMTY3Mzc2OTcyMiI+ODY8L2tleT48L2ZvcmVpZ24ta2V5cz48cmVmLXR5cGUgbmFt
ZT0iSm91cm5hbCBBcnRpY2xlIj4xNzwvcmVmLXR5cGU+PGNvbnRyaWJ1dG9ycz48YXV0aG9ycz48
YXV0aG9yPk1jQ2FydGh5LCBMLiBLLjwvYXV0aG9yPjxhdXRob3I+TyZhcG9zO0Rvbm5lbGwsIEMu
IFAuIEYuPC9hdXRob3I+PC9hdXRob3JzPjwvY29udHJpYnV0b3JzPjxhdXRoLWFkZHJlc3M+RGVw
YXJ0bWVudCBvZiBOZW9uYXRvbG9neSwgVGhlIE5hdGlvbmFsIE1hdGVybml0eSBIb3NwaXRhbCwg
RHVibGluLCBJcmVsYW5kIGxtY2NhcnRoeUBubWguaWUuJiN4RDtUaGUgTmF0aW9uYWwgQ2hpbGRy
ZW4mYXBvcztzIFJlc2VhcmNoIENlbnRyZSwgQ3J1bWxpbiwgRHVibGluIDEyLCBJcmVsYW5kLiYj
eEQ7VW5pdmVyc2l0eSBDb2xsZWdlIER1YmxpbiwgRHVibGluLCBJcmVsYW5kLiYjeEQ7RGVwYXJ0
bWVudCBvZiBOZW9uYXRvbG9neSwgVGhlIE5hdGlvbmFsIE1hdGVybml0eSBIb3NwaXRhbCwgRHVi
bGluLCBJcmVsYW5kLjwvYXV0aC1hZGRyZXNzPjx0aXRsZXM+PHRpdGxlPkNvbXBhcmlzb24gb2Yg
cmVjdGFsIGFuZCBheGlsbGFyeSB0ZW1wZXJhdHVyZSBtZWFzdXJlbWVudHMgaW4gcHJldGVybSBu
ZXdib3JuczwvdGl0bGU+PHNlY29uZGFyeS10aXRsZT5BcmNoIERpcyBDaGlsZCBGZXRhbCBOZW9u
YXRhbCBFZDwvc2Vjb25kYXJ5LXRpdGxlPjwvdGl0bGVzPjxwZXJpb2RpY2FsPjxmdWxsLXRpdGxl
PkFyY2ggRGlzIENoaWxkIEZldGFsIE5lb25hdGFsIEVkPC9mdWxsLXRpdGxlPjwvcGVyaW9kaWNh
bD48cGFnZXM+NTA5LTUxMzwvcGFnZXM+PHZvbHVtZT4xMDY8L3ZvbHVtZT48bnVtYmVyPjU8L251
bWJlcj48ZWRpdGlvbj4yMDIxMDIwODwvZWRpdGlvbj48a2V5d29yZHM+PGtleXdvcmQ+QXhpbGxh
PC9rZXl3b3JkPjxrZXl3b3JkPkJlZHM8L2tleXdvcmQ+PGtleXdvcmQ+KkJvZHkgVGVtcGVyYXR1
cmU8L2tleXdvcmQ+PGtleXdvcmQ+R2VzdGF0aW9uYWwgQWdlPC9rZXl3b3JkPjxrZXl3b3JkPkh1
bWFuczwva2V5d29yZD48a2V5d29yZD5IeXBlcnRoZXJtaWEvZGlhZ25vc2lzPC9rZXl3b3JkPjxr
ZXl3b3JkPkh5cG90aGVybWlhL2RpYWdub3Npcy9wcmV2ZW50aW9uICZhbXA7IGNvbnRyb2w8L2tl
eXdvcmQ+PGtleXdvcmQ+SW5mYW50LCBOZXdib3JuPC9rZXl3b3JkPjxrZXl3b3JkPkluZmFudCwg
UHJlbWF0dXJlLypwaHlzaW9sb2d5PC9rZXl3b3JkPjxrZXl3b3JkPkludGVuc2l2ZSBDYXJlIFVu
aXRzLCBOZW9uYXRhbDwva2V5d29yZD48a2V5d29yZD5JbnRlbnNpdmUgQ2FyZSwgTmVvbmF0YWwv
Km1ldGhvZHM8L2tleXdvcmQ+PGtleXdvcmQ+UmVjdHVtPC9rZXl3b3JkPjxrZXl3b3JkPlNlbnNp
dGl2aXR5IGFuZCBTcGVjaWZpY2l0eTwva2V5d29yZD48a2V5d29yZD5UaGVybW9tZXRyeS8qbWV0
aG9kczwva2V5d29yZD48a2V5d29yZD5OaWN1PC9rZXl3b3JkPjxrZXl3b3JkPmh5cGVydGhlcm1p
YTwva2V5d29yZD48a2V5d29yZD5oeXBvdGhlcm1pYTwva2V5d29yZD48a2V5d29yZD5wcmV0ZXJt
PC9rZXl3b3JkPjxrZXl3b3JkPnRlbXBlcmF0dXJlPC9rZXl3b3JkPjwva2V5d29yZHM+PGRhdGVz
Pjx5ZWFyPjIwMjE8L3llYXI+PHB1Yi1kYXRlcz48ZGF0ZT5TZXA8L2RhdGU+PC9wdWItZGF0ZXM+
PC9kYXRlcz48aXNibj4xMzU5LTI5OTggKFByaW50KSYjeEQ7MTM1OS0yOTk4PC9pc2JuPjxhY2Nl
c3Npb24tbnVtPjMzNTU4MjE1PC9hY2Nlc3Npb24tbnVtPjxsYWJlbD41MDk8L2xhYmVsPjx1cmxz
PjwvdXJscz48Y3VzdG9tMT5Db21wZXRpbmcgaW50ZXJlc3RzOiBOb25lIGRlY2xhcmVkLjwvY3Vz
dG9tMT48Y3VzdG9tMj5QTUM4Mzk0NzQwPC9jdXN0b20yPjxlbGVjdHJvbmljLXJlc291cmNlLW51
bT4xMC4xMTM2L2FyY2hkaXNjaGlsZC0yMDIwLTMyMDYyNzwvZWxlY3Ryb25pYy1yZXNvdXJjZS1u
dW0+PHJlbW90ZS1kYXRhYmFzZS1wcm92aWRlcj5OTE08L3JlbW90ZS1kYXRhYmFzZS1wcm92aWRl
cj48bGFuZ3VhZ2U+ZW5nPC9sYW5ndWFnZT48L3JlY29yZD48L0NpdGU+PC9FbmROb3RlPn==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Cho 2021 180, McCarthy 2021 509}</w:t>
            </w:r>
            <w:r>
              <w:rPr>
                <w:rFonts w:ascii="Calibri" w:eastAsia="Times New Roman" w:hAnsi="Calibri" w:cs="Calibri"/>
                <w:sz w:val="16"/>
                <w:szCs w:val="16"/>
              </w:rPr>
              <w:fldChar w:fldCharType="end"/>
            </w:r>
            <w:r w:rsidRPr="002B3C63">
              <w:rPr>
                <w:rFonts w:ascii="Calibri" w:eastAsia="Times New Roman" w:hAnsi="Calibri" w:cs="Calibri"/>
                <w:sz w:val="16"/>
                <w:szCs w:val="16"/>
              </w:rPr>
              <w:t xml:space="preserve"> </w:t>
            </w:r>
            <w:r>
              <w:rPr>
                <w:rFonts w:ascii="Calibri" w:eastAsia="Times New Roman" w:hAnsi="Calibri" w:cs="Calibri"/>
                <w:sz w:val="16"/>
                <w:szCs w:val="16"/>
              </w:rPr>
              <w:t xml:space="preserve">This difference could be important when comparing results between studies. </w:t>
            </w:r>
          </w:p>
          <w:p w14:paraId="651FE8E4"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r>
          </w:p>
          <w:p w14:paraId="14365AC2"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r>
          </w:p>
        </w:tc>
      </w:tr>
      <w:tr w:rsidR="00D26AF9" w14:paraId="4A7FDCAD"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15BC194"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Undesirable Effects</w:t>
            </w:r>
          </w:p>
          <w:p w14:paraId="481E390F"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D26AF9" w14:paraId="358D05F6"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41A5BA"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7F91FC"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1039FB"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14CA2521" w14:textId="77777777" w:rsidTr="00D26AF9">
        <w:trPr>
          <w:divId w:val="1208761365"/>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2A758C" w14:textId="77777777"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D6A0CA" w14:textId="4015F0B8"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hyperthermia (&gt; 38.0°</w:t>
            </w:r>
            <w:proofErr w:type="gramStart"/>
            <w:r>
              <w:rPr>
                <w:rFonts w:ascii="Calibri" w:eastAsia="Times New Roman" w:hAnsi="Calibri" w:cs="Calibri"/>
                <w:b/>
                <w:bCs/>
                <w:sz w:val="16"/>
                <w:szCs w:val="16"/>
              </w:rPr>
              <w:t>C</w:t>
            </w:r>
            <w:r>
              <w:rPr>
                <w:rFonts w:ascii="Calibri" w:eastAsia="Times New Roman" w:hAnsi="Calibri" w:cs="Calibri"/>
                <w:sz w:val="16"/>
                <w:szCs w:val="16"/>
              </w:rPr>
              <w:t xml:space="preserve"> )</w:t>
            </w:r>
            <w:proofErr w:type="gramEnd"/>
            <w:r>
              <w:rPr>
                <w:rFonts w:ascii="Calibri" w:eastAsia="Times New Roman" w:hAnsi="Calibri" w:cs="Calibri"/>
                <w:sz w:val="16"/>
                <w:szCs w:val="16"/>
              </w:rPr>
              <w:t xml:space="preserve"> there was</w:t>
            </w:r>
            <w:r>
              <w:rPr>
                <w:rFonts w:ascii="Calibri" w:eastAsia="Times New Roman" w:hAnsi="Calibri" w:cs="Calibri"/>
                <w:b/>
                <w:bCs/>
                <w:sz w:val="16"/>
                <w:szCs w:val="16"/>
              </w:rPr>
              <w:t xml:space="preserve"> probable harm </w:t>
            </w:r>
            <w:r>
              <w:rPr>
                <w:rFonts w:ascii="Calibri" w:eastAsia="Times New Roman" w:hAnsi="Calibri" w:cs="Calibri"/>
                <w:sz w:val="16"/>
                <w:szCs w:val="16"/>
              </w:rPr>
              <w:t xml:space="preserve">(RR 3.73 95%CI 1.81 to 7.69), </w:t>
            </w:r>
            <w:r w:rsidRPr="002B3C63">
              <w:rPr>
                <w:rFonts w:ascii="Calibri" w:eastAsia="Times New Roman" w:hAnsi="Calibri" w:cs="Calibri"/>
                <w:b/>
                <w:bCs/>
                <w:sz w:val="16"/>
                <w:szCs w:val="16"/>
              </w:rPr>
              <w:t>moderate certainty evidence</w:t>
            </w:r>
            <w:r>
              <w:rPr>
                <w:rFonts w:ascii="Calibri" w:eastAsia="Times New Roman" w:hAnsi="Calibri" w:cs="Calibri"/>
                <w:b/>
                <w:bCs/>
                <w:sz w:val="16"/>
                <w:szCs w:val="16"/>
              </w:rPr>
              <w:t xml:space="preserve"> </w:t>
            </w:r>
            <w:r>
              <w:rPr>
                <w:rFonts w:ascii="Calibri" w:eastAsia="Times New Roman" w:hAnsi="Calibri" w:cs="Calibri"/>
                <w:sz w:val="16"/>
                <w:szCs w:val="16"/>
              </w:rPr>
              <w:t xml:space="preserve">downgraded for risk of bias from 12 RCTs enrolling 1652 infants.) </w:t>
            </w:r>
            <w:r>
              <w:rPr>
                <w:rFonts w:ascii="Calibri" w:eastAsia="Times New Roman" w:hAnsi="Calibri" w:cs="Calibri"/>
                <w:sz w:val="16"/>
                <w:szCs w:val="16"/>
              </w:rPr>
              <w:fldChar w:fldCharType="begin">
                <w:fldData xml:space="preserve">PEVuZE5vdGU+PENpdGU+PEF1dGhvcj5CaGF2c2FyPC9BdXRob3I+PFllYXI+MjAxNTwvWWVhcj48
UmVjTnVtPjQ0PC9SZWNOdW0+PERpc3BsYXlUZXh0PntCaGF2c2FyIDIwMTUgMjMsIEZhcmhhZGkg
MjAxMiAxOSwgR2F0aHdhbGEgMjAxMCAyNCwgS25vYmVsIDIwMDUgMzA0LCBMeXUgMjAxNSBlMTUw
Mjc3LCBOaW1iYWxrYXIgMjAxOSAxMjIsIFJlaWxseSAyMDE1IDI2MiwgUm9oYW5hIDIwMTEgNDY4
LCBTbWl0aCAyMDEzIDIzNSwgVHJldmlzYW51dG8gMjAxMCA5MTQsIFZvaHJhIDIwMDQgNzUwfTwv
RGlzcGxheVRleHQ+PHJlY29yZD48cmVjLW51bWJlcj40NDwvcmVjLW51bWJlcj48Zm9yZWlnbi1r
ZXlzPjxrZXkgYXBwPSJFTiIgZGItaWQ9Ino1YXYwMmFkcmU5Mng0ZWVlZnBwenByZHR2OTB4ZGZk
eHpyYSIgdGltZXN0YW1wPSIxNjYwMjAzNDE1Ij40NDwva2V5PjwvZm9yZWlnbi1rZXlzPjxyZWYt
dHlwZSBuYW1lPSJKb3VybmFsIEFydGljbGUiPjE3PC9yZWYtdHlwZT48Y29udHJpYnV0b3JzPjxh
dXRob3JzPjxhdXRob3I+QmhhdnNhciwgU3VrZXR1PC9hdXRob3I+PGF1dGhvcj5LYWJyYSwgTmFu
ZGtpc2hvcjwvYXV0aG9yPjxhdXRob3I+QXZhc3RoaSwgQmh1cGVuZHJhPC9hdXRob3I+PGF1dGhv
cj5TaGFybWEsIFNob2JoYTwvYXV0aG9yPjxhdXRob3I+RGFzaCwgU3dhcnVwPC9hdXRob3I+PGF1
dGhvcj5UYWxpLCBTaG93a2F0PC9hdXRob3I+PGF1dGhvcj5QYWRoaSwgUGhhbGd1bmk8L2F1dGhv
cj48YXV0aG9yPkFobWVkLCBKYXZlZDwvYXV0aG9yPjwvYXV0aG9ycz48L2NvbnRyaWJ1dG9ycz48
dGl0bGVzPjx0aXRsZT5FZmZpY2FjeSBhbmQgc2FmZXR5IG9mIFBvbHl0aGVuZSBXcmFwIGluIFBy
ZXZlbnRpbmcgSHlwb3RoZXJtaWEgaW4gUHJldGVybSBhbmQgTG93IEJpcnRoIFdlaWdodCBOZW9u
YXRlcyBEdXJpbmcgVHJhbnNwb3J0OiBBIFJhbmRvbWl6ZWQgQ29udHJvbGxlZCBUcmlhbDwvdGl0
bGU+PHNlY29uZGFyeS10aXRsZT5QZXJpbmF0b2xvZ3k8L3NlY29uZGFyeS10aXRsZT48L3RpdGxl
cz48cGVyaW9kaWNhbD48ZnVsbC10aXRsZT5QZXJpbmF0b2xvZ3k8L2Z1bGwtdGl0bGU+PC9wZXJp
b2RpY2FsPjxwYWdlcz4yMy0zMDwvcGFnZXM+PHZvbHVtZT4xNjwvdm9sdW1lPjxkYXRlcz48eWVh
cj4yMDE1PC95ZWFyPjxwdWItZGF0ZXM+PGRhdGU+MDYvMTU8L2RhdGU+PC9wdWItZGF0ZXM+PC9k
YXRlcz48bGFiZWw+MjM8L2xhYmVsPjx1cmxzPjwvdXJscz48L3JlY29yZD48L0NpdGU+PENpdGU+
PEF1dGhvcj5GYXJoYWRpPC9BdXRob3I+PFllYXI+MjAxMjwvWWVhcj48UmVjTnVtPjQxPC9SZWNO
dW0+PHJlY29yZD48cmVjLW51bWJlcj40MTwvcmVjLW51bWJlcj48Zm9yZWlnbi1rZXlzPjxrZXkg
YXBwPSJFTiIgZGItaWQ9Ino1YXYwMmFkcmU5Mng0ZWVlZnBwenByZHR2OTB4ZGZkeHpyYSIgdGlt
ZXN0YW1wPSIxNjYwMjAyNTYzIj40MTwva2V5PjwvZm9yZWlnbi1rZXlzPjxyZWYtdHlwZSBuYW1l
PSJKb3VybmFsIEFydGljbGUiPjE3PC9yZWYtdHlwZT48Y29udHJpYnV0b3JzPjxhdXRob3JzPjxh
dXRob3I+RmFyaGFkaSwgUi48L2F1dGhvcj48YXV0aG9yPk5hZGVyaSwgTS48L2F1dGhvcj48YXV0
aG9yPlJhaG1hbmksIFouPC9hdXRob3I+PGF1dGhvcj5HaGFmZmFyaSwgVi48L2F1dGhvcj48YXV0
aG9yPktoYWxpbGlhbiwgQS48L2F1dGhvcj48L2F1dGhvcnM+PC9jb250cmlidXRvcnM+PHRpdGxl
cz48dGl0bGU+RWZmZWN0IG9mICZxdW90O1pJUEtJRiZxdW90OyBwbGFzdGljIGJhZyBvbiBwcmV2
ZW50aW9uIG9mIGh5cG90aGVybWlhIGluIHByZXRlcm0gaW5mYW50czogQSByYW5kb21pemVkIGNv
bnRyb2xsZWQgdHJpYWw8L3RpdGxlPjxzZWNvbmRhcnktdGl0bGU+Sm91cm5hbCBvZiBNYXphbmRh
cmFuIFVuaXZlcnNpdHkgb2YgTWVkaWNhbCBTY2llbmNlczwvc2Vjb25kYXJ5LXRpdGxlPjwvdGl0
bGVzPjxwZXJpb2RpY2FsPjxmdWxsLXRpdGxlPkpvdXJuYWwgb2YgTWF6YW5kYXJhbiBVbml2ZXJz
aXR5IG9mIE1lZGljYWwgU2NpZW5jZXM8L2Z1bGwtdGl0bGU+PC9wZXJpb2RpY2FsPjxwYWdlcz4x
OS0yNjwvcGFnZXM+PHZvbHVtZT4yMjwvdm9sdW1lPjxudW1iZXI+OTM8L251bWJlcj48ZGF0ZXM+
PHllYXI+MjAxMjwveWVhcj48L2RhdGVzPjxsYWJlbD4xOTwvbGFiZWw+PHVybHM+PHJlbGF0ZWQt
dXJscz48dXJsPmh0dHBzOi8vd3d3LmVtYmFzZS5jb20vc2VhcmNoL3Jlc3VsdHM/c3ViYWN0aW9u
PXZpZXdyZWNvcmQmYW1wO2lkPUwzNzM5NjE2MjQmYW1wO2Zyb209ZXhwb3J0PC91cmw+PC9yZWxh
dGVkLXVybHM+PC91cmxzPjwvcmVjb3JkPjwvQ2l0ZT48Q2l0ZT48QXV0aG9yPkdhdGh3YWxhPC9B
dXRob3I+PFllYXI+MjAxMDwvWWVhcj48UmVjTnVtPjQ1PC9SZWNOdW0+PHJlY29yZD48cmVjLW51
bWJlcj40NTwvcmVjLW51bWJlcj48Zm9yZWlnbi1rZXlzPjxrZXkgYXBwPSJFTiIgZGItaWQ9Ino1
YXYwMmFkcmU5Mng0ZWVlZnBwenByZHR2OTB4ZGZkeHpyYSIgdGltZXN0YW1wPSIxNjYwMjAzNTk5
Ij40NTwva2V5PjwvZm9yZWlnbi1rZXlzPjxyZWYtdHlwZSBuYW1lPSJKb3VybmFsIEFydGljbGUi
PjE3PC9yZWYtdHlwZT48Y29udHJpYnV0b3JzPjxhdXRob3JzPjxhdXRob3I+R2F0aHdhbGEsIEcu
PC9hdXRob3I+PGF1dGhvcj5TaW5naCwgRy48L2F1dGhvcj48YXV0aG9yPkt1bmFsLDwvYXV0aG9y
PjxhdXRob3I+QWdyYXdhbCwgTi48L2F1dGhvcj48L2F1dGhvcnM+PC9jb250cmlidXRvcnM+PGF1
dGgtYWRkcmVzcz5EZXBhcnRtZW50IG9mIFBlZGlhdHJpY3MsIERpdmlzaW9uIG9mIE5lb25hdG9s
b2d5LCBQdC4gQi5ELlMuIFBvc3QgR3JhZHVhdGUgSW5zdGl0dXRlIG9mIE1lZGljYWwgU2NpZW5j
ZXMsIFJvaHRhaywgSGFyeWFuYSwgSW5kaWEuIGdfZ2F0aHdhbGFAaG90bWFpbC5jb208L2F1dGgt
YWRkcmVzcz48dGl0bGVzPjx0aXRsZT5TYWZldHkgYW5kIGVmZmljYWN5IG9mIHZpbnlsIGJhZ3Mg
aW4gcHJldmVudGlvbiBvZiBoeXBvdGhlcm1pYSBvZiBwcmV0ZXJtIG5lb25hdGVzIGF0IGJpcnRo
PC90aXRsZT48c2Vjb25kYXJ5LXRpdGxlPkluZGlhbiBKIFB1YmxpYyBIZWFsdGg8L3NlY29uZGFy
eS10aXRsZT48L3RpdGxlcz48cGVyaW9kaWNhbD48ZnVsbC10aXRsZT5JbmRpYW4gSiBQdWJsaWMg
SGVhbHRoPC9mdWxsLXRpdGxlPjwvcGVyaW9kaWNhbD48cGFnZXM+MjQtNjwvcGFnZXM+PHZvbHVt
ZT41NDwvdm9sdW1lPjxudW1iZXI+MTwvbnVtYmVyPjxrZXl3b3Jkcz48a2V5d29yZD5BZG9sZXNj
ZW50PC9rZXl3b3JkPjxrZXl3b3JkPkZlbWFsZTwva2V5d29yZD48a2V5d29yZD5IdW1hbnM8L2tl
eXdvcmQ+PGtleXdvcmQ+SHlwb3RoZXJtaWEvKnByZXZlbnRpb24gJmFtcDsgY29udHJvbDwva2V5
d29yZD48a2V5d29yZD4qSW5mYW50IEVxdWlwbWVudDwva2V5d29yZD48a2V5d29yZD5JbmZhbnQs
IE5ld2Jvcm48L2tleXdvcmQ+PGtleXdvcmQ+SW5mYW50LCBQcmVtYXR1cmU8L2tleXdvcmQ+PGtl
eXdvcmQ+SW5mYW50LCBQcmVtYXR1cmUsIERpc2Vhc2VzLypwcmV2ZW50aW9uICZhbXA7IGNvbnRy
b2w8L2tleXdvcmQ+PGtleXdvcmQ+UGxhc3RpY3M8L2tleXdvcmQ+PGtleXdvcmQ+UHJlZ25hbmN5
PC9rZXl3b3JkPjxrZXl3b3JkPipQcm90ZWN0aXZlIENsb3RoaW5nPC9rZXl3b3JkPjxrZXl3b3Jk
PllvdW5nIEFkdWx0PC9rZXl3b3JkPjwva2V5d29yZHM+PGRhdGVzPjx5ZWFyPjIwMTA8L3llYXI+
PHB1Yi1kYXRlcz48ZGF0ZT5KYW4tTWFyPC9kYXRlPjwvcHViLWRhdGVzPjwvZGF0ZXM+PGlzYm4+
MDAxOS01NTdYIChQcmludCkmI3hEOzAwMTktNTU3WCAoTGlua2luZyk8L2lzYm4+PGFjY2Vzc2lv
bi1udW0+MjA4NTkwNDY8L2FjY2Vzc2lvbi1udW0+PGxhYmVsPjI0PC9sYWJlbD48dXJscz48cmVs
YXRlZC11cmxzPjx1cmw+aHR0cHM6Ly93d3cubmNiaS5ubG0ubmloLmdvdi9wdWJtZWQvMjA4NTkw
NDY8L3VybD48dXJsPmh0dHBzOi8vd3d3LmlqcGguaW4vYXJ0aWNsZS5hc3A/aXNzbj0wMDE5LTU1
N1g7eWVhcj0yMDEwO3ZvbHVtZT01NDtpc3N1ZT0xO3NwYWdlPTI0O2VwYWdlPTI2O2F1bGFzdD1H
YXRod2FsYTwvdXJsPjwvcmVsYXRlZC11cmxzPjwvdXJscz48ZWxlY3Ryb25pYy1yZXNvdXJjZS1u
dW0+MTAuNDEwMy8wMDE5LTU1N1guNzA1NDM8L2VsZWN0cm9uaWMtcmVzb3VyY2UtbnVtPjxyZW1v
dGUtZGF0YWJhc2UtbmFtZT5NZWRsaW5lPC9yZW1vdGUtZGF0YWJhc2UtbmFtZT48cmVtb3RlLWRh
dGFiYXNlLXByb3ZpZGVyPk5MTTwvcmVtb3RlLWRhdGFiYXNlLXByb3ZpZGVyPjwvcmVjb3JkPjwv
Q2l0ZT48Q2l0ZT48QXV0aG9yPktub2JlbDwvQXV0aG9yPjxZZWFyPjIwMDU8L1llYXI+PFJlY051
bT4yNzwvUmVjTnVtPjxyZWNvcmQ+PHJlYy1udW1iZXI+Mjc8L3JlYy1udW1iZXI+PGZvcmVpZ24t
a2V5cz48a2V5IGFwcD0iRU4iIGRiLWlkPSJ6NWF2MDJhZHJlOTJ4NGVlZWZwcHpwcmR0djkweGRm
ZHh6cmEiIHRpbWVzdGFtcD0iMTY2MDIwMTE0NSI+Mjc8L2tleT48L2ZvcmVpZ24ta2V5cz48cmVm
LXR5cGUgbmFtZT0iSm91cm5hbCBBcnRpY2xlIj4xNzwvcmVmLXR5cGU+PGNvbnRyaWJ1dG9ycz48
YXV0aG9ycz48YXV0aG9yPktub2JlbCwgUi4gQi48L2F1dGhvcj48YXV0aG9yPldpbW1lciwgSi4g
RS4sIEpyLjwvYXV0aG9yPjxhdXRob3I+SG9sYmVydCwgRC48L2F1dGhvcj48L2F1dGhvcnM+PC9j
b250cmlidXRvcnM+PHRpdGxlcz48dGl0bGU+SGVhdCBsb3NzIHByZXZlbnRpb24gZm9yIHByZXRl
cm0gaW5mYW50cyBpbiB0aGUgZGVsaXZlcnkgcm9vbTwvdGl0bGU+PHNlY29uZGFyeS10aXRsZT5K
IFBlcmluYXRvbDwvc2Vjb25kYXJ5LXRpdGxlPjwvdGl0bGVzPjxwZXJpb2RpY2FsPjxmdWxsLXRp
dGxlPkogUGVyaW5hdG9sPC9mdWxsLXRpdGxlPjwvcGVyaW9kaWNhbD48cGFnZXM+MzA0LTg8L3Bh
Z2VzPjx2b2x1bWU+MjU8L3ZvbHVtZT48bnVtYmVyPjU8L251bWJlcj48ZGF0ZXM+PHllYXI+MjAw
NTwveWVhcj48L2RhdGVzPjxhY2Nlc3Npb24tbnVtPjE1ODYxMTk2PC9hY2Nlc3Npb24tbnVtPjxs
YWJlbD4zMDQ8L2xhYmVsPjx1cmxzPjxyZWxhdGVkLXVybHM+PHVybD5odHRwczovL3d3dy5uYXR1
cmUuY29tL2FydGljbGVzLzcyMTEyODkucGRmPC91cmw+PC9yZWxhdGVkLXVybHM+PC91cmxzPjxl
bGVjdHJvbmljLXJlc291cmNlLW51bT4xMC4xMDM4L3NqLmpwLjcyMTEyODk8L2VsZWN0cm9uaWMt
cmVzb3VyY2UtbnVtPjwvcmVjb3JkPjwvQ2l0ZT48Q2l0ZT48QXV0aG9yPkx5dTwvQXV0aG9yPjxZ
ZWFyPjIwMTU8L1llYXI+PFJlY051bT42NjwvUmVjTnVtPjxyZWNvcmQ+PHJlYy1udW1iZXI+NjY8
L3JlYy1udW1iZXI+PGZvcmVpZ24ta2V5cz48a2V5IGFwcD0iRU4iIGRiLWlkPSJ6NWF2MDJhZHJl
OTJ4NGVlZWZwcHpwcmR0djkweGRmZHh6cmEiIHRpbWVzdGFtcD0iMTY2OTc5NDg2NyI+NjY8L2tl
eT48L2ZvcmVpZ24ta2V5cz48cmVmLXR5cGUgbmFtZT0iSm91cm5hbCBBcnRpY2xlIj4xNzwvcmVm
LXR5cGU+PGNvbnRyaWJ1dG9ycz48YXV0aG9ycz48YXV0aG9yPkx5dSwgWS48L2F1dGhvcj48YXV0
aG9yPlNoYWgsIFAuIFMuPC9hdXRob3I+PGF1dGhvcj5ZZSwgWC4gWS48L2F1dGhvcj48YXV0aG9y
PldhcnJlLCBSLjwvYXV0aG9yPjxhdXRob3I+UGllZGJvZXVmLCBCLjwvYXV0aG9yPjxhdXRob3I+
RGVzaHBhbmRleSwgQS48L2F1dGhvcj48YXV0aG9yPkR1bm4sIE0uPC9hdXRob3I+PGF1dGhvcj5M
ZWUsIFMuIEsuPC9hdXRob3I+PC9hdXRob3JzPjwvY29udHJpYnV0b3JzPjxhdXRoLWFkZHJlc3M+
TWF0ZXJuYWwtSW5mYW50IENhcmUgUmVzZWFyY2ggQ2VudHJlLCBNb3VudCBTaW5haSBIb3NwaXRh
bCwgVG9yb250bywgT250YXJpbywgQ2FuYWRhMkRlcGFydG1lbnQgb2YgUGVkaWF0cmljcywgVW5p
dmVyc2l0eSBvZiBUb3JvbnRvLCBUb3JvbnRvLCBPbnRhcmlvLCBDYW5hZGEzQ2FwaXRhbCBJbnN0
aXR1dGUgb2YgUGVkaWF0cmljcywgQmVpamluZywgQ2hpbmEuJiN4RDtNYXRlcm5hbC1JbmZhbnQg
Q2FyZSBSZXNlYXJjaCBDZW50cmUsIE1vdW50IFNpbmFpIEhvc3BpdGFsLCBUb3JvbnRvLCBPbnRh
cmlvLCBDYW5hZGEyRGVwYXJ0bWVudCBvZiBQZWRpYXRyaWNzLCBVbml2ZXJzaXR5IG9mIFRvcm9u
dG8sIFRvcm9udG8sIE9udGFyaW8sIENhbmFkYS4mI3hEO01hdGVybmFsLUluZmFudCBDYXJlIFJl
c2VhcmNoIENlbnRyZSwgTW91bnQgU2luYWkgSG9zcGl0YWwsIFRvcm9udG8sIE9udGFyaW8sIENh
bmFkYS4mI3hEO0NlbnRyZSBIb3NwaXRhbGllciBVbml2ZXJzaXRhaXJlIGRlIFF1w6liZWMsIFF1
w6liZWMgQ2l0eSwgQ2FuYWRhLiYjeEQ7SmFuZXdheSBDaGlsZHJlbiZhcG9zO3MgSGVhbHRoIGFu
ZCBSZWhhYmlsaXRhdGlvbiBDZW50cmUsIFN0IEpvaG4mYXBvcztzLCBOZXdmb3VuZGxhbmQgYW5k
IExhYnJhZG9yLCBDYW5hZGEuJiN4RDtEZXBhcnRtZW50IG9mIFBlZGlhdHJpY3MsIFVuaXZlcnNp
dHkgb2YgVG9yb250bywgVG9yb250bywgT250YXJpbywgQ2FuYWRhNlN1bm55YnJvb2sgSGVhbHRo
IFNjaWVuY2VzIENlbnRyZSwgVG9yb250bywgT250YXJpbywgQ2FuYWRhLjwvYXV0aC1hZGRyZXNz
Pjx0aXRsZXM+PHRpdGxlPkFzc29jaWF0aW9uIGJldHdlZW4gYWRtaXNzaW9uIHRlbXBlcmF0dXJl
IGFuZCBtb3J0YWxpdHkgYW5kIG1ham9yIG1vcmJpZGl0eSBpbiBwcmV0ZXJtIGluZmFudHMgYm9y
biBhdCBmZXdlciB0aGFuIDMzIHdlZWtzJmFwb3M7IGdlc3RhdGlvbjwvdGl0bGU+PHNlY29uZGFy
eS10aXRsZT5KQU1BIFBlZGlhdHI8L3NlY29uZGFyeS10aXRsZT48L3RpdGxlcz48cGVyaW9kaWNh
bD48ZnVsbC10aXRsZT5KQU1BIFBlZGlhdHI8L2Z1bGwtdGl0bGU+PC9wZXJpb2RpY2FsPjxwYWdl
cz5lMTUwMjc3PC9wYWdlcz48dm9sdW1lPjE2OTwvdm9sdW1lPjxudW1iZXI+NDwvbnVtYmVyPjxl
ZGl0aW9uPjIwMTUwNDA2PC9lZGl0aW9uPjxrZXl3b3Jkcz48a2V5d29yZD4qQm9keSBUZW1wZXJh
dHVyZTwva2V5d29yZD48a2V5d29yZD5Dcm9zcyBJbmZlY3Rpb24vZXBpZGVtaW9sb2d5PC9rZXl3
b3JkPjxrZXl3b3JkPkZlbWFsZTwva2V5d29yZD48a2V5d29yZD5GZXZlci9jb21wbGljYXRpb25z
PC9rZXl3b3JkPjxrZXl3b3JkPkh1bWFuczwva2V5d29yZD48a2V5d29yZD5IeXBvdGhlcm1pYS9j
b21wbGljYXRpb25zPC9rZXl3b3JkPjxrZXl3b3JkPkluZmFudDwva2V5d29yZD48a2V5d29yZD4q
SW5mYW50IE1vcnRhbGl0eTwva2V5d29yZD48a2V5d29yZD5JbmZhbnQsIE5ld2Jvcm48L2tleXdv
cmQ+PGtleXdvcmQ+SW5mYW50LCBQcmVtYXR1cmUvKnBoeXNpb2xvZ3k8L2tleXdvcmQ+PGtleXdv
cmQ+SW5mYW50LCBQcmVtYXR1cmUsIERpc2Vhc2VzLyplcGlkZW1pb2xvZ3k8L2tleXdvcmQ+PGtl
eXdvcmQ+TWFsZTwva2V5d29yZD48a2V5d29yZD5OZXJ2b3VzIFN5c3RlbSBEaXNlYXNlcy9lcGlk
ZW1pb2xvZ3k8L2tleXdvcmQ+PGtleXdvcmQ+UmV0cm9zcGVjdGl2ZSBTdHVkaWVzPC9rZXl3b3Jk
Pjwva2V5d29yZHM+PGRhdGVzPjx5ZWFyPjIwMTU8L3llYXI+PHB1Yi1kYXRlcz48ZGF0ZT5BcHI8
L2RhdGU+PC9wdWItZGF0ZXM+PC9kYXRlcz48aXNibj4yMTY4LTYyMDM8L2lzYm4+PGFjY2Vzc2lv
bi1udW0+MjU4NDQ5OTA8L2FjY2Vzc2lvbi1udW0+PGxhYmVsPmUxNTAyNzc8L2xhYmVsPjx1cmxz
PjwvdXJscz48ZWxlY3Ryb25pYy1yZXNvdXJjZS1udW0+MTAuMTAwMS9qYW1hcGVkaWF0cmljcy4y
MDE1LjAyNzc8L2VsZWN0cm9uaWMtcmVzb3VyY2UtbnVtPjxyZW1vdGUtZGF0YWJhc2UtcHJvdmlk
ZXI+TkxNPC9yZW1vdGUtZGF0YWJhc2UtcHJvdmlkZXI+PGxhbmd1YWdlPmVuZzwvbGFuZ3VhZ2U+
PC9yZWNvcmQ+PC9DaXRlPjxDaXRlPjxBdXRob3I+TmltYmFsa2FyPC9BdXRob3I+PFllYXI+MjAx
OTwvWWVhcj48UmVjTnVtPjQzPC9SZWNOdW0+PHJlY29yZD48cmVjLW51bWJlcj40MzwvcmVjLW51
bWJlcj48Zm9yZWlnbi1rZXlzPjxrZXkgYXBwPSJFTiIgZGItaWQ9Ino1YXYwMmFkcmU5Mng0ZWVl
ZnBwenByZHR2OTB4ZGZkeHpyYSIgdGltZXN0YW1wPSIxNjYwMjAyNjEwIj40Mzwva2V5PjwvZm9y
ZWlnbi1rZXlzPjxyZWYtdHlwZSBuYW1lPSJKb3VybmFsIEFydGljbGUiPjE3PC9yZWYtdHlwZT48
Y29udHJpYnV0b3JzPjxhdXRob3JzPjxhdXRob3I+TmltYmFsa2FyLCBTLiBNLjwvYXV0aG9yPjxh
dXRob3I+S2hhbm5hLCBBLiBLLjwvYXV0aG9yPjxhdXRob3I+UGF0ZWwsIEQuIFYuPC9hdXRob3I+
PGF1dGhvcj5OaW1iYWxrYXIsIEEuIFMuPC9hdXRob3I+PGF1dGhvcj5QaGF0YWssIEEuIEcuPC9h
dXRob3I+PC9hdXRob3JzPjwvY29udHJpYnV0b3JzPjx0aXRsZXM+PHRpdGxlPkVmZmljYWN5IG9m
IFBvbHlldGh5bGVuZSBTa2luIFdyYXBwaW5nIGluIFByZXZlbnRpbmcgSHlwb3RoZXJtaWEgaW4g
UHJldGVybSBOZW9uYXRlcyAoJmx0OzM0IFdlZWtzKTogQSBQYXJhbGxlbCBHcm91cCBOb24tYmxp
bmRlZCBSYW5kb21pemVkIENvbnRyb2wgVHJpYWw8L3RpdGxlPjxzZWNvbmRhcnktdGl0bGU+SiBU
cm9wIFBlZGlhdHI8L3NlY29uZGFyeS10aXRsZT48L3RpdGxlcz48cGVyaW9kaWNhbD48ZnVsbC10
aXRsZT5KIFRyb3AgUGVkaWF0cjwvZnVsbC10aXRsZT48L3BlcmlvZGljYWw+PHBhZ2VzPjEyMi0x
Mjk8L3BhZ2VzPjx2b2x1bWU+NjU8L3ZvbHVtZT48bnVtYmVyPjI8L251bWJlcj48ZGF0ZXM+PHll
YXI+MjAxOTwveWVhcj48L2RhdGVzPjxhY2Nlc3Npb24tbnVtPjI5ODAwMzIyPC9hY2Nlc3Npb24t
bnVtPjxsYWJlbD4xMjI8L2xhYmVsPjx1cmxzPjxyZWxhdGVkLXVybHM+PHVybD5odHRwczovL3dh
dGVybWFyay5zaWx2ZXJjaGFpci5jb20vZm15MDI1LnBkZj90b2tlbj1BUUVDQUhpMjA4QkU0OU9v
YW45a2toV19FcmN5N0RtM1pMXzlDZjNxZktBYzQ4NXlzZ0FBQXQ0d2dnTGFCZ2txaGtpRzl3MEJC
d2FnZ2dMTE1JSUN4d0lCQURDQ0FzQUdDU3FHU0liM0RRRUhBVEFlQmdsZ2hrZ0JaUU1FQVM0d0VR
UU0tblRlMGpkbUM0MFlzcm5vQWdFUWdJSUNrYjNPdENFWHVxUklyVnV4LVNuX1JJaXkwZnNnaHA2
SkJsZlBNV1BCelJRUXNIdVg8L3VybD48dXJsPmh0dHBzOi8vd2F0ZXJtYXJrLnNpbHZlcmNoYWly
LmNvbS9mbXkwMjUucGRmP3Rva2VuPUFRRUNBSGkyMDhCRTQ5T29hbjlra2hXX0VyY3k3RG0zWkxf
OUNmM3FmS0FjNDg1eXNnQUFBc2d3Z2dMRUJna3Foa2lHOXcwQkJ3YWdnZ0sxTUlJQ3NRSUJBREND
QXFvR0NTcUdTSWIzRFFFSEFUQWVCZ2xnaGtnQlpRTUVBUzR3RVFRTVE1TGhYZXZXTThyc2RQTFhB
Z0VRZ0lJQ2U5M2k3ZlY0dlQzRWZRaXI0M3I2d0JyNzd1bnhUSmVTM1pQWThvMWVFYzN1UFplNmg4
VGpSNldmb3YtemhGVmNxeDBQQmpGSzk3dnJ4YmxmUE9scjg4VDRYb01oQjhhamtWRG96d0VUbE43
UXY3Ym8ybi1tb3VicnUzalN6Wk5hZnUxTksyeExKanliSHVSRGdOdm1GbFVBV3ZvdzZyenoyb3lN
ZVhYaVYtdm52ZUc2NkIxYWtGaVJPbjN0UTBJOGNIZGp1NGlDSFdFelg5YjdEZFBxdWNoNTNpbEtC
dGxXaFYwYWFRVXBZMm4tWXRQMEJJMEhiaS1IWlpWWEJ5ZlhUZjNpQ201RzYxWm5KbkNwSF9xRHdT
cnhWeUdETTBWZ01oN2w2V1E0eEFDU1haWUZQRzdYVk1OODFLbXBfd3FNNUVsVlh4eWpVeWdpazVr
YWZwNHhWMWNic2hsOXY5djl5QTZJak5oc0hwVDdnS01rU2JBRUx1a2FRY3BoZ2JEM2R3S1J2VWNL
bGtER3VNT0JLTU81OXRkbVBjNUFTdUlRM3hHR0ZrVGxHazN3NmtIMUhNY3lpb0kwTXQzOEpjZ2E3
SnBFXzkyUWN6N1RXS3VIRDNnajZmdU5KenM3UHc1anRranpvbGQ0RFRuY2JadHpLQVJhdGZrd3hR
ZGpudlRkUG1jT0U1b013QmVUT3FEdXZWdkFuVkpjNl9WeGdVdkpKbGd0M3U4UHhMM0hxeVBrWUVi
SWRqb1A4MjhyZ3U2VkFXWEFobXJSaGtpRzQzU3ZKQ3NaYUQ5VFh1TVNvZE1WZUlFZDl6N0Joa1BD
VHpWcnZhbnBKM0FXNEVrclB4Z1VJX1N6bDY5NjVObWpmVTdWclRrV005UFRNaWZnZmhOc1YtWS03
ZHRPc1FTbVRuZ3BSTHR4ZEdGVmpKTU54Ny1DT3F2a0JOSlY5elJsbUxoWGc4TUV6Y3JyQmRZNzBi
YkRwWjZKTHRvMXZnSmZmQ01GVkF0MlNKek5xaDlCQXE3dV9DQ0FZYVR6VWswcFBLMlFKTW50Z2tV
VzlXYmlSeVR6Rjc1czdWRTh2Q2pUYnJvTkxWa2xaNjdqNDA3bUtZNVdpQWV3TnZVejFXSFRqcG9z
PC91cmw+PC9yZWxhdGVkLXVybHM+PC91cmxzPjxlbGVjdHJvbmljLXJlc291cmNlLW51bT4xMC4x
MDkzL3Ryb3Blai9mbXkwMjU8L2VsZWN0cm9uaWMtcmVzb3VyY2UtbnVtPjwvcmVjb3JkPjwvQ2l0
ZT48Q2l0ZT48QXV0aG9yPlJlaWxseTwvQXV0aG9yPjxZZWFyPjIwMTU8L1llYXI+PFJlY051bT4y
NTwvUmVjTnVtPjxyZWNvcmQ+PHJlYy1udW1iZXI+MjU8L3JlYy1udW1iZXI+PGZvcmVpZ24ta2V5
cz48a2V5IGFwcD0iRU4iIGRiLWlkPSJ6NWF2MDJhZHJlOTJ4NGVlZWZwcHpwcmR0djkweGRmZHh6
cmEiIHRpbWVzdGFtcD0iMTY2MDIwMTExNCI+MjU8L2tleT48L2ZvcmVpZ24ta2V5cz48cmVmLXR5
cGUgbmFtZT0iSm91cm5hbCBBcnRpY2xlIj4xNzwvcmVmLXR5cGU+PGNvbnRyaWJ1dG9ycz48YXV0
aG9ycz48YXV0aG9yPlJlaWxseSwgTS4gQy48L2F1dGhvcj48YXV0aG9yPlZvaHJhLCBTLjwvYXV0
aG9yPjxhdXRob3I+UmFjLCBWLiBFLjwvYXV0aG9yPjxhdXRob3I+RHVubiwgTS48L2F1dGhvcj48
YXV0aG9yPkZlcnJlbGxpLCBLLjwvYXV0aG9yPjxhdXRob3I+S2lzcywgQS48L2F1dGhvcj48YXV0
aG9yPlZpbmNlciwgTS48L2F1dGhvcj48YXV0aG9yPldpbW1lciwgSi48L2F1dGhvcj48YXV0aG9y
PlpheWFjaywgRC48L2F1dGhvcj48YXV0aG9yPlNvbGwsIFIuIEYuPC9hdXRob3I+PC9hdXRob3Jz
PjwvY29udHJpYnV0b3JzPjx0aXRsZXM+PHRpdGxlPlJhbmRvbWl6ZWQgdHJpYWwgb2Ygb2NjbHVz
aXZlIHdyYXAgZm9yIGhlYXQgbG9zcyBwcmV2ZW50aW9uIGluIHByZXRlcm0gaW5mYW50czwvdGl0
bGU+PHNlY29uZGFyeS10aXRsZT5KIFBlZGlhdHI8L3NlY29uZGFyeS10aXRsZT48L3RpdGxlcz48
cGVyaW9kaWNhbD48ZnVsbC10aXRsZT5KIFBlZGlhdHI8L2Z1bGwtdGl0bGU+PC9wZXJpb2RpY2Fs
PjxwYWdlcz4yNjItOC5lMjwvcGFnZXM+PHZvbHVtZT4xNjY8L3ZvbHVtZT48bnVtYmVyPjI8L251
bWJlcj48ZGF0ZXM+PHllYXI+MjAxNTwveWVhcj48L2RhdGVzPjxhY2Nlc3Npb24tbnVtPjI1NDQ5
MjI0PC9hY2Nlc3Npb24tbnVtPjxsYWJlbD4yNjI8L2xhYmVsPjx1cmxzPjxyZWxhdGVkLXVybHM+
PHVybD5odHRwczovL3d3dy5qcGVkcy5jb20vYXJ0aWNsZS9TMDAyMi0zNDc2KDE0KTAwOTMzLTAv
cGRmPC91cmw+PC9yZWxhdGVkLXVybHM+PC91cmxzPjxlbGVjdHJvbmljLXJlc291cmNlLW51bT4x
MC4xMDE2L2ouanBlZHMuMjAxNC4wOS4wNjg8L2VsZWN0cm9uaWMtcmVzb3VyY2UtbnVtPjwvcmVj
b3JkPjwvQ2l0ZT48Q2l0ZT48QXV0aG9yPlJvaGFuYTwvQXV0aG9yPjxZZWFyPjIwMTE8L1llYXI+
PFJlY051bT40MjwvUmVjTnVtPjxyZWNvcmQ+PHJlYy1udW1iZXI+NDI8L3JlYy1udW1iZXI+PGZv
cmVpZ24ta2V5cz48a2V5IGFwcD0iRU4iIGRiLWlkPSJ6NWF2MDJhZHJlOTJ4NGVlZWZwcHpwcmR0
djkweGRmZHh6cmEiIHRpbWVzdGFtcD0iMTY2MDIwMjU3OSI+NDI8L2tleT48L2ZvcmVpZ24ta2V5
cz48cmVmLXR5cGUgbmFtZT0iSm91cm5hbCBBcnRpY2xlIj4xNzwvcmVmLXR5cGU+PGNvbnRyaWJ1
dG9ycz48YXV0aG9ycz48YXV0aG9yPlJvaGFuYSwgSi48L2F1dGhvcj48YXV0aG9yPktoYWlyaW5h
LCBXLjwvYXV0aG9yPjxhdXRob3I+Qm9vLCBOLiBZLjwvYXV0aG9yPjxhdXRob3I+U2hhcmVlbmEs
IEkuPC9hdXRob3I+PC9hdXRob3JzPjwvY29udHJpYnV0b3JzPjx0aXRsZXM+PHRpdGxlPlJlZHVj
aW5nIGh5cG90aGVybWlhIGluIHByZXRlcm0gaW5mYW50cyB3aXRoIHBvbHlldGh5bGVuZSB3cmFw
PC90aXRsZT48c2Vjb25kYXJ5LXRpdGxlPlBlZGlhdHIgSW50PC9zZWNvbmRhcnktdGl0bGU+PC90
aXRsZXM+PHBlcmlvZGljYWw+PGZ1bGwtdGl0bGU+UGVkaWF0ciBJbnQ8L2Z1bGwtdGl0bGU+PC9w
ZXJpb2RpY2FsPjxwYWdlcz40NjgtNzQ8L3BhZ2VzPjx2b2x1bWU+NTM8L3ZvbHVtZT48bnVtYmVy
PjQ8L251bWJlcj48ZGF0ZXM+PHllYXI+MjAxMTwveWVhcj48L2RhdGVzPjxhY2Nlc3Npb24tbnVt
PjIxMTA1OTY0PC9hY2Nlc3Npb24tbnVtPjxsYWJlbD40Njg8L2xhYmVsPjx1cmxzPjxyZWxhdGVk
LXVybHM+PHVybD5odHRwczovL29ubGluZWxpYnJhcnkud2lsZXkuY29tL2RvaS9wZGZkaXJlY3Qv
MTAuMTExMS9qLjE0NDItMjAwWC4yMDEwLjAzMjk1Lng/ZG93bmxvYWQ9dHJ1ZTwvdXJsPjx1cmw+
aHR0cHM6Ly9vbmxpbmVsaWJyYXJ5LndpbGV5LmNvbS9kb2kvMTAuMTExMS9qLjE0NDItMjAwWC4y
MDEwLjAzMjk1Lng8L3VybD48L3JlbGF0ZWQtdXJscz48L3VybHM+PGVsZWN0cm9uaWMtcmVzb3Vy
Y2UtbnVtPjEwLjExMTEvai4xNDQyLTIwMFguMjAxMC4wMzI5NS54PC9lbGVjdHJvbmljLXJlc291
cmNlLW51bT48L3JlY29yZD48L0NpdGU+PENpdGU+PEF1dGhvcj5TbWl0aDwvQXV0aG9yPjxZZWFy
PjIwMTM8L1llYXI+PFJlY051bT4yOTwvUmVjTnVtPjxyZWNvcmQ+PHJlYy1udW1iZXI+Mjk8L3Jl
Yy1udW1iZXI+PGZvcmVpZ24ta2V5cz48a2V5IGFwcD0iRU4iIGRiLWlkPSJ6NWF2MDJhZHJlOTJ4
NGVlZWZwcHpwcmR0djkweGRmZHh6cmEiIHRpbWVzdGFtcD0iMTY2MDIwMTE3MSI+Mjk8L2tleT48
L2ZvcmVpZ24ta2V5cz48cmVmLXR5cGUgbmFtZT0iSm91cm5hbCBBcnRpY2xlIj4xNzwvcmVmLXR5
cGU+PGNvbnRyaWJ1dG9ycz48YXV0aG9ycz48YXV0aG9yPlNtaXRoLCBKLjwvYXV0aG9yPjxhdXRo
b3I+VXNoZXIsIEsuPC9hdXRob3I+PGF1dGhvcj5BbGNvY2ssIEcuPC9hdXRob3I+PGF1dGhvcj5C
dWV0dG5lciwgUC48L2F1dGhvcj48L2F1dGhvcnM+PC9jb250cmlidXRvcnM+PHRpdGxlcz48dGl0
bGU+QXBwbGljYXRpb24gb2YgcGxhc3RpYyB3cmFwIHRvIGltcHJvdmUgdGVtcGVyYXR1cmVzIGlu
IGluZmFudHMgYm9ybiBsZXNzIHRoYW4gMzAgd2Vla3MgZ2VzdGF0aW9uOiBhIHJhbmRvbWl6ZWQg
Y29udHJvbGxlZCB0cmlhbDwvdGl0bGU+PHNlY29uZGFyeS10aXRsZT5OZW9uYXRhbCBOZXR3PC9z
ZWNvbmRhcnktdGl0bGU+PC90aXRsZXM+PHBlcmlvZGljYWw+PGZ1bGwtdGl0bGU+TmVvbmF0YWwg
TmV0dzwvZnVsbC10aXRsZT48L3BlcmlvZGljYWw+PHBhZ2VzPjIzNS00NTwvcGFnZXM+PHZvbHVt
ZT4zMjwvdm9sdW1lPjxudW1iZXI+NDwvbnVtYmVyPjxkYXRlcz48eWVhcj4yMDEzPC95ZWFyPjwv
ZGF0ZXM+PGFjY2Vzc2lvbi1udW0+MjM4MzU1NDM8L2FjY2Vzc2lvbi1udW0+PGxhYmVsPjIzNTwv
bGFiZWw+PHVybHM+PHJlbGF0ZWQtdXJscz48dXJsPmh0dHBzOi8vY29ubmVjdC5zcHJpbmdlcnB1
Yi5jb20vY29udGVudC9zZ3Jubi8zMi80LzIzNTwvdXJsPjwvcmVsYXRlZC11cmxzPjwvdXJscz48
ZWxlY3Ryb25pYy1yZXNvdXJjZS1udW0+MTAuMTg5MS8wNzMwLTA4MzIuMzIuNC4yMzU8L2VsZWN0
cm9uaWMtcmVzb3VyY2UtbnVtPjwvcmVjb3JkPjwvQ2l0ZT48Q2l0ZT48QXV0aG9yPlRyZXZpc2Fu
dXRvPC9BdXRob3I+PFllYXI+MjAxMDwvWWVhcj48UmVjTnVtPjI4PC9SZWNOdW0+PHJlY29yZD48
cmVjLW51bWJlcj4yODwvcmVjLW51bWJlcj48Zm9yZWlnbi1rZXlzPjxrZXkgYXBwPSJFTiIgZGIt
aWQ9Ino1YXYwMmFkcmU5Mng0ZWVlZnBwenByZHR2OTB4ZGZkeHpyYSIgdGltZXN0YW1wPSIxNjYw
MjAxMTYyIj4yODwva2V5PjwvZm9yZWlnbi1rZXlzPjxyZWYtdHlwZSBuYW1lPSJKb3VybmFsIEFy
dGljbGUiPjE3PC9yZWYtdHlwZT48Y29udHJpYnV0b3JzPjxhdXRob3JzPjxhdXRob3I+VHJldmlz
YW51dG8sIEQuPC9hdXRob3I+PGF1dGhvcj5Eb2dsaW9uaSwgTi48L2F1dGhvcj48YXV0aG9yPkNh
dmFsbGluLCBGLjwvYXV0aG9yPjxhdXRob3I+UGFyb3R0bywgTS48L2F1dGhvcj48YXV0aG9yPk1p
Y2FnbGlvLCBNLjwvYXV0aG9yPjxhdXRob3I+WmFuYXJkbywgVi48L2F1dGhvcj48L2F1dGhvcnM+
PC9jb250cmlidXRvcnM+PHRpdGxlcz48dGl0bGU+SGVhdCBsb3NzIHByZXZlbnRpb24gaW4gdmVy
eSBwcmV0ZXJtIGluZmFudHMgaW4gZGVsaXZlcnkgcm9vbXM6IGEgcHJvc3BlY3RpdmUsIHJhbmRv
bWl6ZWQsIGNvbnRyb2xsZWQgdHJpYWwgb2YgcG9seWV0aHlsZW5lIGNhcHM8L3RpdGxlPjxzZWNv
bmRhcnktdGl0bGU+SiBQZWRpYXRyPC9zZWNvbmRhcnktdGl0bGU+PC90aXRsZXM+PHBlcmlvZGlj
YWw+PGZ1bGwtdGl0bGU+SiBQZWRpYXRyPC9mdWxsLXRpdGxlPjwvcGVyaW9kaWNhbD48cGFnZXM+
OTE0LTkxNy5lMTwvcGFnZXM+PHZvbHVtZT4xNTY8L3ZvbHVtZT48bnVtYmVyPjY8L251bWJlcj48
ZGF0ZXM+PHllYXI+MjAxMDwveWVhcj48L2RhdGVzPjxhY2Nlc3Npb24tbnVtPjIwMjI3NzI4PC9h
Y2Nlc3Npb24tbnVtPjxsYWJlbD45MTQ8L2xhYmVsPjx1cmxzPjxyZWxhdGVkLXVybHM+PHVybD5o
dHRwczovL3d3dy5qcGVkcy5jb20vYXJ0aWNsZS9TMDAyMi0zNDc2KDA5KTAxMjUwLTUvZnVsbHRl
eHQ8L3VybD48L3JlbGF0ZWQtdXJscz48L3VybHM+PGVsZWN0cm9uaWMtcmVzb3VyY2UtbnVtPjEw
LjEwMTYvai5qcGVkcy4yMDA5LjEyLjAyMTwvZWxlY3Ryb25pYy1yZXNvdXJjZS1udW0+PC9yZWNv
cmQ+PC9DaXRlPjxDaXRlPjxBdXRob3I+Vm9ocmE8L0F1dGhvcj48WWVhcj4yMDA0PC9ZZWFyPjxS
ZWNOdW0+MjY8L1JlY051bT48cmVjb3JkPjxyZWMtbnVtYmVyPjI2PC9yZWMtbnVtYmVyPjxmb3Jl
aWduLWtleXM+PGtleSBhcHA9IkVOIiBkYi1pZD0iejVhdjAyYWRyZTkyeDRlZWVmcHB6cHJkdHY5
MHhkZmR4enJhIiB0aW1lc3RhbXA9IjE2NjAyMDExMzIiPjI2PC9rZXk+PC9mb3JlaWduLWtleXM+
PHJlZi10eXBlIG5hbWU9IkpvdXJuYWwgQXJ0aWNsZSI+MTc8L3JlZi10eXBlPjxjb250cmlidXRv
cnM+PGF1dGhvcnM+PGF1dGhvcj5Wb2hyYSwgUy48L2F1dGhvcj48YXV0aG9yPlJvYmVydHMsIFIu
IFMuPC9hdXRob3I+PGF1dGhvcj5aaGFuZywgQi48L2F1dGhvcj48YXV0aG9yPkphbmVzLCBNLjwv
YXV0aG9yPjxhdXRob3I+U2NobWlkdCwgQi48L2F1dGhvcj48L2F1dGhvcnM+PC9jb250cmlidXRv
cnM+PHRpdGxlcz48dGl0bGU+SGVhdCBMb3NzIFByZXZlbnRpb24gKEhlTFApIGluIHRoZSBkZWxp
dmVyeSByb29tOiBBIHJhbmRvbWl6ZWQgY29udHJvbGxlZCB0cmlhbCBvZiBwb2x5ZXRoeWxlbmUg
b2NjbHVzaXZlIHNraW4gd3JhcHBpbmcgaW4gdmVyeSBwcmV0ZXJtIGluZmFudHM8L3RpdGxlPjxz
ZWNvbmRhcnktdGl0bGU+SiBQZWRpYXRyPC9zZWNvbmRhcnktdGl0bGU+PC90aXRsZXM+PHBlcmlv
ZGljYWw+PGZ1bGwtdGl0bGU+SiBQZWRpYXRyPC9mdWxsLXRpdGxlPjwvcGVyaW9kaWNhbD48cGFn
ZXM+NzUwLTM8L3BhZ2VzPjx2b2x1bWU+MTQ1PC92b2x1bWU+PG51bWJlcj42PC9udW1iZXI+PGRh
dGVzPjx5ZWFyPjIwMDQ8L3llYXI+PC9kYXRlcz48YWNjZXNzaW9uLW51bT4xNTU4MDE5NTwvYWNj
ZXNzaW9uLW51bT48bGFiZWw+NzUwPC9sYWJlbD48dXJscz48cmVsYXRlZC11cmxzPjx1cmw+aHR0
cHM6Ly93d3cuanBlZHMuY29tL2FydGljbGUvUzAwMjItMzQ3NigwNCkwMDY3Ni02L2Z1bGx0ZXh0
PC91cmw+PC9yZWxhdGVkLXVybHM+PC91cmxzPjxlbGVjdHJvbmljLXJlc291cmNlLW51bT4xMC4x
MDE2L2ouanBlZHMuMjAwNC4wNy4wMzY8L2VsZWN0cm9uaWMtcmVzb3VyY2UtbnVtPjwvcmVjb3Jk
PjwvQ2l0ZT48L0VuZE5vdGU+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CaGF2c2FyPC9BdXRob3I+PFllYXI+MjAxNTwvWWVhcj48
UmVjTnVtPjQ0PC9SZWNOdW0+PERpc3BsYXlUZXh0PntCaGF2c2FyIDIwMTUgMjMsIEZhcmhhZGkg
MjAxMiAxOSwgR2F0aHdhbGEgMjAxMCAyNCwgS25vYmVsIDIwMDUgMzA0LCBMeXUgMjAxNSBlMTUw
Mjc3LCBOaW1iYWxrYXIgMjAxOSAxMjIsIFJlaWxseSAyMDE1IDI2MiwgUm9oYW5hIDIwMTEgNDY4
LCBTbWl0aCAyMDEzIDIzNSwgVHJldmlzYW51dG8gMjAxMCA5MTQsIFZvaHJhIDIwMDQgNzUwfTwv
RGlzcGxheVRleHQ+PHJlY29yZD48cmVjLW51bWJlcj40NDwvcmVjLW51bWJlcj48Zm9yZWlnbi1r
ZXlzPjxrZXkgYXBwPSJFTiIgZGItaWQ9Ino1YXYwMmFkcmU5Mng0ZWVlZnBwenByZHR2OTB4ZGZk
eHpyYSIgdGltZXN0YW1wPSIxNjYwMjAzNDE1Ij40NDwva2V5PjwvZm9yZWlnbi1rZXlzPjxyZWYt
dHlwZSBuYW1lPSJKb3VybmFsIEFydGljbGUiPjE3PC9yZWYtdHlwZT48Y29udHJpYnV0b3JzPjxh
dXRob3JzPjxhdXRob3I+QmhhdnNhciwgU3VrZXR1PC9hdXRob3I+PGF1dGhvcj5LYWJyYSwgTmFu
ZGtpc2hvcjwvYXV0aG9yPjxhdXRob3I+QXZhc3RoaSwgQmh1cGVuZHJhPC9hdXRob3I+PGF1dGhv
cj5TaGFybWEsIFNob2JoYTwvYXV0aG9yPjxhdXRob3I+RGFzaCwgU3dhcnVwPC9hdXRob3I+PGF1
dGhvcj5UYWxpLCBTaG93a2F0PC9hdXRob3I+PGF1dGhvcj5QYWRoaSwgUGhhbGd1bmk8L2F1dGhv
cj48YXV0aG9yPkFobWVkLCBKYXZlZDwvYXV0aG9yPjwvYXV0aG9ycz48L2NvbnRyaWJ1dG9ycz48
dGl0bGVzPjx0aXRsZT5FZmZpY2FjeSBhbmQgc2FmZXR5IG9mIFBvbHl0aGVuZSBXcmFwIGluIFBy
ZXZlbnRpbmcgSHlwb3RoZXJtaWEgaW4gUHJldGVybSBhbmQgTG93IEJpcnRoIFdlaWdodCBOZW9u
YXRlcyBEdXJpbmcgVHJhbnNwb3J0OiBBIFJhbmRvbWl6ZWQgQ29udHJvbGxlZCBUcmlhbDwvdGl0
bGU+PHNlY29uZGFyeS10aXRsZT5QZXJpbmF0b2xvZ3k8L3NlY29uZGFyeS10aXRsZT48L3RpdGxl
cz48cGVyaW9kaWNhbD48ZnVsbC10aXRsZT5QZXJpbmF0b2xvZ3k8L2Z1bGwtdGl0bGU+PC9wZXJp
b2RpY2FsPjxwYWdlcz4yMy0zMDwvcGFnZXM+PHZvbHVtZT4xNjwvdm9sdW1lPjxkYXRlcz48eWVh
cj4yMDE1PC95ZWFyPjxwdWItZGF0ZXM+PGRhdGU+MDYvMTU8L2RhdGU+PC9wdWItZGF0ZXM+PC9k
YXRlcz48bGFiZWw+MjM8L2xhYmVsPjx1cmxzPjwvdXJscz48L3JlY29yZD48L0NpdGU+PENpdGU+
PEF1dGhvcj5GYXJoYWRpPC9BdXRob3I+PFllYXI+MjAxMjwvWWVhcj48UmVjTnVtPjQxPC9SZWNO
dW0+PHJlY29yZD48cmVjLW51bWJlcj40MTwvcmVjLW51bWJlcj48Zm9yZWlnbi1rZXlzPjxrZXkg
YXBwPSJFTiIgZGItaWQ9Ino1YXYwMmFkcmU5Mng0ZWVlZnBwenByZHR2OTB4ZGZkeHpyYSIgdGlt
ZXN0YW1wPSIxNjYwMjAyNTYzIj40MTwva2V5PjwvZm9yZWlnbi1rZXlzPjxyZWYtdHlwZSBuYW1l
PSJKb3VybmFsIEFydGljbGUiPjE3PC9yZWYtdHlwZT48Y29udHJpYnV0b3JzPjxhdXRob3JzPjxh
dXRob3I+RmFyaGFkaSwgUi48L2F1dGhvcj48YXV0aG9yPk5hZGVyaSwgTS48L2F1dGhvcj48YXV0
aG9yPlJhaG1hbmksIFouPC9hdXRob3I+PGF1dGhvcj5HaGFmZmFyaSwgVi48L2F1dGhvcj48YXV0
aG9yPktoYWxpbGlhbiwgQS48L2F1dGhvcj48L2F1dGhvcnM+PC9jb250cmlidXRvcnM+PHRpdGxl
cz48dGl0bGU+RWZmZWN0IG9mICZxdW90O1pJUEtJRiZxdW90OyBwbGFzdGljIGJhZyBvbiBwcmV2
ZW50aW9uIG9mIGh5cG90aGVybWlhIGluIHByZXRlcm0gaW5mYW50czogQSByYW5kb21pemVkIGNv
bnRyb2xsZWQgdHJpYWw8L3RpdGxlPjxzZWNvbmRhcnktdGl0bGU+Sm91cm5hbCBvZiBNYXphbmRh
cmFuIFVuaXZlcnNpdHkgb2YgTWVkaWNhbCBTY2llbmNlczwvc2Vjb25kYXJ5LXRpdGxlPjwvdGl0
bGVzPjxwZXJpb2RpY2FsPjxmdWxsLXRpdGxlPkpvdXJuYWwgb2YgTWF6YW5kYXJhbiBVbml2ZXJz
aXR5IG9mIE1lZGljYWwgU2NpZW5jZXM8L2Z1bGwtdGl0bGU+PC9wZXJpb2RpY2FsPjxwYWdlcz4x
OS0yNjwvcGFnZXM+PHZvbHVtZT4yMjwvdm9sdW1lPjxudW1iZXI+OTM8L251bWJlcj48ZGF0ZXM+
PHllYXI+MjAxMjwveWVhcj48L2RhdGVzPjxsYWJlbD4xOTwvbGFiZWw+PHVybHM+PHJlbGF0ZWQt
dXJscz48dXJsPmh0dHBzOi8vd3d3LmVtYmFzZS5jb20vc2VhcmNoL3Jlc3VsdHM/c3ViYWN0aW9u
PXZpZXdyZWNvcmQmYW1wO2lkPUwzNzM5NjE2MjQmYW1wO2Zyb209ZXhwb3J0PC91cmw+PC9yZWxh
dGVkLXVybHM+PC91cmxzPjwvcmVjb3JkPjwvQ2l0ZT48Q2l0ZT48QXV0aG9yPkdhdGh3YWxhPC9B
dXRob3I+PFllYXI+MjAxMDwvWWVhcj48UmVjTnVtPjQ1PC9SZWNOdW0+PHJlY29yZD48cmVjLW51
bWJlcj40NTwvcmVjLW51bWJlcj48Zm9yZWlnbi1rZXlzPjxrZXkgYXBwPSJFTiIgZGItaWQ9Ino1
YXYwMmFkcmU5Mng0ZWVlZnBwenByZHR2OTB4ZGZkeHpyYSIgdGltZXN0YW1wPSIxNjYwMjAzNTk5
Ij40NTwva2V5PjwvZm9yZWlnbi1rZXlzPjxyZWYtdHlwZSBuYW1lPSJKb3VybmFsIEFydGljbGUi
PjE3PC9yZWYtdHlwZT48Y29udHJpYnV0b3JzPjxhdXRob3JzPjxhdXRob3I+R2F0aHdhbGEsIEcu
PC9hdXRob3I+PGF1dGhvcj5TaW5naCwgRy48L2F1dGhvcj48YXV0aG9yPkt1bmFsLDwvYXV0aG9y
PjxhdXRob3I+QWdyYXdhbCwgTi48L2F1dGhvcj48L2F1dGhvcnM+PC9jb250cmlidXRvcnM+PGF1
dGgtYWRkcmVzcz5EZXBhcnRtZW50IG9mIFBlZGlhdHJpY3MsIERpdmlzaW9uIG9mIE5lb25hdG9s
b2d5LCBQdC4gQi5ELlMuIFBvc3QgR3JhZHVhdGUgSW5zdGl0dXRlIG9mIE1lZGljYWwgU2NpZW5j
ZXMsIFJvaHRhaywgSGFyeWFuYSwgSW5kaWEuIGdfZ2F0aHdhbGFAaG90bWFpbC5jb208L2F1dGgt
YWRkcmVzcz48dGl0bGVzPjx0aXRsZT5TYWZldHkgYW5kIGVmZmljYWN5IG9mIHZpbnlsIGJhZ3Mg
aW4gcHJldmVudGlvbiBvZiBoeXBvdGhlcm1pYSBvZiBwcmV0ZXJtIG5lb25hdGVzIGF0IGJpcnRo
PC90aXRsZT48c2Vjb25kYXJ5LXRpdGxlPkluZGlhbiBKIFB1YmxpYyBIZWFsdGg8L3NlY29uZGFy
eS10aXRsZT48L3RpdGxlcz48cGVyaW9kaWNhbD48ZnVsbC10aXRsZT5JbmRpYW4gSiBQdWJsaWMg
SGVhbHRoPC9mdWxsLXRpdGxlPjwvcGVyaW9kaWNhbD48cGFnZXM+MjQtNjwvcGFnZXM+PHZvbHVt
ZT41NDwvdm9sdW1lPjxudW1iZXI+MTwvbnVtYmVyPjxrZXl3b3Jkcz48a2V5d29yZD5BZG9sZXNj
ZW50PC9rZXl3b3JkPjxrZXl3b3JkPkZlbWFsZTwva2V5d29yZD48a2V5d29yZD5IdW1hbnM8L2tl
eXdvcmQ+PGtleXdvcmQ+SHlwb3RoZXJtaWEvKnByZXZlbnRpb24gJmFtcDsgY29udHJvbDwva2V5
d29yZD48a2V5d29yZD4qSW5mYW50IEVxdWlwbWVudDwva2V5d29yZD48a2V5d29yZD5JbmZhbnQs
IE5ld2Jvcm48L2tleXdvcmQ+PGtleXdvcmQ+SW5mYW50LCBQcmVtYXR1cmU8L2tleXdvcmQ+PGtl
eXdvcmQ+SW5mYW50LCBQcmVtYXR1cmUsIERpc2Vhc2VzLypwcmV2ZW50aW9uICZhbXA7IGNvbnRy
b2w8L2tleXdvcmQ+PGtleXdvcmQ+UGxhc3RpY3M8L2tleXdvcmQ+PGtleXdvcmQ+UHJlZ25hbmN5
PC9rZXl3b3JkPjxrZXl3b3JkPipQcm90ZWN0aXZlIENsb3RoaW5nPC9rZXl3b3JkPjxrZXl3b3Jk
PllvdW5nIEFkdWx0PC9rZXl3b3JkPjwva2V5d29yZHM+PGRhdGVzPjx5ZWFyPjIwMTA8L3llYXI+
PHB1Yi1kYXRlcz48ZGF0ZT5KYW4tTWFyPC9kYXRlPjwvcHViLWRhdGVzPjwvZGF0ZXM+PGlzYm4+
MDAxOS01NTdYIChQcmludCkmI3hEOzAwMTktNTU3WCAoTGlua2luZyk8L2lzYm4+PGFjY2Vzc2lv
bi1udW0+MjA4NTkwNDY8L2FjY2Vzc2lvbi1udW0+PGxhYmVsPjI0PC9sYWJlbD48dXJscz48cmVs
YXRlZC11cmxzPjx1cmw+aHR0cHM6Ly93d3cubmNiaS5ubG0ubmloLmdvdi9wdWJtZWQvMjA4NTkw
NDY8L3VybD48dXJsPmh0dHBzOi8vd3d3LmlqcGguaW4vYXJ0aWNsZS5hc3A/aXNzbj0wMDE5LTU1
N1g7eWVhcj0yMDEwO3ZvbHVtZT01NDtpc3N1ZT0xO3NwYWdlPTI0O2VwYWdlPTI2O2F1bGFzdD1H
YXRod2FsYTwvdXJsPjwvcmVsYXRlZC11cmxzPjwvdXJscz48ZWxlY3Ryb25pYy1yZXNvdXJjZS1u
dW0+MTAuNDEwMy8wMDE5LTU1N1guNzA1NDM8L2VsZWN0cm9uaWMtcmVzb3VyY2UtbnVtPjxyZW1v
dGUtZGF0YWJhc2UtbmFtZT5NZWRsaW5lPC9yZW1vdGUtZGF0YWJhc2UtbmFtZT48cmVtb3RlLWRh
dGFiYXNlLXByb3ZpZGVyPk5MTTwvcmVtb3RlLWRhdGFiYXNlLXByb3ZpZGVyPjwvcmVjb3JkPjwv
Q2l0ZT48Q2l0ZT48QXV0aG9yPktub2JlbDwvQXV0aG9yPjxZZWFyPjIwMDU8L1llYXI+PFJlY051
bT4yNzwvUmVjTnVtPjxyZWNvcmQ+PHJlYy1udW1iZXI+Mjc8L3JlYy1udW1iZXI+PGZvcmVpZ24t
a2V5cz48a2V5IGFwcD0iRU4iIGRiLWlkPSJ6NWF2MDJhZHJlOTJ4NGVlZWZwcHpwcmR0djkweGRm
ZHh6cmEiIHRpbWVzdGFtcD0iMTY2MDIwMTE0NSI+Mjc8L2tleT48L2ZvcmVpZ24ta2V5cz48cmVm
LXR5cGUgbmFtZT0iSm91cm5hbCBBcnRpY2xlIj4xNzwvcmVmLXR5cGU+PGNvbnRyaWJ1dG9ycz48
YXV0aG9ycz48YXV0aG9yPktub2JlbCwgUi4gQi48L2F1dGhvcj48YXV0aG9yPldpbW1lciwgSi4g
RS4sIEpyLjwvYXV0aG9yPjxhdXRob3I+SG9sYmVydCwgRC48L2F1dGhvcj48L2F1dGhvcnM+PC9j
b250cmlidXRvcnM+PHRpdGxlcz48dGl0bGU+SGVhdCBsb3NzIHByZXZlbnRpb24gZm9yIHByZXRl
cm0gaW5mYW50cyBpbiB0aGUgZGVsaXZlcnkgcm9vbTwvdGl0bGU+PHNlY29uZGFyeS10aXRsZT5K
IFBlcmluYXRvbDwvc2Vjb25kYXJ5LXRpdGxlPjwvdGl0bGVzPjxwZXJpb2RpY2FsPjxmdWxsLXRp
dGxlPkogUGVyaW5hdG9sPC9mdWxsLXRpdGxlPjwvcGVyaW9kaWNhbD48cGFnZXM+MzA0LTg8L3Bh
Z2VzPjx2b2x1bWU+MjU8L3ZvbHVtZT48bnVtYmVyPjU8L251bWJlcj48ZGF0ZXM+PHllYXI+MjAw
NTwveWVhcj48L2RhdGVzPjxhY2Nlc3Npb24tbnVtPjE1ODYxMTk2PC9hY2Nlc3Npb24tbnVtPjxs
YWJlbD4zMDQ8L2xhYmVsPjx1cmxzPjxyZWxhdGVkLXVybHM+PHVybD5odHRwczovL3d3dy5uYXR1
cmUuY29tL2FydGljbGVzLzcyMTEyODkucGRmPC91cmw+PC9yZWxhdGVkLXVybHM+PC91cmxzPjxl
bGVjdHJvbmljLXJlc291cmNlLW51bT4xMC4xMDM4L3NqLmpwLjcyMTEyODk8L2VsZWN0cm9uaWMt
cmVzb3VyY2UtbnVtPjwvcmVjb3JkPjwvQ2l0ZT48Q2l0ZT48QXV0aG9yPkx5dTwvQXV0aG9yPjxZ
ZWFyPjIwMTU8L1llYXI+PFJlY051bT42NjwvUmVjTnVtPjxyZWNvcmQ+PHJlYy1udW1iZXI+NjY8
L3JlYy1udW1iZXI+PGZvcmVpZ24ta2V5cz48a2V5IGFwcD0iRU4iIGRiLWlkPSJ6NWF2MDJhZHJl
OTJ4NGVlZWZwcHpwcmR0djkweGRmZHh6cmEiIHRpbWVzdGFtcD0iMTY2OTc5NDg2NyI+NjY8L2tl
eT48L2ZvcmVpZ24ta2V5cz48cmVmLXR5cGUgbmFtZT0iSm91cm5hbCBBcnRpY2xlIj4xNzwvcmVm
LXR5cGU+PGNvbnRyaWJ1dG9ycz48YXV0aG9ycz48YXV0aG9yPkx5dSwgWS48L2F1dGhvcj48YXV0
aG9yPlNoYWgsIFAuIFMuPC9hdXRob3I+PGF1dGhvcj5ZZSwgWC4gWS48L2F1dGhvcj48YXV0aG9y
PldhcnJlLCBSLjwvYXV0aG9yPjxhdXRob3I+UGllZGJvZXVmLCBCLjwvYXV0aG9yPjxhdXRob3I+
RGVzaHBhbmRleSwgQS48L2F1dGhvcj48YXV0aG9yPkR1bm4sIE0uPC9hdXRob3I+PGF1dGhvcj5M
ZWUsIFMuIEsuPC9hdXRob3I+PC9hdXRob3JzPjwvY29udHJpYnV0b3JzPjxhdXRoLWFkZHJlc3M+
TWF0ZXJuYWwtSW5mYW50IENhcmUgUmVzZWFyY2ggQ2VudHJlLCBNb3VudCBTaW5haSBIb3NwaXRh
bCwgVG9yb250bywgT250YXJpbywgQ2FuYWRhMkRlcGFydG1lbnQgb2YgUGVkaWF0cmljcywgVW5p
dmVyc2l0eSBvZiBUb3JvbnRvLCBUb3JvbnRvLCBPbnRhcmlvLCBDYW5hZGEzQ2FwaXRhbCBJbnN0
aXR1dGUgb2YgUGVkaWF0cmljcywgQmVpamluZywgQ2hpbmEuJiN4RDtNYXRlcm5hbC1JbmZhbnQg
Q2FyZSBSZXNlYXJjaCBDZW50cmUsIE1vdW50IFNpbmFpIEhvc3BpdGFsLCBUb3JvbnRvLCBPbnRh
cmlvLCBDYW5hZGEyRGVwYXJ0bWVudCBvZiBQZWRpYXRyaWNzLCBVbml2ZXJzaXR5IG9mIFRvcm9u
dG8sIFRvcm9udG8sIE9udGFyaW8sIENhbmFkYS4mI3hEO01hdGVybmFsLUluZmFudCBDYXJlIFJl
c2VhcmNoIENlbnRyZSwgTW91bnQgU2luYWkgSG9zcGl0YWwsIFRvcm9udG8sIE9udGFyaW8sIENh
bmFkYS4mI3hEO0NlbnRyZSBIb3NwaXRhbGllciBVbml2ZXJzaXRhaXJlIGRlIFF1w6liZWMsIFF1
w6liZWMgQ2l0eSwgQ2FuYWRhLiYjeEQ7SmFuZXdheSBDaGlsZHJlbiZhcG9zO3MgSGVhbHRoIGFu
ZCBSZWhhYmlsaXRhdGlvbiBDZW50cmUsIFN0IEpvaG4mYXBvcztzLCBOZXdmb3VuZGxhbmQgYW5k
IExhYnJhZG9yLCBDYW5hZGEuJiN4RDtEZXBhcnRtZW50IG9mIFBlZGlhdHJpY3MsIFVuaXZlcnNp
dHkgb2YgVG9yb250bywgVG9yb250bywgT250YXJpbywgQ2FuYWRhNlN1bm55YnJvb2sgSGVhbHRo
IFNjaWVuY2VzIENlbnRyZSwgVG9yb250bywgT250YXJpbywgQ2FuYWRhLjwvYXV0aC1hZGRyZXNz
Pjx0aXRsZXM+PHRpdGxlPkFzc29jaWF0aW9uIGJldHdlZW4gYWRtaXNzaW9uIHRlbXBlcmF0dXJl
IGFuZCBtb3J0YWxpdHkgYW5kIG1ham9yIG1vcmJpZGl0eSBpbiBwcmV0ZXJtIGluZmFudHMgYm9y
biBhdCBmZXdlciB0aGFuIDMzIHdlZWtzJmFwb3M7IGdlc3RhdGlvbjwvdGl0bGU+PHNlY29uZGFy
eS10aXRsZT5KQU1BIFBlZGlhdHI8L3NlY29uZGFyeS10aXRsZT48L3RpdGxlcz48cGVyaW9kaWNh
bD48ZnVsbC10aXRsZT5KQU1BIFBlZGlhdHI8L2Z1bGwtdGl0bGU+PC9wZXJpb2RpY2FsPjxwYWdl
cz5lMTUwMjc3PC9wYWdlcz48dm9sdW1lPjE2OTwvdm9sdW1lPjxudW1iZXI+NDwvbnVtYmVyPjxl
ZGl0aW9uPjIwMTUwNDA2PC9lZGl0aW9uPjxrZXl3b3Jkcz48a2V5d29yZD4qQm9keSBUZW1wZXJh
dHVyZTwva2V5d29yZD48a2V5d29yZD5Dcm9zcyBJbmZlY3Rpb24vZXBpZGVtaW9sb2d5PC9rZXl3
b3JkPjxrZXl3b3JkPkZlbWFsZTwva2V5d29yZD48a2V5d29yZD5GZXZlci9jb21wbGljYXRpb25z
PC9rZXl3b3JkPjxrZXl3b3JkPkh1bWFuczwva2V5d29yZD48a2V5d29yZD5IeXBvdGhlcm1pYS9j
b21wbGljYXRpb25zPC9rZXl3b3JkPjxrZXl3b3JkPkluZmFudDwva2V5d29yZD48a2V5d29yZD4q
SW5mYW50IE1vcnRhbGl0eTwva2V5d29yZD48a2V5d29yZD5JbmZhbnQsIE5ld2Jvcm48L2tleXdv
cmQ+PGtleXdvcmQ+SW5mYW50LCBQcmVtYXR1cmUvKnBoeXNpb2xvZ3k8L2tleXdvcmQ+PGtleXdv
cmQ+SW5mYW50LCBQcmVtYXR1cmUsIERpc2Vhc2VzLyplcGlkZW1pb2xvZ3k8L2tleXdvcmQ+PGtl
eXdvcmQ+TWFsZTwva2V5d29yZD48a2V5d29yZD5OZXJ2b3VzIFN5c3RlbSBEaXNlYXNlcy9lcGlk
ZW1pb2xvZ3k8L2tleXdvcmQ+PGtleXdvcmQ+UmV0cm9zcGVjdGl2ZSBTdHVkaWVzPC9rZXl3b3Jk
Pjwva2V5d29yZHM+PGRhdGVzPjx5ZWFyPjIwMTU8L3llYXI+PHB1Yi1kYXRlcz48ZGF0ZT5BcHI8
L2RhdGU+PC9wdWItZGF0ZXM+PC9kYXRlcz48aXNibj4yMTY4LTYyMDM8L2lzYm4+PGFjY2Vzc2lv
bi1udW0+MjU4NDQ5OTA8L2FjY2Vzc2lvbi1udW0+PGxhYmVsPmUxNTAyNzc8L2xhYmVsPjx1cmxz
PjwvdXJscz48ZWxlY3Ryb25pYy1yZXNvdXJjZS1udW0+MTAuMTAwMS9qYW1hcGVkaWF0cmljcy4y
MDE1LjAyNzc8L2VsZWN0cm9uaWMtcmVzb3VyY2UtbnVtPjxyZW1vdGUtZGF0YWJhc2UtcHJvdmlk
ZXI+TkxNPC9yZW1vdGUtZGF0YWJhc2UtcHJvdmlkZXI+PGxhbmd1YWdlPmVuZzwvbGFuZ3VhZ2U+
PC9yZWNvcmQ+PC9DaXRlPjxDaXRlPjxBdXRob3I+TmltYmFsa2FyPC9BdXRob3I+PFllYXI+MjAx
OTwvWWVhcj48UmVjTnVtPjQzPC9SZWNOdW0+PHJlY29yZD48cmVjLW51bWJlcj40MzwvcmVjLW51
bWJlcj48Zm9yZWlnbi1rZXlzPjxrZXkgYXBwPSJFTiIgZGItaWQ9Ino1YXYwMmFkcmU5Mng0ZWVl
ZnBwenByZHR2OTB4ZGZkeHpyYSIgdGltZXN0YW1wPSIxNjYwMjAyNjEwIj40Mzwva2V5PjwvZm9y
ZWlnbi1rZXlzPjxyZWYtdHlwZSBuYW1lPSJKb3VybmFsIEFydGljbGUiPjE3PC9yZWYtdHlwZT48
Y29udHJpYnV0b3JzPjxhdXRob3JzPjxhdXRob3I+TmltYmFsa2FyLCBTLiBNLjwvYXV0aG9yPjxh
dXRob3I+S2hhbm5hLCBBLiBLLjwvYXV0aG9yPjxhdXRob3I+UGF0ZWwsIEQuIFYuPC9hdXRob3I+
PGF1dGhvcj5OaW1iYWxrYXIsIEEuIFMuPC9hdXRob3I+PGF1dGhvcj5QaGF0YWssIEEuIEcuPC9h
dXRob3I+PC9hdXRob3JzPjwvY29udHJpYnV0b3JzPjx0aXRsZXM+PHRpdGxlPkVmZmljYWN5IG9m
IFBvbHlldGh5bGVuZSBTa2luIFdyYXBwaW5nIGluIFByZXZlbnRpbmcgSHlwb3RoZXJtaWEgaW4g
UHJldGVybSBOZW9uYXRlcyAoJmx0OzM0IFdlZWtzKTogQSBQYXJhbGxlbCBHcm91cCBOb24tYmxp
bmRlZCBSYW5kb21pemVkIENvbnRyb2wgVHJpYWw8L3RpdGxlPjxzZWNvbmRhcnktdGl0bGU+SiBU
cm9wIFBlZGlhdHI8L3NlY29uZGFyeS10aXRsZT48L3RpdGxlcz48cGVyaW9kaWNhbD48ZnVsbC10
aXRsZT5KIFRyb3AgUGVkaWF0cjwvZnVsbC10aXRsZT48L3BlcmlvZGljYWw+PHBhZ2VzPjEyMi0x
Mjk8L3BhZ2VzPjx2b2x1bWU+NjU8L3ZvbHVtZT48bnVtYmVyPjI8L251bWJlcj48ZGF0ZXM+PHll
YXI+MjAxOTwveWVhcj48L2RhdGVzPjxhY2Nlc3Npb24tbnVtPjI5ODAwMzIyPC9hY2Nlc3Npb24t
bnVtPjxsYWJlbD4xMjI8L2xhYmVsPjx1cmxzPjxyZWxhdGVkLXVybHM+PHVybD5odHRwczovL3dh
dGVybWFyay5zaWx2ZXJjaGFpci5jb20vZm15MDI1LnBkZj90b2tlbj1BUUVDQUhpMjA4QkU0OU9v
YW45a2toV19FcmN5N0RtM1pMXzlDZjNxZktBYzQ4NXlzZ0FBQXQ0d2dnTGFCZ2txaGtpRzl3MEJC
d2FnZ2dMTE1JSUN4d0lCQURDQ0FzQUdDU3FHU0liM0RRRUhBVEFlQmdsZ2hrZ0JaUU1FQVM0d0VR
UU0tblRlMGpkbUM0MFlzcm5vQWdFUWdJSUNrYjNPdENFWHVxUklyVnV4LVNuX1JJaXkwZnNnaHA2
SkJsZlBNV1BCelJRUXNIdVg8L3VybD48dXJsPmh0dHBzOi8vd2F0ZXJtYXJrLnNpbHZlcmNoYWly
LmNvbS9mbXkwMjUucGRmP3Rva2VuPUFRRUNBSGkyMDhCRTQ5T29hbjlra2hXX0VyY3k3RG0zWkxf
OUNmM3FmS0FjNDg1eXNnQUFBc2d3Z2dMRUJna3Foa2lHOXcwQkJ3YWdnZ0sxTUlJQ3NRSUJBREND
QXFvR0NTcUdTSWIzRFFFSEFUQWVCZ2xnaGtnQlpRTUVBUzR3RVFRTVE1TGhYZXZXTThyc2RQTFhB
Z0VRZ0lJQ2U5M2k3ZlY0dlQzRWZRaXI0M3I2d0JyNzd1bnhUSmVTM1pQWThvMWVFYzN1UFplNmg4
VGpSNldmb3YtemhGVmNxeDBQQmpGSzk3dnJ4YmxmUE9scjg4VDRYb01oQjhhamtWRG96d0VUbE43
UXY3Ym8ybi1tb3VicnUzalN6Wk5hZnUxTksyeExKanliSHVSRGdOdm1GbFVBV3ZvdzZyenoyb3lN
ZVhYaVYtdm52ZUc2NkIxYWtGaVJPbjN0UTBJOGNIZGp1NGlDSFdFelg5YjdEZFBxdWNoNTNpbEtC
dGxXaFYwYWFRVXBZMm4tWXRQMEJJMEhiaS1IWlpWWEJ5ZlhUZjNpQ201RzYxWm5KbkNwSF9xRHdT
cnhWeUdETTBWZ01oN2w2V1E0eEFDU1haWUZQRzdYVk1OODFLbXBfd3FNNUVsVlh4eWpVeWdpazVr
YWZwNHhWMWNic2hsOXY5djl5QTZJak5oc0hwVDdnS01rU2JBRUx1a2FRY3BoZ2JEM2R3S1J2VWNL
bGtER3VNT0JLTU81OXRkbVBjNUFTdUlRM3hHR0ZrVGxHazN3NmtIMUhNY3lpb0kwTXQzOEpjZ2E3
SnBFXzkyUWN6N1RXS3VIRDNnajZmdU5KenM3UHc1anRranpvbGQ0RFRuY2JadHpLQVJhdGZrd3hR
ZGpudlRkUG1jT0U1b013QmVUT3FEdXZWdkFuVkpjNl9WeGdVdkpKbGd0M3U4UHhMM0hxeVBrWUVi
SWRqb1A4MjhyZ3U2VkFXWEFobXJSaGtpRzQzU3ZKQ3NaYUQ5VFh1TVNvZE1WZUlFZDl6N0Joa1BD
VHpWcnZhbnBKM0FXNEVrclB4Z1VJX1N6bDY5NjVObWpmVTdWclRrV005UFRNaWZnZmhOc1YtWS03
ZHRPc1FTbVRuZ3BSTHR4ZEdGVmpKTU54Ny1DT3F2a0JOSlY5elJsbUxoWGc4TUV6Y3JyQmRZNzBi
YkRwWjZKTHRvMXZnSmZmQ01GVkF0MlNKek5xaDlCQXE3dV9DQ0FZYVR6VWswcFBLMlFKTW50Z2tV
VzlXYmlSeVR6Rjc1czdWRTh2Q2pUYnJvTkxWa2xaNjdqNDA3bUtZNVdpQWV3TnZVejFXSFRqcG9z
PC91cmw+PC9yZWxhdGVkLXVybHM+PC91cmxzPjxlbGVjdHJvbmljLXJlc291cmNlLW51bT4xMC4x
MDkzL3Ryb3Blai9mbXkwMjU8L2VsZWN0cm9uaWMtcmVzb3VyY2UtbnVtPjwvcmVjb3JkPjwvQ2l0
ZT48Q2l0ZT48QXV0aG9yPlJlaWxseTwvQXV0aG9yPjxZZWFyPjIwMTU8L1llYXI+PFJlY051bT4y
NTwvUmVjTnVtPjxyZWNvcmQ+PHJlYy1udW1iZXI+MjU8L3JlYy1udW1iZXI+PGZvcmVpZ24ta2V5
cz48a2V5IGFwcD0iRU4iIGRiLWlkPSJ6NWF2MDJhZHJlOTJ4NGVlZWZwcHpwcmR0djkweGRmZHh6
cmEiIHRpbWVzdGFtcD0iMTY2MDIwMTExNCI+MjU8L2tleT48L2ZvcmVpZ24ta2V5cz48cmVmLXR5
cGUgbmFtZT0iSm91cm5hbCBBcnRpY2xlIj4xNzwvcmVmLXR5cGU+PGNvbnRyaWJ1dG9ycz48YXV0
aG9ycz48YXV0aG9yPlJlaWxseSwgTS4gQy48L2F1dGhvcj48YXV0aG9yPlZvaHJhLCBTLjwvYXV0
aG9yPjxhdXRob3I+UmFjLCBWLiBFLjwvYXV0aG9yPjxhdXRob3I+RHVubiwgTS48L2F1dGhvcj48
YXV0aG9yPkZlcnJlbGxpLCBLLjwvYXV0aG9yPjxhdXRob3I+S2lzcywgQS48L2F1dGhvcj48YXV0
aG9yPlZpbmNlciwgTS48L2F1dGhvcj48YXV0aG9yPldpbW1lciwgSi48L2F1dGhvcj48YXV0aG9y
PlpheWFjaywgRC48L2F1dGhvcj48YXV0aG9yPlNvbGwsIFIuIEYuPC9hdXRob3I+PC9hdXRob3Jz
PjwvY29udHJpYnV0b3JzPjx0aXRsZXM+PHRpdGxlPlJhbmRvbWl6ZWQgdHJpYWwgb2Ygb2NjbHVz
aXZlIHdyYXAgZm9yIGhlYXQgbG9zcyBwcmV2ZW50aW9uIGluIHByZXRlcm0gaW5mYW50czwvdGl0
bGU+PHNlY29uZGFyeS10aXRsZT5KIFBlZGlhdHI8L3NlY29uZGFyeS10aXRsZT48L3RpdGxlcz48
cGVyaW9kaWNhbD48ZnVsbC10aXRsZT5KIFBlZGlhdHI8L2Z1bGwtdGl0bGU+PC9wZXJpb2RpY2Fs
PjxwYWdlcz4yNjItOC5lMjwvcGFnZXM+PHZvbHVtZT4xNjY8L3ZvbHVtZT48bnVtYmVyPjI8L251
bWJlcj48ZGF0ZXM+PHllYXI+MjAxNTwveWVhcj48L2RhdGVzPjxhY2Nlc3Npb24tbnVtPjI1NDQ5
MjI0PC9hY2Nlc3Npb24tbnVtPjxsYWJlbD4yNjI8L2xhYmVsPjx1cmxzPjxyZWxhdGVkLXVybHM+
PHVybD5odHRwczovL3d3dy5qcGVkcy5jb20vYXJ0aWNsZS9TMDAyMi0zNDc2KDE0KTAwOTMzLTAv
cGRmPC91cmw+PC9yZWxhdGVkLXVybHM+PC91cmxzPjxlbGVjdHJvbmljLXJlc291cmNlLW51bT4x
MC4xMDE2L2ouanBlZHMuMjAxNC4wOS4wNjg8L2VsZWN0cm9uaWMtcmVzb3VyY2UtbnVtPjwvcmVj
b3JkPjwvQ2l0ZT48Q2l0ZT48QXV0aG9yPlJvaGFuYTwvQXV0aG9yPjxZZWFyPjIwMTE8L1llYXI+
PFJlY051bT40MjwvUmVjTnVtPjxyZWNvcmQ+PHJlYy1udW1iZXI+NDI8L3JlYy1udW1iZXI+PGZv
cmVpZ24ta2V5cz48a2V5IGFwcD0iRU4iIGRiLWlkPSJ6NWF2MDJhZHJlOTJ4NGVlZWZwcHpwcmR0
djkweGRmZHh6cmEiIHRpbWVzdGFtcD0iMTY2MDIwMjU3OSI+NDI8L2tleT48L2ZvcmVpZ24ta2V5
cz48cmVmLXR5cGUgbmFtZT0iSm91cm5hbCBBcnRpY2xlIj4xNzwvcmVmLXR5cGU+PGNvbnRyaWJ1
dG9ycz48YXV0aG9ycz48YXV0aG9yPlJvaGFuYSwgSi48L2F1dGhvcj48YXV0aG9yPktoYWlyaW5h
LCBXLjwvYXV0aG9yPjxhdXRob3I+Qm9vLCBOLiBZLjwvYXV0aG9yPjxhdXRob3I+U2hhcmVlbmEs
IEkuPC9hdXRob3I+PC9hdXRob3JzPjwvY29udHJpYnV0b3JzPjx0aXRsZXM+PHRpdGxlPlJlZHVj
aW5nIGh5cG90aGVybWlhIGluIHByZXRlcm0gaW5mYW50cyB3aXRoIHBvbHlldGh5bGVuZSB3cmFw
PC90aXRsZT48c2Vjb25kYXJ5LXRpdGxlPlBlZGlhdHIgSW50PC9zZWNvbmRhcnktdGl0bGU+PC90
aXRsZXM+PHBlcmlvZGljYWw+PGZ1bGwtdGl0bGU+UGVkaWF0ciBJbnQ8L2Z1bGwtdGl0bGU+PC9w
ZXJpb2RpY2FsPjxwYWdlcz40NjgtNzQ8L3BhZ2VzPjx2b2x1bWU+NTM8L3ZvbHVtZT48bnVtYmVy
PjQ8L251bWJlcj48ZGF0ZXM+PHllYXI+MjAxMTwveWVhcj48L2RhdGVzPjxhY2Nlc3Npb24tbnVt
PjIxMTA1OTY0PC9hY2Nlc3Npb24tbnVtPjxsYWJlbD40Njg8L2xhYmVsPjx1cmxzPjxyZWxhdGVk
LXVybHM+PHVybD5odHRwczovL29ubGluZWxpYnJhcnkud2lsZXkuY29tL2RvaS9wZGZkaXJlY3Qv
MTAuMTExMS9qLjE0NDItMjAwWC4yMDEwLjAzMjk1Lng/ZG93bmxvYWQ9dHJ1ZTwvdXJsPjx1cmw+
aHR0cHM6Ly9vbmxpbmVsaWJyYXJ5LndpbGV5LmNvbS9kb2kvMTAuMTExMS9qLjE0NDItMjAwWC4y
MDEwLjAzMjk1Lng8L3VybD48L3JlbGF0ZWQtdXJscz48L3VybHM+PGVsZWN0cm9uaWMtcmVzb3Vy
Y2UtbnVtPjEwLjExMTEvai4xNDQyLTIwMFguMjAxMC4wMzI5NS54PC9lbGVjdHJvbmljLXJlc291
cmNlLW51bT48L3JlY29yZD48L0NpdGU+PENpdGU+PEF1dGhvcj5TbWl0aDwvQXV0aG9yPjxZZWFy
PjIwMTM8L1llYXI+PFJlY051bT4yOTwvUmVjTnVtPjxyZWNvcmQ+PHJlYy1udW1iZXI+Mjk8L3Jl
Yy1udW1iZXI+PGZvcmVpZ24ta2V5cz48a2V5IGFwcD0iRU4iIGRiLWlkPSJ6NWF2MDJhZHJlOTJ4
NGVlZWZwcHpwcmR0djkweGRmZHh6cmEiIHRpbWVzdGFtcD0iMTY2MDIwMTE3MSI+Mjk8L2tleT48
L2ZvcmVpZ24ta2V5cz48cmVmLXR5cGUgbmFtZT0iSm91cm5hbCBBcnRpY2xlIj4xNzwvcmVmLXR5
cGU+PGNvbnRyaWJ1dG9ycz48YXV0aG9ycz48YXV0aG9yPlNtaXRoLCBKLjwvYXV0aG9yPjxhdXRo
b3I+VXNoZXIsIEsuPC9hdXRob3I+PGF1dGhvcj5BbGNvY2ssIEcuPC9hdXRob3I+PGF1dGhvcj5C
dWV0dG5lciwgUC48L2F1dGhvcj48L2F1dGhvcnM+PC9jb250cmlidXRvcnM+PHRpdGxlcz48dGl0
bGU+QXBwbGljYXRpb24gb2YgcGxhc3RpYyB3cmFwIHRvIGltcHJvdmUgdGVtcGVyYXR1cmVzIGlu
IGluZmFudHMgYm9ybiBsZXNzIHRoYW4gMzAgd2Vla3MgZ2VzdGF0aW9uOiBhIHJhbmRvbWl6ZWQg
Y29udHJvbGxlZCB0cmlhbDwvdGl0bGU+PHNlY29uZGFyeS10aXRsZT5OZW9uYXRhbCBOZXR3PC9z
ZWNvbmRhcnktdGl0bGU+PC90aXRsZXM+PHBlcmlvZGljYWw+PGZ1bGwtdGl0bGU+TmVvbmF0YWwg
TmV0dzwvZnVsbC10aXRsZT48L3BlcmlvZGljYWw+PHBhZ2VzPjIzNS00NTwvcGFnZXM+PHZvbHVt
ZT4zMjwvdm9sdW1lPjxudW1iZXI+NDwvbnVtYmVyPjxkYXRlcz48eWVhcj4yMDEzPC95ZWFyPjwv
ZGF0ZXM+PGFjY2Vzc2lvbi1udW0+MjM4MzU1NDM8L2FjY2Vzc2lvbi1udW0+PGxhYmVsPjIzNTwv
bGFiZWw+PHVybHM+PHJlbGF0ZWQtdXJscz48dXJsPmh0dHBzOi8vY29ubmVjdC5zcHJpbmdlcnB1
Yi5jb20vY29udGVudC9zZ3Jubi8zMi80LzIzNTwvdXJsPjwvcmVsYXRlZC11cmxzPjwvdXJscz48
ZWxlY3Ryb25pYy1yZXNvdXJjZS1udW0+MTAuMTg5MS8wNzMwLTA4MzIuMzIuNC4yMzU8L2VsZWN0
cm9uaWMtcmVzb3VyY2UtbnVtPjwvcmVjb3JkPjwvQ2l0ZT48Q2l0ZT48QXV0aG9yPlRyZXZpc2Fu
dXRvPC9BdXRob3I+PFllYXI+MjAxMDwvWWVhcj48UmVjTnVtPjI4PC9SZWNOdW0+PHJlY29yZD48
cmVjLW51bWJlcj4yODwvcmVjLW51bWJlcj48Zm9yZWlnbi1rZXlzPjxrZXkgYXBwPSJFTiIgZGIt
aWQ9Ino1YXYwMmFkcmU5Mng0ZWVlZnBwenByZHR2OTB4ZGZkeHpyYSIgdGltZXN0YW1wPSIxNjYw
MjAxMTYyIj4yODwva2V5PjwvZm9yZWlnbi1rZXlzPjxyZWYtdHlwZSBuYW1lPSJKb3VybmFsIEFy
dGljbGUiPjE3PC9yZWYtdHlwZT48Y29udHJpYnV0b3JzPjxhdXRob3JzPjxhdXRob3I+VHJldmlz
YW51dG8sIEQuPC9hdXRob3I+PGF1dGhvcj5Eb2dsaW9uaSwgTi48L2F1dGhvcj48YXV0aG9yPkNh
dmFsbGluLCBGLjwvYXV0aG9yPjxhdXRob3I+UGFyb3R0bywgTS48L2F1dGhvcj48YXV0aG9yPk1p
Y2FnbGlvLCBNLjwvYXV0aG9yPjxhdXRob3I+WmFuYXJkbywgVi48L2F1dGhvcj48L2F1dGhvcnM+
PC9jb250cmlidXRvcnM+PHRpdGxlcz48dGl0bGU+SGVhdCBsb3NzIHByZXZlbnRpb24gaW4gdmVy
eSBwcmV0ZXJtIGluZmFudHMgaW4gZGVsaXZlcnkgcm9vbXM6IGEgcHJvc3BlY3RpdmUsIHJhbmRv
bWl6ZWQsIGNvbnRyb2xsZWQgdHJpYWwgb2YgcG9seWV0aHlsZW5lIGNhcHM8L3RpdGxlPjxzZWNv
bmRhcnktdGl0bGU+SiBQZWRpYXRyPC9zZWNvbmRhcnktdGl0bGU+PC90aXRsZXM+PHBlcmlvZGlj
YWw+PGZ1bGwtdGl0bGU+SiBQZWRpYXRyPC9mdWxsLXRpdGxlPjwvcGVyaW9kaWNhbD48cGFnZXM+
OTE0LTkxNy5lMTwvcGFnZXM+PHZvbHVtZT4xNTY8L3ZvbHVtZT48bnVtYmVyPjY8L251bWJlcj48
ZGF0ZXM+PHllYXI+MjAxMDwveWVhcj48L2RhdGVzPjxhY2Nlc3Npb24tbnVtPjIwMjI3NzI4PC9h
Y2Nlc3Npb24tbnVtPjxsYWJlbD45MTQ8L2xhYmVsPjx1cmxzPjxyZWxhdGVkLXVybHM+PHVybD5o
dHRwczovL3d3dy5qcGVkcy5jb20vYXJ0aWNsZS9TMDAyMi0zNDc2KDA5KTAxMjUwLTUvZnVsbHRl
eHQ8L3VybD48L3JlbGF0ZWQtdXJscz48L3VybHM+PGVsZWN0cm9uaWMtcmVzb3VyY2UtbnVtPjEw
LjEwMTYvai5qcGVkcy4yMDA5LjEyLjAyMTwvZWxlY3Ryb25pYy1yZXNvdXJjZS1udW0+PC9yZWNv
cmQ+PC9DaXRlPjxDaXRlPjxBdXRob3I+Vm9ocmE8L0F1dGhvcj48WWVhcj4yMDA0PC9ZZWFyPjxS
ZWNOdW0+MjY8L1JlY051bT48cmVjb3JkPjxyZWMtbnVtYmVyPjI2PC9yZWMtbnVtYmVyPjxmb3Jl
aWduLWtleXM+PGtleSBhcHA9IkVOIiBkYi1pZD0iejVhdjAyYWRyZTkyeDRlZWVmcHB6cHJkdHY5
MHhkZmR4enJhIiB0aW1lc3RhbXA9IjE2NjAyMDExMzIiPjI2PC9rZXk+PC9mb3JlaWduLWtleXM+
PHJlZi10eXBlIG5hbWU9IkpvdXJuYWwgQXJ0aWNsZSI+MTc8L3JlZi10eXBlPjxjb250cmlidXRv
cnM+PGF1dGhvcnM+PGF1dGhvcj5Wb2hyYSwgUy48L2F1dGhvcj48YXV0aG9yPlJvYmVydHMsIFIu
IFMuPC9hdXRob3I+PGF1dGhvcj5aaGFuZywgQi48L2F1dGhvcj48YXV0aG9yPkphbmVzLCBNLjwv
YXV0aG9yPjxhdXRob3I+U2NobWlkdCwgQi48L2F1dGhvcj48L2F1dGhvcnM+PC9jb250cmlidXRv
cnM+PHRpdGxlcz48dGl0bGU+SGVhdCBMb3NzIFByZXZlbnRpb24gKEhlTFApIGluIHRoZSBkZWxp
dmVyeSByb29tOiBBIHJhbmRvbWl6ZWQgY29udHJvbGxlZCB0cmlhbCBvZiBwb2x5ZXRoeWxlbmUg
b2NjbHVzaXZlIHNraW4gd3JhcHBpbmcgaW4gdmVyeSBwcmV0ZXJtIGluZmFudHM8L3RpdGxlPjxz
ZWNvbmRhcnktdGl0bGU+SiBQZWRpYXRyPC9zZWNvbmRhcnktdGl0bGU+PC90aXRsZXM+PHBlcmlv
ZGljYWw+PGZ1bGwtdGl0bGU+SiBQZWRpYXRyPC9mdWxsLXRpdGxlPjwvcGVyaW9kaWNhbD48cGFn
ZXM+NzUwLTM8L3BhZ2VzPjx2b2x1bWU+MTQ1PC92b2x1bWU+PG51bWJlcj42PC9udW1iZXI+PGRh
dGVzPjx5ZWFyPjIwMDQ8L3llYXI+PC9kYXRlcz48YWNjZXNzaW9uLW51bT4xNTU4MDE5NTwvYWNj
ZXNzaW9uLW51bT48bGFiZWw+NzUwPC9sYWJlbD48dXJscz48cmVsYXRlZC11cmxzPjx1cmw+aHR0
cHM6Ly93d3cuanBlZHMuY29tL2FydGljbGUvUzAwMjItMzQ3NigwNCkwMDY3Ni02L2Z1bGx0ZXh0
PC91cmw+PC9yZWxhdGVkLXVybHM+PC91cmxzPjxlbGVjdHJvbmljLXJlc291cmNlLW51bT4xMC4x
MDE2L2ouanBlZHMuMjAwNC4wNy4wMzY8L2VsZWN0cm9uaWMtcmVzb3VyY2UtbnVtPjwvcmVjb3Jk
PjwvQ2l0ZT48L0VuZE5vdGU+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Bhavsar 2015 23, Farhadi 2012 19, Gathwala 2010 24, Knobel 2005 304, Lyu 2015 e150277, Nimbalkar 2019 122, Reilly 2015 262, Rohana 2011 468, Smith 2013 235, Trevisanuto 2010 914, Vohra 2004 750}</w:t>
            </w:r>
            <w:r>
              <w:rPr>
                <w:rFonts w:ascii="Calibri" w:eastAsia="Times New Roman" w:hAnsi="Calibri" w:cs="Calibri"/>
                <w:sz w:val="16"/>
                <w:szCs w:val="16"/>
              </w:rPr>
              <w:fldChar w:fldCharType="end"/>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057"/>
              <w:gridCol w:w="1584"/>
              <w:gridCol w:w="1187"/>
              <w:gridCol w:w="755"/>
              <w:gridCol w:w="890"/>
              <w:gridCol w:w="1145"/>
            </w:tblGrid>
            <w:tr w:rsidR="00D26AF9" w14:paraId="37DD6241" w14:textId="77777777" w:rsidTr="00EC24AC">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11E32A05" w14:textId="77777777" w:rsidR="00D26AF9" w:rsidRDefault="00D26AF9" w:rsidP="00EC24AC">
                  <w:pPr>
                    <w:rPr>
                      <w:rFonts w:ascii="Times New Roman" w:eastAsia="Times New Roman" w:hAnsi="Times New Roman" w:cs="Times New Roman"/>
                      <w:b/>
                      <w:bCs/>
                      <w:color w:val="FFFFFF"/>
                      <w:sz w:val="16"/>
                      <w:szCs w:val="16"/>
                    </w:rPr>
                  </w:pPr>
                  <w:r>
                    <w:rPr>
                      <w:rFonts w:eastAsia="Times New Roman"/>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52CFC3FA" w14:textId="77777777" w:rsidR="00D26AF9" w:rsidRDefault="00D26AF9" w:rsidP="00EC24AC">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079E3693" w14:textId="77777777" w:rsidR="00D26AF9" w:rsidRDefault="00D26AF9" w:rsidP="00EC24AC">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5BA05654" w14:textId="77777777" w:rsidR="00D26AF9" w:rsidRDefault="00D26AF9" w:rsidP="00EC24AC">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11CC5CF" w14:textId="77777777" w:rsidR="00D26AF9" w:rsidRDefault="00D26AF9" w:rsidP="00EC24AC">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D26AF9" w14:paraId="70692A5F" w14:textId="77777777" w:rsidTr="00EC24AC">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30F191A" w14:textId="77777777" w:rsidR="00D26AF9" w:rsidRDefault="00D26AF9" w:rsidP="00EC24AC">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542CAD8" w14:textId="77777777" w:rsidR="00D26AF9" w:rsidRDefault="00D26AF9" w:rsidP="00EC24AC">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E6C967C" w14:textId="77777777" w:rsidR="00D26AF9" w:rsidRDefault="00D26AF9" w:rsidP="00EC24AC">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6D600F8" w14:textId="77777777" w:rsidR="00D26AF9" w:rsidRDefault="00D26AF9" w:rsidP="00EC24AC">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AEFEF7A" w14:textId="77777777" w:rsidR="00D26AF9" w:rsidRDefault="00D26AF9" w:rsidP="00EC24AC">
                  <w:pPr>
                    <w:rPr>
                      <w:rFonts w:eastAsia="Times New Roman"/>
                      <w:b/>
                      <w:bCs/>
                      <w:color w:val="000000"/>
                      <w:sz w:val="16"/>
                      <w:szCs w:val="16"/>
                    </w:rPr>
                  </w:pPr>
                  <w:r>
                    <w:rPr>
                      <w:rFonts w:eastAsia="Times New Roman"/>
                      <w:b/>
                      <w:bCs/>
                      <w:color w:val="000000"/>
                      <w:sz w:val="16"/>
                      <w:szCs w:val="16"/>
                    </w:rPr>
                    <w:t xml:space="preserve">Risk with standard care </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1C2FCCD" w14:textId="77777777" w:rsidR="00D26AF9" w:rsidRDefault="00D26AF9" w:rsidP="00EC24AC">
                  <w:pPr>
                    <w:rPr>
                      <w:rFonts w:eastAsia="Times New Roman"/>
                      <w:b/>
                      <w:bCs/>
                      <w:color w:val="000000"/>
                      <w:sz w:val="16"/>
                      <w:szCs w:val="16"/>
                    </w:rPr>
                  </w:pPr>
                  <w:r>
                    <w:rPr>
                      <w:rFonts w:eastAsia="Times New Roman"/>
                      <w:b/>
                      <w:bCs/>
                      <w:color w:val="000000"/>
                      <w:sz w:val="16"/>
                      <w:szCs w:val="16"/>
                    </w:rPr>
                    <w:t>Risk difference with a plastic bag or wrap</w:t>
                  </w:r>
                </w:p>
              </w:tc>
            </w:tr>
            <w:tr w:rsidR="00D26AF9" w14:paraId="6672C762" w14:textId="77777777" w:rsidTr="00EC24AC">
              <w:trPr>
                <w:trHeight w:val="774"/>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D8B7FEB" w14:textId="77777777" w:rsidR="00D26AF9" w:rsidRDefault="00D26AF9" w:rsidP="00EC24AC">
                  <w:pPr>
                    <w:rPr>
                      <w:rFonts w:eastAsia="Times New Roman"/>
                      <w:sz w:val="16"/>
                      <w:szCs w:val="16"/>
                    </w:rPr>
                  </w:pPr>
                  <w:r>
                    <w:rPr>
                      <w:rStyle w:val="label"/>
                      <w:rFonts w:eastAsia="Times New Roman"/>
                      <w:sz w:val="16"/>
                      <w:szCs w:val="16"/>
                    </w:rPr>
                    <w:t>Hyperthermi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BB70229" w14:textId="77777777" w:rsidR="00D26AF9" w:rsidRDefault="00D26AF9" w:rsidP="00EC24AC">
                  <w:pPr>
                    <w:rPr>
                      <w:rFonts w:eastAsia="Times New Roman"/>
                      <w:sz w:val="16"/>
                      <w:szCs w:val="16"/>
                    </w:rPr>
                  </w:pPr>
                  <w:r>
                    <w:rPr>
                      <w:rFonts w:eastAsia="Times New Roman"/>
                      <w:sz w:val="16"/>
                      <w:szCs w:val="16"/>
                    </w:rPr>
                    <w:t>1652</w:t>
                  </w:r>
                  <w:r>
                    <w:rPr>
                      <w:rFonts w:eastAsia="Times New Roman"/>
                      <w:sz w:val="16"/>
                      <w:szCs w:val="16"/>
                    </w:rPr>
                    <w:br/>
                    <w:t>(12 RCTs)</w:t>
                  </w:r>
                  <w:r>
                    <w:rPr>
                      <w:rFonts w:eastAsia="Times New Roman"/>
                      <w:sz w:val="16"/>
                      <w:szCs w:val="16"/>
                      <w:vertAlign w:val="superscript"/>
                    </w:rPr>
                    <w:t>1,10,11,12,2,3,4,5,6,7,8,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6DAA3AD" w14:textId="77777777" w:rsidR="00D26AF9" w:rsidRDefault="00D26AF9" w:rsidP="00EC24AC">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a,b</w:t>
                  </w:r>
                  <w:proofErr w:type="gramEnd"/>
                  <w:r>
                    <w:rPr>
                      <w:rFonts w:eastAsia="Times New Roman"/>
                      <w:sz w:val="16"/>
                      <w:szCs w:val="16"/>
                      <w:vertAlign w:val="superscript"/>
                    </w:rPr>
                    <w:t>,c,d</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CC61A4F" w14:textId="77777777" w:rsidR="00D26AF9" w:rsidRDefault="00D26AF9" w:rsidP="00EC24AC">
                  <w:pPr>
                    <w:rPr>
                      <w:rFonts w:eastAsia="Times New Roman"/>
                      <w:sz w:val="16"/>
                      <w:szCs w:val="16"/>
                    </w:rPr>
                  </w:pPr>
                  <w:r>
                    <w:rPr>
                      <w:rStyle w:val="block"/>
                      <w:rFonts w:eastAsia="Times New Roman"/>
                      <w:b/>
                      <w:bCs/>
                      <w:sz w:val="16"/>
                      <w:szCs w:val="16"/>
                    </w:rPr>
                    <w:t>RR 3.73</w:t>
                  </w:r>
                  <w:r>
                    <w:rPr>
                      <w:rFonts w:eastAsia="Times New Roman"/>
                      <w:sz w:val="16"/>
                      <w:szCs w:val="16"/>
                    </w:rPr>
                    <w:br/>
                  </w:r>
                  <w:r>
                    <w:rPr>
                      <w:rStyle w:val="cell"/>
                      <w:rFonts w:eastAsia="Times New Roman"/>
                      <w:sz w:val="16"/>
                      <w:szCs w:val="16"/>
                    </w:rPr>
                    <w:t>(1.81 to 7.69)</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16EC2949" w14:textId="77777777" w:rsidR="00D26AF9" w:rsidRDefault="00D26AF9" w:rsidP="00EC24AC">
                  <w:pPr>
                    <w:rPr>
                      <w:rFonts w:eastAsia="Times New Roman"/>
                      <w:color w:val="000000"/>
                      <w:sz w:val="16"/>
                      <w:szCs w:val="16"/>
                    </w:rPr>
                  </w:pPr>
                  <w:r>
                    <w:rPr>
                      <w:rFonts w:eastAsia="Times New Roman"/>
                      <w:color w:val="000000"/>
                      <w:sz w:val="16"/>
                      <w:szCs w:val="16"/>
                    </w:rPr>
                    <w:t>11 per 1,000</w:t>
                  </w:r>
                </w:p>
              </w:tc>
              <w:tc>
                <w:tcPr>
                  <w:tcW w:w="0" w:type="auto"/>
                  <w:tcBorders>
                    <w:top w:val="single" w:sz="6" w:space="0" w:color="BFBFBF"/>
                    <w:left w:val="single" w:sz="6" w:space="0" w:color="BFBFBF"/>
                    <w:right w:val="single" w:sz="6" w:space="0" w:color="BFBFBF"/>
                  </w:tcBorders>
                  <w:shd w:val="clear" w:color="auto" w:fill="EBEBEB"/>
                </w:tcPr>
                <w:p w14:paraId="7CF88E29" w14:textId="77777777" w:rsidR="00D26AF9" w:rsidRDefault="00D26AF9" w:rsidP="00EC24AC">
                  <w:pPr>
                    <w:rPr>
                      <w:rFonts w:eastAsia="Times New Roman"/>
                      <w:color w:val="000000"/>
                      <w:sz w:val="16"/>
                      <w:szCs w:val="16"/>
                    </w:rPr>
                  </w:pPr>
                  <w:r>
                    <w:rPr>
                      <w:rStyle w:val="cell-value"/>
                      <w:rFonts w:eastAsia="Times New Roman"/>
                      <w:b/>
                      <w:bCs/>
                      <w:color w:val="000000"/>
                      <w:sz w:val="16"/>
                      <w:szCs w:val="16"/>
                    </w:rPr>
                    <w:t>29 more per 1,000</w:t>
                  </w:r>
                  <w:r>
                    <w:rPr>
                      <w:rFonts w:eastAsia="Times New Roman"/>
                      <w:color w:val="000000"/>
                      <w:sz w:val="16"/>
                      <w:szCs w:val="16"/>
                    </w:rPr>
                    <w:br/>
                  </w:r>
                  <w:r>
                    <w:rPr>
                      <w:rStyle w:val="cell-value"/>
                      <w:rFonts w:eastAsia="Times New Roman"/>
                      <w:color w:val="000000"/>
                      <w:sz w:val="16"/>
                      <w:szCs w:val="16"/>
                    </w:rPr>
                    <w:t>(9 more to 72 more)</w:t>
                  </w:r>
                </w:p>
              </w:tc>
            </w:tr>
          </w:tbl>
          <w:p w14:paraId="5C57EA9E" w14:textId="77777777" w:rsidR="00D26AF9" w:rsidRPr="0074365B" w:rsidRDefault="00D26AF9">
            <w:pPr>
              <w:numPr>
                <w:ilvl w:val="0"/>
                <w:numId w:val="14"/>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fldChar w:fldCharType="begin"/>
            </w:r>
            <w:r w:rsidRPr="0074365B">
              <w:rPr>
                <w:rFonts w:eastAsia="Times New Roman" w:cstheme="minorHAnsi"/>
                <w:sz w:val="16"/>
                <w:szCs w:val="16"/>
              </w:rPr>
              <w:instrText xml:space="preserve"> ADDIN EN.CITE &lt;EndNote&gt;&lt;Cite&gt;&lt;Author&gt;Bhavsar&lt;/Author&gt;&lt;Year&gt;2015&lt;/Year&gt;&lt;RecNum&gt;44&lt;/RecNum&gt;&lt;DisplayText&gt;{Bhavsar 2015 23}&lt;/DisplayText&gt;&lt;record&gt;&lt;rec-number&gt;44&lt;/rec-number&gt;&lt;foreign-keys&gt;&lt;key app="EN" db-id="z5av02adre92x4eeefppzprdtv90xdfdxzra" timestamp="1660203415"&gt;44&lt;/key&gt;&lt;/foreign-keys&gt;&lt;ref-type name="Journal Article"&gt;17&lt;/ref-type&gt;&lt;contributors&gt;&lt;authors&gt;&lt;author&gt;Bhavsar, Suketu&lt;/author&gt;&lt;author&gt;Kabra, Nandkishor&lt;/author&gt;&lt;author&gt;Avasthi, Bhupendra&lt;/author&gt;&lt;author&gt;Sharma, Shobha&lt;/author&gt;&lt;author&gt;Dash, Swarup&lt;/author&gt;&lt;author&gt;Tali, Showkat&lt;/author&gt;&lt;author&gt;Padhi, Phalguni&lt;/author&gt;&lt;author&gt;Ahmed, Javed&lt;/author&gt;&lt;/authors&gt;&lt;/contributors&gt;&lt;titles&gt;&lt;title&gt;Efficacy and safety of Polythene Wrap in Preventing Hypothermia in Preterm and Low Birth Weight Neonates During Transport: A Randomized Controlled Trial&lt;/title&gt;&lt;secondary-title&gt;Perinatology&lt;/secondary-title&gt;&lt;/titles&gt;&lt;periodical&gt;&lt;full-title&gt;Perinatology&lt;/full-title&gt;&lt;/periodical&gt;&lt;pages&gt;23-30&lt;/pages&gt;&lt;volume&gt;16&lt;/volume&gt;&lt;dates&gt;&lt;year&gt;2015&lt;/year&gt;&lt;pub-dates&gt;&lt;date&gt;06/15&lt;/date&gt;&lt;/pub-dates&gt;&lt;/dates&gt;&lt;label&gt;23&lt;/label&gt;&lt;urls&gt;&lt;/urls&gt;&lt;/record&gt;&lt;/Cite&gt;&lt;/EndNote&gt;</w:instrText>
            </w:r>
            <w:r w:rsidRPr="0074365B">
              <w:rPr>
                <w:rFonts w:eastAsia="Times New Roman" w:cstheme="minorHAnsi"/>
                <w:sz w:val="16"/>
                <w:szCs w:val="16"/>
              </w:rPr>
              <w:fldChar w:fldCharType="separate"/>
            </w:r>
            <w:r w:rsidRPr="0074365B">
              <w:rPr>
                <w:rFonts w:eastAsia="Times New Roman" w:cstheme="minorHAnsi"/>
                <w:noProof/>
                <w:sz w:val="16"/>
                <w:szCs w:val="16"/>
              </w:rPr>
              <w:t>{Bhavsar 2015 23}</w:t>
            </w:r>
            <w:r w:rsidRPr="0074365B">
              <w:rPr>
                <w:rFonts w:eastAsia="Times New Roman" w:cstheme="minorHAnsi"/>
                <w:sz w:val="16"/>
                <w:szCs w:val="16"/>
              </w:rPr>
              <w:fldChar w:fldCharType="end"/>
            </w:r>
          </w:p>
          <w:p w14:paraId="33D09E71" w14:textId="77777777" w:rsidR="00D26AF9" w:rsidRPr="0074365B" w:rsidRDefault="00D26AF9">
            <w:pPr>
              <w:numPr>
                <w:ilvl w:val="0"/>
                <w:numId w:val="14"/>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fldChar w:fldCharType="begin"/>
            </w:r>
            <w:r w:rsidRPr="0074365B">
              <w:rPr>
                <w:rFonts w:eastAsia="Times New Roman" w:cstheme="minorHAnsi"/>
                <w:sz w:val="16"/>
                <w:szCs w:val="16"/>
              </w:rPr>
              <w:instrText xml:space="preserve"> ADDIN EN.CITE &lt;EndNote&gt;&lt;Cite&gt;&lt;Author&gt;Farhadi&lt;/Author&gt;&lt;Year&gt;2012&lt;/Year&gt;&lt;RecNum&gt;41&lt;/RecNum&gt;&lt;DisplayText&gt;{Farhadi 2012 19}&lt;/DisplayText&gt;&lt;record&gt;&lt;rec-number&gt;41&lt;/rec-number&gt;&lt;foreign-keys&gt;&lt;key app="EN" db-id="z5av02adre92x4eeefppzprdtv90xdfdxzra" timestamp="1660202563"&gt;41&lt;/key&gt;&lt;/foreign-keys&gt;&lt;ref-type name="Journal Article"&gt;17&lt;/ref-type&gt;&lt;contributors&gt;&lt;authors&gt;&lt;author&gt;Farhadi, R.&lt;/author&gt;&lt;author&gt;Naderi, M.&lt;/author&gt;&lt;author&gt;Rahmani, Z.&lt;/author&gt;&lt;author&gt;Ghaffari, V.&lt;/author&gt;&lt;author&gt;Khalilian, A.&lt;/author&gt;&lt;/authors&gt;&lt;/contributors&gt;&lt;titles&gt;&lt;title&gt;Effect of &amp;quot;ZIPKIF&amp;quot; plastic bag on prevention of hypothermia in preterm infants: A randomized controlled trial&lt;/title&gt;&lt;secondary-title&gt;Journal of Mazandaran University of Medical Sciences&lt;/secondary-title&gt;&lt;/titles&gt;&lt;periodical&gt;&lt;full-title&gt;Journal of Mazandaran University of Medical Sciences&lt;/full-title&gt;&lt;/periodical&gt;&lt;pages&gt;19-26&lt;/pages&gt;&lt;volume&gt;22&lt;/volume&gt;&lt;number&gt;93&lt;/number&gt;&lt;dates&gt;&lt;year&gt;2012&lt;/year&gt;&lt;/dates&gt;&lt;label&gt;19&lt;/label&gt;&lt;urls&gt;&lt;related-urls&gt;&lt;url&gt;https://www.embase.com/search/results?subaction=viewrecord&amp;amp;id=L373961624&amp;amp;from=export&lt;/url&gt;&lt;/related-urls&gt;&lt;/urls&gt;&lt;/record&gt;&lt;/Cite&gt;&lt;/EndNote&gt;</w:instrText>
            </w:r>
            <w:r w:rsidRPr="0074365B">
              <w:rPr>
                <w:rFonts w:eastAsia="Times New Roman" w:cstheme="minorHAnsi"/>
                <w:sz w:val="16"/>
                <w:szCs w:val="16"/>
              </w:rPr>
              <w:fldChar w:fldCharType="separate"/>
            </w:r>
            <w:r w:rsidRPr="0074365B">
              <w:rPr>
                <w:rFonts w:eastAsia="Times New Roman" w:cstheme="minorHAnsi"/>
                <w:noProof/>
                <w:sz w:val="16"/>
                <w:szCs w:val="16"/>
              </w:rPr>
              <w:t>{Farhadi 2012 19}</w:t>
            </w:r>
            <w:r w:rsidRPr="0074365B">
              <w:rPr>
                <w:rFonts w:eastAsia="Times New Roman" w:cstheme="minorHAnsi"/>
                <w:sz w:val="16"/>
                <w:szCs w:val="16"/>
              </w:rPr>
              <w:fldChar w:fldCharType="end"/>
            </w:r>
          </w:p>
          <w:p w14:paraId="655B363B" w14:textId="77777777" w:rsidR="00D26AF9" w:rsidRPr="0074365B" w:rsidRDefault="00D26AF9">
            <w:pPr>
              <w:numPr>
                <w:ilvl w:val="0"/>
                <w:numId w:val="14"/>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fldChar w:fldCharType="begin"/>
            </w:r>
            <w:r w:rsidRPr="0074365B">
              <w:rPr>
                <w:rFonts w:eastAsia="Times New Roman" w:cstheme="minorHAnsi"/>
                <w:sz w:val="16"/>
                <w:szCs w:val="16"/>
              </w:rPr>
              <w:instrText xml:space="preserve"> ADDIN EN.CITE &lt;EndNote&gt;&lt;Cite&gt;&lt;Author&gt;Gathwala&lt;/Author&gt;&lt;Year&gt;2010&lt;/Year&gt;&lt;RecNum&gt;45&lt;/RecNum&gt;&lt;DisplayText&gt;{Gathwala 2010 24}&lt;/DisplayText&gt;&lt;record&gt;&lt;rec-number&gt;45&lt;/rec-number&gt;&lt;foreign-keys&gt;&lt;key app="EN" db-id="z5av02adre92x4eeefppzprdtv90xdfdxzra" timestamp="1660203599"&gt;45&lt;/key&gt;&lt;/foreign-keys&gt;&lt;ref-type name="Journal Article"&gt;17&lt;/ref-type&gt;&lt;contributors&gt;&lt;authors&gt;&lt;author&gt;Gathwala, G.&lt;/author&gt;&lt;author&gt;Singh, G.&lt;/author&gt;&lt;author&gt;Kunal,&lt;/author&gt;&lt;author&gt;Agrawal, N.&lt;/author&gt;&lt;/authors&gt;&lt;/contributors&gt;&lt;auth-address&gt;Department of Pediatrics, Division of Neonatology, Pt. B.D.S. Post Graduate Institute of Medical Sciences, Rohtak, Haryana, India. g_gathwala@hotmail.com&lt;/auth-address&gt;&lt;titles&gt;&lt;title&gt;Safety and efficacy of vinyl bags in prevention of hypothermia of preterm neonates at birth&lt;/title&gt;&lt;secondary-title&gt;Indian J Public Health&lt;/secondary-title&gt;&lt;/titles&gt;&lt;periodical&gt;&lt;full-title&gt;Indian J Public Health&lt;/full-title&gt;&lt;/periodical&gt;&lt;pages&gt;24-6&lt;/pages&gt;&lt;volume&gt;54&lt;/volume&gt;&lt;number&gt;1&lt;/number&gt;&lt;keywords&gt;&lt;keyword&gt;Adolescent&lt;/keyword&gt;&lt;keyword&gt;Female&lt;/keyword&gt;&lt;keyword&gt;Humans&lt;/keyword&gt;&lt;keyword&gt;Hypothermia/*prevention &amp;amp; control&lt;/keyword&gt;&lt;keyword&gt;*Infant Equipment&lt;/keyword&gt;&lt;keyword&gt;Infant, Newborn&lt;/keyword&gt;&lt;keyword&gt;Infant, Premature&lt;/keyword&gt;&lt;keyword&gt;Infant, Premature, Diseases/*prevention &amp;amp; control&lt;/keyword&gt;&lt;keyword&gt;Plastics&lt;/keyword&gt;&lt;keyword&gt;Pregnancy&lt;/keyword&gt;&lt;keyword&gt;*Protective Clothing&lt;/keyword&gt;&lt;keyword&gt;Young Adult&lt;/keyword&gt;&lt;/keywords&gt;&lt;dates&gt;&lt;year&gt;2010&lt;/year&gt;&lt;pub-dates&gt;&lt;date&gt;Jan-Mar&lt;/date&gt;&lt;/pub-dates&gt;&lt;/dates&gt;&lt;isbn&gt;0019-557X (Print)&amp;#xD;0019-557X (Linking)&lt;/isbn&gt;&lt;accession-num&gt;20859046&lt;/accession-num&gt;&lt;label&gt;24&lt;/label&gt;&lt;urls&gt;&lt;related-urls&gt;&lt;url&gt;https://www.ncbi.nlm.nih.gov/pubmed/20859046&lt;/url&gt;&lt;url&gt;https://www.ijph.in/article.asp?issn=0019-557X;year=2010;volume=54;issue=1;spage=24;epage=26;aulast=Gathwala&lt;/url&gt;&lt;/related-urls&gt;&lt;/urls&gt;&lt;electronic-resource-num&gt;10.4103/0019-557X.70543&lt;/electronic-resource-num&gt;&lt;remote-database-name&gt;Medline&lt;/remote-database-name&gt;&lt;remote-database-provider&gt;NLM&lt;/remote-database-provider&gt;&lt;/record&gt;&lt;/Cite&gt;&lt;/EndNote&gt;</w:instrText>
            </w:r>
            <w:r w:rsidRPr="0074365B">
              <w:rPr>
                <w:rFonts w:eastAsia="Times New Roman" w:cstheme="minorHAnsi"/>
                <w:sz w:val="16"/>
                <w:szCs w:val="16"/>
              </w:rPr>
              <w:fldChar w:fldCharType="separate"/>
            </w:r>
            <w:r w:rsidRPr="0074365B">
              <w:rPr>
                <w:rFonts w:eastAsia="Times New Roman" w:cstheme="minorHAnsi"/>
                <w:noProof/>
                <w:sz w:val="16"/>
                <w:szCs w:val="16"/>
              </w:rPr>
              <w:t>{Gathwala 2010 24}</w:t>
            </w:r>
            <w:r w:rsidRPr="0074365B">
              <w:rPr>
                <w:rFonts w:eastAsia="Times New Roman" w:cstheme="minorHAnsi"/>
                <w:sz w:val="16"/>
                <w:szCs w:val="16"/>
              </w:rPr>
              <w:fldChar w:fldCharType="end"/>
            </w:r>
          </w:p>
          <w:p w14:paraId="773C65D3" w14:textId="77777777" w:rsidR="00D26AF9" w:rsidRPr="0074365B" w:rsidRDefault="00D26AF9">
            <w:pPr>
              <w:numPr>
                <w:ilvl w:val="0"/>
                <w:numId w:val="14"/>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fldChar w:fldCharType="begin"/>
            </w:r>
            <w:r w:rsidRPr="0074365B">
              <w:rPr>
                <w:rFonts w:eastAsia="Times New Roman" w:cstheme="minorHAnsi"/>
                <w:sz w:val="16"/>
                <w:szCs w:val="16"/>
              </w:rPr>
              <w:instrText xml:space="preserve"> ADDIN EN.CITE &lt;EndNote&gt;&lt;Cite&gt;&lt;Author&gt;Knobel&lt;/Author&gt;&lt;Year&gt;2005&lt;/Year&gt;&lt;RecNum&gt;27&lt;/RecNum&gt;&lt;DisplayText&gt;{Knobel 2005 304}&lt;/DisplayText&gt;&lt;record&gt;&lt;rec-number&gt;27&lt;/rec-number&gt;&lt;foreign-keys&gt;&lt;key app="EN" db-id="z5av02adre92x4eeefppzprdtv90xdfdxzra" timestamp="1660201145"&gt;27&lt;/key&gt;&lt;/foreign-keys&gt;&lt;ref-type name="Journal Article"&gt;17&lt;/ref-type&gt;&lt;contributors&gt;&lt;authors&gt;&lt;author&gt;Knobel, R. B.&lt;/author&gt;&lt;author&gt;Wimmer, J. E., Jr.&lt;/author&gt;&lt;author&gt;Holbert, D.&lt;/author&gt;&lt;/authors&gt;&lt;/contributors&gt;&lt;titles&gt;&lt;title&gt;Heat loss prevention for preterm infants in the delivery room&lt;/title&gt;&lt;secondary-title&gt;J Perinatol&lt;/secondary-title&gt;&lt;/titles&gt;&lt;periodical&gt;&lt;full-title&gt;J Perinatol&lt;/full-title&gt;&lt;/periodical&gt;&lt;pages&gt;304-8&lt;/pages&gt;&lt;volume&gt;25&lt;/volume&gt;&lt;number&gt;5&lt;/number&gt;&lt;dates&gt;&lt;year&gt;2005&lt;/year&gt;&lt;/dates&gt;&lt;accession-num&gt;15861196&lt;/accession-num&gt;&lt;label&gt;304&lt;/label&gt;&lt;urls&gt;&lt;related-urls&gt;&lt;url&gt;https://www.nature.com/articles/7211289.pdf&lt;/url&gt;&lt;/related-urls&gt;&lt;/urls&gt;&lt;electronic-resource-num&gt;10.1038/sj.jp.7211289&lt;/electronic-resource-num&gt;&lt;/record&gt;&lt;/Cite&gt;&lt;/EndNote&gt;</w:instrText>
            </w:r>
            <w:r w:rsidRPr="0074365B">
              <w:rPr>
                <w:rFonts w:eastAsia="Times New Roman" w:cstheme="minorHAnsi"/>
                <w:sz w:val="16"/>
                <w:szCs w:val="16"/>
              </w:rPr>
              <w:fldChar w:fldCharType="separate"/>
            </w:r>
            <w:r w:rsidRPr="0074365B">
              <w:rPr>
                <w:rFonts w:eastAsia="Times New Roman" w:cstheme="minorHAnsi"/>
                <w:noProof/>
                <w:sz w:val="16"/>
                <w:szCs w:val="16"/>
              </w:rPr>
              <w:t>{Knobel 2005 304}</w:t>
            </w:r>
            <w:r w:rsidRPr="0074365B">
              <w:rPr>
                <w:rFonts w:eastAsia="Times New Roman" w:cstheme="minorHAnsi"/>
                <w:sz w:val="16"/>
                <w:szCs w:val="16"/>
              </w:rPr>
              <w:fldChar w:fldCharType="end"/>
            </w:r>
          </w:p>
          <w:p w14:paraId="631B3B2C" w14:textId="77777777" w:rsidR="00D26AF9" w:rsidRPr="0074365B" w:rsidRDefault="00D26AF9">
            <w:pPr>
              <w:numPr>
                <w:ilvl w:val="0"/>
                <w:numId w:val="14"/>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fldChar w:fldCharType="begin">
                <w:fldData xml:space="preserve">PEVuZE5vdGU+PENpdGU+PEF1dGhvcj5MeXU8L0F1dGhvcj48WWVhcj4yMDE1PC9ZZWFyPjxSZWNO
dW0+NjY8L1JlY051bT48RGlzcGxheVRleHQ+e0x5dSAyMDE1IGUxNTAyNzd9PC9EaXNwbGF5VGV4
dD48cmVjb3JkPjxyZWMtbnVtYmVyPjY2PC9yZWMtbnVtYmVyPjxmb3JlaWduLWtleXM+PGtleSBh
cHA9IkVOIiBkYi1pZD0iejVhdjAyYWRyZTkyeDRlZWVmcHB6cHJkdHY5MHhkZmR4enJhIiB0aW1l
c3RhbXA9IjE2Njk3OTQ4NjciPjY2PC9rZXk+PC9mb3JlaWduLWtleXM+PHJlZi10eXBlIG5hbWU9
IkpvdXJuYWwgQXJ0aWNsZSI+MTc8L3JlZi10eXBlPjxjb250cmlidXRvcnM+PGF1dGhvcnM+PGF1
dGhvcj5MeXUsIFkuPC9hdXRob3I+PGF1dGhvcj5TaGFoLCBQLiBTLjwvYXV0aG9yPjxhdXRob3I+
WWUsIFguIFkuPC9hdXRob3I+PGF1dGhvcj5XYXJyZSwgUi48L2F1dGhvcj48YXV0aG9yPlBpZWRi
b2V1ZiwgQi48L2F1dGhvcj48YXV0aG9yPkRlc2hwYW5kZXksIEEuPC9hdXRob3I+PGF1dGhvcj5E
dW5uLCBNLjwvYXV0aG9yPjxhdXRob3I+TGVlLCBTLiBLLjwvYXV0aG9yPjwvYXV0aG9ycz48L2Nv
bnRyaWJ1dG9ycz48YXV0aC1hZGRyZXNzPk1hdGVybmFsLUluZmFudCBDYXJlIFJlc2VhcmNoIENl
bnRyZSwgTW91bnQgU2luYWkgSG9zcGl0YWwsIFRvcm9udG8sIE9udGFyaW8sIENhbmFkYTJEZXBh
cnRtZW50IG9mIFBlZGlhdHJpY3MsIFVuaXZlcnNpdHkgb2YgVG9yb250bywgVG9yb250bywgT250
YXJpbywgQ2FuYWRhM0NhcGl0YWwgSW5zdGl0dXRlIG9mIFBlZGlhdHJpY3MsIEJlaWppbmcsIENo
aW5hLiYjeEQ7TWF0ZXJuYWwtSW5mYW50IENhcmUgUmVzZWFyY2ggQ2VudHJlLCBNb3VudCBTaW5h
aSBIb3NwaXRhbCwgVG9yb250bywgT250YXJpbywgQ2FuYWRhMkRlcGFydG1lbnQgb2YgUGVkaWF0
cmljcywgVW5pdmVyc2l0eSBvZiBUb3JvbnRvLCBUb3JvbnRvLCBPbnRhcmlvLCBDYW5hZGEuJiN4
RDtNYXRlcm5hbC1JbmZhbnQgQ2FyZSBSZXNlYXJjaCBDZW50cmUsIE1vdW50IFNpbmFpIEhvc3Bp
dGFsLCBUb3JvbnRvLCBPbnRhcmlvLCBDYW5hZGEuJiN4RDtDZW50cmUgSG9zcGl0YWxpZXIgVW5p
dmVyc2l0YWlyZSBkZSBRdcOpYmVjLCBRdcOpYmVjIENpdHksIENhbmFkYS4mI3hEO0phbmV3YXkg
Q2hpbGRyZW4mYXBvcztzIEhlYWx0aCBhbmQgUmVoYWJpbGl0YXRpb24gQ2VudHJlLCBTdCBKb2hu
JmFwb3M7cywgTmV3Zm91bmRsYW5kIGFuZCBMYWJyYWRvciwgQ2FuYWRhLiYjeEQ7RGVwYXJ0bWVu
dCBvZiBQZWRpYXRyaWNzLCBVbml2ZXJzaXR5IG9mIFRvcm9udG8sIFRvcm9udG8sIE9udGFyaW8s
IENhbmFkYTZTdW5ueWJyb29rIEhlYWx0aCBTY2llbmNlcyBDZW50cmUsIFRvcm9udG8sIE9udGFy
aW8sIENhbmFkYS48L2F1dGgtYWRkcmVzcz48dGl0bGVzPjx0aXRsZT5Bc3NvY2lhdGlvbiBiZXR3
ZWVuIGFkbWlzc2lvbiB0ZW1wZXJhdHVyZSBhbmQgbW9ydGFsaXR5IGFuZCBtYWpvciBtb3JiaWRp
dHkgaW4gcHJldGVybSBpbmZhbnRzIGJvcm4gYXQgZmV3ZXIgdGhhbiAzMyB3ZWVrcyZhcG9zOyBn
ZXN0YXRpb248L3RpdGxlPjxzZWNvbmRhcnktdGl0bGU+SkFNQSBQZWRpYXRyPC9zZWNvbmRhcnkt
dGl0bGU+PC90aXRsZXM+PHBlcmlvZGljYWw+PGZ1bGwtdGl0bGU+SkFNQSBQZWRpYXRyPC9mdWxs
LXRpdGxlPjwvcGVyaW9kaWNhbD48cGFnZXM+ZTE1MDI3NzwvcGFnZXM+PHZvbHVtZT4xNjk8L3Zv
bHVtZT48bnVtYmVyPjQ8L251bWJlcj48ZWRpdGlvbj4yMDE1MDQwNjwvZWRpdGlvbj48a2V5d29y
ZHM+PGtleXdvcmQ+KkJvZHkgVGVtcGVyYXR1cmU8L2tleXdvcmQ+PGtleXdvcmQ+Q3Jvc3MgSW5m
ZWN0aW9uL2VwaWRlbWlvbG9neTwva2V5d29yZD48a2V5d29yZD5GZW1hbGU8L2tleXdvcmQ+PGtl
eXdvcmQ+RmV2ZXIvY29tcGxpY2F0aW9uczwva2V5d29yZD48a2V5d29yZD5IdW1hbnM8L2tleXdv
cmQ+PGtleXdvcmQ+SHlwb3RoZXJtaWEvY29tcGxpY2F0aW9uczwva2V5d29yZD48a2V5d29yZD5J
bmZhbnQ8L2tleXdvcmQ+PGtleXdvcmQ+KkluZmFudCBNb3J0YWxpdHk8L2tleXdvcmQ+PGtleXdv
cmQ+SW5mYW50LCBOZXdib3JuPC9rZXl3b3JkPjxrZXl3b3JkPkluZmFudCwgUHJlbWF0dXJlLypw
aHlzaW9sb2d5PC9rZXl3b3JkPjxrZXl3b3JkPkluZmFudCwgUHJlbWF0dXJlLCBEaXNlYXNlcy8q
ZXBpZGVtaW9sb2d5PC9rZXl3b3JkPjxrZXl3b3JkPk1hbGU8L2tleXdvcmQ+PGtleXdvcmQ+TmVy
dm91cyBTeXN0ZW0gRGlzZWFzZXMvZXBpZGVtaW9sb2d5PC9rZXl3b3JkPjxrZXl3b3JkPlJldHJv
c3BlY3RpdmUgU3R1ZGllczwva2V5d29yZD48L2tleXdvcmRzPjxkYXRlcz48eWVhcj4yMDE1PC95
ZWFyPjxwdWItZGF0ZXM+PGRhdGU+QXByPC9kYXRlPjwvcHViLWRhdGVzPjwvZGF0ZXM+PGlzYm4+
MjE2OC02MjAzPC9pc2JuPjxhY2Nlc3Npb24tbnVtPjI1ODQ0OTkwPC9hY2Nlc3Npb24tbnVtPjxs
YWJlbD5lMTUwMjc3PC9sYWJlbD48dXJscz48L3VybHM+PGVsZWN0cm9uaWMtcmVzb3VyY2UtbnVt
PjEwLjEwMDEvamFtYXBlZGlhdHJpY3MuMjAxNS4wMjc3PC9lbGVjdHJvbmljLXJlc291cmNlLW51
bT48cmVtb3RlLWRhdGFiYXNlLXByb3ZpZGVyPk5MTTwvcmVtb3RlLWRhdGFiYXNlLXByb3ZpZGVy
PjxsYW5ndWFnZT5lbmc8L2xhbmd1YWdlPjwvcmVjb3JkPjwvQ2l0ZT48L0VuZE5vdGU+AG==
</w:fldData>
              </w:fldChar>
            </w:r>
            <w:r w:rsidRPr="0074365B">
              <w:rPr>
                <w:rFonts w:eastAsia="Times New Roman" w:cstheme="minorHAnsi"/>
                <w:sz w:val="16"/>
                <w:szCs w:val="16"/>
              </w:rPr>
              <w:instrText xml:space="preserve"> ADDIN EN.CITE </w:instrText>
            </w:r>
            <w:r w:rsidRPr="0074365B">
              <w:rPr>
                <w:rFonts w:eastAsia="Times New Roman" w:cstheme="minorHAnsi"/>
                <w:sz w:val="16"/>
                <w:szCs w:val="16"/>
              </w:rPr>
              <w:fldChar w:fldCharType="begin">
                <w:fldData xml:space="preserve">PEVuZE5vdGU+PENpdGU+PEF1dGhvcj5MeXU8L0F1dGhvcj48WWVhcj4yMDE1PC9ZZWFyPjxSZWNO
dW0+NjY8L1JlY051bT48RGlzcGxheVRleHQ+e0x5dSAyMDE1IGUxNTAyNzd9PC9EaXNwbGF5VGV4
dD48cmVjb3JkPjxyZWMtbnVtYmVyPjY2PC9yZWMtbnVtYmVyPjxmb3JlaWduLWtleXM+PGtleSBh
cHA9IkVOIiBkYi1pZD0iejVhdjAyYWRyZTkyeDRlZWVmcHB6cHJkdHY5MHhkZmR4enJhIiB0aW1l
c3RhbXA9IjE2Njk3OTQ4NjciPjY2PC9rZXk+PC9mb3JlaWduLWtleXM+PHJlZi10eXBlIG5hbWU9
IkpvdXJuYWwgQXJ0aWNsZSI+MTc8L3JlZi10eXBlPjxjb250cmlidXRvcnM+PGF1dGhvcnM+PGF1
dGhvcj5MeXUsIFkuPC9hdXRob3I+PGF1dGhvcj5TaGFoLCBQLiBTLjwvYXV0aG9yPjxhdXRob3I+
WWUsIFguIFkuPC9hdXRob3I+PGF1dGhvcj5XYXJyZSwgUi48L2F1dGhvcj48YXV0aG9yPlBpZWRi
b2V1ZiwgQi48L2F1dGhvcj48YXV0aG9yPkRlc2hwYW5kZXksIEEuPC9hdXRob3I+PGF1dGhvcj5E
dW5uLCBNLjwvYXV0aG9yPjxhdXRob3I+TGVlLCBTLiBLLjwvYXV0aG9yPjwvYXV0aG9ycz48L2Nv
bnRyaWJ1dG9ycz48YXV0aC1hZGRyZXNzPk1hdGVybmFsLUluZmFudCBDYXJlIFJlc2VhcmNoIENl
bnRyZSwgTW91bnQgU2luYWkgSG9zcGl0YWwsIFRvcm9udG8sIE9udGFyaW8sIENhbmFkYTJEZXBh
cnRtZW50IG9mIFBlZGlhdHJpY3MsIFVuaXZlcnNpdHkgb2YgVG9yb250bywgVG9yb250bywgT250
YXJpbywgQ2FuYWRhM0NhcGl0YWwgSW5zdGl0dXRlIG9mIFBlZGlhdHJpY3MsIEJlaWppbmcsIENo
aW5hLiYjeEQ7TWF0ZXJuYWwtSW5mYW50IENhcmUgUmVzZWFyY2ggQ2VudHJlLCBNb3VudCBTaW5h
aSBIb3NwaXRhbCwgVG9yb250bywgT250YXJpbywgQ2FuYWRhMkRlcGFydG1lbnQgb2YgUGVkaWF0
cmljcywgVW5pdmVyc2l0eSBvZiBUb3JvbnRvLCBUb3JvbnRvLCBPbnRhcmlvLCBDYW5hZGEuJiN4
RDtNYXRlcm5hbC1JbmZhbnQgQ2FyZSBSZXNlYXJjaCBDZW50cmUsIE1vdW50IFNpbmFpIEhvc3Bp
dGFsLCBUb3JvbnRvLCBPbnRhcmlvLCBDYW5hZGEuJiN4RDtDZW50cmUgSG9zcGl0YWxpZXIgVW5p
dmVyc2l0YWlyZSBkZSBRdcOpYmVjLCBRdcOpYmVjIENpdHksIENhbmFkYS4mI3hEO0phbmV3YXkg
Q2hpbGRyZW4mYXBvcztzIEhlYWx0aCBhbmQgUmVoYWJpbGl0YXRpb24gQ2VudHJlLCBTdCBKb2hu
JmFwb3M7cywgTmV3Zm91bmRsYW5kIGFuZCBMYWJyYWRvciwgQ2FuYWRhLiYjeEQ7RGVwYXJ0bWVu
dCBvZiBQZWRpYXRyaWNzLCBVbml2ZXJzaXR5IG9mIFRvcm9udG8sIFRvcm9udG8sIE9udGFyaW8s
IENhbmFkYTZTdW5ueWJyb29rIEhlYWx0aCBTY2llbmNlcyBDZW50cmUsIFRvcm9udG8sIE9udGFy
aW8sIENhbmFkYS48L2F1dGgtYWRkcmVzcz48dGl0bGVzPjx0aXRsZT5Bc3NvY2lhdGlvbiBiZXR3
ZWVuIGFkbWlzc2lvbiB0ZW1wZXJhdHVyZSBhbmQgbW9ydGFsaXR5IGFuZCBtYWpvciBtb3JiaWRp
dHkgaW4gcHJldGVybSBpbmZhbnRzIGJvcm4gYXQgZmV3ZXIgdGhhbiAzMyB3ZWVrcyZhcG9zOyBn
ZXN0YXRpb248L3RpdGxlPjxzZWNvbmRhcnktdGl0bGU+SkFNQSBQZWRpYXRyPC9zZWNvbmRhcnkt
dGl0bGU+PC90aXRsZXM+PHBlcmlvZGljYWw+PGZ1bGwtdGl0bGU+SkFNQSBQZWRpYXRyPC9mdWxs
LXRpdGxlPjwvcGVyaW9kaWNhbD48cGFnZXM+ZTE1MDI3NzwvcGFnZXM+PHZvbHVtZT4xNjk8L3Zv
bHVtZT48bnVtYmVyPjQ8L251bWJlcj48ZWRpdGlvbj4yMDE1MDQwNjwvZWRpdGlvbj48a2V5d29y
ZHM+PGtleXdvcmQ+KkJvZHkgVGVtcGVyYXR1cmU8L2tleXdvcmQ+PGtleXdvcmQ+Q3Jvc3MgSW5m
ZWN0aW9uL2VwaWRlbWlvbG9neTwva2V5d29yZD48a2V5d29yZD5GZW1hbGU8L2tleXdvcmQ+PGtl
eXdvcmQ+RmV2ZXIvY29tcGxpY2F0aW9uczwva2V5d29yZD48a2V5d29yZD5IdW1hbnM8L2tleXdv
cmQ+PGtleXdvcmQ+SHlwb3RoZXJtaWEvY29tcGxpY2F0aW9uczwva2V5d29yZD48a2V5d29yZD5J
bmZhbnQ8L2tleXdvcmQ+PGtleXdvcmQ+KkluZmFudCBNb3J0YWxpdHk8L2tleXdvcmQ+PGtleXdv
cmQ+SW5mYW50LCBOZXdib3JuPC9rZXl3b3JkPjxrZXl3b3JkPkluZmFudCwgUHJlbWF0dXJlLypw
aHlzaW9sb2d5PC9rZXl3b3JkPjxrZXl3b3JkPkluZmFudCwgUHJlbWF0dXJlLCBEaXNlYXNlcy8q
ZXBpZGVtaW9sb2d5PC9rZXl3b3JkPjxrZXl3b3JkPk1hbGU8L2tleXdvcmQ+PGtleXdvcmQ+TmVy
dm91cyBTeXN0ZW0gRGlzZWFzZXMvZXBpZGVtaW9sb2d5PC9rZXl3b3JkPjxrZXl3b3JkPlJldHJv
c3BlY3RpdmUgU3R1ZGllczwva2V5d29yZD48L2tleXdvcmRzPjxkYXRlcz48eWVhcj4yMDE1PC95
ZWFyPjxwdWItZGF0ZXM+PGRhdGU+QXByPC9kYXRlPjwvcHViLWRhdGVzPjwvZGF0ZXM+PGlzYm4+
MjE2OC02MjAzPC9pc2JuPjxhY2Nlc3Npb24tbnVtPjI1ODQ0OTkwPC9hY2Nlc3Npb24tbnVtPjxs
YWJlbD5lMTUwMjc3PC9sYWJlbD48dXJscz48L3VybHM+PGVsZWN0cm9uaWMtcmVzb3VyY2UtbnVt
PjEwLjEwMDEvamFtYXBlZGlhdHJpY3MuMjAxNS4wMjc3PC9lbGVjdHJvbmljLXJlc291cmNlLW51
bT48cmVtb3RlLWRhdGFiYXNlLXByb3ZpZGVyPk5MTTwvcmVtb3RlLWRhdGFiYXNlLXByb3ZpZGVy
PjxsYW5ndWFnZT5lbmc8L2xhbmd1YWdlPjwvcmVjb3JkPjwvQ2l0ZT48L0VuZE5vdGU+AG==
</w:fldData>
              </w:fldChar>
            </w:r>
            <w:r w:rsidRPr="0074365B">
              <w:rPr>
                <w:rFonts w:eastAsia="Times New Roman" w:cstheme="minorHAnsi"/>
                <w:sz w:val="16"/>
                <w:szCs w:val="16"/>
              </w:rPr>
              <w:instrText xml:space="preserve"> ADDIN EN.CITE.DATA </w:instrText>
            </w:r>
            <w:r w:rsidRPr="0074365B">
              <w:rPr>
                <w:rFonts w:eastAsia="Times New Roman" w:cstheme="minorHAnsi"/>
                <w:sz w:val="16"/>
                <w:szCs w:val="16"/>
              </w:rPr>
            </w:r>
            <w:r w:rsidRPr="0074365B">
              <w:rPr>
                <w:rFonts w:eastAsia="Times New Roman" w:cstheme="minorHAnsi"/>
                <w:sz w:val="16"/>
                <w:szCs w:val="16"/>
              </w:rPr>
              <w:fldChar w:fldCharType="end"/>
            </w:r>
            <w:r w:rsidRPr="0074365B">
              <w:rPr>
                <w:rFonts w:eastAsia="Times New Roman" w:cstheme="minorHAnsi"/>
                <w:sz w:val="16"/>
                <w:szCs w:val="16"/>
              </w:rPr>
            </w:r>
            <w:r w:rsidRPr="0074365B">
              <w:rPr>
                <w:rFonts w:eastAsia="Times New Roman" w:cstheme="minorHAnsi"/>
                <w:sz w:val="16"/>
                <w:szCs w:val="16"/>
              </w:rPr>
              <w:fldChar w:fldCharType="separate"/>
            </w:r>
            <w:r w:rsidRPr="0074365B">
              <w:rPr>
                <w:rFonts w:eastAsia="Times New Roman" w:cstheme="minorHAnsi"/>
                <w:noProof/>
                <w:sz w:val="16"/>
                <w:szCs w:val="16"/>
              </w:rPr>
              <w:t>{Lyu 2015 e150277}</w:t>
            </w:r>
            <w:r w:rsidRPr="0074365B">
              <w:rPr>
                <w:rFonts w:eastAsia="Times New Roman" w:cstheme="minorHAnsi"/>
                <w:sz w:val="16"/>
                <w:szCs w:val="16"/>
              </w:rPr>
              <w:fldChar w:fldCharType="end"/>
            </w:r>
          </w:p>
          <w:p w14:paraId="26B9FA00" w14:textId="77777777" w:rsidR="00D26AF9" w:rsidRPr="0074365B" w:rsidRDefault="00D26AF9">
            <w:pPr>
              <w:numPr>
                <w:ilvl w:val="0"/>
                <w:numId w:val="14"/>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fldChar w:fldCharType="begin">
                <w:fldData xml:space="preserve">PEVuZE5vdGU+PENpdGU+PEF1dGhvcj5OaW1iYWxrYXI8L0F1dGhvcj48WWVhcj4yMDE5PC9ZZWFy
PjxSZWNOdW0+NDM8L1JlY051bT48RGlzcGxheVRleHQ+e05pbWJhbGthciAyMDE5IDEyMn08L0Rp
c3BsYXlUZXh0PjxyZWNvcmQ+PHJlYy1udW1iZXI+NDM8L3JlYy1udW1iZXI+PGZvcmVpZ24ta2V5
cz48a2V5IGFwcD0iRU4iIGRiLWlkPSJ6NWF2MDJhZHJlOTJ4NGVlZWZwcHpwcmR0djkweGRmZHh6
cmEiIHRpbWVzdGFtcD0iMTY2MDIwMjYxMCI+NDM8L2tleT48L2ZvcmVpZ24ta2V5cz48cmVmLXR5
cGUgbmFtZT0iSm91cm5hbCBBcnRpY2xlIj4xNzwvcmVmLXR5cGU+PGNvbnRyaWJ1dG9ycz48YXV0
aG9ycz48YXV0aG9yPk5pbWJhbGthciwgUy4gTS48L2F1dGhvcj48YXV0aG9yPktoYW5uYSwgQS4g
Sy48L2F1dGhvcj48YXV0aG9yPlBhdGVsLCBELiBWLjwvYXV0aG9yPjxhdXRob3I+TmltYmFsa2Fy
LCBBLiBTLjwvYXV0aG9yPjxhdXRob3I+UGhhdGFrLCBBLiBHLjwvYXV0aG9yPjwvYXV0aG9ycz48
L2NvbnRyaWJ1dG9ycz48dGl0bGVzPjx0aXRsZT5FZmZpY2FjeSBvZiBQb2x5ZXRoeWxlbmUgU2tp
biBXcmFwcGluZyBpbiBQcmV2ZW50aW5nIEh5cG90aGVybWlhIGluIFByZXRlcm0gTmVvbmF0ZXMg
KCZsdDszNCBXZWVrcyk6IEEgUGFyYWxsZWwgR3JvdXAgTm9uLWJsaW5kZWQgUmFuZG9taXplZCBD
b250cm9sIFRyaWFsPC90aXRsZT48c2Vjb25kYXJ5LXRpdGxlPkogVHJvcCBQZWRpYXRyPC9zZWNv
bmRhcnktdGl0bGU+PC90aXRsZXM+PHBlcmlvZGljYWw+PGZ1bGwtdGl0bGU+SiBUcm9wIFBlZGlh
dHI8L2Z1bGwtdGl0bGU+PC9wZXJpb2RpY2FsPjxwYWdlcz4xMjItMTI5PC9wYWdlcz48dm9sdW1l
PjY1PC92b2x1bWU+PG51bWJlcj4yPC9udW1iZXI+PGRhdGVzPjx5ZWFyPjIwMTk8L3llYXI+PC9k
YXRlcz48YWNjZXNzaW9uLW51bT4yOTgwMDMyMjwvYWNjZXNzaW9uLW51bT48bGFiZWw+MTIyPC9s
YWJlbD48dXJscz48cmVsYXRlZC11cmxzPjx1cmw+aHR0cHM6Ly93YXRlcm1hcmsuc2lsdmVyY2hh
aXIuY29tL2ZteTAyNS5wZGY/dG9rZW49QVFFQ0FIaTIwOEJFNDlPb2FuOWtraFdfRXJjeTdEbTNa
TF85Q2YzcWZLQWM0ODV5c2dBQUF0NHdnZ0xhQmdrcWhraUc5dzBCQndhZ2dnTExNSUlDeHdJQkFE
Q0NBc0FHQ1NxR1NJYjNEUUVIQVRBZUJnbGdoa2dCWlFNRUFTNHdFUVFNLW5UZTBqZG1DNDBZc3Ju
b0FnRVFnSUlDa2IzT3RDRVh1cVJJclZ1eC1Tbl9SSWl5MGZzZ2hwNkpCbGZQTVdQQnpSUVFzSHVY
PC91cmw+PHVybD5odHRwczovL3dhdGVybWFyay5zaWx2ZXJjaGFpci5jb20vZm15MDI1LnBkZj90
b2tlbj1BUUVDQUhpMjA4QkU0OU9vYW45a2toV19FcmN5N0RtM1pMXzlDZjNxZktBYzQ4NXlzZ0FB
QXNnd2dnTEVCZ2txaGtpRzl3MEJCd2FnZ2dLMU1JSUNzUUlCQURDQ0Fxb0dDU3FHU0liM0RRRUhB
VEFlQmdsZ2hrZ0JaUU1FQVM0d0VRUU1RNUxoWGV2V004cnNkUExYQWdFUWdJSUNlOTNpN2ZWNHZU
M0VmUWlyNDNyNndCcjc3dW54VEplUzNaUFk4bzFlRWMzdVBaZTZoOFRqUjZXZm92LXpoRlZjcXgw
UEJqRks5N3ZyeGJsZlBPbHI4OFQ0WG9NaEI4YWprVkRvendFVGxON1F2N2JvMm4tbW91YnJ1M2pT
elpOYWZ1MU5LMnhMSmp5Ykh1UkRnTnZtRmxVQVd2b3c2cnp6Mm95TWVYWGlWLXZudmVHNjZCMWFr
RmlST24zdFEwSThjSGRqdTRpQ0hXRXpYOWI3RGRQcXVjaDUzaWxLQnRsV2hWMGFhUVVwWTJuLVl0
UDBCSTBIYmktSFpaVlhCeWZYVGYzaUNtNUc2MVpuSm5DcEhfcUR3U3J4VnlHRE0wVmdNaDdsNldR
NHhBQ1NYWllGUEc3WFZNTjgxS21wX3dxTTVFbFZYeHlqVXlnaWs1a2FmcDR4VjFjYnNobDl2OXY5
eUE2SWpOaHNIcFQ3Z0tNa1NiQUVMdWthUWNwaGdiRDNkd0tSdlVjS2xrREd1TU9CS01PNTl0ZG1Q
YzVBU3VJUTN4R0dGa1RsR2szdzZrSDFITWN5aW9JME10MzhKY2dhN0pwRV85MlFjejdUV0t1SEQz
Z2o2ZnVOSnpzN1B3NWp0a2p6b2xkNERUbmNiWnR6S0FSYXRma3d4UWRqbnZUZFBtY09FNW9Nd0Jl
VE9xRHV2VnZBblZKYzZfVnhnVXZKSmxndDN1OFB4TDNIcXlQa1lFYklkam9QODI4cmd1NlZBV1hB
aG1yUmhraUc0M1N2SkNzWmFEOVRYdU1Tb2RNVmVJRWQ5ejdCaGtQQ1R6VnJ2YW5wSjNBVzRFa3JQ
eGdVSV9Temw2OTY1Tm1qZlU3VnJUa1dNOVBUTWlmZ2ZoTnNWLVktN2R0T3NRU21UbmdwUkx0eGRH
RlZqSk1OeDctQ09xdmtCTkpWOXpSbG1MaFhnOE1FemNyckJkWTcwYmJEcFo2Skx0bzF2Z0pmZkNN
RlZBdDJTSnpOcWg5QkFxN3VfQ0NBWWFUelVrMHBQSzJRSk1udGdrVVc5V2JpUnlUekY3NXM3VkU4
dkNqVGJyb05MVmtsWjY3ajQwN21LWTVXaUFld052VXoxV0hUanBvczwvdXJsPjwvcmVsYXRlZC11
cmxzPjwvdXJscz48ZWxlY3Ryb25pYy1yZXNvdXJjZS1udW0+MTAuMTA5My90cm9wZWovZm15MDI1
PC9lbGVjdHJvbmljLXJlc291cmNlLW51bT48L3JlY29yZD48L0NpdGU+PC9FbmROb3RlPn==
</w:fldData>
              </w:fldChar>
            </w:r>
            <w:r w:rsidRPr="0074365B">
              <w:rPr>
                <w:rFonts w:eastAsia="Times New Roman" w:cstheme="minorHAnsi"/>
                <w:sz w:val="16"/>
                <w:szCs w:val="16"/>
              </w:rPr>
              <w:instrText xml:space="preserve"> ADDIN EN.CITE </w:instrText>
            </w:r>
            <w:r w:rsidRPr="0074365B">
              <w:rPr>
                <w:rFonts w:eastAsia="Times New Roman" w:cstheme="minorHAnsi"/>
                <w:sz w:val="16"/>
                <w:szCs w:val="16"/>
              </w:rPr>
              <w:fldChar w:fldCharType="begin">
                <w:fldData xml:space="preserve">PEVuZE5vdGU+PENpdGU+PEF1dGhvcj5OaW1iYWxrYXI8L0F1dGhvcj48WWVhcj4yMDE5PC9ZZWFy
PjxSZWNOdW0+NDM8L1JlY051bT48RGlzcGxheVRleHQ+e05pbWJhbGthciAyMDE5IDEyMn08L0Rp
c3BsYXlUZXh0PjxyZWNvcmQ+PHJlYy1udW1iZXI+NDM8L3JlYy1udW1iZXI+PGZvcmVpZ24ta2V5
cz48a2V5IGFwcD0iRU4iIGRiLWlkPSJ6NWF2MDJhZHJlOTJ4NGVlZWZwcHpwcmR0djkweGRmZHh6
cmEiIHRpbWVzdGFtcD0iMTY2MDIwMjYxMCI+NDM8L2tleT48L2ZvcmVpZ24ta2V5cz48cmVmLXR5
cGUgbmFtZT0iSm91cm5hbCBBcnRpY2xlIj4xNzwvcmVmLXR5cGU+PGNvbnRyaWJ1dG9ycz48YXV0
aG9ycz48YXV0aG9yPk5pbWJhbGthciwgUy4gTS48L2F1dGhvcj48YXV0aG9yPktoYW5uYSwgQS4g
Sy48L2F1dGhvcj48YXV0aG9yPlBhdGVsLCBELiBWLjwvYXV0aG9yPjxhdXRob3I+TmltYmFsa2Fy
LCBBLiBTLjwvYXV0aG9yPjxhdXRob3I+UGhhdGFrLCBBLiBHLjwvYXV0aG9yPjwvYXV0aG9ycz48
L2NvbnRyaWJ1dG9ycz48dGl0bGVzPjx0aXRsZT5FZmZpY2FjeSBvZiBQb2x5ZXRoeWxlbmUgU2tp
biBXcmFwcGluZyBpbiBQcmV2ZW50aW5nIEh5cG90aGVybWlhIGluIFByZXRlcm0gTmVvbmF0ZXMg
KCZsdDszNCBXZWVrcyk6IEEgUGFyYWxsZWwgR3JvdXAgTm9uLWJsaW5kZWQgUmFuZG9taXplZCBD
b250cm9sIFRyaWFsPC90aXRsZT48c2Vjb25kYXJ5LXRpdGxlPkogVHJvcCBQZWRpYXRyPC9zZWNv
bmRhcnktdGl0bGU+PC90aXRsZXM+PHBlcmlvZGljYWw+PGZ1bGwtdGl0bGU+SiBUcm9wIFBlZGlh
dHI8L2Z1bGwtdGl0bGU+PC9wZXJpb2RpY2FsPjxwYWdlcz4xMjItMTI5PC9wYWdlcz48dm9sdW1l
PjY1PC92b2x1bWU+PG51bWJlcj4yPC9udW1iZXI+PGRhdGVzPjx5ZWFyPjIwMTk8L3llYXI+PC9k
YXRlcz48YWNjZXNzaW9uLW51bT4yOTgwMDMyMjwvYWNjZXNzaW9uLW51bT48bGFiZWw+MTIyPC9s
YWJlbD48dXJscz48cmVsYXRlZC11cmxzPjx1cmw+aHR0cHM6Ly93YXRlcm1hcmsuc2lsdmVyY2hh
aXIuY29tL2ZteTAyNS5wZGY/dG9rZW49QVFFQ0FIaTIwOEJFNDlPb2FuOWtraFdfRXJjeTdEbTNa
TF85Q2YzcWZLQWM0ODV5c2dBQUF0NHdnZ0xhQmdrcWhraUc5dzBCQndhZ2dnTExNSUlDeHdJQkFE
Q0NBc0FHQ1NxR1NJYjNEUUVIQVRBZUJnbGdoa2dCWlFNRUFTNHdFUVFNLW5UZTBqZG1DNDBZc3Ju
b0FnRVFnSUlDa2IzT3RDRVh1cVJJclZ1eC1Tbl9SSWl5MGZzZ2hwNkpCbGZQTVdQQnpSUVFzSHVY
PC91cmw+PHVybD5odHRwczovL3dhdGVybWFyay5zaWx2ZXJjaGFpci5jb20vZm15MDI1LnBkZj90
b2tlbj1BUUVDQUhpMjA4QkU0OU9vYW45a2toV19FcmN5N0RtM1pMXzlDZjNxZktBYzQ4NXlzZ0FB
QXNnd2dnTEVCZ2txaGtpRzl3MEJCd2FnZ2dLMU1JSUNzUUlCQURDQ0Fxb0dDU3FHU0liM0RRRUhB
VEFlQmdsZ2hrZ0JaUU1FQVM0d0VRUU1RNUxoWGV2V004cnNkUExYQWdFUWdJSUNlOTNpN2ZWNHZU
M0VmUWlyNDNyNndCcjc3dW54VEplUzNaUFk4bzFlRWMzdVBaZTZoOFRqUjZXZm92LXpoRlZjcXgw
UEJqRks5N3ZyeGJsZlBPbHI4OFQ0WG9NaEI4YWprVkRvendFVGxON1F2N2JvMm4tbW91YnJ1M2pT
elpOYWZ1MU5LMnhMSmp5Ykh1UkRnTnZtRmxVQVd2b3c2cnp6Mm95TWVYWGlWLXZudmVHNjZCMWFr
RmlST24zdFEwSThjSGRqdTRpQ0hXRXpYOWI3RGRQcXVjaDUzaWxLQnRsV2hWMGFhUVVwWTJuLVl0
UDBCSTBIYmktSFpaVlhCeWZYVGYzaUNtNUc2MVpuSm5DcEhfcUR3U3J4VnlHRE0wVmdNaDdsNldR
NHhBQ1NYWllGUEc3WFZNTjgxS21wX3dxTTVFbFZYeHlqVXlnaWs1a2FmcDR4VjFjYnNobDl2OXY5
eUE2SWpOaHNIcFQ3Z0tNa1NiQUVMdWthUWNwaGdiRDNkd0tSdlVjS2xrREd1TU9CS01PNTl0ZG1Q
YzVBU3VJUTN4R0dGa1RsR2szdzZrSDFITWN5aW9JME10MzhKY2dhN0pwRV85MlFjejdUV0t1SEQz
Z2o2ZnVOSnpzN1B3NWp0a2p6b2xkNERUbmNiWnR6S0FSYXRma3d4UWRqbnZUZFBtY09FNW9Nd0Jl
VE9xRHV2VnZBblZKYzZfVnhnVXZKSmxndDN1OFB4TDNIcXlQa1lFYklkam9QODI4cmd1NlZBV1hB
aG1yUmhraUc0M1N2SkNzWmFEOVRYdU1Tb2RNVmVJRWQ5ejdCaGtQQ1R6VnJ2YW5wSjNBVzRFa3JQ
eGdVSV9Temw2OTY1Tm1qZlU3VnJUa1dNOVBUTWlmZ2ZoTnNWLVktN2R0T3NRU21UbmdwUkx0eGRH
RlZqSk1OeDctQ09xdmtCTkpWOXpSbG1MaFhnOE1FemNyckJkWTcwYmJEcFo2Skx0bzF2Z0pmZkNN
RlZBdDJTSnpOcWg5QkFxN3VfQ0NBWWFUelVrMHBQSzJRSk1udGdrVVc5V2JpUnlUekY3NXM3VkU4
dkNqVGJyb05MVmtsWjY3ajQwN21LWTVXaUFld052VXoxV0hUanBvczwvdXJsPjwvcmVsYXRlZC11
cmxzPjwvdXJscz48ZWxlY3Ryb25pYy1yZXNvdXJjZS1udW0+MTAuMTA5My90cm9wZWovZm15MDI1
PC9lbGVjdHJvbmljLXJlc291cmNlLW51bT48L3JlY29yZD48L0NpdGU+PC9FbmROb3RlPn==
</w:fldData>
              </w:fldChar>
            </w:r>
            <w:r w:rsidRPr="0074365B">
              <w:rPr>
                <w:rFonts w:eastAsia="Times New Roman" w:cstheme="minorHAnsi"/>
                <w:sz w:val="16"/>
                <w:szCs w:val="16"/>
              </w:rPr>
              <w:instrText xml:space="preserve"> ADDIN EN.CITE.DATA </w:instrText>
            </w:r>
            <w:r w:rsidRPr="0074365B">
              <w:rPr>
                <w:rFonts w:eastAsia="Times New Roman" w:cstheme="minorHAnsi"/>
                <w:sz w:val="16"/>
                <w:szCs w:val="16"/>
              </w:rPr>
            </w:r>
            <w:r w:rsidRPr="0074365B">
              <w:rPr>
                <w:rFonts w:eastAsia="Times New Roman" w:cstheme="minorHAnsi"/>
                <w:sz w:val="16"/>
                <w:szCs w:val="16"/>
              </w:rPr>
              <w:fldChar w:fldCharType="end"/>
            </w:r>
            <w:r w:rsidRPr="0074365B">
              <w:rPr>
                <w:rFonts w:eastAsia="Times New Roman" w:cstheme="minorHAnsi"/>
                <w:sz w:val="16"/>
                <w:szCs w:val="16"/>
              </w:rPr>
            </w:r>
            <w:r w:rsidRPr="0074365B">
              <w:rPr>
                <w:rFonts w:eastAsia="Times New Roman" w:cstheme="minorHAnsi"/>
                <w:sz w:val="16"/>
                <w:szCs w:val="16"/>
              </w:rPr>
              <w:fldChar w:fldCharType="separate"/>
            </w:r>
            <w:r w:rsidRPr="0074365B">
              <w:rPr>
                <w:rFonts w:eastAsia="Times New Roman" w:cstheme="minorHAnsi"/>
                <w:noProof/>
                <w:sz w:val="16"/>
                <w:szCs w:val="16"/>
              </w:rPr>
              <w:t>{Nimbalkar 2019 122}</w:t>
            </w:r>
            <w:r w:rsidRPr="0074365B">
              <w:rPr>
                <w:rFonts w:eastAsia="Times New Roman" w:cstheme="minorHAnsi"/>
                <w:sz w:val="16"/>
                <w:szCs w:val="16"/>
              </w:rPr>
              <w:fldChar w:fldCharType="end"/>
            </w:r>
          </w:p>
          <w:p w14:paraId="47B8A4DF" w14:textId="77777777" w:rsidR="00D26AF9" w:rsidRPr="0074365B" w:rsidRDefault="00D26AF9">
            <w:pPr>
              <w:numPr>
                <w:ilvl w:val="0"/>
                <w:numId w:val="14"/>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fldChar w:fldCharType="begin"/>
            </w:r>
            <w:r w:rsidRPr="0074365B">
              <w:rPr>
                <w:rFonts w:eastAsia="Times New Roman" w:cstheme="minorHAnsi"/>
                <w:sz w:val="16"/>
                <w:szCs w:val="16"/>
              </w:rPr>
              <w:instrText xml:space="preserve"> ADDIN EN.CITE &lt;EndNote&gt;&lt;Cite&gt;&lt;Author&gt;Reilly&lt;/Author&gt;&lt;Year&gt;2015&lt;/Year&gt;&lt;RecNum&gt;25&lt;/RecNum&gt;&lt;DisplayText&gt;{Reilly 2015 262}&lt;/DisplayText&gt;&lt;record&gt;&lt;rec-number&gt;25&lt;/rec-number&gt;&lt;foreign-keys&gt;&lt;key app="EN" db-id="z5av02adre92x4eeefppzprdtv90xdfdxzra" timestamp="1660201114"&gt;25&lt;/key&gt;&lt;/foreign-keys&gt;&lt;ref-type name="Journal Article"&gt;17&lt;/ref-type&gt;&lt;contributors&gt;&lt;authors&gt;&lt;author&gt;Reilly, M. C.&lt;/author&gt;&lt;author&gt;Vohra, S.&lt;/author&gt;&lt;author&gt;Rac, V. E.&lt;/author&gt;&lt;author&gt;Dunn, M.&lt;/author&gt;&lt;author&gt;Ferrelli, K.&lt;/author&gt;&lt;author&gt;Kiss, A.&lt;/author&gt;&lt;author&gt;Vincer, M.&lt;/author&gt;&lt;author&gt;Wimmer, J.&lt;/author&gt;&lt;author&gt;Zayack, D.&lt;/author&gt;&lt;author&gt;Soll, R. F.&lt;/author&gt;&lt;/authors&gt;&lt;/contributors&gt;&lt;titles&gt;&lt;title&gt;Randomized trial of occlusive wrap for heat loss prevention in preterm infants&lt;/title&gt;&lt;secondary-title&gt;J Pediatr&lt;/secondary-title&gt;&lt;/titles&gt;&lt;periodical&gt;&lt;full-title&gt;J Pediatr&lt;/full-title&gt;&lt;/periodical&gt;&lt;pages&gt;262-8.e2&lt;/pages&gt;&lt;volume&gt;166&lt;/volume&gt;&lt;number&gt;2&lt;/number&gt;&lt;dates&gt;&lt;year&gt;2015&lt;/year&gt;&lt;/dates&gt;&lt;accession-num&gt;25449224&lt;/accession-num&gt;&lt;label&gt;262&lt;/label&gt;&lt;urls&gt;&lt;related-urls&gt;&lt;url&gt;https://www.jpeds.com/article/S0022-3476(14)00933-0/pdf&lt;/url&gt;&lt;/related-urls&gt;&lt;/urls&gt;&lt;electronic-resource-num&gt;10.1016/j.jpeds.2014.09.068&lt;/electronic-resource-num&gt;&lt;/record&gt;&lt;/Cite&gt;&lt;/EndNote&gt;</w:instrText>
            </w:r>
            <w:r w:rsidRPr="0074365B">
              <w:rPr>
                <w:rFonts w:eastAsia="Times New Roman" w:cstheme="minorHAnsi"/>
                <w:sz w:val="16"/>
                <w:szCs w:val="16"/>
              </w:rPr>
              <w:fldChar w:fldCharType="separate"/>
            </w:r>
            <w:r w:rsidRPr="0074365B">
              <w:rPr>
                <w:rFonts w:eastAsia="Times New Roman" w:cstheme="minorHAnsi"/>
                <w:noProof/>
                <w:sz w:val="16"/>
                <w:szCs w:val="16"/>
              </w:rPr>
              <w:t>{Reilly 2015 262}</w:t>
            </w:r>
            <w:r w:rsidRPr="0074365B">
              <w:rPr>
                <w:rFonts w:eastAsia="Times New Roman" w:cstheme="minorHAnsi"/>
                <w:sz w:val="16"/>
                <w:szCs w:val="16"/>
              </w:rPr>
              <w:fldChar w:fldCharType="end"/>
            </w:r>
          </w:p>
          <w:p w14:paraId="1199D4CF" w14:textId="77777777" w:rsidR="00D26AF9" w:rsidRPr="0074365B" w:rsidRDefault="00D26AF9">
            <w:pPr>
              <w:numPr>
                <w:ilvl w:val="0"/>
                <w:numId w:val="14"/>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fldChar w:fldCharType="begin"/>
            </w:r>
            <w:r w:rsidRPr="0074365B">
              <w:rPr>
                <w:rFonts w:eastAsia="Times New Roman" w:cstheme="minorHAnsi"/>
                <w:sz w:val="16"/>
                <w:szCs w:val="16"/>
              </w:rPr>
              <w:instrText xml:space="preserve"> ADDIN EN.CITE &lt;EndNote&gt;&lt;Cite&gt;&lt;Author&gt;Rohana&lt;/Author&gt;&lt;Year&gt;2011&lt;/Year&gt;&lt;RecNum&gt;42&lt;/RecNum&gt;&lt;DisplayText&gt;{Rohana 2011 468}&lt;/DisplayText&gt;&lt;record&gt;&lt;rec-number&gt;42&lt;/rec-number&gt;&lt;foreign-keys&gt;&lt;key app="EN" db-id="z5av02adre92x4eeefppzprdtv90xdfdxzra" timestamp="1660202579"&gt;42&lt;/key&gt;&lt;/foreign-keys&gt;&lt;ref-type name="Journal Article"&gt;17&lt;/ref-type&gt;&lt;contributors&gt;&lt;authors&gt;&lt;author&gt;Rohana, J.&lt;/author&gt;&lt;author&gt;Khairina, W.&lt;/author&gt;&lt;author&gt;Boo, N. Y.&lt;/author&gt;&lt;author&gt;Shareena, I.&lt;/author&gt;&lt;/authors&gt;&lt;/contributors&gt;&lt;titles&gt;&lt;title&gt;Reducing hypothermia in preterm infants with polyethylene wrap&lt;/title&gt;&lt;secondary-title&gt;Pediatr Int&lt;/secondary-title&gt;&lt;/titles&gt;&lt;periodical&gt;&lt;full-title&gt;Pediatr Int&lt;/full-title&gt;&lt;/periodical&gt;&lt;pages&gt;468-74&lt;/pages&gt;&lt;volume&gt;53&lt;/volume&gt;&lt;number&gt;4&lt;/number&gt;&lt;dates&gt;&lt;year&gt;2011&lt;/year&gt;&lt;/dates&gt;&lt;accession-num&gt;21105964&lt;/accession-num&gt;&lt;label&gt;468&lt;/label&gt;&lt;urls&gt;&lt;related-urls&gt;&lt;url&gt;https://onlinelibrary.wiley.com/doi/pdfdirect/10.1111/j.1442-200X.2010.03295.x?download=true&lt;/url&gt;&lt;url&gt;https://onlinelibrary.wiley.com/doi/10.1111/j.1442-200X.2010.03295.x&lt;/url&gt;&lt;/related-urls&gt;&lt;/urls&gt;&lt;electronic-resource-num&gt;10.1111/j.1442-200X.2010.03295.x&lt;/electronic-resource-num&gt;&lt;/record&gt;&lt;/Cite&gt;&lt;/EndNote&gt;</w:instrText>
            </w:r>
            <w:r w:rsidRPr="0074365B">
              <w:rPr>
                <w:rFonts w:eastAsia="Times New Roman" w:cstheme="minorHAnsi"/>
                <w:sz w:val="16"/>
                <w:szCs w:val="16"/>
              </w:rPr>
              <w:fldChar w:fldCharType="separate"/>
            </w:r>
            <w:r w:rsidRPr="0074365B">
              <w:rPr>
                <w:rFonts w:eastAsia="Times New Roman" w:cstheme="minorHAnsi"/>
                <w:noProof/>
                <w:sz w:val="16"/>
                <w:szCs w:val="16"/>
              </w:rPr>
              <w:t>{Rohana 2011 468}</w:t>
            </w:r>
            <w:r w:rsidRPr="0074365B">
              <w:rPr>
                <w:rFonts w:eastAsia="Times New Roman" w:cstheme="minorHAnsi"/>
                <w:sz w:val="16"/>
                <w:szCs w:val="16"/>
              </w:rPr>
              <w:fldChar w:fldCharType="end"/>
            </w:r>
          </w:p>
          <w:p w14:paraId="5585BBDA" w14:textId="77777777" w:rsidR="00D26AF9" w:rsidRPr="0074365B" w:rsidRDefault="00D26AF9">
            <w:pPr>
              <w:numPr>
                <w:ilvl w:val="0"/>
                <w:numId w:val="14"/>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fldChar w:fldCharType="begin"/>
            </w:r>
            <w:r w:rsidRPr="0074365B">
              <w:rPr>
                <w:rFonts w:eastAsia="Times New Roman" w:cstheme="minorHAnsi"/>
                <w:sz w:val="16"/>
                <w:szCs w:val="16"/>
              </w:rPr>
              <w:instrText xml:space="preserve"> ADDIN EN.CITE &lt;EndNote&gt;&lt;Cite&gt;&lt;Author&gt;Smith&lt;/Author&gt;&lt;Year&gt;2013&lt;/Year&gt;&lt;RecNum&gt;29&lt;/RecNum&gt;&lt;DisplayText&gt;{Smith 2013 235}&lt;/DisplayText&gt;&lt;record&gt;&lt;rec-number&gt;29&lt;/rec-number&gt;&lt;foreign-keys&gt;&lt;key app="EN" db-id="z5av02adre92x4eeefppzprdtv90xdfdxzra" timestamp="1660201171"&gt;29&lt;/key&gt;&lt;/foreign-keys&gt;&lt;ref-type name="Journal Article"&gt;17&lt;/ref-type&gt;&lt;contributors&gt;&lt;authors&gt;&lt;author&gt;Smith, J.&lt;/author&gt;&lt;author&gt;Usher, K.&lt;/author&gt;&lt;author&gt;Alcock, G.&lt;/author&gt;&lt;author&gt;Buettner, P.&lt;/author&gt;&lt;/authors&gt;&lt;/contributors&gt;&lt;titles&gt;&lt;title&gt;Application of plastic wrap to improve temperatures in infants born less than 30 weeks gestation: a randomized controlled trial&lt;/title&gt;&lt;secondary-title&gt;Neonatal Netw&lt;/secondary-title&gt;&lt;/titles&gt;&lt;periodical&gt;&lt;full-title&gt;Neonatal Netw&lt;/full-title&gt;&lt;/periodical&gt;&lt;pages&gt;235-45&lt;/pages&gt;&lt;volume&gt;32&lt;/volume&gt;&lt;number&gt;4&lt;/number&gt;&lt;dates&gt;&lt;year&gt;2013&lt;/year&gt;&lt;/dates&gt;&lt;accession-num&gt;23835543&lt;/accession-num&gt;&lt;label&gt;235&lt;/label&gt;&lt;urls&gt;&lt;related-urls&gt;&lt;url&gt;https://connect.springerpub.com/content/sgrnn/32/4/235&lt;/url&gt;&lt;/related-urls&gt;&lt;/urls&gt;&lt;electronic-resource-num&gt;10.1891/0730-0832.32.4.235&lt;/electronic-resource-num&gt;&lt;/record&gt;&lt;/Cite&gt;&lt;/EndNote&gt;</w:instrText>
            </w:r>
            <w:r w:rsidRPr="0074365B">
              <w:rPr>
                <w:rFonts w:eastAsia="Times New Roman" w:cstheme="minorHAnsi"/>
                <w:sz w:val="16"/>
                <w:szCs w:val="16"/>
              </w:rPr>
              <w:fldChar w:fldCharType="separate"/>
            </w:r>
            <w:r w:rsidRPr="0074365B">
              <w:rPr>
                <w:rFonts w:eastAsia="Times New Roman" w:cstheme="minorHAnsi"/>
                <w:noProof/>
                <w:sz w:val="16"/>
                <w:szCs w:val="16"/>
              </w:rPr>
              <w:t>{Smith 2013 235}</w:t>
            </w:r>
            <w:r w:rsidRPr="0074365B">
              <w:rPr>
                <w:rFonts w:eastAsia="Times New Roman" w:cstheme="minorHAnsi"/>
                <w:sz w:val="16"/>
                <w:szCs w:val="16"/>
              </w:rPr>
              <w:fldChar w:fldCharType="end"/>
            </w:r>
          </w:p>
          <w:p w14:paraId="06846BF2" w14:textId="77777777" w:rsidR="00D26AF9" w:rsidRPr="0074365B" w:rsidRDefault="00D26AF9">
            <w:pPr>
              <w:numPr>
                <w:ilvl w:val="0"/>
                <w:numId w:val="14"/>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fldChar w:fldCharType="begin"/>
            </w:r>
            <w:r w:rsidRPr="0074365B">
              <w:rPr>
                <w:rFonts w:eastAsia="Times New Roman" w:cstheme="minorHAnsi"/>
                <w:sz w:val="16"/>
                <w:szCs w:val="16"/>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sidRPr="0074365B">
              <w:rPr>
                <w:rFonts w:eastAsia="Times New Roman" w:cstheme="minorHAnsi"/>
                <w:sz w:val="16"/>
                <w:szCs w:val="16"/>
              </w:rPr>
              <w:fldChar w:fldCharType="separate"/>
            </w:r>
            <w:r w:rsidRPr="0074365B">
              <w:rPr>
                <w:rFonts w:eastAsia="Times New Roman" w:cstheme="minorHAnsi"/>
                <w:noProof/>
                <w:sz w:val="16"/>
                <w:szCs w:val="16"/>
              </w:rPr>
              <w:t>{Trevisanuto 2010 914}</w:t>
            </w:r>
            <w:r w:rsidRPr="0074365B">
              <w:rPr>
                <w:rFonts w:eastAsia="Times New Roman" w:cstheme="minorHAnsi"/>
                <w:sz w:val="16"/>
                <w:szCs w:val="16"/>
              </w:rPr>
              <w:fldChar w:fldCharType="end"/>
            </w:r>
          </w:p>
          <w:p w14:paraId="212DDCE9" w14:textId="77777777" w:rsidR="00D26AF9" w:rsidRPr="0074365B" w:rsidRDefault="00D26AF9">
            <w:pPr>
              <w:numPr>
                <w:ilvl w:val="0"/>
                <w:numId w:val="14"/>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fldChar w:fldCharType="begin"/>
            </w:r>
            <w:r w:rsidRPr="0074365B">
              <w:rPr>
                <w:rFonts w:eastAsia="Times New Roman" w:cstheme="minorHAnsi"/>
                <w:sz w:val="16"/>
                <w:szCs w:val="16"/>
              </w:rPr>
              <w:instrText xml:space="preserve"> ADDIN EN.CITE &lt;EndNote&gt;&lt;Cite&gt;&lt;Author&gt;Vohra&lt;/Author&gt;&lt;Year&gt;2004&lt;/Year&gt;&lt;RecNum&gt;26&lt;/RecNum&gt;&lt;DisplayText&gt;{Vohra 2004 750}&lt;/DisplayText&gt;&lt;record&gt;&lt;rec-number&gt;26&lt;/rec-number&gt;&lt;foreign-keys&gt;&lt;key app="EN" db-id="z5av02adre92x4eeefppzprdtv90xdfdxzra" timestamp="1660201132"&gt;26&lt;/key&gt;&lt;/foreign-keys&gt;&lt;ref-type name="Journal Article"&gt;17&lt;/ref-type&gt;&lt;contributors&gt;&lt;authors&gt;&lt;author&gt;Vohra, S.&lt;/author&gt;&lt;author&gt;Roberts, R. S.&lt;/author&gt;&lt;author&gt;Zhang, B.&lt;/author&gt;&lt;author&gt;Janes, M.&lt;/author&gt;&lt;author&gt;Schmidt, B.&lt;/author&gt;&lt;/authors&gt;&lt;/contributors&gt;&lt;titles&gt;&lt;title&gt;Heat Loss Prevention (HeLP) in the delivery room: A randomized controlled trial of polyethylene occlusive skin wrapping in very preterm infants&lt;/title&gt;&lt;secondary-title&gt;J Pediatr&lt;/secondary-title&gt;&lt;/titles&gt;&lt;periodical&gt;&lt;full-title&gt;J Pediatr&lt;/full-title&gt;&lt;/periodical&gt;&lt;pages&gt;750-3&lt;/pages&gt;&lt;volume&gt;145&lt;/volume&gt;&lt;number&gt;6&lt;/number&gt;&lt;dates&gt;&lt;year&gt;2004&lt;/year&gt;&lt;/dates&gt;&lt;accession-num&gt;15580195&lt;/accession-num&gt;&lt;label&gt;750&lt;/label&gt;&lt;urls&gt;&lt;related-urls&gt;&lt;url&gt;https://www.jpeds.com/article/S0022-3476(04)00676-6/fulltext&lt;/url&gt;&lt;/related-urls&gt;&lt;/urls&gt;&lt;electronic-resource-num&gt;10.1016/j.jpeds.2004.07.036&lt;/electronic-resource-num&gt;&lt;/record&gt;&lt;/Cite&gt;&lt;/EndNote&gt;</w:instrText>
            </w:r>
            <w:r w:rsidRPr="0074365B">
              <w:rPr>
                <w:rFonts w:eastAsia="Times New Roman" w:cstheme="minorHAnsi"/>
                <w:sz w:val="16"/>
                <w:szCs w:val="16"/>
              </w:rPr>
              <w:fldChar w:fldCharType="separate"/>
            </w:r>
            <w:r w:rsidRPr="0074365B">
              <w:rPr>
                <w:rFonts w:eastAsia="Times New Roman" w:cstheme="minorHAnsi"/>
                <w:noProof/>
                <w:sz w:val="16"/>
                <w:szCs w:val="16"/>
              </w:rPr>
              <w:t>{Vohra 2004 750}</w:t>
            </w:r>
            <w:r w:rsidRPr="0074365B">
              <w:rPr>
                <w:rFonts w:eastAsia="Times New Roman" w:cstheme="minorHAnsi"/>
                <w:sz w:val="16"/>
                <w:szCs w:val="16"/>
              </w:rPr>
              <w:fldChar w:fldCharType="end"/>
            </w:r>
          </w:p>
          <w:p w14:paraId="7780A0BF" w14:textId="77777777" w:rsidR="00D26AF9" w:rsidRPr="0074365B" w:rsidRDefault="00D26AF9">
            <w:pPr>
              <w:numPr>
                <w:ilvl w:val="0"/>
                <w:numId w:val="15"/>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t>There were two trials that had contributed significant weightage in the meta-analysis. While one had some concerns, the other had a high risk of overall bias.</w:t>
            </w:r>
          </w:p>
          <w:p w14:paraId="1CA3B1E1" w14:textId="77777777" w:rsidR="00D26AF9" w:rsidRPr="0074365B" w:rsidRDefault="00D26AF9">
            <w:pPr>
              <w:numPr>
                <w:ilvl w:val="0"/>
                <w:numId w:val="15"/>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lastRenderedPageBreak/>
              <w:t xml:space="preserve">The test for heterogeneity was not significant </w:t>
            </w:r>
          </w:p>
          <w:p w14:paraId="4EEBCD31" w14:textId="77777777" w:rsidR="00D26AF9" w:rsidRPr="0074365B" w:rsidRDefault="00D26AF9">
            <w:pPr>
              <w:numPr>
                <w:ilvl w:val="0"/>
                <w:numId w:val="15"/>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t>The PICO was similar across trials</w:t>
            </w:r>
          </w:p>
          <w:p w14:paraId="472BC371" w14:textId="77777777" w:rsidR="00D26AF9" w:rsidRPr="00E51840" w:rsidRDefault="00D26AF9">
            <w:pPr>
              <w:numPr>
                <w:ilvl w:val="0"/>
                <w:numId w:val="15"/>
              </w:numPr>
              <w:spacing w:before="100" w:beforeAutospacing="1" w:after="100" w:afterAutospacing="1" w:line="240" w:lineRule="auto"/>
              <w:rPr>
                <w:rFonts w:eastAsia="Times New Roman" w:cstheme="minorHAnsi"/>
                <w:sz w:val="16"/>
                <w:szCs w:val="16"/>
              </w:rPr>
            </w:pPr>
            <w:r w:rsidRPr="0074365B">
              <w:rPr>
                <w:rFonts w:eastAsia="Times New Roman" w:cstheme="minorHAnsi"/>
                <w:sz w:val="16"/>
                <w:szCs w:val="16"/>
              </w:rPr>
              <w:t>Though the event rate is low, this is</w:t>
            </w:r>
            <w:r>
              <w:rPr>
                <w:rFonts w:eastAsia="Times New Roman" w:cstheme="minorHAnsi"/>
                <w:sz w:val="16"/>
                <w:szCs w:val="16"/>
              </w:rPr>
              <w:t xml:space="preserve"> a</w:t>
            </w:r>
            <w:r w:rsidRPr="0074365B">
              <w:rPr>
                <w:rFonts w:eastAsia="Times New Roman" w:cstheme="minorHAnsi"/>
                <w:sz w:val="16"/>
                <w:szCs w:val="16"/>
              </w:rPr>
              <w:t xml:space="preserve"> scenario where the presence of large sample size </w:t>
            </w:r>
            <w:r>
              <w:rPr>
                <w:rFonts w:eastAsia="Times New Roman" w:cstheme="minorHAnsi"/>
                <w:sz w:val="16"/>
                <w:szCs w:val="16"/>
              </w:rPr>
              <w:t xml:space="preserve">may </w:t>
            </w:r>
            <w:r w:rsidRPr="0074365B">
              <w:rPr>
                <w:rFonts w:eastAsia="Times New Roman" w:cstheme="minorHAnsi"/>
                <w:sz w:val="16"/>
                <w:szCs w:val="16"/>
              </w:rPr>
              <w:t>override the OIS criterion</w:t>
            </w:r>
          </w:p>
          <w:p w14:paraId="74F59C71" w14:textId="77777777" w:rsidR="00D26AF9" w:rsidRDefault="00D26AF9" w:rsidP="00EC24AC">
            <w:pPr>
              <w:rPr>
                <w:rFonts w:ascii="Calibri" w:eastAsia="Times New Roman" w:hAnsi="Calibri" w:cs="Calibri"/>
                <w:sz w:val="16"/>
                <w:szCs w:val="16"/>
              </w:rPr>
            </w:pPr>
            <w:r w:rsidRPr="00E51840">
              <w:rPr>
                <w:rFonts w:ascii="Calibri" w:eastAsia="Times New Roman" w:hAnsi="Calibri" w:cs="Calibri"/>
                <w:b/>
                <w:bCs/>
                <w:sz w:val="16"/>
                <w:szCs w:val="16"/>
              </w:rPr>
              <w:t>The reason to consider the effect as moderate</w:t>
            </w:r>
            <w:r>
              <w:rPr>
                <w:rFonts w:ascii="Calibri" w:eastAsia="Times New Roman" w:hAnsi="Calibri" w:cs="Calibri"/>
                <w:sz w:val="16"/>
                <w:szCs w:val="16"/>
              </w:rPr>
              <w:t xml:space="preserve"> is because hyperthermia has been associated with adverse outcom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7F8574"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lastRenderedPageBreak/>
              <w:t xml:space="preserve">Measures to prevent hypothermia may increase the risk for hyperthermia. Preterm neonates may have deficient thermoregulation and their capacity to maintain normothermia is limited. </w:t>
            </w:r>
          </w:p>
          <w:p w14:paraId="702F63EB" w14:textId="77777777" w:rsidR="00D26AF9" w:rsidRDefault="00D26AF9" w:rsidP="00EC24AC">
            <w:pPr>
              <w:rPr>
                <w:rFonts w:ascii="Calibri" w:eastAsia="Times New Roman" w:hAnsi="Calibri" w:cs="Calibri"/>
                <w:sz w:val="16"/>
                <w:szCs w:val="16"/>
              </w:rPr>
            </w:pPr>
          </w:p>
          <w:p w14:paraId="651911B9"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The risk of hyperthermia was identified in the 2015 COSTR stated that; "</w:t>
            </w:r>
            <w:r>
              <w:rPr>
                <w:rFonts w:ascii="Calibri" w:eastAsia="Times New Roman" w:hAnsi="Calibri" w:cs="Calibri"/>
                <w:i/>
                <w:iCs/>
                <w:sz w:val="16"/>
                <w:szCs w:val="16"/>
              </w:rPr>
              <w:t xml:space="preserve">A by-product of [these] interventions to prevent hypothermia is more-frequent hyperthermia </w:t>
            </w:r>
            <w:proofErr w:type="gramStart"/>
            <w:r>
              <w:rPr>
                <w:rFonts w:ascii="Calibri" w:eastAsia="Times New Roman" w:hAnsi="Calibri" w:cs="Calibri"/>
                <w:i/>
                <w:iCs/>
                <w:sz w:val="16"/>
                <w:szCs w:val="16"/>
              </w:rPr>
              <w:t>( temperature</w:t>
            </w:r>
            <w:proofErr w:type="gramEnd"/>
            <w:r>
              <w:rPr>
                <w:rFonts w:ascii="Calibri" w:eastAsia="Times New Roman" w:hAnsi="Calibri" w:cs="Calibri"/>
                <w:i/>
                <w:iCs/>
                <w:sz w:val="16"/>
                <w:szCs w:val="16"/>
              </w:rPr>
              <w:t xml:space="preserve"> greater than 37.5°C). Hyperthermia </w:t>
            </w:r>
            <w:proofErr w:type="gramStart"/>
            <w:r>
              <w:rPr>
                <w:rFonts w:ascii="Calibri" w:eastAsia="Times New Roman" w:hAnsi="Calibri" w:cs="Calibri"/>
                <w:i/>
                <w:iCs/>
                <w:sz w:val="16"/>
                <w:szCs w:val="16"/>
              </w:rPr>
              <w:t>( temperature</w:t>
            </w:r>
            <w:proofErr w:type="gramEnd"/>
            <w:r>
              <w:rPr>
                <w:rFonts w:ascii="Calibri" w:eastAsia="Times New Roman" w:hAnsi="Calibri" w:cs="Calibri"/>
                <w:i/>
                <w:iCs/>
                <w:sz w:val="16"/>
                <w:szCs w:val="16"/>
              </w:rPr>
              <w:t xml:space="preserve"> greater than 37.5°C) also increases the risk for neonatal mortality and </w:t>
            </w:r>
            <w:proofErr w:type="spellStart"/>
            <w:r>
              <w:rPr>
                <w:rFonts w:ascii="Calibri" w:eastAsia="Times New Roman" w:hAnsi="Calibri" w:cs="Calibri"/>
                <w:i/>
                <w:iCs/>
                <w:sz w:val="16"/>
                <w:szCs w:val="16"/>
              </w:rPr>
              <w:t>morbidiy</w:t>
            </w:r>
            <w:proofErr w:type="spellEnd"/>
            <w:r>
              <w:rPr>
                <w:rFonts w:ascii="Calibri" w:eastAsia="Times New Roman" w:hAnsi="Calibri" w:cs="Calibri"/>
                <w:i/>
                <w:iCs/>
                <w:sz w:val="16"/>
                <w:szCs w:val="16"/>
              </w:rPr>
              <w:t xml:space="preserve"> in both term and preterm infants</w:t>
            </w:r>
            <w:r>
              <w:rPr>
                <w:rFonts w:ascii="Calibri" w:eastAsia="Times New Roman" w:hAnsi="Calibri" w:cs="Calibri"/>
                <w:sz w:val="16"/>
                <w:szCs w:val="16"/>
              </w:rPr>
              <w:t xml:space="preserve">". </w: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p>
          <w:p w14:paraId="0DC9E105"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t xml:space="preserve">Recent observational studies have also reported an association between high admission temperatures and adverse outcomes including death. </w:t>
            </w:r>
            <w:r>
              <w:rPr>
                <w:rFonts w:ascii="Calibri" w:eastAsia="Times New Roman" w:hAnsi="Calibri" w:cs="Calibri"/>
                <w:sz w:val="16"/>
                <w:szCs w:val="16"/>
              </w:rPr>
              <w:fldChar w:fldCharType="begin">
                <w:fldData xml:space="preserve">PEVuZE5vdGU+PENpdGU+PEF1dGhvcj5Ccm9waHk8L0F1dGhvcj48WWVhcj4yMDIyPC9ZZWFyPjxS
ZWNOdW0+NjM8L1JlY051bT48RGlzcGxheVRleHQ+e0Jyb3BoeSAyMDIyIDE3MDYsIENhdmFsbGlu
IDIwMjAgfTwvRGlzcGxheVRleHQ+PHJlY29yZD48cmVjLW51bWJlcj42MzwvcmVjLW51bWJlcj48
Zm9yZWlnbi1rZXlzPjxrZXkgYXBwPSJFTiIgZGItaWQ9Ino1YXYwMmFkcmU5Mng0ZWVlZnBwenBy
ZHR2OTB4ZGZkeHpyYSIgdGltZXN0YW1wPSIxNjczMjkyNzA1Ij42Mzwva2V5PjwvZm9yZWlnbi1r
ZXlzPjxyZWYtdHlwZSBuYW1lPSJKb3VybmFsIEFydGljbGUiPjE3PC9yZWYtdHlwZT48Y29udHJp
YnV0b3JzPjxhdXRob3JzPjxhdXRob3I+QnJvcGh5LCBILjwvYXV0aG9yPjxhdXRob3I+VGFuLCBH
LiBNLjwvYXV0aG9yPjxhdXRob3I+WW94YWxsLCBDLiBXLjwvYXV0aG9yPjwvYXV0aG9ycz48L2Nv
bnRyaWJ1dG9ycz48YXV0aC1hZGRyZXNzPk5lb25hdGFsIFVuaXQsIExpdmVycG9vbCBXb21lbnMg
SG9zcGl0YWwsIExpdmVycG9vbCBMOCA3U1MsIFVLLjwvYXV0aC1hZGRyZXNzPjx0aXRsZXM+PHRp
dGxlPlZlcnkgTG93IEJpcnRoIFdlaWdodCBPdXRjb21lcyBhbmQgQWRtaXNzaW9uIFRlbXBlcmF0
dXJlOiBEb2VzIEh5cGVydGhlcm1pYSBNYXR0ZXI/PC90aXRsZT48c2Vjb25kYXJ5LXRpdGxlPkNo
aWxkcmVuIChCYXNlbCk8L3NlY29uZGFyeS10aXRsZT48L3RpdGxlcz48cGVyaW9kaWNhbD48ZnVs
bC10aXRsZT5DaGlsZHJlbiAoQmFzZWwpPC9mdWxsLXRpdGxlPjwvcGVyaW9kaWNhbD48dm9sdW1l
Pjk8L3ZvbHVtZT48bnVtYmVyPjExPC9udW1iZXI+PGVkaXRpb24+MjAyMjExMDc8L2VkaXRpb24+
PGtleXdvcmRzPjxrZXl3b3JkPmh5cGVydGhlcm1pYTwva2V5d29yZD48a2V5d29yZD5wcmVtYXR1
cml0eTwva2V5d29yZD48a2V5d29yZD5yZXN1c2NpdGF0aW9uPC9rZXl3b3JkPjwva2V5d29yZHM+
PGRhdGVzPjx5ZWFyPjIwMjI8L3llYXI+PHB1Yi1kYXRlcz48ZGF0ZT5Ob3YgNzwvZGF0ZT48L3B1
Yi1kYXRlcz48L2RhdGVzPjxpc2JuPjIyMjctOTA2NyAoUHJpbnQpJiN4RDsyMjI3LTkwNjcgKEVs
ZWN0cm9uaWMpJiN4RDsyMjI3LTkwNjcgKExpbmtpbmcpPC9pc2JuPjxhY2Nlc3Npb24tbnVtPjM2
MzYwNDM0PC9hY2Nlc3Npb24tbnVtPjxsYWJlbD4xNzA2PC9sYWJlbD48dXJscz48cmVsYXRlZC11
cmxzPjx1cmw+aHR0cHM6Ly93d3cubmNiaS5ubG0ubmloLmdvdi9wdWJtZWQvMzYzNjA0MzQ8L3Vy
bD48L3JlbGF0ZWQtdXJscz48L3VybHM+PGN1c3RvbTE+VGhlIGF1dGhvcnMgZGVjbGFyZSBubyBj
b25mbGljdCBvZiBpbnRlcmVzdC48L2N1c3RvbTE+PGN1c3RvbTI+UE1DOTY4ODQ0MjwvY3VzdG9t
Mj48ZWxlY3Ryb25pYy1yZXNvdXJjZS1udW0+MTAuMzM5MC9jaGlsZHJlbjkxMTE3MDY8L2VsZWN0
cm9uaWMtcmVzb3VyY2UtbnVtPjxyZW1vdGUtZGF0YWJhc2UtbmFtZT5QdWJNZWQtbm90LU1FRExJ
TkU8L3JlbW90ZS1kYXRhYmFzZS1uYW1lPjxyZW1vdGUtZGF0YWJhc2UtcHJvdmlkZXI+TkxNPC9y
ZW1vdGUtZGF0YWJhc2UtcHJvdmlkZXI+PC9yZWNvcmQ+PC9DaXRlPjxDaXRlPjxBdXRob3I+Q2F2
YWxsaW48L0F1dGhvcj48WWVhcj4yMDIwPC9ZZWFyPjxSZWNOdW0+Njg8L1JlY051bT48cmVjb3Jk
PjxyZWMtbnVtYmVyPjY4PC9yZWMtbnVtYmVyPjxmb3JlaWduLWtleXM+PGtleSBhcHA9IkVOIiBk
Yi1pZD0iejVhdjAyYWRyZTkyeDRlZWVmcHB6cHJkdHY5MHhkZmR4enJhIiB0aW1lc3RhbXA9IjE2
Njk3OTYzNjUiPjY4PC9rZXk+PC9mb3JlaWduLWtleXM+PHJlZi10eXBlIG5hbWU9IkpvdXJuYWwg
QXJ0aWNsZSI+MTc8L3JlZi10eXBlPjxjb250cmlidXRvcnM+PGF1dGhvcnM+PGF1dGhvcj5DYXZh
bGxpbiwgRi48L2F1dGhvcj48YXV0aG9yPkNhbGdhcm8sIFMuPC9hdXRob3I+PGF1dGhvcj5CcnVn
bm9sYXJvLCBWLjwvYXV0aG9yPjxhdXRob3I+V2luZ2ksIE8uIE0uPC9hdXRob3I+PGF1dGhvcj5N
dWhlbG8sIEEuIFIuPC9hdXRob3I+PGF1dGhvcj5EYSBEYWx0LCBMLjwvYXV0aG9yPjxhdXRob3I+
UGl6em9sLCBELjwvYXV0aG9yPjxhdXRob3I+UHV0b3RvLCBHLjwvYXV0aG9yPjxhdXRob3I+VHJl
dmlzYW51dG8sIEQuPC9hdXRob3I+PC9hdXRob3JzPjwvY29udHJpYnV0b3JzPjxhdXRoLWFkZHJl
c3M+LCBTb2xhZ25hLCBJdGFseS4mI3hEO0RvY3RvcnMgV2l0aCBBZnJpY2EgQ1VBTU0sIFBhZHVh
LCBJdGFseS4mI3hEO0RlcGFydG1lbnQgb2YgV29tYW4mYXBvcztzIGFuZCBDaGlsZCZhcG9zO3Mg
SGVhbHRoLCBVbml2ZXJzaXR5IG9mIFBhZG92YSwgVmlhIEdpdXN0aW5pYW5pLCAzLCAzNTEyOCwg
UGFkdWEsIEl0YWx5LiYjeEQ7Q2VudHJhbCBIb3NwaXRhbCBvZiBCZWlyYSwgQmVpcmEsIE1vemFt
YmlxdWUuJiN4RDtEZXBhcnRtZW50IG9mIFdvbWFuJmFwb3M7cyBhbmQgQ2hpbGQmYXBvcztzIEhl
YWx0aCwgVW5pdmVyc2l0eSBvZiBQYWRvdmEsIFZpYSBHaXVzdGluaWFuaSwgMywgMzUxMjgsIFBh
ZHVhLCBJdGFseS4gZGFuaWVsZS50cmV2aXNhbnV0b0B1bmlwZC5pdC48L2F1dGgtYWRkcmVzcz48
dGl0bGVzPjx0aXRsZT5Ob24tbGluZWFyIGFzc29jaWF0aW9uIGJldHdlZW4gYWRtaXNzaW9uIHRl
bXBlcmF0dXJlIGFuZCBuZW9uYXRhbCBtb3J0YWxpdHkgaW4gYSBsb3ctcmVzb3VyY2Ugc2V0dGlu
ZzwvdGl0bGU+PHNlY29uZGFyeS10aXRsZT5TY2kgUmVwPC9zZWNvbmRhcnktdGl0bGU+PC90aXRs
ZXM+PHBlcmlvZGljYWw+PGZ1bGwtdGl0bGU+U2NpIFJlcDwvZnVsbC10aXRsZT48L3BlcmlvZGlj
YWw+PHBhZ2VzPjIwODAwPC9wYWdlcz48dm9sdW1lPjEwPC92b2x1bWU+PG51bWJlcj4xPC9udW1i
ZXI+PGVkaXRpb24+MjAyMDExMjc8L2VkaXRpb24+PGtleXdvcmRzPjxrZXl3b3JkPkJvZHkgVGVt
cGVyYXR1cmUvKnBoeXNpb2xvZ3k8L2tleXdvcmQ+PGtleXdvcmQ+RmVtYWxlPC9rZXl3b3JkPjxr
ZXl3b3JkPkhlYWx0aCBSZXNvdXJjZXM8L2tleXdvcmQ+PGtleXdvcmQ+SG9zcGl0YWxpemF0aW9u
PC9rZXl3b3JkPjxrZXl3b3JkPkh1bWFuczwva2V5d29yZD48a2V5d29yZD5IeXBlcnRoZXJtaWEv
bW9ydGFsaXR5PC9rZXl3b3JkPjxrZXl3b3JkPkh5cG90aGVybWlhL21vcnRhbGl0eTwva2V5d29y
ZD48a2V5d29yZD5JbmZhbnQ8L2tleXdvcmQ+PGtleXdvcmQ+KkluZmFudCBNb3J0YWxpdHk8L2tl
eXdvcmQ+PGtleXdvcmQ+SW5mYW50LCBOZXdib3JuLypwaHlzaW9sb2d5PC9rZXl3b3JkPjxrZXl3
b3JkPk1hbGU8L2tleXdvcmQ+PGtleXdvcmQ+TW96YW1iaXF1ZS9lcGlkZW1pb2xvZ3k8L2tleXdv
cmQ+PGtleXdvcmQ+TXVsdGl2YXJpYXRlIEFuYWx5c2lzPC9rZXl3b3JkPjxrZXl3b3JkPk5vbmxp
bmVhciBEeW5hbWljczwva2V5d29yZD48a2V5d29yZD5SZXRyb3NwZWN0aXZlIFN0dWRpZXM8L2tl
eXdvcmQ+PGtleXdvcmQ+UmlzayBGYWN0b3JzPC9rZXl3b3JkPjwva2V5d29yZHM+PGRhdGVzPjx5
ZWFyPjIwMjA8L3llYXI+PHB1Yi1kYXRlcz48ZGF0ZT5Ob3YgMjc8L2RhdGU+PC9wdWItZGF0ZXM+
PC9kYXRlcz48aXNibj4yMDQ1LTIzMjI8L2lzYm4+PGFjY2Vzc2lvbi1udW0+MzMyNDcxNTM8L2Fj
Y2Vzc2lvbi1udW0+PHVybHM+PC91cmxzPjxjdXN0b20xPlRoZSBhdXRob3JzIGRlY2xhcmUgbm8g
Y29tcGV0aW5nIGludGVyZXN0cy48L2N1c3RvbTE+PGN1c3RvbTI+UE1DNzY5NTg0NDwvY3VzdG9t
Mj48ZWxlY3Ryb25pYy1yZXNvdXJjZS1udW0+MTAuMTAzOC9zNDE1OTgtMDIwLTc3Nzc4LTU8L2Vs
ZWN0cm9uaWMtcmVzb3VyY2UtbnVtPjxyZW1vdGUtZGF0YWJhc2UtcHJvdmlkZXI+TkxNPC9yZW1v
dGUtZGF0YWJhc2UtcHJvdmlkZXI+PGxhbmd1YWdlPmVuZzwvbGFuZ3VhZ2U+PC9yZWNvcmQ+PC9D
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Ccm9waHk8L0F1dGhvcj48WWVhcj4yMDIyPC9ZZWFyPjxS
ZWNOdW0+NjM8L1JlY051bT48RGlzcGxheVRleHQ+e0Jyb3BoeSAyMDIyIDE3MDYsIENhdmFsbGlu
IDIwMjAgfTwvRGlzcGxheVRleHQ+PHJlY29yZD48cmVjLW51bWJlcj42MzwvcmVjLW51bWJlcj48
Zm9yZWlnbi1rZXlzPjxrZXkgYXBwPSJFTiIgZGItaWQ9Ino1YXYwMmFkcmU5Mng0ZWVlZnBwenBy
ZHR2OTB4ZGZkeHpyYSIgdGltZXN0YW1wPSIxNjczMjkyNzA1Ij42Mzwva2V5PjwvZm9yZWlnbi1r
ZXlzPjxyZWYtdHlwZSBuYW1lPSJKb3VybmFsIEFydGljbGUiPjE3PC9yZWYtdHlwZT48Y29udHJp
YnV0b3JzPjxhdXRob3JzPjxhdXRob3I+QnJvcGh5LCBILjwvYXV0aG9yPjxhdXRob3I+VGFuLCBH
LiBNLjwvYXV0aG9yPjxhdXRob3I+WW94YWxsLCBDLiBXLjwvYXV0aG9yPjwvYXV0aG9ycz48L2Nv
bnRyaWJ1dG9ycz48YXV0aC1hZGRyZXNzPk5lb25hdGFsIFVuaXQsIExpdmVycG9vbCBXb21lbnMg
SG9zcGl0YWwsIExpdmVycG9vbCBMOCA3U1MsIFVLLjwvYXV0aC1hZGRyZXNzPjx0aXRsZXM+PHRp
dGxlPlZlcnkgTG93IEJpcnRoIFdlaWdodCBPdXRjb21lcyBhbmQgQWRtaXNzaW9uIFRlbXBlcmF0
dXJlOiBEb2VzIEh5cGVydGhlcm1pYSBNYXR0ZXI/PC90aXRsZT48c2Vjb25kYXJ5LXRpdGxlPkNo
aWxkcmVuIChCYXNlbCk8L3NlY29uZGFyeS10aXRsZT48L3RpdGxlcz48cGVyaW9kaWNhbD48ZnVs
bC10aXRsZT5DaGlsZHJlbiAoQmFzZWwpPC9mdWxsLXRpdGxlPjwvcGVyaW9kaWNhbD48dm9sdW1l
Pjk8L3ZvbHVtZT48bnVtYmVyPjExPC9udW1iZXI+PGVkaXRpb24+MjAyMjExMDc8L2VkaXRpb24+
PGtleXdvcmRzPjxrZXl3b3JkPmh5cGVydGhlcm1pYTwva2V5d29yZD48a2V5d29yZD5wcmVtYXR1
cml0eTwva2V5d29yZD48a2V5d29yZD5yZXN1c2NpdGF0aW9uPC9rZXl3b3JkPjwva2V5d29yZHM+
PGRhdGVzPjx5ZWFyPjIwMjI8L3llYXI+PHB1Yi1kYXRlcz48ZGF0ZT5Ob3YgNzwvZGF0ZT48L3B1
Yi1kYXRlcz48L2RhdGVzPjxpc2JuPjIyMjctOTA2NyAoUHJpbnQpJiN4RDsyMjI3LTkwNjcgKEVs
ZWN0cm9uaWMpJiN4RDsyMjI3LTkwNjcgKExpbmtpbmcpPC9pc2JuPjxhY2Nlc3Npb24tbnVtPjM2
MzYwNDM0PC9hY2Nlc3Npb24tbnVtPjxsYWJlbD4xNzA2PC9sYWJlbD48dXJscz48cmVsYXRlZC11
cmxzPjx1cmw+aHR0cHM6Ly93d3cubmNiaS5ubG0ubmloLmdvdi9wdWJtZWQvMzYzNjA0MzQ8L3Vy
bD48L3JlbGF0ZWQtdXJscz48L3VybHM+PGN1c3RvbTE+VGhlIGF1dGhvcnMgZGVjbGFyZSBubyBj
b25mbGljdCBvZiBpbnRlcmVzdC48L2N1c3RvbTE+PGN1c3RvbTI+UE1DOTY4ODQ0MjwvY3VzdG9t
Mj48ZWxlY3Ryb25pYy1yZXNvdXJjZS1udW0+MTAuMzM5MC9jaGlsZHJlbjkxMTE3MDY8L2VsZWN0
cm9uaWMtcmVzb3VyY2UtbnVtPjxyZW1vdGUtZGF0YWJhc2UtbmFtZT5QdWJNZWQtbm90LU1FRExJ
TkU8L3JlbW90ZS1kYXRhYmFzZS1uYW1lPjxyZW1vdGUtZGF0YWJhc2UtcHJvdmlkZXI+TkxNPC9y
ZW1vdGUtZGF0YWJhc2UtcHJvdmlkZXI+PC9yZWNvcmQ+PC9DaXRlPjxDaXRlPjxBdXRob3I+Q2F2
YWxsaW48L0F1dGhvcj48WWVhcj4yMDIwPC9ZZWFyPjxSZWNOdW0+Njg8L1JlY051bT48cmVjb3Jk
PjxyZWMtbnVtYmVyPjY4PC9yZWMtbnVtYmVyPjxmb3JlaWduLWtleXM+PGtleSBhcHA9IkVOIiBk
Yi1pZD0iejVhdjAyYWRyZTkyeDRlZWVmcHB6cHJkdHY5MHhkZmR4enJhIiB0aW1lc3RhbXA9IjE2
Njk3OTYzNjUiPjY4PC9rZXk+PC9mb3JlaWduLWtleXM+PHJlZi10eXBlIG5hbWU9IkpvdXJuYWwg
QXJ0aWNsZSI+MTc8L3JlZi10eXBlPjxjb250cmlidXRvcnM+PGF1dGhvcnM+PGF1dGhvcj5DYXZh
bGxpbiwgRi48L2F1dGhvcj48YXV0aG9yPkNhbGdhcm8sIFMuPC9hdXRob3I+PGF1dGhvcj5CcnVn
bm9sYXJvLCBWLjwvYXV0aG9yPjxhdXRob3I+V2luZ2ksIE8uIE0uPC9hdXRob3I+PGF1dGhvcj5N
dWhlbG8sIEEuIFIuPC9hdXRob3I+PGF1dGhvcj5EYSBEYWx0LCBMLjwvYXV0aG9yPjxhdXRob3I+
UGl6em9sLCBELjwvYXV0aG9yPjxhdXRob3I+UHV0b3RvLCBHLjwvYXV0aG9yPjxhdXRob3I+VHJl
dmlzYW51dG8sIEQuPC9hdXRob3I+PC9hdXRob3JzPjwvY29udHJpYnV0b3JzPjxhdXRoLWFkZHJl
c3M+LCBTb2xhZ25hLCBJdGFseS4mI3hEO0RvY3RvcnMgV2l0aCBBZnJpY2EgQ1VBTU0sIFBhZHVh
LCBJdGFseS4mI3hEO0RlcGFydG1lbnQgb2YgV29tYW4mYXBvcztzIGFuZCBDaGlsZCZhcG9zO3Mg
SGVhbHRoLCBVbml2ZXJzaXR5IG9mIFBhZG92YSwgVmlhIEdpdXN0aW5pYW5pLCAzLCAzNTEyOCwg
UGFkdWEsIEl0YWx5LiYjeEQ7Q2VudHJhbCBIb3NwaXRhbCBvZiBCZWlyYSwgQmVpcmEsIE1vemFt
YmlxdWUuJiN4RDtEZXBhcnRtZW50IG9mIFdvbWFuJmFwb3M7cyBhbmQgQ2hpbGQmYXBvcztzIEhl
YWx0aCwgVW5pdmVyc2l0eSBvZiBQYWRvdmEsIFZpYSBHaXVzdGluaWFuaSwgMywgMzUxMjgsIFBh
ZHVhLCBJdGFseS4gZGFuaWVsZS50cmV2aXNhbnV0b0B1bmlwZC5pdC48L2F1dGgtYWRkcmVzcz48
dGl0bGVzPjx0aXRsZT5Ob24tbGluZWFyIGFzc29jaWF0aW9uIGJldHdlZW4gYWRtaXNzaW9uIHRl
bXBlcmF0dXJlIGFuZCBuZW9uYXRhbCBtb3J0YWxpdHkgaW4gYSBsb3ctcmVzb3VyY2Ugc2V0dGlu
ZzwvdGl0bGU+PHNlY29uZGFyeS10aXRsZT5TY2kgUmVwPC9zZWNvbmRhcnktdGl0bGU+PC90aXRs
ZXM+PHBlcmlvZGljYWw+PGZ1bGwtdGl0bGU+U2NpIFJlcDwvZnVsbC10aXRsZT48L3BlcmlvZGlj
YWw+PHBhZ2VzPjIwODAwPC9wYWdlcz48dm9sdW1lPjEwPC92b2x1bWU+PG51bWJlcj4xPC9udW1i
ZXI+PGVkaXRpb24+MjAyMDExMjc8L2VkaXRpb24+PGtleXdvcmRzPjxrZXl3b3JkPkJvZHkgVGVt
cGVyYXR1cmUvKnBoeXNpb2xvZ3k8L2tleXdvcmQ+PGtleXdvcmQ+RmVtYWxlPC9rZXl3b3JkPjxr
ZXl3b3JkPkhlYWx0aCBSZXNvdXJjZXM8L2tleXdvcmQ+PGtleXdvcmQ+SG9zcGl0YWxpemF0aW9u
PC9rZXl3b3JkPjxrZXl3b3JkPkh1bWFuczwva2V5d29yZD48a2V5d29yZD5IeXBlcnRoZXJtaWEv
bW9ydGFsaXR5PC9rZXl3b3JkPjxrZXl3b3JkPkh5cG90aGVybWlhL21vcnRhbGl0eTwva2V5d29y
ZD48a2V5d29yZD5JbmZhbnQ8L2tleXdvcmQ+PGtleXdvcmQ+KkluZmFudCBNb3J0YWxpdHk8L2tl
eXdvcmQ+PGtleXdvcmQ+SW5mYW50LCBOZXdib3JuLypwaHlzaW9sb2d5PC9rZXl3b3JkPjxrZXl3
b3JkPk1hbGU8L2tleXdvcmQ+PGtleXdvcmQ+TW96YW1iaXF1ZS9lcGlkZW1pb2xvZ3k8L2tleXdv
cmQ+PGtleXdvcmQ+TXVsdGl2YXJpYXRlIEFuYWx5c2lzPC9rZXl3b3JkPjxrZXl3b3JkPk5vbmxp
bmVhciBEeW5hbWljczwva2V5d29yZD48a2V5d29yZD5SZXRyb3NwZWN0aXZlIFN0dWRpZXM8L2tl
eXdvcmQ+PGtleXdvcmQ+UmlzayBGYWN0b3JzPC9rZXl3b3JkPjwva2V5d29yZHM+PGRhdGVzPjx5
ZWFyPjIwMjA8L3llYXI+PHB1Yi1kYXRlcz48ZGF0ZT5Ob3YgMjc8L2RhdGU+PC9wdWItZGF0ZXM+
PC9kYXRlcz48aXNibj4yMDQ1LTIzMjI8L2lzYm4+PGFjY2Vzc2lvbi1udW0+MzMyNDcxNTM8L2Fj
Y2Vzc2lvbi1udW0+PHVybHM+PC91cmxzPjxjdXN0b20xPlRoZSBhdXRob3JzIGRlY2xhcmUgbm8g
Y29tcGV0aW5nIGludGVyZXN0cy48L2N1c3RvbTE+PGN1c3RvbTI+UE1DNzY5NTg0NDwvY3VzdG9t
Mj48ZWxlY3Ryb25pYy1yZXNvdXJjZS1udW0+MTAuMTAzOC9zNDE1OTgtMDIwLTc3Nzc4LTU8L2Vs
ZWN0cm9uaWMtcmVzb3VyY2UtbnVtPjxyZW1vdGUtZGF0YWJhc2UtcHJvdmlkZXI+TkxNPC9yZW1v
dGUtZGF0YWJhc2UtcHJvdmlkZXI+PGxhbmd1YWdlPmVuZzwvbGFuZ3VhZ2U+PC9yZWNvcmQ+PC9D
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Brophy 2022 1706, Cavallin 2020 }</w:t>
            </w:r>
            <w:r>
              <w:rPr>
                <w:rFonts w:ascii="Calibri" w:eastAsia="Times New Roman" w:hAnsi="Calibri" w:cs="Calibri"/>
                <w:sz w:val="16"/>
                <w:szCs w:val="16"/>
              </w:rPr>
              <w:fldChar w:fldCharType="end"/>
            </w:r>
          </w:p>
        </w:tc>
      </w:tr>
      <w:tr w:rsidR="00D26AF9" w14:paraId="1A4116DB"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9FF3230"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3E35350D"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D26AF9" w14:paraId="6BCDA303"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168EF3"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76CD61"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B1D88F"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562F2ACF" w14:textId="77777777" w:rsidTr="00D26AF9">
        <w:trPr>
          <w:divId w:val="1208761365"/>
          <w:trHeight w:val="119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F3ABB7" w14:textId="77777777"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0F6E9D"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The certainty of evidence for the primary outcome survival was high. For the second primary </w:t>
            </w:r>
            <w:proofErr w:type="gramStart"/>
            <w:r>
              <w:rPr>
                <w:rFonts w:ascii="Calibri" w:eastAsia="Times New Roman" w:hAnsi="Calibri" w:cs="Calibri"/>
                <w:sz w:val="16"/>
                <w:szCs w:val="16"/>
              </w:rPr>
              <w:t>outcome;</w:t>
            </w:r>
            <w:proofErr w:type="gramEnd"/>
            <w:r>
              <w:rPr>
                <w:rFonts w:ascii="Calibri" w:eastAsia="Times New Roman" w:hAnsi="Calibri" w:cs="Calibri"/>
                <w:sz w:val="16"/>
                <w:szCs w:val="16"/>
              </w:rPr>
              <w:t xml:space="preserve"> rate of normothermia, the certainty was low. </w:t>
            </w:r>
          </w:p>
          <w:p w14:paraId="48133C6D"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Certainty for the secondary outcomes varied from very low (moderate hypothermia) or low certainty (mean body temperature measured by axilla or rectal route, NEC, late onset sepsis, intubation in the delivery room) to moderate certainty (hyperthermia, and hypothermia &lt; 36.5°</w:t>
            </w:r>
            <w:proofErr w:type="gramStart"/>
            <w:r>
              <w:rPr>
                <w:rFonts w:ascii="Calibri" w:eastAsia="Times New Roman" w:hAnsi="Calibri" w:cs="Calibri"/>
                <w:sz w:val="16"/>
                <w:szCs w:val="16"/>
              </w:rPr>
              <w:t>C )</w:t>
            </w:r>
            <w:proofErr w:type="gramEnd"/>
            <w:r>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01EEB4"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r>
          </w:p>
        </w:tc>
      </w:tr>
      <w:tr w:rsidR="00D26AF9" w14:paraId="5AE98F6E"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A8A229C"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505EAB97"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D26AF9" w14:paraId="090E2578"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30450E"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D5F89C"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AF604C"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27CDA312"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C0289C" w14:textId="24C0AAD9"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ossibly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ortant uncertainty or variability</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mportant uncertainty or variabilit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E2D578"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The outcome of survival to hospital discharge (or its converse, mortality) has been judged by both care givers and parents to be the highest ranked outcomes of importance </w:t>
            </w:r>
            <w:r>
              <w:rPr>
                <w:rFonts w:ascii="Calibri" w:eastAsia="Times New Roman" w:hAnsi="Calibri" w:cs="Calibri"/>
                <w:sz w:val="16"/>
                <w:szCs w:val="16"/>
              </w:rPr>
              <w:fldChar w:fldCharType="begin">
                <w:fldData xml:space="preserve">PEVuZE5vdGU+PENpdGU+PEF1dGhvcj5TdHJhbmQ8L0F1dGhvcj48WWVhcj4yMDIwPC9ZZWFyPjxS
ZWNOdW0+NTI8L1JlY051bT48RGlzcGxheVRleHQ+e1N0cmFuZCAyMDIwIEYzMjgsIFdlYmJlIDIw
MjAgNDI1fTwvRGlzcGxheVRleHQ+PHJlY29yZD48cmVjLW51bWJlcj41MjwvcmVjLW51bWJlcj48
Zm9yZWlnbi1rZXlzPjxrZXkgYXBwPSJFTiIgZGItaWQ9Ino1YXYwMmFkcmU5Mng0ZWVlZnBwenBy
ZHR2OTB4ZGZkeHpyYSIgdGltZXN0YW1wPSIxNjYzNzg4MjEyIj41Mj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L3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L3JlbGF0ZWQt
dXJscz48L3VybHM+PGVsZWN0cm9uaWMtcmVzb3VyY2UtbnVtPjEwLjExMzYvYXJjaGRpc2NoaWxk
LTIwMTktMzE2OTQyPC9lbGVjdHJvbmljLXJlc291cmNlLW51bT48cmVtb3RlLWRhdGFiYXNlLXBy
b3ZpZGVyPk5MTTwvcmVtb3RlLWRhdGFiYXNlLXByb3ZpZGVyPjxsYW5ndWFnZT5lbmc8L2xhbmd1
YWdlPjwvcmVjb3JkPjwvQ2l0ZT48Q2l0ZT48QXV0aG9yPldlYmJlPC9BdXRob3I+PFllYXI+MjAy
MDwvWWVhcj48UmVjTnVtPjUzPC9SZWNOdW0+PHJlY29yZD48cmVjLW51bWJlcj41MzwvcmVjLW51
bWJlcj48Zm9yZWlnbi1rZXlzPjxrZXkgYXBwPSJFTiIgZGItaWQ9Ino1YXYwMmFkcmU5Mng0ZWVl
ZnBwenByZHR2OTB4ZGZkeHpyYSIgdGltZXN0YW1wPSIxNjYzNzg4MzAzIj41Mzwva2V5PjwvZm9y
ZWlnbi1rZXlzPjxyZWYtdHlwZSBuYW1lPSJKb3VybmFsIEFydGljbGUiPjE3PC9yZWYtdHlwZT48
Y29udHJpYnV0b3JzPjxhdXRob3JzPjxhdXRob3I+V2ViYmUsIEouIFcuIEguPC9hdXRob3I+PGF1
dGhvcj5EdWZmeSwgSi4gTS4gTi48L2F1dGhvcj48YXV0aG9yPkFmb25zbywgRS48L2F1dGhvcj48
YXV0aG9yPkFsLU11emFmZmFyLCBJLjwvYXV0aG9yPjxhdXRob3I+QnJ1bnRvbiwgRy48L2F1dGhv
cj48YXV0aG9yPkdyZWVub3VnaCwgQS48L2F1dGhvcj48YXV0aG9yPkhhbGwsIE4uIEouPC9hdXRo
b3I+PGF1dGhvcj5LbmlnaHQsIE0uPC9hdXRob3I+PGF1dGhvcj5MYXRvdXIsIEouIE0uPC9hdXRo
b3I+PGF1dGhvcj5MZWUtRGF2ZXksIEMuPC9hdXRob3I+PGF1dGhvcj5NYXJsb3csIE4uPC9hdXRo
b3I+PGF1dGhvcj5Ob2FrZXMsIEwuPC9hdXRob3I+PGF1dGhvcj5OeWN5aywgSi48L2F1dGhvcj48
YXV0aG9yPlJpY2hhcmQtTMO2bmR0LCBBLjwvYXV0aG9yPjxhdXRob3I+V2lsbHMtRXZlLCBCLjwv
YXV0aG9yPjxhdXRob3I+TW9kaSwgTi48L2F1dGhvcj48YXV0aG9yPkdhbGUsIEMuPC9hdXRob3I+
PC9hdXRob3JzPjwvY29udHJpYnV0b3JzPjxhdXRoLWFkZHJlc3M+QWNhZGVtaWMgTmVvbmF0YWwg
TWVkaWNpbmUsIEltcGVyaWFsIENvbGxlZ2UgTG9uZG9uLCBMb25kb24sIFVLIGoud2ViYmVAaW1w
ZXJpYWwuYWMudWsuJiN4RDtOdWZmaWVsZCBEZXBhcnRtZW50IG9mIFByaW1hcnkgQ2FyZSBIZWFs
dGggU2NpZW5jZXMsIFVuaXZlcnNpdHkgb2YgT3hmb3JkLCBPeGZvcmQsIE94Zm9yZHNoaXJlLCBV
Sy4mI3hEO05lb25hdGFsIFVuaXQsIFJvc2llIEhvc3BpdGFsLCBDYW1icmlkZ2UsIENhbWJyaWRn
ZXNoaXJlLCBVSy4mI3hEO1RoZSBOZW9uYXRhbCBVbml0LCBSb3lhbCBHbGFtb3JnYW4gSG9zcGl0
YWwsIExsYW50cmlzYW50LCBSaG9uZGRhIEN5bm9uIFRhZiwgVUsuJiN4RDtVQ0wgSW5zdGl0dXRl
IG9mIEVkdWNhdGlvbiBDZW50cmUgZm9yIExvbmdpdHVkaW5hbCBTdHVkaWVzLCBMb25kb24sIFVL
LiYjeEQ7RGVwYXJ0bWVudCBvZiBXb21lbiBhbmQgQ2hpbGRyZW4mYXBvcztzIEhlYWx0aCwgU2No
b29sIG9mIExpZmUgU2NpZW5jZXMsIEZhY3VsdHkgb2YgTGlmZSBTY2llbmNlcyBhbmQgTWVkaWNp
bmUsIEtpbmcmYXBvcztzIENvbGxlZ2UgTG9uZG9uLCBMb25kb24sIFVLLiYjeEQ7UGFlZGlhdHJp
YyBTdXJnZXJ5LCBTb3V0aGFtcHRvbiBHZW5lcmFsIEhvc3BpdGFsLCBTb3V0aGFtcHRvbiwgVUsu
JiN4RDtOYXRpb25hbCBQZXJpbmF0YWwgRXBpZGVtaW9sb2d5IFVuaXQsIE94Zm9yZCwgVUsuJiN4
RDtTY2hvb2wgb2YgTnVyc2luZyBhbmQgTWlkd2lmZXJ5LCBGYWN1bHR5IG9mIEhlYWx0aCwgRWR1
Y2F0aW9uIGFuZCBTb2NpZXR5LCBQbHltb3V0aCBVbml2ZXJzaXR5LCBQbHltb3V0aCwgRGV2b24s
IFVLLiYjeEQ7U2Nob29sIG9mIE51cnNpbmcgYW5kIE1pZHdpZmVyeSwgRmFjdWx0eSBvZiBIZWFs
dGggU2NpZW5jZXMsIEN1cnRpbiBVbml2ZXJzaXR5LCBQZXJ0aCwgV2VzdGVybiBBdXN0cmFsaWEs
IEF1c3RyYWxpYS4mI3hEO0JsaXNzLCBMb25kb24sIFVLLiYjeEQ7SW5zdGl0dXRlIGZvciBXb21l
biZhcG9zO3MgSGVhbHRoLCBVbml2ZXJzaXR5IENvbGxlZ2UgTG9uZG9uLCBMb25kb24sIFVLLiYj
eEQ7UGFyZW50IG9mIE5lb25hdGFsIFBhdGllbnQsIExvbmRvbiwgVUsuJiN4RDtOZW9uYXRhbCBV
bml0LCBCaXJtaW5naGFtIENpdHkgSG9zcGl0YWwsIEJpcm1pbmdoYW0sIFVLLiYjeEQ7Rm9ybWVy
IG5lb25hdGFsIHBhdGllbnQsIExvbmRvbiwgVUsuJiN4RDtOZW9uYXRhbCBNZWRpY2luZSwgSW1w
ZXJpYWwgQ29sbGVnZSBMb25kb24sIExvbmRvbiwgVUsuJiN4RDtBY2FkZW1pYyBOZW9uYXRhbCBN
ZWRpY2luZSwgSW1wZXJpYWwgQ29sbGVnZSBMb25kb24sIExvbmRvbiwgVUsuPC9hdXRoLWFkZHJl
c3M+PHRpdGxlcz48dGl0bGU+Q29yZSBvdXRjb21lcyBpbiBuZW9uYXRvbG9neTogZGV2ZWxvcG1l
bnQgb2YgYSBjb3JlIG91dGNvbWUgc2V0IGZvciBuZW9uYXRhbCByZXNlYXJjaDwvdGl0bGU+PHNl
Y29uZGFyeS10aXRsZT5BcmNoIERpcyBDaGlsZCBGZXRhbCBOZW9uYXRhbCBFZDwvc2Vjb25kYXJ5
LXRpdGxlPjwvdGl0bGVzPjxwZXJpb2RpY2FsPjxmdWxsLXRpdGxlPkFyY2ggRGlzIENoaWxkIEZl
dGFsIE5lb25hdGFsIEVkPC9mdWxsLXRpdGxlPjwvcGVyaW9kaWNhbD48cGFnZXM+NDI1LTQzMTwv
cGFnZXM+PHZvbHVtZT4xMDU8L3ZvbHVtZT48bnVtYmVyPjQ8L251bWJlcj48ZWRpdGlvbj4yMDE5
LzExLzE3PC9lZGl0aW9uPjxzZWN0aW9uPjQyNTwvc2VjdGlvbj48a2V5d29yZHM+PGtleXdvcmQ+
KkJpb21lZGljYWwgUmVzZWFyY2g8L2tleXdvcmQ+PGtleXdvcmQ+SHVtYW5zPC9rZXl3b3JkPjxr
ZXl3b3JkPkluZmFudDwva2V5d29yZD48a2V5d29yZD4qTmVvbmF0b2xvZ3k8L2tleXdvcmQ+PGtl
eXdvcmQ+Kk91dGNvbWUgQXNzZXNzbWVudCwgSGVhbHRoIENhcmU8L2tleXdvcmQ+PGtleXdvcmQ+
ZXZpZGVuY2UgYmFzZWQgbWVkaWNpbmU8L2tleXdvcmQ+PGtleXdvcmQ+bmVvbmF0b2xvZ3k8L2tl
eXdvcmQ+PGtleXdvcmQ+b3V0Y29tZXMgcmVzZWFyY2g8L2tleXdvcmQ+PGtleXdvcmQ+YW4gZWR1
Y2F0aW9uYWwgY29uZmVyZW5jZSBhbmQgaGFzIHJlY2VpdmVkIGEgcmVzZWFyY2ggZ3JhbnQgZnJv
bSBNYXNvbiBNZWRpY2FsPC9rZXl3b3JkPjxrZXl3b3JkPlJlc2VhcmNoIEZvdW5kYXRpb24uIEFH
IGhhcyBoZWxkIGdyYW50cyBmcm9tIHZhcmlvdXMgbWFudWZhY3R1cmVycyAoQWJib3R0PC9rZXl3
b3JkPjxrZXl3b3JkPkxhYm9yYXRvcmllcywgTWVkSW1tdW5lKSBhbmQgdmVudGlsYXRvciBtYW51
ZmFjdHVyZXJzIChTTEUpLiBBRyBoYXMgcmVjZWl2ZWQ8L2tleXdvcmQ+PGtleXdvcmQ+aG9ub3Jh
cmlhIGZvciBnaXZpbmcgbGVjdHVyZXMgYW5kIGFkdmlzaW5nIHZhcmlvdXMgbWFudWZhY3R1cmVy
cyAoQWJib3R0PC9rZXl3b3JkPjxrZXl3b3JkPkxhYm9yYXRvcmllcywgTWVkSW1tdW5lKSBhbmQg
dmVudGlsYXRvciBtYW51ZmFjdHVyZXJzIChTTEUpLiBBRyBpcyBjdXJyZW50bHk8L2tleXdvcmQ+
PGtleXdvcmQ+cmVjZWl2aW5nIGEgbm9uLWNvbmRpdGlvbmFsIGVkdWNhdGlvbmFsIGdyYW50IGZy
b20gU0xFLiBOTWEgaGFzIHJlY2VpdmVkIGNvbnN1bHRhbmN5PC9rZXl3b3JkPjxrZXl3b3JkPmZl
ZXMgZnJvbSBTaGlyZSBhbmQgTm92YXJ0aXMgYW5kIGlzIENoYWlyIG9mIHRoZSBsb25nLXRlcm0g
b3V0Y29tZXMgZ3JvdXAgZm9yIHRoZTwva2V5d29yZD48a2V5d29yZD5JbnRlcm5hdGlvbmFsIE5l
b25hdGFsIENvbnNvcnRpdW0sIENyaXRpY2FsIFBhdGggSW5zdGl0dXRlLiBOTW8gaXMgRGlyZWN0
b3Igb2YgdGhlPC9rZXl3b3JkPjxrZXl3b3JkPk5lb25hdGFsIERhdGEgQW5hbHlzaXMgVW5pdCBh
dCBJbXBlcmlhbCBDb2xsZWdlIExvbmRvbi4gSW4gdGhlIGxhc3QgNSB5ZWFycyBOTW8gaGFzPC9r
ZXl3b3JkPjxrZXl3b3JkPnNlcnZlZCBvbiB0aGUgQm9hcmQgb2YgVHJ1c3RlZXMgb2YgdGhlIFJv
eWFsIENvbGxlZ2Ugb2YgUGFlZGlhdHJpY3MgYW5kIENoaWxkPC9rZXl3b3JkPjxrZXl3b3JkPkhl
YWx0aCwgRGF2aWQgSGFydmV5IFRydXN0LCBNZWRpY2FsIFdvbWVu4oCZcyBGZWRlcmF0aW9uIGFu
ZCBNZWRhY3Q8L2tleXdvcmQ+PGtleXdvcmQ+YW5kIGlzIGEgbWVtYmVyPC9rZXl3b3JkPjxrZXl3
b3JkPm9mIHRoZSBOZXN0bGUgU2NpZW50aWZpYyBBZHZpc29yeSBCb2FyZC4gTk1vIGhhcyByZWNl
aXZlZCByZXNlYXJjaCBncmFudHMgZnJvbSB0aGU8L2tleXdvcmQ+PGtleXdvcmQ+QnJpdGlzaCBI
ZWFydCBGb3VuZGF0aW9uLCBNZWRpY2FsIFJlc2VhcmNoIENvdW5jaWwsIE5hdGlvbmFsIEluc3Rp
dHV0ZSBvZiBIZWFsdGg8L2tleXdvcmQ+PGtleXdvcmQ+UmVzZWFyY2gsIFdlc3RtaW5zdGVyIFJl
c2VhcmNoIEZ1bmQsIENvbGxhYm9yYXRpb24gZm9yIExlYWRlcnNoaXAgaW4gQXBwbGllZCBIZWFs
dGg8L2tleXdvcmQ+PGtleXdvcmQ+UmVzZWFyY2ggYW5kIENhcmUgTm9ydGh3ZXN0IExvbmRvbiwg
SGVhbHRoY2FyZSBRdWFsaXR5IEltcHJvdmVtZW50IFBhcnRuZXJzaGlwLDwva2V5d29yZD48a2V5
d29yZD5CbGlzcywgUHJvbGFjdGEgTGlmZSBTY2llbmNlcywgQ2hpZXNpLCBTaGlyZSBhbmQgSENB
IEludGVybmF0aW9uYWw8L2tleXdvcmQ+PGtleXdvcmQ+dHJhdmVsIGFuZDwva2V5d29yZD48a2V5
d29yZD5hY2NvbW1vZGF0aW9uIGV4cGVuc2VzIGZyb20gTnV0cmljaWEsIFByb2xhY3RhLCBOZXN0
bGUgYW5kIENoaWVzaTwva2V5d29yZD48a2V5d29yZD5ob25vcmFyaWEgZnJvbTwva2V5d29yZD48
a2V5d29yZD5GZXJyaW5nIFBoYXJtYWNldXRpY2FscyBhbmQgQWxleGlvbiBQaGFybWFjZXV0aWNh
bHMgZm9yIGNvbnRyaWJ1dGlvbnMgdG8gZXhwZXJ0PC9rZXl3b3JkPjxrZXl3b3JkPmFkdmlzb3J5
IGJvYXJkczwva2V5d29yZD48a2V5d29yZD5hbmQgQ2hpZXNpIGZvciBjb250cmlidXRpbmcgdG8g
YSBsZWN0dXJlIHByb2dyYW1tZS4gQ0cgaXMgcGFydCBvZjwva2V5d29yZD48a2V5d29yZD5hbiBp
bnRlcm5hdGlvbmFsIHRlYW0gZGV2ZWxvcGluZyByZXBvcnRpbmcgZ3VpZGFuY2UgKGEgQ09OU09S
VCBleHRlbnNpb24pIGZvcjwva2V5d29yZD48a2V5d29yZD5jbGluaWNhbCB0cmlhbHMgdXNpbmcg
Y29ob3J0cyBhbmQgcm91dGluZWx5IGNvbGxlY3RlZCBoZWFsdGggZGF0YS4gSGUgaGFzIHJlY2Vp
dmVkPC9rZXl3b3JkPjxrZXl3b3JkPnN1cHBvcnQgZnJvbSBDaGllc2kgUGhhcm1hY2V1dGljYWxz
IHRvIGF0dGVuZCBhbiBlZHVjYXRpb25hbCBjb25mZXJlbmNlPC9rZXl3b3JkPjxrZXl3b3JkPmlu
IHRoZSBwYXN0PC9rZXl3b3JkPjxrZXl3b3JkPjUgeWVhcnMgaGUgaGFzIGJlZW4gaW52ZXN0aWdh
dG9yIG9uIHJlY2VpdmVkIHJlc2VhcmNoIGdyYW50cyBmcm9tIE1lZGljYWwgUmVzZWFyY2g8L2tl
eXdvcmQ+PGtleXdvcmQ+Q291bmNpbCwgTmF0aW9uYWwgSW5zdGl0dXRlIG9mIEhlYWx0aCBSZXNl
YXJjaCwgQ2FuYWRpYW4gSW5zdGl0dXRlcyBvZiBIZWFsdGg8L2tleXdvcmQ+PGtleXdvcmQ+UmVz
ZWFyY2gsIERlcGFydG1lbnQgb2YgSGVhbHRoIGluIEVuZ2xhbmQsIE1hc29uIE1lZGljYWwgUmVz
ZWFyY2ggRm91bmRhdGlvbiw8L2tleXdvcmQ+PGtleXdvcmQ+V2VzdG1pbnN0ZXIgTWVkaWNhbCBT
Y2hvb2wgUmVzZWFyY2ggVHJ1c3QgYW5kIENoaWVzaSBQaGFybWFjZXV0aWNhbHMuPC9rZXl3b3Jk
Pjwva2V5d29yZHM+PGRhdGVzPjx5ZWFyPjIwMjA8L3llYXI+PHB1Yi1kYXRlcz48ZGF0ZT5KdWw8
L2RhdGU+PC9wdWItZGF0ZXM+PC9kYXRlcz48aXNibj4xMzU5LTI5OTggKFByaW50KSYjeEQ7MTM1
OS0yOTk4PC9pc2JuPjxhY2Nlc3Npb24tbnVtPjMxNzMyNjgzPC9hY2Nlc3Npb24tbnVtPjxsYWJl
bD40MjU8L2xhYmVsPjx1cmxzPjwvdXJscz48Y3VzdG9tMj5QTUM3MzYzNzkwPC9jdXN0b20yPjxl
bGVjdHJvbmljLXJlc291cmNlLW51bT4xMC4xMTM2L2FyY2hkaXNjaGlsZC0yMDE5LTMxNzUwMTwv
ZWxlY3Ryb25pYy1yZXNvdXJjZS1udW0+PHJlbW90ZS1kYXRhYmFzZS1wcm92aWRlcj5OTE08L3Jl
bW90ZS1kYXRhYmFzZS1wcm92aWRlcj48bGFuZ3VhZ2U+ZW5nPC9sYW5ndWFnZT48L3JlY29yZD48
L0NpdGU+PC9FbmROb3RlPn==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TdHJhbmQ8L0F1dGhvcj48WWVhcj4yMDIwPC9ZZWFyPjxS
ZWNOdW0+NTI8L1JlY051bT48RGlzcGxheVRleHQ+e1N0cmFuZCAyMDIwIEYzMjgsIFdlYmJlIDIw
MjAgNDI1fTwvRGlzcGxheVRleHQ+PHJlY29yZD48cmVjLW51bWJlcj41MjwvcmVjLW51bWJlcj48
Zm9yZWlnbi1rZXlzPjxrZXkgYXBwPSJFTiIgZGItaWQ9Ino1YXYwMmFkcmU5Mng0ZWVlZnBwenBy
ZHR2OTB4ZGZkeHpyYSIgdGltZXN0YW1wPSIxNjYzNzg4MjEyIj41Mj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L3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L3JlbGF0ZWQt
dXJscz48L3VybHM+PGVsZWN0cm9uaWMtcmVzb3VyY2UtbnVtPjEwLjExMzYvYXJjaGRpc2NoaWxk
LTIwMTktMzE2OTQyPC9lbGVjdHJvbmljLXJlc291cmNlLW51bT48cmVtb3RlLWRhdGFiYXNlLXBy
b3ZpZGVyPk5MTTwvcmVtb3RlLWRhdGFiYXNlLXByb3ZpZGVyPjxsYW5ndWFnZT5lbmc8L2xhbmd1
YWdlPjwvcmVjb3JkPjwvQ2l0ZT48Q2l0ZT48QXV0aG9yPldlYmJlPC9BdXRob3I+PFllYXI+MjAy
MDwvWWVhcj48UmVjTnVtPjUzPC9SZWNOdW0+PHJlY29yZD48cmVjLW51bWJlcj41MzwvcmVjLW51
bWJlcj48Zm9yZWlnbi1rZXlzPjxrZXkgYXBwPSJFTiIgZGItaWQ9Ino1YXYwMmFkcmU5Mng0ZWVl
ZnBwenByZHR2OTB4ZGZkeHpyYSIgdGltZXN0YW1wPSIxNjYzNzg4MzAzIj41Mzwva2V5PjwvZm9y
ZWlnbi1rZXlzPjxyZWYtdHlwZSBuYW1lPSJKb3VybmFsIEFydGljbGUiPjE3PC9yZWYtdHlwZT48
Y29udHJpYnV0b3JzPjxhdXRob3JzPjxhdXRob3I+V2ViYmUsIEouIFcuIEguPC9hdXRob3I+PGF1
dGhvcj5EdWZmeSwgSi4gTS4gTi48L2F1dGhvcj48YXV0aG9yPkFmb25zbywgRS48L2F1dGhvcj48
YXV0aG9yPkFsLU11emFmZmFyLCBJLjwvYXV0aG9yPjxhdXRob3I+QnJ1bnRvbiwgRy48L2F1dGhv
cj48YXV0aG9yPkdyZWVub3VnaCwgQS48L2F1dGhvcj48YXV0aG9yPkhhbGwsIE4uIEouPC9hdXRo
b3I+PGF1dGhvcj5LbmlnaHQsIE0uPC9hdXRob3I+PGF1dGhvcj5MYXRvdXIsIEouIE0uPC9hdXRo
b3I+PGF1dGhvcj5MZWUtRGF2ZXksIEMuPC9hdXRob3I+PGF1dGhvcj5NYXJsb3csIE4uPC9hdXRo
b3I+PGF1dGhvcj5Ob2FrZXMsIEwuPC9hdXRob3I+PGF1dGhvcj5OeWN5aywgSi48L2F1dGhvcj48
YXV0aG9yPlJpY2hhcmQtTMO2bmR0LCBBLjwvYXV0aG9yPjxhdXRob3I+V2lsbHMtRXZlLCBCLjwv
YXV0aG9yPjxhdXRob3I+TW9kaSwgTi48L2F1dGhvcj48YXV0aG9yPkdhbGUsIEMuPC9hdXRob3I+
PC9hdXRob3JzPjwvY29udHJpYnV0b3JzPjxhdXRoLWFkZHJlc3M+QWNhZGVtaWMgTmVvbmF0YWwg
TWVkaWNpbmUsIEltcGVyaWFsIENvbGxlZ2UgTG9uZG9uLCBMb25kb24sIFVLIGoud2ViYmVAaW1w
ZXJpYWwuYWMudWsuJiN4RDtOdWZmaWVsZCBEZXBhcnRtZW50IG9mIFByaW1hcnkgQ2FyZSBIZWFs
dGggU2NpZW5jZXMsIFVuaXZlcnNpdHkgb2YgT3hmb3JkLCBPeGZvcmQsIE94Zm9yZHNoaXJlLCBV
Sy4mI3hEO05lb25hdGFsIFVuaXQsIFJvc2llIEhvc3BpdGFsLCBDYW1icmlkZ2UsIENhbWJyaWRn
ZXNoaXJlLCBVSy4mI3hEO1RoZSBOZW9uYXRhbCBVbml0LCBSb3lhbCBHbGFtb3JnYW4gSG9zcGl0
YWwsIExsYW50cmlzYW50LCBSaG9uZGRhIEN5bm9uIFRhZiwgVUsuJiN4RDtVQ0wgSW5zdGl0dXRl
IG9mIEVkdWNhdGlvbiBDZW50cmUgZm9yIExvbmdpdHVkaW5hbCBTdHVkaWVzLCBMb25kb24sIFVL
LiYjeEQ7RGVwYXJ0bWVudCBvZiBXb21lbiBhbmQgQ2hpbGRyZW4mYXBvcztzIEhlYWx0aCwgU2No
b29sIG9mIExpZmUgU2NpZW5jZXMsIEZhY3VsdHkgb2YgTGlmZSBTY2llbmNlcyBhbmQgTWVkaWNp
bmUsIEtpbmcmYXBvcztzIENvbGxlZ2UgTG9uZG9uLCBMb25kb24sIFVLLiYjeEQ7UGFlZGlhdHJp
YyBTdXJnZXJ5LCBTb3V0aGFtcHRvbiBHZW5lcmFsIEhvc3BpdGFsLCBTb3V0aGFtcHRvbiwgVUsu
JiN4RDtOYXRpb25hbCBQZXJpbmF0YWwgRXBpZGVtaW9sb2d5IFVuaXQsIE94Zm9yZCwgVUsuJiN4
RDtTY2hvb2wgb2YgTnVyc2luZyBhbmQgTWlkd2lmZXJ5LCBGYWN1bHR5IG9mIEhlYWx0aCwgRWR1
Y2F0aW9uIGFuZCBTb2NpZXR5LCBQbHltb3V0aCBVbml2ZXJzaXR5LCBQbHltb3V0aCwgRGV2b24s
IFVLLiYjeEQ7U2Nob29sIG9mIE51cnNpbmcgYW5kIE1pZHdpZmVyeSwgRmFjdWx0eSBvZiBIZWFs
dGggU2NpZW5jZXMsIEN1cnRpbiBVbml2ZXJzaXR5LCBQZXJ0aCwgV2VzdGVybiBBdXN0cmFsaWEs
IEF1c3RyYWxpYS4mI3hEO0JsaXNzLCBMb25kb24sIFVLLiYjeEQ7SW5zdGl0dXRlIGZvciBXb21l
biZhcG9zO3MgSGVhbHRoLCBVbml2ZXJzaXR5IENvbGxlZ2UgTG9uZG9uLCBMb25kb24sIFVLLiYj
eEQ7UGFyZW50IG9mIE5lb25hdGFsIFBhdGllbnQsIExvbmRvbiwgVUsuJiN4RDtOZW9uYXRhbCBV
bml0LCBCaXJtaW5naGFtIENpdHkgSG9zcGl0YWwsIEJpcm1pbmdoYW0sIFVLLiYjeEQ7Rm9ybWVy
IG5lb25hdGFsIHBhdGllbnQsIExvbmRvbiwgVUsuJiN4RDtOZW9uYXRhbCBNZWRpY2luZSwgSW1w
ZXJpYWwgQ29sbGVnZSBMb25kb24sIExvbmRvbiwgVUsuJiN4RDtBY2FkZW1pYyBOZW9uYXRhbCBN
ZWRpY2luZSwgSW1wZXJpYWwgQ29sbGVnZSBMb25kb24sIExvbmRvbiwgVUsuPC9hdXRoLWFkZHJl
c3M+PHRpdGxlcz48dGl0bGU+Q29yZSBvdXRjb21lcyBpbiBuZW9uYXRvbG9neTogZGV2ZWxvcG1l
bnQgb2YgYSBjb3JlIG91dGNvbWUgc2V0IGZvciBuZW9uYXRhbCByZXNlYXJjaDwvdGl0bGU+PHNl
Y29uZGFyeS10aXRsZT5BcmNoIERpcyBDaGlsZCBGZXRhbCBOZW9uYXRhbCBFZDwvc2Vjb25kYXJ5
LXRpdGxlPjwvdGl0bGVzPjxwZXJpb2RpY2FsPjxmdWxsLXRpdGxlPkFyY2ggRGlzIENoaWxkIEZl
dGFsIE5lb25hdGFsIEVkPC9mdWxsLXRpdGxlPjwvcGVyaW9kaWNhbD48cGFnZXM+NDI1LTQzMTwv
cGFnZXM+PHZvbHVtZT4xMDU8L3ZvbHVtZT48bnVtYmVyPjQ8L251bWJlcj48ZWRpdGlvbj4yMDE5
LzExLzE3PC9lZGl0aW9uPjxzZWN0aW9uPjQyNTwvc2VjdGlvbj48a2V5d29yZHM+PGtleXdvcmQ+
KkJpb21lZGljYWwgUmVzZWFyY2g8L2tleXdvcmQ+PGtleXdvcmQ+SHVtYW5zPC9rZXl3b3JkPjxr
ZXl3b3JkPkluZmFudDwva2V5d29yZD48a2V5d29yZD4qTmVvbmF0b2xvZ3k8L2tleXdvcmQ+PGtl
eXdvcmQ+Kk91dGNvbWUgQXNzZXNzbWVudCwgSGVhbHRoIENhcmU8L2tleXdvcmQ+PGtleXdvcmQ+
ZXZpZGVuY2UgYmFzZWQgbWVkaWNpbmU8L2tleXdvcmQ+PGtleXdvcmQ+bmVvbmF0b2xvZ3k8L2tl
eXdvcmQ+PGtleXdvcmQ+b3V0Y29tZXMgcmVzZWFyY2g8L2tleXdvcmQ+PGtleXdvcmQ+YW4gZWR1
Y2F0aW9uYWwgY29uZmVyZW5jZSBhbmQgaGFzIHJlY2VpdmVkIGEgcmVzZWFyY2ggZ3JhbnQgZnJv
bSBNYXNvbiBNZWRpY2FsPC9rZXl3b3JkPjxrZXl3b3JkPlJlc2VhcmNoIEZvdW5kYXRpb24uIEFH
IGhhcyBoZWxkIGdyYW50cyBmcm9tIHZhcmlvdXMgbWFudWZhY3R1cmVycyAoQWJib3R0PC9rZXl3
b3JkPjxrZXl3b3JkPkxhYm9yYXRvcmllcywgTWVkSW1tdW5lKSBhbmQgdmVudGlsYXRvciBtYW51
ZmFjdHVyZXJzIChTTEUpLiBBRyBoYXMgcmVjZWl2ZWQ8L2tleXdvcmQ+PGtleXdvcmQ+aG9ub3Jh
cmlhIGZvciBnaXZpbmcgbGVjdHVyZXMgYW5kIGFkdmlzaW5nIHZhcmlvdXMgbWFudWZhY3R1cmVy
cyAoQWJib3R0PC9rZXl3b3JkPjxrZXl3b3JkPkxhYm9yYXRvcmllcywgTWVkSW1tdW5lKSBhbmQg
dmVudGlsYXRvciBtYW51ZmFjdHVyZXJzIChTTEUpLiBBRyBpcyBjdXJyZW50bHk8L2tleXdvcmQ+
PGtleXdvcmQ+cmVjZWl2aW5nIGEgbm9uLWNvbmRpdGlvbmFsIGVkdWNhdGlvbmFsIGdyYW50IGZy
b20gU0xFLiBOTWEgaGFzIHJlY2VpdmVkIGNvbnN1bHRhbmN5PC9rZXl3b3JkPjxrZXl3b3JkPmZl
ZXMgZnJvbSBTaGlyZSBhbmQgTm92YXJ0aXMgYW5kIGlzIENoYWlyIG9mIHRoZSBsb25nLXRlcm0g
b3V0Y29tZXMgZ3JvdXAgZm9yIHRoZTwva2V5d29yZD48a2V5d29yZD5JbnRlcm5hdGlvbmFsIE5l
b25hdGFsIENvbnNvcnRpdW0sIENyaXRpY2FsIFBhdGggSW5zdGl0dXRlLiBOTW8gaXMgRGlyZWN0
b3Igb2YgdGhlPC9rZXl3b3JkPjxrZXl3b3JkPk5lb25hdGFsIERhdGEgQW5hbHlzaXMgVW5pdCBh
dCBJbXBlcmlhbCBDb2xsZWdlIExvbmRvbi4gSW4gdGhlIGxhc3QgNSB5ZWFycyBOTW8gaGFzPC9r
ZXl3b3JkPjxrZXl3b3JkPnNlcnZlZCBvbiB0aGUgQm9hcmQgb2YgVHJ1c3RlZXMgb2YgdGhlIFJv
eWFsIENvbGxlZ2Ugb2YgUGFlZGlhdHJpY3MgYW5kIENoaWxkPC9rZXl3b3JkPjxrZXl3b3JkPkhl
YWx0aCwgRGF2aWQgSGFydmV5IFRydXN0LCBNZWRpY2FsIFdvbWVu4oCZcyBGZWRlcmF0aW9uIGFu
ZCBNZWRhY3Q8L2tleXdvcmQ+PGtleXdvcmQ+YW5kIGlzIGEgbWVtYmVyPC9rZXl3b3JkPjxrZXl3
b3JkPm9mIHRoZSBOZXN0bGUgU2NpZW50aWZpYyBBZHZpc29yeSBCb2FyZC4gTk1vIGhhcyByZWNl
aXZlZCByZXNlYXJjaCBncmFudHMgZnJvbSB0aGU8L2tleXdvcmQ+PGtleXdvcmQ+QnJpdGlzaCBI
ZWFydCBGb3VuZGF0aW9uLCBNZWRpY2FsIFJlc2VhcmNoIENvdW5jaWwsIE5hdGlvbmFsIEluc3Rp
dHV0ZSBvZiBIZWFsdGg8L2tleXdvcmQ+PGtleXdvcmQ+UmVzZWFyY2gsIFdlc3RtaW5zdGVyIFJl
c2VhcmNoIEZ1bmQsIENvbGxhYm9yYXRpb24gZm9yIExlYWRlcnNoaXAgaW4gQXBwbGllZCBIZWFs
dGg8L2tleXdvcmQ+PGtleXdvcmQ+UmVzZWFyY2ggYW5kIENhcmUgTm9ydGh3ZXN0IExvbmRvbiwg
SGVhbHRoY2FyZSBRdWFsaXR5IEltcHJvdmVtZW50IFBhcnRuZXJzaGlwLDwva2V5d29yZD48a2V5
d29yZD5CbGlzcywgUHJvbGFjdGEgTGlmZSBTY2llbmNlcywgQ2hpZXNpLCBTaGlyZSBhbmQgSENB
IEludGVybmF0aW9uYWw8L2tleXdvcmQ+PGtleXdvcmQ+dHJhdmVsIGFuZDwva2V5d29yZD48a2V5
d29yZD5hY2NvbW1vZGF0aW9uIGV4cGVuc2VzIGZyb20gTnV0cmljaWEsIFByb2xhY3RhLCBOZXN0
bGUgYW5kIENoaWVzaTwva2V5d29yZD48a2V5d29yZD5ob25vcmFyaWEgZnJvbTwva2V5d29yZD48
a2V5d29yZD5GZXJyaW5nIFBoYXJtYWNldXRpY2FscyBhbmQgQWxleGlvbiBQaGFybWFjZXV0aWNh
bHMgZm9yIGNvbnRyaWJ1dGlvbnMgdG8gZXhwZXJ0PC9rZXl3b3JkPjxrZXl3b3JkPmFkdmlzb3J5
IGJvYXJkczwva2V5d29yZD48a2V5d29yZD5hbmQgQ2hpZXNpIGZvciBjb250cmlidXRpbmcgdG8g
YSBsZWN0dXJlIHByb2dyYW1tZS4gQ0cgaXMgcGFydCBvZjwva2V5d29yZD48a2V5d29yZD5hbiBp
bnRlcm5hdGlvbmFsIHRlYW0gZGV2ZWxvcGluZyByZXBvcnRpbmcgZ3VpZGFuY2UgKGEgQ09OU09S
VCBleHRlbnNpb24pIGZvcjwva2V5d29yZD48a2V5d29yZD5jbGluaWNhbCB0cmlhbHMgdXNpbmcg
Y29ob3J0cyBhbmQgcm91dGluZWx5IGNvbGxlY3RlZCBoZWFsdGggZGF0YS4gSGUgaGFzIHJlY2Vp
dmVkPC9rZXl3b3JkPjxrZXl3b3JkPnN1cHBvcnQgZnJvbSBDaGllc2kgUGhhcm1hY2V1dGljYWxz
IHRvIGF0dGVuZCBhbiBlZHVjYXRpb25hbCBjb25mZXJlbmNlPC9rZXl3b3JkPjxrZXl3b3JkPmlu
IHRoZSBwYXN0PC9rZXl3b3JkPjxrZXl3b3JkPjUgeWVhcnMgaGUgaGFzIGJlZW4gaW52ZXN0aWdh
dG9yIG9uIHJlY2VpdmVkIHJlc2VhcmNoIGdyYW50cyBmcm9tIE1lZGljYWwgUmVzZWFyY2g8L2tl
eXdvcmQ+PGtleXdvcmQ+Q291bmNpbCwgTmF0aW9uYWwgSW5zdGl0dXRlIG9mIEhlYWx0aCBSZXNl
YXJjaCwgQ2FuYWRpYW4gSW5zdGl0dXRlcyBvZiBIZWFsdGg8L2tleXdvcmQ+PGtleXdvcmQ+UmVz
ZWFyY2gsIERlcGFydG1lbnQgb2YgSGVhbHRoIGluIEVuZ2xhbmQsIE1hc29uIE1lZGljYWwgUmVz
ZWFyY2ggRm91bmRhdGlvbiw8L2tleXdvcmQ+PGtleXdvcmQ+V2VzdG1pbnN0ZXIgTWVkaWNhbCBT
Y2hvb2wgUmVzZWFyY2ggVHJ1c3QgYW5kIENoaWVzaSBQaGFybWFjZXV0aWNhbHMuPC9rZXl3b3Jk
Pjwva2V5d29yZHM+PGRhdGVzPjx5ZWFyPjIwMjA8L3llYXI+PHB1Yi1kYXRlcz48ZGF0ZT5KdWw8
L2RhdGU+PC9wdWItZGF0ZXM+PC9kYXRlcz48aXNibj4xMzU5LTI5OTggKFByaW50KSYjeEQ7MTM1
OS0yOTk4PC9pc2JuPjxhY2Nlc3Npb24tbnVtPjMxNzMyNjgzPC9hY2Nlc3Npb24tbnVtPjxsYWJl
bD40MjU8L2xhYmVsPjx1cmxzPjwvdXJscz48Y3VzdG9tMj5QTUM3MzYzNzkwPC9jdXN0b20yPjxl
bGVjdHJvbmljLXJlc291cmNlLW51bT4xMC4xMTM2L2FyY2hkaXNjaGlsZC0yMDE5LTMxNzUwMTwv
ZWxlY3Ryb25pYy1yZXNvdXJjZS1udW0+PHJlbW90ZS1kYXRhYmFzZS1wcm92aWRlcj5OTE08L3Jl
bW90ZS1kYXRhYmFzZS1wcm92aWRlcj48bGFuZ3VhZ2U+ZW5nPC9sYW5ndWFnZT48L3JlY29yZD48
L0NpdGU+PC9FbmROb3RlPn==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Strand 2020 F328, Webbe 2020 425}</w:t>
            </w:r>
            <w:r>
              <w:rPr>
                <w:rFonts w:ascii="Calibri" w:eastAsia="Times New Roman" w:hAnsi="Calibri" w:cs="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242C8C"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Other outcomes such as admission temperatures or presence of hypothermia have not been ranked. However, they are likely to be ranked as important because of their potential effect on mortality. </w:t>
            </w:r>
          </w:p>
        </w:tc>
      </w:tr>
      <w:tr w:rsidR="00D26AF9" w14:paraId="773C5B9C"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6F5A376"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688CA900"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 xml:space="preserve">Does the balance between desirable and undesirable effects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D26AF9" w14:paraId="71FBFED9"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935E1D"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8E74D8"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257B68"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0D0646B5" w14:textId="77777777" w:rsidTr="00D26AF9">
        <w:trPr>
          <w:divId w:val="1208761365"/>
          <w:trHeight w:val="159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6CC244" w14:textId="77777777"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Does not </w:t>
            </w:r>
            <w:proofErr w:type="spellStart"/>
            <w:r>
              <w:rPr>
                <w:rStyle w:val="ep-radiobuttonlabel"/>
                <w:rFonts w:ascii="Calibri" w:eastAsia="Times New Roman" w:hAnsi="Calibri" w:cs="Calibri"/>
                <w:sz w:val="16"/>
                <w:szCs w:val="16"/>
              </w:rPr>
              <w:t>favor</w:t>
            </w:r>
            <w:proofErr w:type="spellEnd"/>
            <w:r>
              <w:rPr>
                <w:rStyle w:val="ep-radiobuttonlabel"/>
                <w:rFonts w:ascii="Calibri" w:eastAsia="Times New Roman" w:hAnsi="Calibri" w:cs="Calibri"/>
                <w:sz w:val="16"/>
                <w:szCs w:val="16"/>
              </w:rPr>
              <w:t xml:space="preserve">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659939"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The review found evidence of benefit for some outcomes (survival, temperatures on admission) with the use of a plastic bag or wrap. However, there was some evidence of harm from an increased risk of hyperthermia.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B3F68D"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T</w:t>
            </w:r>
            <w:r w:rsidRPr="003E5CD2">
              <w:rPr>
                <w:rFonts w:ascii="Calibri" w:eastAsia="Times New Roman" w:hAnsi="Calibri" w:cs="Calibri"/>
                <w:sz w:val="16"/>
                <w:szCs w:val="16"/>
              </w:rPr>
              <w:t>he risk of hyperthermia could be mitigated by regular temperature monitoring</w:t>
            </w:r>
            <w:r>
              <w:rPr>
                <w:rFonts w:ascii="Calibri" w:eastAsia="Times New Roman" w:hAnsi="Calibri" w:cs="Calibri"/>
                <w:sz w:val="16"/>
                <w:szCs w:val="16"/>
              </w:rPr>
              <w:br/>
            </w:r>
          </w:p>
        </w:tc>
      </w:tr>
      <w:tr w:rsidR="00D26AF9" w14:paraId="0D08B73D"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4D34C2B"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Resources required</w:t>
            </w:r>
          </w:p>
          <w:p w14:paraId="791DF338"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D26AF9" w14:paraId="263D3DC3"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6A576F"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A9009C"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893EDB"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54941596" w14:textId="77777777" w:rsidTr="00D26AF9">
        <w:trPr>
          <w:divId w:val="1208761365"/>
          <w:trHeight w:val="2101"/>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773264" w14:textId="0E66FECF"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38940E" w14:textId="4FED395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No studies provided sufficient detail about the costs of universal of plastic bags or wraps for all preterm infants &lt;34 weeks' gestation.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947CEF"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Plastic bags or wraps are likely to be an inexpensive method to improve thermoregulation in very preterm infants. However, the costs depend on whether bags or wraps specifically marketed for newborn care are used, or widely available products such as those used for food storage. </w:t>
            </w:r>
          </w:p>
          <w:p w14:paraId="578997DE"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t xml:space="preserve">The Task Force also considered the environmental impacts of recommending widespread use of plastic caps. However, this must be weighed against benefits, </w:t>
            </w:r>
            <w:proofErr w:type="gramStart"/>
            <w:r>
              <w:rPr>
                <w:rFonts w:ascii="Calibri" w:eastAsia="Times New Roman" w:hAnsi="Calibri" w:cs="Calibri"/>
                <w:sz w:val="16"/>
                <w:szCs w:val="16"/>
              </w:rPr>
              <w:t>and also</w:t>
            </w:r>
            <w:proofErr w:type="gramEnd"/>
            <w:r>
              <w:rPr>
                <w:rFonts w:ascii="Calibri" w:eastAsia="Times New Roman" w:hAnsi="Calibri" w:cs="Calibri"/>
                <w:sz w:val="16"/>
                <w:szCs w:val="16"/>
              </w:rPr>
              <w:t xml:space="preserve"> compared with the widespread use of other disposables in clinical care.</w:t>
            </w:r>
          </w:p>
        </w:tc>
      </w:tr>
      <w:tr w:rsidR="00D26AF9" w14:paraId="6ACB3F14"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00CF196"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1B9CD605"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D26AF9" w14:paraId="0814599C"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3FC420"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53BBCB"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582F1E"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3A6DB7B4" w14:textId="77777777" w:rsidTr="00D26AF9">
        <w:trPr>
          <w:divId w:val="1208761365"/>
          <w:trHeight w:val="1037"/>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BE62A2" w14:textId="77777777"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DA93BB"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No studies provided sufficient detail about costs to determine the certainty of evidence for required resourc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622D38"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r>
          </w:p>
        </w:tc>
      </w:tr>
      <w:tr w:rsidR="00D26AF9" w14:paraId="6DD14968"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E2D3FB2"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48F15832"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 xml:space="preserve">Does the cost-effectiveness of the intervention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D26AF9" w14:paraId="2D49D1D3"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FA136B"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C7B46E"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61C184"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012F0D2E" w14:textId="77777777" w:rsidTr="00D26AF9">
        <w:trPr>
          <w:divId w:val="1208761365"/>
          <w:trHeight w:val="142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036293" w14:textId="77777777"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Does not </w:t>
            </w:r>
            <w:proofErr w:type="spellStart"/>
            <w:r>
              <w:rPr>
                <w:rStyle w:val="ep-radiobuttonlabel"/>
                <w:rFonts w:ascii="Calibri" w:eastAsia="Times New Roman" w:hAnsi="Calibri" w:cs="Calibri"/>
                <w:sz w:val="16"/>
                <w:szCs w:val="16"/>
              </w:rPr>
              <w:t>favor</w:t>
            </w:r>
            <w:proofErr w:type="spellEnd"/>
            <w:r>
              <w:rPr>
                <w:rStyle w:val="ep-radiobuttonlabel"/>
                <w:rFonts w:ascii="Calibri" w:eastAsia="Times New Roman" w:hAnsi="Calibri" w:cs="Calibri"/>
                <w:sz w:val="16"/>
                <w:szCs w:val="16"/>
              </w:rPr>
              <w:t xml:space="preserve"> either the intervention or the comparison</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B52111" w14:textId="5E3C9283"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Studies included in the review did not measure cost-effectiveness. However, studies did make recommendations regarding cost-effectiveness of the intervention. Two studies described the use of a plastic bag as inexpensi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hantaroj&lt;/Author&gt;&lt;Year&gt;2011&lt;/Year&gt;&lt;RecNum&gt;40&lt;/RecNum&gt;&lt;DisplayText&gt;{Chantaroj 2011 S32, Knobel 2005 304}&lt;/DisplayText&gt;&lt;record&gt;&lt;rec-number&gt;40&lt;/rec-number&gt;&lt;foreign-keys&gt;&lt;key app="EN" db-id="z5av02adre92x4eeefppzprdtv90xdfdxzra" timestamp="1660202542"&gt;40&lt;/key&gt;&lt;/foreign-keys&gt;&lt;ref-type name="Journal Article"&gt;17&lt;/ref-type&gt;&lt;contributors&gt;&lt;authors&gt;&lt;author&gt;Chantaroj, S.&lt;/author&gt;&lt;author&gt;Techasatid, W.&lt;/author&gt;&lt;/authors&gt;&lt;/contributors&gt;&lt;titles&gt;&lt;title&gt;Effect of polyethylene bag to prevent heat loss in preterm infants at birth: a randomized controlled trial&lt;/title&gt;&lt;secondary-title&gt;J Med Assoc Thai&lt;/secondary-title&gt;&lt;/titles&gt;&lt;periodical&gt;&lt;full-title&gt;J Med Assoc Thai&lt;/full-title&gt;&lt;/periodical&gt;&lt;pages&gt;S32-7&lt;/pages&gt;&lt;volume&gt;94 &lt;/volume&gt;&lt;num-vols&gt;Suppl 7&lt;/num-vols&gt;&lt;dates&gt;&lt;year&gt;2011&lt;/year&gt;&lt;/dates&gt;&lt;accession-num&gt;22619904&lt;/accession-num&gt;&lt;label&gt;S32&lt;/label&gt;&lt;urls&gt;&lt;/urls&gt;&lt;/record&gt;&lt;/Cite&gt;&lt;Cite&gt;&lt;Author&gt;Knobel&lt;/Author&gt;&lt;Year&gt;2005&lt;/Year&gt;&lt;RecNum&gt;27&lt;/RecNum&gt;&lt;record&gt;&lt;rec-number&gt;27&lt;/rec-number&gt;&lt;foreign-keys&gt;&lt;key app="EN" db-id="z5av02adre92x4eeefppzprdtv90xdfdxzra" timestamp="1660201145"&gt;27&lt;/key&gt;&lt;/foreign-keys&gt;&lt;ref-type name="Journal Article"&gt;17&lt;/ref-type&gt;&lt;contributors&gt;&lt;authors&gt;&lt;author&gt;Knobel, R. B.&lt;/author&gt;&lt;author&gt;Wimmer, J. E., Jr.&lt;/author&gt;&lt;author&gt;Holbert, D.&lt;/author&gt;&lt;/authors&gt;&lt;/contributors&gt;&lt;titles&gt;&lt;title&gt;Heat loss prevention for preterm infants in the delivery room&lt;/title&gt;&lt;secondary-title&gt;J Perinatol&lt;/secondary-title&gt;&lt;/titles&gt;&lt;periodical&gt;&lt;full-title&gt;J Perinatol&lt;/full-title&gt;&lt;/periodical&gt;&lt;pages&gt;304-8&lt;/pages&gt;&lt;volume&gt;25&lt;/volume&gt;&lt;number&gt;5&lt;/number&gt;&lt;dates&gt;&lt;year&gt;2005&lt;/year&gt;&lt;/dates&gt;&lt;accession-num&gt;15861196&lt;/accession-num&gt;&lt;label&gt;304&lt;/label&gt;&lt;urls&gt;&lt;related-urls&gt;&lt;url&gt;https://www.nature.com/articles/7211289.pdf&lt;/url&gt;&lt;/related-urls&gt;&lt;/urls&gt;&lt;electronic-resource-num&gt;10.1038/sj.jp.7211289&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hantaroj 2011 S32, Knobel 2005 304}</w:t>
            </w:r>
            <w:r>
              <w:rPr>
                <w:rFonts w:ascii="Calibri" w:eastAsia="Times New Roman" w:hAnsi="Calibri" w:cs="Calibri"/>
                <w:sz w:val="16"/>
                <w:szCs w:val="16"/>
              </w:rPr>
              <w:fldChar w:fldCharType="end"/>
            </w:r>
            <w:r>
              <w:rPr>
                <w:rFonts w:ascii="Calibri" w:eastAsia="Times New Roman" w:hAnsi="Calibri" w:cs="Calibri"/>
                <w:sz w:val="16"/>
                <w:szCs w:val="16"/>
              </w:rPr>
              <w:t xml:space="preserve">, low cost </w:t>
            </w:r>
            <w:r>
              <w:rPr>
                <w:rFonts w:ascii="Calibri" w:eastAsia="Times New Roman" w:hAnsi="Calibri" w:cs="Calibri"/>
                <w:sz w:val="16"/>
                <w:szCs w:val="16"/>
              </w:rPr>
              <w:fldChar w:fldCharType="begin">
                <w:fldData xml:space="preserve">PEVuZE5vdGU+PENpdGU+PEF1dGhvcj5OaW1iYWxrYXI8L0F1dGhvcj48WWVhcj4yMDE5PC9ZZWFy
PjxSZWNOdW0+NDM8L1JlY051bT48RGlzcGxheVRleHQ+e05pbWJhbGthciAyMDE5IDEyMn08L0Rp
c3BsYXlUZXh0PjxyZWNvcmQ+PHJlYy1udW1iZXI+NDM8L3JlYy1udW1iZXI+PGZvcmVpZ24ta2V5
cz48a2V5IGFwcD0iRU4iIGRiLWlkPSJ6NWF2MDJhZHJlOTJ4NGVlZWZwcHpwcmR0djkweGRmZHh6
cmEiIHRpbWVzdGFtcD0iMTY2MDIwMjYxMCI+NDM8L2tleT48L2ZvcmVpZ24ta2V5cz48cmVmLXR5
cGUgbmFtZT0iSm91cm5hbCBBcnRpY2xlIj4xNzwvcmVmLXR5cGU+PGNvbnRyaWJ1dG9ycz48YXV0
aG9ycz48YXV0aG9yPk5pbWJhbGthciwgUy4gTS48L2F1dGhvcj48YXV0aG9yPktoYW5uYSwgQS4g
Sy48L2F1dGhvcj48YXV0aG9yPlBhdGVsLCBELiBWLjwvYXV0aG9yPjxhdXRob3I+TmltYmFsa2Fy
LCBBLiBTLjwvYXV0aG9yPjxhdXRob3I+UGhhdGFrLCBBLiBHLjwvYXV0aG9yPjwvYXV0aG9ycz48
L2NvbnRyaWJ1dG9ycz48dGl0bGVzPjx0aXRsZT5FZmZpY2FjeSBvZiBQb2x5ZXRoeWxlbmUgU2tp
biBXcmFwcGluZyBpbiBQcmV2ZW50aW5nIEh5cG90aGVybWlhIGluIFByZXRlcm0gTmVvbmF0ZXMg
KCZsdDszNCBXZWVrcyk6IEEgUGFyYWxsZWwgR3JvdXAgTm9uLWJsaW5kZWQgUmFuZG9taXplZCBD
b250cm9sIFRyaWFsPC90aXRsZT48c2Vjb25kYXJ5LXRpdGxlPkogVHJvcCBQZWRpYXRyPC9zZWNv
bmRhcnktdGl0bGU+PC90aXRsZXM+PHBlcmlvZGljYWw+PGZ1bGwtdGl0bGU+SiBUcm9wIFBlZGlh
dHI8L2Z1bGwtdGl0bGU+PC9wZXJpb2RpY2FsPjxwYWdlcz4xMjItMTI5PC9wYWdlcz48dm9sdW1l
PjY1PC92b2x1bWU+PG51bWJlcj4yPC9udW1iZXI+PGRhdGVzPjx5ZWFyPjIwMTk8L3llYXI+PC9k
YXRlcz48YWNjZXNzaW9uLW51bT4yOTgwMDMyMjwvYWNjZXNzaW9uLW51bT48bGFiZWw+MTIyPC9s
YWJlbD48dXJscz48cmVsYXRlZC11cmxzPjx1cmw+aHR0cHM6Ly93YXRlcm1hcmsuc2lsdmVyY2hh
aXIuY29tL2ZteTAyNS5wZGY/dG9rZW49QVFFQ0FIaTIwOEJFNDlPb2FuOWtraFdfRXJjeTdEbTNa
TF85Q2YzcWZLQWM0ODV5c2dBQUF0NHdnZ0xhQmdrcWhraUc5dzBCQndhZ2dnTExNSUlDeHdJQkFE
Q0NBc0FHQ1NxR1NJYjNEUUVIQVRBZUJnbGdoa2dCWlFNRUFTNHdFUVFNLW5UZTBqZG1DNDBZc3Ju
b0FnRVFnSUlDa2IzT3RDRVh1cVJJclZ1eC1Tbl9SSWl5MGZzZ2hwNkpCbGZQTVdQQnpSUVFzSHVY
PC91cmw+PHVybD5odHRwczovL3dhdGVybWFyay5zaWx2ZXJjaGFpci5jb20vZm15MDI1LnBkZj90
b2tlbj1BUUVDQUhpMjA4QkU0OU9vYW45a2toV19FcmN5N0RtM1pMXzlDZjNxZktBYzQ4NXlzZ0FB
QXNnd2dnTEVCZ2txaGtpRzl3MEJCd2FnZ2dLMU1JSUNzUUlCQURDQ0Fxb0dDU3FHU0liM0RRRUhB
VEFlQmdsZ2hrZ0JaUU1FQVM0d0VRUU1RNUxoWGV2V004cnNkUExYQWdFUWdJSUNlOTNpN2ZWNHZU
M0VmUWlyNDNyNndCcjc3dW54VEplUzNaUFk4bzFlRWMzdVBaZTZoOFRqUjZXZm92LXpoRlZjcXgw
UEJqRks5N3ZyeGJsZlBPbHI4OFQ0WG9NaEI4YWprVkRvendFVGxON1F2N2JvMm4tbW91YnJ1M2pT
elpOYWZ1MU5LMnhMSmp5Ykh1UkRnTnZtRmxVQVd2b3c2cnp6Mm95TWVYWGlWLXZudmVHNjZCMWFr
RmlST24zdFEwSThjSGRqdTRpQ0hXRXpYOWI3RGRQcXVjaDUzaWxLQnRsV2hWMGFhUVVwWTJuLVl0
UDBCSTBIYmktSFpaVlhCeWZYVGYzaUNtNUc2MVpuSm5DcEhfcUR3U3J4VnlHRE0wVmdNaDdsNldR
NHhBQ1NYWllGUEc3WFZNTjgxS21wX3dxTTVFbFZYeHlqVXlnaWs1a2FmcDR4VjFjYnNobDl2OXY5
eUE2SWpOaHNIcFQ3Z0tNa1NiQUVMdWthUWNwaGdiRDNkd0tSdlVjS2xrREd1TU9CS01PNTl0ZG1Q
YzVBU3VJUTN4R0dGa1RsR2szdzZrSDFITWN5aW9JME10MzhKY2dhN0pwRV85MlFjejdUV0t1SEQz
Z2o2ZnVOSnpzN1B3NWp0a2p6b2xkNERUbmNiWnR6S0FSYXRma3d4UWRqbnZUZFBtY09FNW9Nd0Jl
VE9xRHV2VnZBblZKYzZfVnhnVXZKSmxndDN1OFB4TDNIcXlQa1lFYklkam9QODI4cmd1NlZBV1hB
aG1yUmhraUc0M1N2SkNzWmFEOVRYdU1Tb2RNVmVJRWQ5ejdCaGtQQ1R6VnJ2YW5wSjNBVzRFa3JQ
eGdVSV9Temw2OTY1Tm1qZlU3VnJUa1dNOVBUTWlmZ2ZoTnNWLVktN2R0T3NRU21UbmdwUkx0eGRH
RlZqSk1OeDctQ09xdmtCTkpWOXpSbG1MaFhnOE1FemNyckJkWTcwYmJEcFo2Skx0bzF2Z0pmZkNN
RlZBdDJTSnpOcWg5QkFxN3VfQ0NBWWFUelVrMHBQSzJRSk1udGdrVVc5V2JpUnlUekY3NXM3VkU4
dkNqVGJyb05MVmtsWjY3ajQwN21LWTVXaUFld052VXoxV0hUanBvczwvdXJsPjwvcmVsYXRlZC11
cmxzPjwvdXJscz48ZWxlY3Ryb25pYy1yZXNvdXJjZS1udW0+MTAuMTA5My90cm9wZWovZm15MDI1
PC9lbGVjdHJvbmljLXJlc291cmNlLW51bT48L3JlY29yZD48L0NpdGU+PC9FbmROb3RlPn==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OaW1iYWxrYXI8L0F1dGhvcj48WWVhcj4yMDE5PC9ZZWFy
PjxSZWNOdW0+NDM8L1JlY051bT48RGlzcGxheVRleHQ+e05pbWJhbGthciAyMDE5IDEyMn08L0Rp
c3BsYXlUZXh0PjxyZWNvcmQ+PHJlYy1udW1iZXI+NDM8L3JlYy1udW1iZXI+PGZvcmVpZ24ta2V5
cz48a2V5IGFwcD0iRU4iIGRiLWlkPSJ6NWF2MDJhZHJlOTJ4NGVlZWZwcHpwcmR0djkweGRmZHh6
cmEiIHRpbWVzdGFtcD0iMTY2MDIwMjYxMCI+NDM8L2tleT48L2ZvcmVpZ24ta2V5cz48cmVmLXR5
cGUgbmFtZT0iSm91cm5hbCBBcnRpY2xlIj4xNzwvcmVmLXR5cGU+PGNvbnRyaWJ1dG9ycz48YXV0
aG9ycz48YXV0aG9yPk5pbWJhbGthciwgUy4gTS48L2F1dGhvcj48YXV0aG9yPktoYW5uYSwgQS4g
Sy48L2F1dGhvcj48YXV0aG9yPlBhdGVsLCBELiBWLjwvYXV0aG9yPjxhdXRob3I+TmltYmFsa2Fy
LCBBLiBTLjwvYXV0aG9yPjxhdXRob3I+UGhhdGFrLCBBLiBHLjwvYXV0aG9yPjwvYXV0aG9ycz48
L2NvbnRyaWJ1dG9ycz48dGl0bGVzPjx0aXRsZT5FZmZpY2FjeSBvZiBQb2x5ZXRoeWxlbmUgU2tp
biBXcmFwcGluZyBpbiBQcmV2ZW50aW5nIEh5cG90aGVybWlhIGluIFByZXRlcm0gTmVvbmF0ZXMg
KCZsdDszNCBXZWVrcyk6IEEgUGFyYWxsZWwgR3JvdXAgTm9uLWJsaW5kZWQgUmFuZG9taXplZCBD
b250cm9sIFRyaWFsPC90aXRsZT48c2Vjb25kYXJ5LXRpdGxlPkogVHJvcCBQZWRpYXRyPC9zZWNv
bmRhcnktdGl0bGU+PC90aXRsZXM+PHBlcmlvZGljYWw+PGZ1bGwtdGl0bGU+SiBUcm9wIFBlZGlh
dHI8L2Z1bGwtdGl0bGU+PC9wZXJpb2RpY2FsPjxwYWdlcz4xMjItMTI5PC9wYWdlcz48dm9sdW1l
PjY1PC92b2x1bWU+PG51bWJlcj4yPC9udW1iZXI+PGRhdGVzPjx5ZWFyPjIwMTk8L3llYXI+PC9k
YXRlcz48YWNjZXNzaW9uLW51bT4yOTgwMDMyMjwvYWNjZXNzaW9uLW51bT48bGFiZWw+MTIyPC9s
YWJlbD48dXJscz48cmVsYXRlZC11cmxzPjx1cmw+aHR0cHM6Ly93YXRlcm1hcmsuc2lsdmVyY2hh
aXIuY29tL2ZteTAyNS5wZGY/dG9rZW49QVFFQ0FIaTIwOEJFNDlPb2FuOWtraFdfRXJjeTdEbTNa
TF85Q2YzcWZLQWM0ODV5c2dBQUF0NHdnZ0xhQmdrcWhraUc5dzBCQndhZ2dnTExNSUlDeHdJQkFE
Q0NBc0FHQ1NxR1NJYjNEUUVIQVRBZUJnbGdoa2dCWlFNRUFTNHdFUVFNLW5UZTBqZG1DNDBZc3Ju
b0FnRVFnSUlDa2IzT3RDRVh1cVJJclZ1eC1Tbl9SSWl5MGZzZ2hwNkpCbGZQTVdQQnpSUVFzSHVY
PC91cmw+PHVybD5odHRwczovL3dhdGVybWFyay5zaWx2ZXJjaGFpci5jb20vZm15MDI1LnBkZj90
b2tlbj1BUUVDQUhpMjA4QkU0OU9vYW45a2toV19FcmN5N0RtM1pMXzlDZjNxZktBYzQ4NXlzZ0FB
QXNnd2dnTEVCZ2txaGtpRzl3MEJCd2FnZ2dLMU1JSUNzUUlCQURDQ0Fxb0dDU3FHU0liM0RRRUhB
VEFlQmdsZ2hrZ0JaUU1FQVM0d0VRUU1RNUxoWGV2V004cnNkUExYQWdFUWdJSUNlOTNpN2ZWNHZU
M0VmUWlyNDNyNndCcjc3dW54VEplUzNaUFk4bzFlRWMzdVBaZTZoOFRqUjZXZm92LXpoRlZjcXgw
UEJqRks5N3ZyeGJsZlBPbHI4OFQ0WG9NaEI4YWprVkRvendFVGxON1F2N2JvMm4tbW91YnJ1M2pT
elpOYWZ1MU5LMnhMSmp5Ykh1UkRnTnZtRmxVQVd2b3c2cnp6Mm95TWVYWGlWLXZudmVHNjZCMWFr
RmlST24zdFEwSThjSGRqdTRpQ0hXRXpYOWI3RGRQcXVjaDUzaWxLQnRsV2hWMGFhUVVwWTJuLVl0
UDBCSTBIYmktSFpaVlhCeWZYVGYzaUNtNUc2MVpuSm5DcEhfcUR3U3J4VnlHRE0wVmdNaDdsNldR
NHhBQ1NYWllGUEc3WFZNTjgxS21wX3dxTTVFbFZYeHlqVXlnaWs1a2FmcDR4VjFjYnNobDl2OXY5
eUE2SWpOaHNIcFQ3Z0tNa1NiQUVMdWthUWNwaGdiRDNkd0tSdlVjS2xrREd1TU9CS01PNTl0ZG1Q
YzVBU3VJUTN4R0dGa1RsR2szdzZrSDFITWN5aW9JME10MzhKY2dhN0pwRV85MlFjejdUV0t1SEQz
Z2o2ZnVOSnpzN1B3NWp0a2p6b2xkNERUbmNiWnR6S0FSYXRma3d4UWRqbnZUZFBtY09FNW9Nd0Jl
VE9xRHV2VnZBblZKYzZfVnhnVXZKSmxndDN1OFB4TDNIcXlQa1lFYklkam9QODI4cmd1NlZBV1hB
aG1yUmhraUc0M1N2SkNzWmFEOVRYdU1Tb2RNVmVJRWQ5ejdCaGtQQ1R6VnJ2YW5wSjNBVzRFa3JQ
eGdVSV9Temw2OTY1Tm1qZlU3VnJUa1dNOVBUTWlmZ2ZoTnNWLVktN2R0T3NRU21UbmdwUkx0eGRH
RlZqSk1OeDctQ09xdmtCTkpWOXpSbG1MaFhnOE1FemNyckJkWTcwYmJEcFo2Skx0bzF2Z0pmZkNN
RlZBdDJTSnpOcWg5QkFxN3VfQ0NBWWFUelVrMHBQSzJRSk1udGdrVVc5V2JpUnlUekY3NXM3VkU4
dkNqVGJyb05MVmtsWjY3ajQwN21LWTVXaUFld052VXoxV0hUanBvczwvdXJsPjwvcmVsYXRlZC11
cmxzPjwvdXJscz48ZWxlY3Ryb25pYy1yZXNvdXJjZS1udW0+MTAuMTA5My90cm9wZWovZm15MDI1
PC9lbGVjdHJvbmljLXJlc291cmNlLW51bT48L3JlY29yZD48L0NpdGU+PC9FbmROb3RlPn==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Nimbalkar 2019 122}</w:t>
            </w:r>
            <w:r>
              <w:rPr>
                <w:rFonts w:ascii="Calibri" w:eastAsia="Times New Roman" w:hAnsi="Calibri" w:cs="Calibri"/>
                <w:sz w:val="16"/>
                <w:szCs w:val="16"/>
              </w:rPr>
              <w:fldChar w:fldCharType="end"/>
            </w:r>
            <w:r>
              <w:rPr>
                <w:rFonts w:ascii="Calibri" w:eastAsia="Times New Roman" w:hAnsi="Calibri" w:cs="Calibri"/>
                <w:sz w:val="16"/>
                <w:szCs w:val="16"/>
              </w:rPr>
              <w:t xml:space="preserve"> or a cost effective intervention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Bhavsar&lt;/Author&gt;&lt;Year&gt;2015&lt;/Year&gt;&lt;RecNum&gt;44&lt;/RecNum&gt;&lt;DisplayText&gt;{Bhavsar 2015 23}&lt;/DisplayText&gt;&lt;record&gt;&lt;rec-number&gt;44&lt;/rec-number&gt;&lt;foreign-keys&gt;&lt;key app="EN" db-id="z5av02adre92x4eeefppzprdtv90xdfdxzra" timestamp="1660203415"&gt;44&lt;/key&gt;&lt;/foreign-keys&gt;&lt;ref-type name="Journal Article"&gt;17&lt;/ref-type&gt;&lt;contributors&gt;&lt;authors&gt;&lt;author&gt;Bhavsar, Suketu&lt;/author&gt;&lt;author&gt;Kabra, Nandkishor&lt;/author&gt;&lt;author&gt;Avasthi, Bhupendra&lt;/author&gt;&lt;author&gt;Sharma, Shobha&lt;/author&gt;&lt;author&gt;Dash, Swarup&lt;/author&gt;&lt;author&gt;Tali, Showkat&lt;/author&gt;&lt;author&gt;Padhi, Phalguni&lt;/author&gt;&lt;author&gt;Ahmed, Javed&lt;/author&gt;&lt;/authors&gt;&lt;/contributors&gt;&lt;titles&gt;&lt;title&gt;Efficacy and safety of Polythene Wrap in Preventing Hypothermia in Preterm and Low Birth Weight Neonates During Transport: A Randomized Controlled Trial&lt;/title&gt;&lt;secondary-title&gt;Perinatology&lt;/secondary-title&gt;&lt;/titles&gt;&lt;periodical&gt;&lt;full-title&gt;Perinatology&lt;/full-title&gt;&lt;/periodical&gt;&lt;pages&gt;23-30&lt;/pages&gt;&lt;volume&gt;16&lt;/volume&gt;&lt;dates&gt;&lt;year&gt;2015&lt;/year&gt;&lt;pub-dates&gt;&lt;date&gt;06/15&lt;/date&gt;&lt;/pub-dates&gt;&lt;/dates&gt;&lt;label&gt;23&lt;/label&gt;&lt;urls&gt;&lt;/urls&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Bhavsar 2015 23}</w:t>
            </w:r>
            <w:r>
              <w:rPr>
                <w:rFonts w:ascii="Calibri" w:eastAsia="Times New Roman" w:hAnsi="Calibri" w:cs="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C26F28"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r>
          </w:p>
        </w:tc>
      </w:tr>
      <w:tr w:rsidR="00D26AF9" w14:paraId="3826163D"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519414E"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34EB0B87"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would be the impact on health equity?</w:t>
            </w:r>
          </w:p>
        </w:tc>
      </w:tr>
      <w:tr w:rsidR="00D26AF9" w14:paraId="174966E3"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2FF4B2"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CB1A3E"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BAA499"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7C7BC3FE"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FCDC1E" w14:textId="77777777"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9559F2"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Plastic bags or wraps are likely to be an intervention that could be applied easily in low-resource setting or in high- resource settings. </w:t>
            </w:r>
          </w:p>
          <w:p w14:paraId="7CA853E1"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The included studies were undertaken in high-income countries (USA, </w:t>
            </w:r>
            <w:proofErr w:type="gramStart"/>
            <w:r>
              <w:rPr>
                <w:rFonts w:ascii="Calibri" w:eastAsia="Times New Roman" w:hAnsi="Calibri" w:cs="Calibri"/>
                <w:sz w:val="16"/>
                <w:szCs w:val="16"/>
              </w:rPr>
              <w:t>Canada(</w:t>
            </w:r>
            <w:proofErr w:type="gramEnd"/>
            <w:r>
              <w:rPr>
                <w:rFonts w:ascii="Calibri" w:eastAsia="Times New Roman" w:hAnsi="Calibri" w:cs="Calibri"/>
                <w:sz w:val="16"/>
                <w:szCs w:val="16"/>
              </w:rPr>
              <w:t>4), Australia, Italy) and middle income countries (India (3), Turkey, Thailand, Malaysia, Egypt, Iran). (Ref https://blogs.worldbank.org/opendata/new-world-bank-country-classifications-income-level-2022-2023)</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A6DD11"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r>
          </w:p>
        </w:tc>
      </w:tr>
      <w:tr w:rsidR="00D26AF9" w14:paraId="711C3F31"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31AD9EA"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2826BC8D"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D26AF9" w14:paraId="794FD6E7"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B13010"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8DB9FE"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25197F"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02974A67"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F45DD9" w14:textId="77777777"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C1001B"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No studies in this review included information about acceptability regarding use of plastic bag or wrap in the delivery room. </w:t>
            </w:r>
          </w:p>
          <w:p w14:paraId="722E0770" w14:textId="712099AA"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Within quality improvement studies assessed for this systematic review there was almost universal use of the plastic bag or wrap, suggesting a high level of acceptability. </w:t>
            </w:r>
            <w:r>
              <w:rPr>
                <w:rFonts w:ascii="Calibri" w:eastAsia="Times New Roman" w:hAnsi="Calibri" w:cs="Calibri"/>
                <w:sz w:val="16"/>
                <w:szCs w:val="16"/>
              </w:rPr>
              <w:fldChar w:fldCharType="begin">
                <w:fldData xml:space="preserve">UGVkaWF0ciBRdWFsIFNhZjwvZnVsbC10aXRsZT48L3BlcmlvZGljYWw+PHBhZ2VzPmUxMjU8L3Bh
Z2VzPjx2b2x1bWU+Mzwvdm9sdW1lPjxudW1iZXI+NjwvbnVtYmVyPjxkYXRlcz48eWVhcj4yMDE4
PC95ZWFyPjwvZGF0ZXM+PGFjY2Vzc2lvbi1udW0+MzEzMzQ0NTc8L2FjY2Vzc2lvbi1udW0+PGxh
YmVsPmUxMjU8L2xhYmVsPjx1cmxzPjxyZWxhdGVkLXVybHM+PHVybD5odHRwczovL3d3dy5uY2Jp
Lm5sbS5uaWguZ292L3BtYy9hcnRpY2xlcy9QTUM2NTgxNDc4L3BkZi9wcXMtMy1lMTI1LnBkZjwv
dXJsPjwvcmVsYXRlZC11cmxzPjwvdXJscz48ZWxlY3Ryb25pYy1yZXNvdXJjZS1udW0+MTAuMTA5
Ny9wcTkuMDAwMDAwMDAwMDAwMDEyNTwvZWxlY3Ryb25pYy1yZXNvdXJjZS1udW0+PC9yZWNvcmQ+
PC9DaXRlPjxDaXRlPjxBdXRob3I+V2xvZGF2ZXI8L0F1dGhvcj48WWVhcj4yMDE2PC9ZZWFyPjxS
ZWNOdW0+MTA4PC9SZWNOdW0+PHJlY29yZD48cmVjLW51bWJlcj4xMDg8L3JlYy1udW1iZXI+PGZv
cmVpZ24ta2V5cz48a2V5IGFwcD0iRU4iIGRiLWlkPSJ6NWF2MDJhZHJlOTJ4NGVlZWZwcHpwcmR0
djkweGRmZHh6cmEiIHRpbWVzdGFtcD0iMTY3Mzc3MTU4NCI+MTA4PC9rZXk+PC9mb3JlaWduLWtl
eXM+PHJlZi10eXBlIG5hbWU9IkpvdXJuYWwgQXJ0aWNsZSI+MTc8L3JlZi10eXBlPjxjb250cmli
dXRvcnM+PGF1dGhvcnM+PGF1dGhvcj5XbG9kYXZlciwgQS48L2F1dGhvcj48YXV0aG9yPkJsdW50
LCBNLjwvYXV0aG9yPjxhdXRob3I+U2F0bmVzLCBLLjwvYXV0aG9yPjxhdXRob3I+RXNjb2JlZG8s
IE0uPC9hdXRob3I+PGF1dGhvcj5IYWxsZm9yZCwgRy48L2F1dGhvcj48YXV0aG9yPlN6eWxkLCBF
LjwvYXV0aG9yPjwvYXV0aG9ycz48L2NvbnRyaWJ1dG9ycz48dGl0bGVzPjx0aXRsZT5BIHJldHJv
c3BlY3RpdmUgY29tcGFyaXNvbiBvZiBWTEJXIG91dGNvbWVzIGJlZm9yZSBhbmQgYWZ0ZXIgaW1w
bGVtZW50aW5nIG5ldyBkZWxpdmVyeSByb29tIGd1aWRlbGluZXMgYXQgYSByZWdpb25hbCB0ZXJ0
aWFyeSBjYXJlIGNlbnRlcjwvdGl0bGU+PHNlY29uZGFyeS10aXRsZT5KIFBlcmluYXRvbDwvc2Vj
b25kYXJ5LXRpdGxlPjwvdGl0bGVzPjxwZXJpb2RpY2FsPjxmdWxsLXRpdGxlPkogUGVyaW5hdG9s
PC9mdWxsLXRpdGxlPjwvcGVyaW9kaWNhbD48cGFnZXM+MTgyLTU8L3BhZ2VzPjx2b2x1bWU+MzY8
L3ZvbHVtZT48bnVtYmVyPjM8L251bWJlcj48ZGF0ZXM+PHllYXI+MjAxNjwveWVhcj48L2RhdGVz
PjxhY2Nlc3Npb24tbnVtPjI2NjMzMTQ2PC9hY2Nlc3Npb24tbnVtPjxsYWJlbD4xODI8L2xhYmVs
Pjx1cmxzPjxyZWxhdGVkLXVybHM+PHVybD5odHRwczovL3d3dy5uYXR1cmUuY29tL2FydGljbGVz
L2pwMjAxNTE4Ny5wZGY8L3VybD48L3JlbGF0ZWQtdXJscz48L3VybHM+PGVsZWN0cm9uaWMtcmVz
b3VyY2UtbnVtPjEwLjEwMzgvanAuMjAxNS4xODc8L2VsZWN0cm9uaWMtcmVzb3VyY2UtbnVtPjwv
cmVjb3JkPjwvQ2l0ZT48Q2l0ZT48QXV0aG9yPllpcDwvQXV0aG9yPjxZZWFyPjIwMTc8L1llYXI+
PFJlY051bT4xMDk8L1JlY051bT48cmVjb3JkPjxyZWMtbnVtYmVyPjEwOTwvcmVjLW51bWJlcj48
Zm9yZWlnbi1rZXlzPjxrZXkgYXBwPSJFTiIgZGItaWQ9Ino1YXYwMmFkcmU5Mng0ZWVlZnBwenBy
ZHR2OTB4ZGZkeHpyYSIgdGltZXN0YW1wPSIxNjczNzcxNTg0Ij4xMDk8L2tleT48L2ZvcmVpZ24t
a2V5cz48cmVmLXR5cGUgbmFtZT0iSm91cm5hbCBBcnRpY2xlIj4xNzwvcmVmLXR5cGU+PGNvbnRy
aWJ1dG9ycz48YXV0aG9ycz48YXV0aG9yPllpcCwgVy4gWS48L2F1dGhvcj48YXV0aG9yPlF1ZWss
IEIuIEguPC9hdXRob3I+PGF1dGhvcj5Gb25nLCBNLiBDLiBXLjwvYXV0aG9yPjxhdXRob3I+VGhp
bGFnYW1hbmdhaSw8L2F1dGhvcj48YXV0aG9yPk9uZywgUy4gUy4gRy48L2F1dGhvcj48YXV0aG9y
PkxpbSwgQi4gTC48L2F1dGhvcj48YXV0aG9yPkxvLCBCLiBDLjwvYXV0aG9yPjxhdXRob3I+QWdh
cndhbCwgUC48L2F1dGhvcj48L2F1dGhvcnM+PC9jb250cmlidXRvcnM+PHRpdGxlcz48dGl0bGU+
QSBxdWFsaXR5IGltcHJvdmVtZW50IHByb2plY3QgdG8gcmVkdWNlIGh5cG90aGVybWlhIGluIHBy
ZXRlcm0gaW5mYW50cyBvbiBhZG1pc3Npb24gdG8gdGhlIG5lb25hdGFsIGludGVuc2l2ZSBjYXJl
IHVuaXQ8L3RpdGxlPjxzZWNvbmRhcnktdGl0bGU+SW50IEogUXVhbCBIZWFsdGggQ2FyZTwvc2Vj
b25kYXJ5LXRpdGxlPjwvdGl0bGVzPjxwZXJpb2RpY2FsPjxmdWxsLXRpdGxlPkludCBKIFF1YWwg
SGVhbHRoIENhcmU8L2Z1bGwtdGl0bGU+PC9wZXJpb2RpY2FsPjxwYWdlcz45MjItOTI4PC9wYWdl
cz48dm9sdW1lPjI5PC92b2x1bWU+PG51bWJlcj43PC9udW1iZXI+PGRhdGVzPjx5ZWFyPjIwMTc8
L3llYXI+PC9kYXRlcz48YWNjZXNzaW9uLW51bT4yOTA0NTY1MzwvYWNjZXNzaW9uLW51bT48bGFi
ZWw+OTIyPC9sYWJlbD48dXJscz48cmVsYXRlZC11cmxzPjx1cmw+aHR0cHM6Ly93YXRlcm1hcmsu
c2lsdmVyY2hhaXIuY29tL216eDEzMS5wZGY/dG9rZW49QVFFQ0FIaTIwOEJFNDlPb2FuOWtraFdf
RXJjeTdEbTNaTF85Q2YzcWZLQWM0ODV5c2dBQUF0QXdnZ0xNQmdrcWhraUc5dzBCQndhZ2dnSzlN
SUlDdVFJQkFEQ0NBcklHQ1NxR1NJYjNEUUVIQVRBZUJnbGdoa2dCWlFNRUFTNHdFUVFNb19lUjZh
MEQ1U2QzZ0JWWUFnRVFnSUlDZzdNa3hBd3dRZGdfano4ZWJMRkszOUN4aUJhQWRjYmpQRzdzSmRC
VU5iOHJRT01tPC91cmw+PHVybD5odHRwczovL3dhdGVybWFyay5zaWx2ZXJjaGFpci5jb20vbXp4
MTMxLnBkZj90b2tlbj1BUUVDQUhpMjA4QkU0OU9vYW45a2toV19FcmN5N0RtM1pMXzlDZjNxZktB
YzQ4NXlzZ0FBQXNnd2dnTEVCZ2txaGtpRzl3MEJCd2FnZ2dLMU1JSUNzUUlCQURDQ0Fxb0dDU3FH
U0liM0RRRUhBVEFlQmdsZ2hrZ0JaUU1FQVM0d0VRUU14ekFlTW1aWmNBaEZnZl8tQWdFUWdJSUNl
MjJ3SnhUMEVLcWxJU2FmMXZ3TEdNcE92R0FpU0NfeE1nZmtwbFR3M1NibEpRTjA1SXdhVkNSazlN
VDhhVUJJcjJlYnNUV05pQkF4TG9tNVF4aDRiWG5JTkpmeVRLQ2lla1dMZnV3VnlYVEFqdDBuZEtE
N1VPbk5aVzNhVXJZX1Z1Z3pqYW9FTU1Sa2FNSFRPYmVYcEd4R1M4VHVSVHJPMkdjQkEzakhIUmwx
MzZkbkNKRm9QWnBQVHVkLW14Y192VlkxN05pcmpVZHkyWm1CeGJQeXZ3aTBaMlZDd3ZqSGtCWXNT
dFh5eHJuczBwN0hoZi1fSUpac1dDek9tNUthQU1uLWFnYXFwdXFqV05PX1FHSEVZQ0U1ZzBGTFVs
Zk40WktkN0swMS16WlRuYjZNWmZNYWEzN2lLZG9PQWUzZTFjSXNJdXZUX3hhUDBQcmd0ZGlaZmti
U0d5cllYMk5lR19vVWlqcl9CQ1JTclVYN3R0aFRtUndDUHZhbkJwSjZ3ZjNMQ1NIS3k5aFlYdkRk
NTNfX21WdVlfVld1X2FCZkc0UDZQVnRCNWpsTGNrS1hjcVRSRDBOa25iMWYyaU43OTJVR1ZJUFJZ
RHVsN2xidDlkNVc3QWZwY1hXZ2ZUTU4zcTZYbEZmLUd4QlZnbUZxTTF6NWtrUmNsNDJQQjVfRnhK
dXZkbS1NN05hNDRJQ2ZOU0hDWmhsVVl2Yml4VWhxbGh3a1d5Z2h0cHFaYURBRV9qU2NrcWdkckxk
LVVlbjVmT3FPdWl0cDNXME5PaGhlUDZsMkFOZko2OXUxNkhJQXY2TURtaC11LTVsWXowNzl0ZV9P
OFhReTJkS3gzbFpEc1BuV3RKejUtRG50VXYtWlVtcHFKaEdkbE1QNW5HQWdjZmhWOFJ1aDlHb0JP
OG1KZ3NoSkg2WDhwdjB2cnlkdkdjdE50Tld3RnU4ZDduRGdieFlqQzVhQ29xTDlIZ3JxSEpjVVVT
bVFwand6SHZ1aUhUdldoVEZnMFd5ZjE2ZWk1c25Ea2wtd3p1ZHJyV0IxS0FXN0FrSi02WEoySnNs
dGNneUhCM09sOVJZdno3NUJuQURGdlY3eTZobk5fYndQYmtQYXBGX1BzZHNlYWZ0eTwvdXJsPjwv
cmVsYXRlZC11cmxzPjwvdXJscz48ZWxlY3Ryb25pYy1yZXNvdXJjZS1udW0+MTAuMTA5My9pbnRx
aGMvbXp4MTMxPC9lbGVjdHJvbmljLXJlc291cmNlLW51bT48L3JlY29yZD48L0NpdGU+PENpdGU+
PEF1dGhvcj5Zb3VuZzwvQXV0aG9yPjxZZWFyPjIwMjE8L1llYXI+PFJlY051bT4xMTA8L1JlY051
bT48cmVjb3JkPjxyZWMtbnVtYmVyPjExMDwvcmVjLW51bWJlcj48Zm9yZWlnbi1rZXlzPjxrZXkg
YXBwPSJFTiIgZGItaWQ9Ino1YXYwMmFkcmU5Mng0ZWVlZnBwenByZHR2OTB4ZGZkeHpyYSIgdGlt
ZXN0YW1wPSIxNjczNzcxNTg0Ij4xMTA8L2tleT48L2ZvcmVpZ24ta2V5cz48cmVmLXR5cGUgbmFt
ZT0iSm91cm5hbCBBcnRpY2xlIj4xNzwvcmVmLXR5cGU+PGNvbnRyaWJ1dG9ycz48YXV0aG9ycz48
YXV0aG9yPllvdW5nLCBBLjwvYXV0aG9yPjxhdXRob3I+QXplZXosIEYuPC9hdXRob3I+PGF1dGhv
cj5Hb2RhZCwgUy4gUC48L2F1dGhvcj48YXV0aG9yPlNoZXR0eSwgUC48L2F1dGhvcj48YXV0aG9y
PlNoYXJtYSwgQS48L2F1dGhvcj48L2F1dGhvcnM+PC9jb250cmlidXRvcnM+PHRpdGxlcz48dGl0
bGU+QSBtdWx0aW1vZGFsIHF1YWxpdHkgaW1wcm92ZW1lbnQgYXBwcm9hY2ggdG8gcHJvbW90ZSBu
b3Jtb3RoZXJtaWEgaW4gdmVyeSBwcmV0ZXJtIGluZmFudHM8L3RpdGxlPjxzZWNvbmRhcnktdGl0
bGU+QWN0YSBQYWVkaWF0cjwvc2Vjb25kYXJ5LXRpdGxlPjwvdGl0bGVzPjxwZXJpb2RpY2FsPjxm
dWxsLXRpdGxlPkFjdGEgUGFlZGlhdHI8L2Z1bGwtdGl0bGU+PC9wZXJpb2RpY2FsPjxwYWdlcz4y
NzQ1LTI3NTI8L3BhZ2VzPjx2b2x1bWU+MTEwPC92b2x1bWU+PGRhdGVzPjx5ZWFyPjIwMjE8L3ll
YXI+PC9kYXRlcz48YWNjZXNzaW9uLW51bT4zNDE4NTkyNTwvYWNjZXNzaW9uLW51bT48bGFiZWw+
Mjc0NTwvbGFiZWw+PHVybHM+PHJlbGF0ZWQtdXJscz48dXJsPmh0dHBzOi8vb25saW5lbGlicmFy
eS53aWxleS5jb20vZG9pLzEwLjExMTEvYXBhLjE2MDA5PC91cmw+PC9yZWxhdGVkLXVybHM+PC91
cmxzPjxlbGVjdHJvbmljLXJlc291cmNlLW51bT4xMC4xMTExL2FwYS4xNjAwOTwvZWxlY3Ryb25p
Yy1yZXNvdXJjZS1udW0+PC9yZWNvcmQ+PC9DaXRlPjwvRW5kTm90ZT4A
</w:fldData>
              </w:fldChar>
            </w:r>
            <w:r w:rsidR="00A573F4">
              <w:rPr>
                <w:rFonts w:ascii="Calibri" w:eastAsia="Times New Roman" w:hAnsi="Calibri" w:cs="Calibri"/>
                <w:sz w:val="16"/>
                <w:szCs w:val="16"/>
              </w:rPr>
              <w:instrText xml:space="preserve"> ADDIN EN.CITE </w:instrText>
            </w:r>
            <w:r w:rsidR="00A573F4">
              <w:rPr>
                <w:rFonts w:ascii="Calibri" w:eastAsia="Times New Roman" w:hAnsi="Calibri" w:cs="Calibri"/>
                <w:sz w:val="16"/>
                <w:szCs w:val="16"/>
              </w:rPr>
              <w:fldChar w:fldCharType="begin">
                <w:fldData xml:space="preserve">PEVuZE5vdGU+PENpdGU+PEF1dGhvcj5BbGV5LVJhejwvQXV0aG9yPjxZZWFyPjIwMjA8L1llYXI+
PFJlY051bT42NDwvUmVjTnVtPjxEaXNwbGF5VGV4dD57QWxleS1SYXogMjAyMCA0NzYsIEFzaG1l
YWRlIDIwMTYgNzMsIEJpbGxpbW9yaWEgMjAxMyA0NTUsIENhbGRhcyAyMDE4IDM2OCwgQ2hvaSAy
MDE4IDIzOSwgQ2xlYXRvciAyMDIyIDc1LCBDcm9vcCAyMDIwIDUzMCwgRGVNYXVybyAyMDEzIGUx
MDE4LCBGZXJyZXR0aSAyMDIxIGUyNDAsIEZyYXplciAyMDE4IDUyMCwgRnJhemVyIDIwMjIgOTks
IEdvZGZyZXkgMjAxMyAzMTEsIEhhcmVyIDIwMTcgMTI0MiwgSGFycmltYW4gMjAxOCA0NjIsIEtl
aXIgMjAyMSAzNzUsIExlZSAyMDA4IDc1NCwgTWFuYW5pIDIwMTMgOCwgUGVsZWcgMjAxOSAzODcs
IFBpbmhlaXJvIDIwMTQgZTIxOCwgUmV1dGVyIDIwMTQgMzk3LCBSdXNzbyAyMDE0IDMxMDU1LCBT
aGFybWEgMjAyMCAxODUxLCBTaXZhbmFuZGFuIDIwMTYgMzksIFNwcmVjaGVyIDIwMjEgMjcwLCBW
aW5jaSAyMDE4IGUxMjUsIFdsb2RhdmVyIDIwMTYgMTgyLCBZaXAgMjAxNyA5MjIsIFlvdW5nIDIw
MjEgMjc0NX08L0Rpc3BsYXlUZXh0PjxyZWNvcmQ+PHJlYy1udW1iZXI+NjQ8L3JlYy1udW1iZXI+
PGZvcmVpZ24ta2V5cz48a2V5IGFwcD0iRU4iIGRiLWlkPSJ6NWF2MDJhZHJlOTJ4NGVlZWZwcHpw
cmR0djkweGRmZHh6cmEiIHRpbWVzdGFtcD0iMTY3MzI5NDAyOSI+NjQ8L2tleT48L2ZvcmVpZ24t
a2V5cz48cmVmLXR5cGUgbmFtZT0iSm91cm5hbCBBcnRpY2xlIj4xNzwvcmVmLXR5cGU+PGNvbnRy
aWJ1dG9ycz48YXV0aG9ycz48YXV0aG9yPkFsZXktUmF6LCBFLiBTLjwvYXV0aG9yPjxhdXRob3I+
VGFsbW9uLCBHLjwvYXV0aG9yPjxhdXRob3I+UGVuaWFrb3YsIE0uPC9hdXRob3I+PGF1dGhvcj5I
YXNhbmVpbiwgSi48L2F1dGhvcj48YXV0aG9yPkZlbHN6ZXItRmlzY2gsIEMuPC9hdXRob3I+PGF1
dGhvcj5XZWluZXIsIFMuIEEuPC9hdXRob3I+PC9hdXRob3JzPjwvY29udHJpYnV0b3JzPjx0aXRs
ZXM+PHRpdGxlPlJlZHVjaW5nIG5lb25hdGFsIGh5cG90aGVybWlhIGluIHByZW1hdHVyZSBpbmZh
bnRzIGluIGFuIGlzcmFlbGkgbmVvbmF0YWwgaW50ZW5zaXZlIGNhcmUgdW5pdDwvdGl0bGU+PHNl
Y29uZGFyeS10aXRsZT5Jc3JhZWwgTWVkaWNhbCBBc3NvY2lhdGlvbiBKb3VybmFsPC9zZWNvbmRh
cnktdGl0bGU+PC90aXRsZXM+PHBlcmlvZGljYWw+PGZ1bGwtdGl0bGU+SXNyYWVsIE1lZGljYWwg
QXNzb2NpYXRpb24gSm91cm5hbDwvZnVsbC10aXRsZT48L3BlcmlvZGljYWw+PHBhZ2VzPjQ3Ni00
ODA8L3BhZ2VzPjx2b2x1bWU+MjI8L3ZvbHVtZT48bnVtYmVyPjk8L251bWJlcj48ZGF0ZXM+PHll
YXI+MjAyMDwveWVhcj48L2RhdGVzPjxsYWJlbD40NzY8L2xhYmVsPjx1cmxzPjxyZWxhdGVkLXVy
bHM+PHVybD5odHRwczovL3d3dy5lbWJhc2UuY29tL3NlYXJjaC9yZXN1bHRzP3N1YmFjdGlvbj12
aWV3cmVjb3JkJmFtcDtpZD1MMjAwNzkzNzI3MSZhbXA7ZnJvbT1leHBvcnQ8L3VybD48L3JlbGF0
ZWQtdXJscz48L3VybHM+PC9yZWNvcmQ+PC9DaXRlPjxDaXRlPjxBdXRob3I+QXNobWVhZGU8L0F1
dGhvcj48WWVhcj4yMDE2PC9ZZWFyPjxSZWNOdW0+ODc8L1JlY051bT48cmVjb3JkPjxyZWMtbnVt
YmVyPjg3PC9yZWMtbnVtYmVyPjxmb3JlaWduLWtleXM+PGtleSBhcHA9IkVOIiBkYi1pZD0iejVh
djAyYWRyZTkyeDRlZWVmcHB6cHJkdHY5MHhkZmR4enJhIiB0aW1lc3RhbXA9IjE2NzM3NzA4MzUi
Pjg3PC9rZXk+PC9mb3JlaWduLWtleXM+PHJlZi10eXBlIG5hbWU9IkpvdXJuYWwgQXJ0aWNsZSI+
MTc8L3JlZi10eXBlPjxjb250cmlidXRvcnM+PGF1dGhvcnM+PGF1dGhvcj5Bc2htZWFkZSwgVC4g
TC48L2F1dGhvcj48YXV0aG9yPkhhdWJuZXIsIEwuPC9hdXRob3I+PGF1dGhvcj5Db2xsaW5zLCBT
LjwvYXV0aG9yPjxhdXRob3I+TWlsYWRpbm92aWMsIEIuPC9hdXRob3I+PGF1dGhvcj5GdWdhdGUs
IEsuPC9hdXRob3I+PC9hdXRob3JzPjwvY29udHJpYnV0b3JzPjx0aXRsZXM+PHRpdGxlPk91dGNv
bWVzIG9mIGEgTmVvbmF0YWwgR29sZGVuIEhvdXIgSW1wbGVtZW50YXRpb24gUHJvamVjdDwvdGl0
bGU+PHNlY29uZGFyeS10aXRsZT5BbSBKIE1lZCBRdWFsPC9zZWNvbmRhcnktdGl0bGU+PC90aXRs
ZXM+PHBlcmlvZGljYWw+PGZ1bGwtdGl0bGU+QW0gSiBNZWQgUXVhbDwvZnVsbC10aXRsZT48L3Bl
cmlvZGljYWw+PHBhZ2VzPjczLTgwPC9wYWdlcz48dm9sdW1lPjMxPC92b2x1bWU+PG51bWJlcj4x
PC9udW1iZXI+PGRhdGVzPjx5ZWFyPjIwMTY8L3llYXI+PC9kYXRlcz48YWNjZXNzaW9uLW51bT4y
NTE5NDAwMjwvYWNjZXNzaW9uLW51bT48bGFiZWw+NzM8L2xhYmVsPjx1cmxzPjxyZWxhdGVkLXVy
bHM+PHVybD5odHRwczovL2pvdXJuYWxzLnNhZ2VwdWIuY29tL2RvaS9wZGYvMTAuMTE3Ny8xMDYy
ODYwNjE0NTQ4ODg4PC91cmw+PC9yZWxhdGVkLXVybHM+PC91cmxzPjxlbGVjdHJvbmljLXJlc291
cmNlLW51bT4xMC4xMTc3LzEwNjI4NjA2MTQ1NDg4ODg8L2VsZWN0cm9uaWMtcmVzb3VyY2UtbnVt
PjwvcmVjb3JkPjwvQ2l0ZT48Q2l0ZT48QXV0aG9yPkJpbGxpbW9yaWE8L0F1dGhvcj48WWVhcj4y
MDEzPC9ZZWFyPjxSZWNOdW0+NjU8L1JlY051bT48cmVjb3JkPjxyZWMtbnVtYmVyPjY1PC9yZWMt
bnVtYmVyPjxmb3JlaWduLWtleXM+PGtleSBhcHA9IkVOIiBkYi1pZD0iejVhdjAyYWRyZTkyeDRl
ZWVmcHB6cHJkdHY5MHhkZmR4enJhIiB0aW1lc3RhbXA9IjE2NzMyOTQwMjkiPjY1PC9rZXk+PC9m
b3JlaWduLWtleXM+PHJlZi10eXBlIG5hbWU9IkpvdXJuYWwgQXJ0aWNsZSI+MTc8L3JlZi10eXBl
Pjxjb250cmlidXRvcnM+PGF1dGhvcnM+PGF1dGhvcj5CaWxsaW1vcmlhLCBaLjwvYXV0aG9yPjxh
dXRob3I+Q2hhd2xhLCBTLjwvYXV0aG9yPjxhdXRob3I+QmFqYWosIE0uPC9hdXRob3I+PGF1dGhv
cj5OYXRhcmFqYW4sIEcuPC9hdXRob3I+PC9hdXRob3JzPjwvY29udHJpYnV0b3JzPjx0aXRsZXM+
PHRpdGxlPkltcHJvdmluZyBhZG1pc3Npb24gdGVtcGVyYXR1cmUgaW4gZXh0cmVtZWx5IGxvdyBi
aXJ0aCB3ZWlnaHQgaW5mYW50czogYSBob3NwaXRhbC1iYXNlZCBtdWx0aS1pbnRlcnZlbnRpb24g
cXVhbGl0eSBpbXByb3ZlbWVudCBwcm9qZWN0PC90aXRsZT48c2Vjb25kYXJ5LXRpdGxlPkogUGVy
aW5hdCBNZWQ8L3NlY29uZGFyeS10aXRsZT48L3RpdGxlcz48cGVyaW9kaWNhbD48ZnVsbC10aXRs
ZT5KIFBlcmluYXQgTWVkPC9mdWxsLXRpdGxlPjwvcGVyaW9kaWNhbD48cGFnZXM+NDU1LTYwPC9w
YWdlcz48dm9sdW1lPjQxPC92b2x1bWU+PG51bWJlcj40PC9udW1iZXI+PGRhdGVzPjx5ZWFyPjIw
MTM8L3llYXI+PC9kYXRlcz48YWNjZXNzaW9uLW51bT4yMzMzNDA1MzwvYWNjZXNzaW9uLW51bT48
bGFiZWw+NDU1PC9sYWJlbD48dXJscz48cmVsYXRlZC11cmxzPjx1cmw+aHR0cHM6Ly93d3cuZGVn
cnV5dGVyLmNvbS9kb2N1bWVudC9kb2kvMTAuMTUxNS9qcG0tMjAxMi0wMjU5L3BkZjwvdXJsPjwv
cmVsYXRlZC11cmxzPjwvdXJscz48ZWxlY3Ryb25pYy1yZXNvdXJjZS1udW0+MTAuMTUxNS9qcG0t
MjAxMi0wMjU5PC9lbGVjdHJvbmljLXJlc291cmNlLW51bT48L3JlY29yZD48L0NpdGU+PENpdGU+
PEF1dGhvcj5DYWxkYXM8L0F1dGhvcj48WWVhcj4yMDE4PC9ZZWFyPjxSZWNOdW0+ODg8L1JlY051
bT48cmVjb3JkPjxyZWMtbnVtYmVyPjg4PC9yZWMtbnVtYmVyPjxmb3JlaWduLWtleXM+PGtleSBh
cHA9IkVOIiBkYi1pZD0iejVhdjAyYWRyZTkyeDRlZWVmcHB6cHJkdHY5MHhkZmR4enJhIiB0aW1l
c3RhbXA9IjE2NzM3NzA5NzYiPjg4PC9rZXk+PC9mb3JlaWduLWtleXM+PHJlZi10eXBlIG5hbWU9
IkpvdXJuYWwgQXJ0aWNsZSI+MTc8L3JlZi10eXBlPjxjb250cmlidXRvcnM+PGF1dGhvcnM+PGF1
dGhvcj5DYWxkYXMsIEouIFAuIFMuPC9hdXRob3I+PGF1dGhvcj5NaWxsZW4sIEYuIEMuPC9hdXRo
b3I+PGF1dGhvcj5DYW1hcmdvLCBKLiBGLjwvYXV0aG9yPjxhdXRob3I+Q2FzdHJvLCBQLiBBLiBD
LjwvYXV0aG9yPjxhdXRob3I+Q2FtaWxvLCBBbGRmPC9hdXRob3I+PGF1dGhvcj5NYXJiYSwgUy4g
VC4gTS48L2F1dGhvcj48L2F1dGhvcnM+PC9jb250cmlidXRvcnM+PGF1dGgtYWRkcmVzcz5Vbml2
ZXJzaWRhZGUgRXN0YWR1YWwgZGUgQ2FtcGluYXMgKFVOSUNBTVApLCBGYWN1bGRhZGUgZGUgQ2nD
qm5jaWFzIE3DqWRpY2FzLCBEZXBhcnRhbWVudG8gZGUgUGVkaWF0cmlhLCBDYW1waW5hcywgU1As
IEJyYXppbC4gRWxlY3Ryb25pYyBhZGRyZXNzOiBqYW1pbF9wZWRyb0B1b2wuY29tLmJyLiYjeEQ7
VW5pdmVyc2lkYWRlIEVzdGFkdWFsIGRlIENhbXBpbmFzIChVTklDQU1QKSwgQ2VudHJvIGRlIEF0
ZW7Dp8OjbyBJbnRlZ3JhbCDDoCBTYcO6ZGUgZGEgTXVsaGVyIChDQUlTTSksIERpdmlzw6NvIGRl
IE5lb25hdG9sb2dpYSwgQ2FtcGluYXMsIFNQLCBCcmF6aWwuJiN4RDtVbml2ZXJzaWRhZGUgRXN0
YWR1YWwgZGUgQ2FtcGluYXMgKFVOSUNBTVApLCBGYWN1bGRhZGUgZGUgQ2nDqm5jaWFzIE3DqWRp
Y2FzLCBEZXBhcnRhbWVudG8gZGUgUGVkaWF0cmlhLCBDYW1waW5hcywgU1AsIEJyYXppbC48L2F1
dGgtYWRkcmVzcz48dGl0bGVzPjx0aXRsZT5FZmZlY3RpdmVuZXNzIG9mIGEgbWVhc3VyZSBwcm9n
cmFtIHRvIHByZXZlbnQgYWRtaXNzaW9uIGh5cG90aGVybWlhIGluIHZlcnkgbG93LWJpcnRoIHdl
aWdodCBwcmV0ZXJtIGluZmFudHM8L3RpdGxlPjxzZWNvbmRhcnktdGl0bGU+SiBQZWRpYXRyIChS
aW8gSik8L3NlY29uZGFyeS10aXRsZT48L3RpdGxlcz48cGVyaW9kaWNhbD48ZnVsbC10aXRsZT5K
IFBlZGlhdHIgKFJpbyBKKTwvZnVsbC10aXRsZT48L3BlcmlvZGljYWw+PHBhZ2VzPjM2OC0zNzM8
L3BhZ2VzPjx2b2x1bWU+OTQ8L3ZvbHVtZT48bnVtYmVyPjQ8L251bWJlcj48ZWRpdGlvbj4yMDE3
MDkwNjwvZWRpdGlvbj48a2V5d29yZHM+PGtleXdvcmQ+KkJvZHkgVGVtcGVyYXR1cmUgUmVndWxh
dGlvbjwva2V5d29yZD48a2V5d29yZD5GZW1hbGU8L2tleXdvcmQ+PGtleXdvcmQ+SHVtYW5zPC9r
ZXl3b3JkPjxrZXl3b3JkPkh5cG90aGVybWlhLypwcmV2ZW50aW9uICZhbXA7IGNvbnRyb2w8L2tl
eXdvcmQ+PGtleXdvcmQ+SW5mYW50LCBOZXdib3JuPC9rZXl3b3JkPjxrZXl3b3JkPipJbmZhbnQs
IFByZW1hdHVyZTwva2V5d29yZD48a2V5d29yZD4qSW5mYW50LCBWZXJ5IExvdyBCaXJ0aCBXZWln
aHQ8L2tleXdvcmQ+PGtleXdvcmQ+TWFsZTwva2V5d29yZD48a2V5d29yZD5QZXJpbmF0YWwgQ2Fy
ZS9tZXRob2RzPC9rZXl3b3JkPjxrZXl3b3JkPlJldHJvc3BlY3RpdmUgU3R1ZGllczwva2V5d29y
ZD48a2V5d29yZD5SaXNrIEZhY3RvcnM8L2tleXdvcmQ+PGtleXdvcmQ+SGlwb3Rlcm1pYTwva2V5
d29yZD48a2V5d29yZD5IeXBvdGhlcm1pYTwva2V5d29yZD48a2V5d29yZD5RdWFsaWRhZGUgZGEg
YXNzaXN0w6puY2lhIMOgIHNhw7pkZTwva2V5d29yZD48a2V5d29yZD5RdWFsaXR5IG9mIGhlYWx0
aCBjYXJlPC9rZXl3b3JkPjxrZXl3b3JkPlJlY8OpbS1uYXNjaWRvIGRlIG11aXRvIGJhaXhvIHBl
c288L2tleXdvcmQ+PGtleXdvcmQ+VmVyeSBsb3cgYmlydGggd2VpZ2h0IGluZmFudDwva2V5d29y
ZD48L2tleXdvcmRzPjxkYXRlcz48eWVhcj4yMDE4PC95ZWFyPjxwdWItZGF0ZXM+PGRhdGU+SnVs
LUF1ZzwvZGF0ZT48L3B1Yi1kYXRlcz48L2RhdGVzPjxpc2JuPjAwMjEtNzU1NzwvaXNibj48YWNj
ZXNzaW9uLW51bT4yODg4NjM5OTwvYWNjZXNzaW9uLW51bT48bGFiZWw+MzY4PC9sYWJlbD48dXJs
cz48L3VybHM+PGVsZWN0cm9uaWMtcmVzb3VyY2UtbnVtPjEwLjEwMTYvai5qcGVkLjIwMTcuMDYu
MDE2PC9lbGVjdHJvbmljLXJlc291cmNlLW51bT48cmVtb3RlLWRhdGFiYXNlLXByb3ZpZGVyPk5M
TTwvcmVtb3RlLWRhdGFiYXNlLXByb3ZpZGVyPjxsYW5ndWFnZT5lbmc8L2xhbmd1YWdlPjwvcmVj
b3JkPjwvQ2l0ZT48Q2l0ZT48QXV0aG9yPkNob2k8L0F1dGhvcj48WWVhcj4yMDE4PC9ZZWFyPjxS
ZWNOdW0+ODk8L1JlY051bT48cmVjb3JkPjxyZWMtbnVtYmVyPjg5PC9yZWMtbnVtYmVyPjxmb3Jl
aWduLWtleXM+PGtleSBhcHA9IkVOIiBkYi1pZD0iejVhdjAyYWRyZTkyeDRlZWVmcHB6cHJkdHY5
MHhkZmR4enJhIiB0aW1lc3RhbXA9IjE2NzM3NzExMjMiPjg5PC9rZXk+PC9mb3JlaWduLWtleXM+
PHJlZi10eXBlIG5hbWU9IkpvdXJuYWwgQXJ0aWNsZSI+MTc8L3JlZi10eXBlPjxjb250cmlidXRv
cnM+PGF1dGhvcnM+PGF1dGhvcj5DaG9pLCBILiBTLjwvYXV0aG9yPjxhdXRob3I+TGVlLCBTLiBN
LjwvYXV0aG9yPjxhdXRob3I+RXVuLCBILjwvYXV0aG9yPjxhdXRob3I+UGFyaywgTS48L2F1dGhv
cj48YXV0aG9yPlBhcmssIEsuIEkuPC9hdXRob3I+PGF1dGhvcj5OYW1ndW5nLCBSLjwvYXV0aG9y
PjwvYXV0aG9ycz48L2NvbnRyaWJ1dG9ycz48YXV0aC1hZGRyZXNzPkRlcGFydG1lbnQgb2YgUGVk
aWF0cmljcywgWW9uc2VpIFVuaXZlcnNpdHkgQ29sbGVnZSBvZiBNZWRpY2luZSwgU2VvdWwsIEtv
cmVhLjwvYXV0aC1hZGRyZXNzPjx0aXRsZXM+PHRpdGxlPlRoZSBpbXBhY3Qgb2YgYSBxdWFsaXR5
IGltcHJvdmVtZW50IGVmZm9ydCBpbiByZWR1Y2luZyBhZG1pc3Npb24gaHlwb3RoZXJtaWEgaW4g
cHJldGVybSBpbmZhbnRzIGZvbGxvd2luZyBkZWxpdmVyeTwvdGl0bGU+PHNlY29uZGFyeS10aXRs
ZT5Lb3JlYW4gSiBQZWRpYXRyPC9zZWNvbmRhcnktdGl0bGU+PC90aXRsZXM+PHBlcmlvZGljYWw+
PGZ1bGwtdGl0bGU+S29yZWFuIEogUGVkaWF0cjwvZnVsbC10aXRsZT48L3BlcmlvZGljYWw+PHBh
Z2VzPjIzOS0yNDQ8L3BhZ2VzPjx2b2x1bWU+NjE8L3ZvbHVtZT48bnVtYmVyPjg8L251bWJlcj48
ZWRpdGlvbj4yMDE4MDgxNTwvZWRpdGlvbj48a2V5d29yZHM+PGtleXdvcmQ+UHJldGVybSBpbmZh
bnRzPC9rZXl3b3JkPjxrZXl3b3JkPlB1bG1vbmFyeSBoYWVtb3JyaGFnZTwva2V5d29yZD48a2V5
d29yZD5RdWFsaXR5IGltcHJvdmVtZW50PC9rZXl3b3JkPjxrZXl3b3JkPlZlcnkgbG93IGJpcnRo
IHdlaWdodCBpbmZhbnRzPC9rZXl3b3JkPjxrZXl3b3JkPkh5cG90aGVybWlhPC9rZXl3b3JkPjwv
a2V5d29yZHM+PGRhdGVzPjx5ZWFyPjIwMTg8L3llYXI+PHB1Yi1kYXRlcz48ZGF0ZT5BdWc8L2Rh
dGU+PC9wdWItZGF0ZXM+PC9kYXRlcz48aXNibj4xNzM4LTEwNjEgKFByaW50KSYjeEQ7MTczOC0x
MDYxPC9pc2JuPjxhY2Nlc3Npb24tbnVtPjMwMTMwOTQ5PC9hY2Nlc3Npb24tbnVtPjxsYWJlbD4y
Mzk8L2xhYmVsPjx1cmxzPjwvdXJscz48Y3VzdG9tMT5ObyBwb3RlbnRpYWwgY29uZmxpY3Qgb2Yg
aW50ZXJlc3QgcmVsZXZhbnQgdG8gdGhpcyBhcnRpY2xlIHdhcyByZXBvcnRlZC48L2N1c3RvbTE+
PGN1c3RvbTI+UE1DNjEwNzQwMDwvY3VzdG9tMj48ZWxlY3Ryb25pYy1yZXNvdXJjZS1udW0+MTAu
MzM0NS9ranAuMjAxOC42MS44LjIzOTwvZWxlY3Ryb25pYy1yZXNvdXJjZS1udW0+PHJlbW90ZS1k
YXRhYmFzZS1wcm92aWRlcj5OTE08L3JlbW90ZS1kYXRhYmFzZS1wcm92aWRlcj48bGFuZ3VhZ2U+
ZW5nPC9sYW5ndWFnZT48L3JlY29yZD48L0NpdGU+PENpdGU+PEF1dGhvcj5DbGVhdG9yPC9BdXRo
b3I+PFllYXI+MjAyMjwvWWVhcj48UmVjTnVtPjkwPC9SZWNOdW0+PHJlY29yZD48cmVjLW51bWJl
cj45MDwvcmVjLW51bWJlcj48Zm9yZWlnbi1rZXlzPjxrZXkgYXBwPSJFTiIgZGItaWQ9Ino1YXYw
MmFkcmU5Mng0ZWVlZnBwenByZHR2OTB4ZGZkeHpyYSIgdGltZXN0YW1wPSIxNjczNzcxMTc4Ij45
MDwva2V5PjwvZm9yZWlnbi1rZXlzPjxyZWYtdHlwZSBuYW1lPSJKb3VybmFsIEFydGljbGUiPjE3
PC9yZWYtdHlwZT48Y29udHJpYnV0b3JzPjxhdXRob3JzPjxhdXRob3I+Q2xlYXRvciwgQS4gSi48
L2F1dGhvcj48YXV0aG9yPkNvb21iZSwgRS48L2F1dGhvcj48YXV0aG9yPkFsZXhvcG91bG91LCBW
LjwvYXV0aG9yPjxhdXRob3I+TGV2aW5nc3RvbiwgTC48L2F1dGhvcj48YXV0aG9yPkV2YW5zLCBL
LjwvYXV0aG9yPjxhdXRob3I+SHVyc3QsIEouIEMuPC9hdXRob3I+PGF1dGhvcj5Zb3hhbGwsIEMu
IFcuPC9hdXRob3I+PC9hdXRob3JzPjwvY29udHJpYnV0b3JzPjxhdXRoLWFkZHJlc3M+TGl2ZXJw
b29sIFdvbWVuJmFwb3M7cyBIb3NwaXRhbCwgTGl2ZXJwb29sIEw4IDdTUywgVUsuPC9hdXRoLWFk
ZHJlc3M+PHRpdGxlcz48dGl0bGU+TWFpbnRhaW5pbmcgTm9ybW90aGVybWlhIGluIFByZXRlcm0g
QmFiaWVzIGR1cmluZyBTdGFiaWxpc2F0aW9uIHdpdGggYW4gSW50YWN0IFVtYmlsaWNhbCBDb3Jk
PC90aXRsZT48c2Vjb25kYXJ5LXRpdGxlPkNoaWxkcmVuIChCYXNlbCk8L3NlY29uZGFyeS10aXRs
ZT48L3RpdGxlcz48cGVyaW9kaWNhbD48ZnVsbC10aXRsZT5DaGlsZHJlbiAoQmFzZWwpPC9mdWxs
LXRpdGxlPjwvcGVyaW9kaWNhbD48dm9sdW1lPjk8L3ZvbHVtZT48bnVtYmVyPjE8L251bWJlcj48
ZWRpdGlvbj4yMDIyMDEwNTwvZWRpdGlvbj48a2V5d29yZHM+PGtleXdvcmQ+aHlwb3RoZXJtaWE8
L2tleXdvcmQ+PGtleXdvcmQ+cHJldGVybTwva2V5d29yZD48a2V5d29yZD5yZXN1c2NpdGF0aW9u
PC9rZXl3b3JkPjxrZXl3b3JkPnVtYmlsaWNhbCBjb3JkPC9rZXl3b3JkPjwva2V5d29yZHM+PGRh
dGVzPjx5ZWFyPjIwMjI8L3llYXI+PHB1Yi1kYXRlcz48ZGF0ZT5KYW4gNTwvZGF0ZT48L3B1Yi1k
YXRlcz48L2RhdGVzPjxpc2JuPjIyMjctOTA2NyAoUHJpbnQpJiN4RDsyMjI3LTkwNjc8L2lzYm4+
PGFjY2Vzc2lvbi1udW0+MzUwNTM3MDU8L2FjY2Vzc2lvbi1udW0+PGxhYmVsPjc1PC9sYWJlbD48
dXJscz48L3VybHM+PGN1c3RvbTE+Qy5XLlkuIGFycmFuZ2VkIGZvciBwdWJsaWNhdGlvbiBjb3N0
cyBvZiB0aGlzIHN0dWR5IHRvIGJlIGZ1bmRlZCBieSBJbnNwaXJhdGlvbiBIZWFsdGhjYXJlLiBU
aGUgZnVuZGVycyBoYWQgbm8gcm9sZSBpbiB0aGUgZGVzaWduIG9mIHRoZSBzdHVkeTsgaW4gdGhl
IGNvbGxlY3Rpb24sIGFuYWx5c2VzLCBvciBpbnRlcnByZXRhdGlvbiBvZiBkYXRhOyBpbiB0aGUg
d3JpdGluZyBvZiB0aGUgbWFudXNjcmlwdCwgb3IgaW4gdGhlIGRlY2lzaW9uIHRvIHB1Ymxpc2gg
dGhlIHJlc3VsdHMuIFRoZXJlIGFyZSBubyBvdGhlciBjb25mbGljdC48L2N1c3RvbTE+PGN1c3Rv
bTI+UE1DODc3NDU0NDwvY3VzdG9tMj48ZWxlY3Ryb25pYy1yZXNvdXJjZS1udW0+MTAuMzM5MC9j
aGlsZHJlbjkwMTAwNzU8L2VsZWN0cm9uaWMtcmVzb3VyY2UtbnVtPjxyZW1vdGUtZGF0YWJhc2Ut
cHJvdmlkZXI+TkxNPC9yZW1vdGUtZGF0YWJhc2UtcHJvdmlkZXI+PGxhbmd1YWdlPmVuZzwvbGFu
Z3VhZ2U+PC9yZWNvcmQ+PC9DaXRlPjxDaXRlPjxBdXRob3I+Q3Jvb3A8L0F1dGhvcj48WWVhcj4y
MDIwPC9ZZWFyPjxSZWNOdW0+NjY8L1JlY051bT48cmVjb3JkPjxyZWMtbnVtYmVyPjY2PC9yZWMt
bnVtYmVyPjxmb3JlaWduLWtleXM+PGtleSBhcHA9IkVOIiBkYi1pZD0iejVhdjAyYWRyZTkyeDRl
ZWVmcHB6cHJkdHY5MHhkZmR4enJhIiB0aW1lc3RhbXA9IjE2NzMyOTQwMjkiPjY2PC9rZXk+PC9m
b3JlaWduLWtleXM+PHJlZi10eXBlIG5hbWU9IkpvdXJuYWwgQXJ0aWNsZSI+MTc8L3JlZi10eXBl
Pjxjb250cmlidXRvcnM+PGF1dGhvcnM+PGF1dGhvcj5Dcm9vcCwgUy4gRS4gVy48L2F1dGhvcj48
YXV0aG9yPlRob3lyZSwgUy4gTS48L2F1dGhvcj48YXV0aG9yPkFsaWFnYSwgUy48L2F1dGhvcj48
YXV0aG9yPk1jQ2FmZnJleSwgTS4gSi48L2F1dGhvcj48YXV0aG9yPlBldGVyLVdvaGwsIFMuPC9h
dXRob3I+PC9hdXRob3JzPjwvY29udHJpYnV0b3JzPjx0aXRsZXM+PHRpdGxlPlRoZSBHb2xkZW4g
SG91cjogYSBxdWFsaXR5IGltcHJvdmVtZW50IGluaXRpYXRpdmUgZm9yIGV4dHJlbWVseSBwcmVt
YXR1cmUgaW5mYW50cyBpbiB0aGUgbmVvbmF0YWwgaW50ZW5zaXZlIGNhcmUgdW5pdDwvdGl0bGU+
PHNlY29uZGFyeS10aXRsZT5KIFBlcmluYXRvbDwvc2Vjb25kYXJ5LXRpdGxlPjwvdGl0bGVzPjxw
ZXJpb2RpY2FsPjxmdWxsLXRpdGxlPkogUGVyaW5hdG9sPC9mdWxsLXRpdGxlPjwvcGVyaW9kaWNh
bD48cGFnZXM+NTMwLTUzOTwvcGFnZXM+PHZvbHVtZT40MDwvdm9sdW1lPjxudW1iZXI+MzwvbnVt
YmVyPjxkYXRlcz48eWVhcj4yMDIwPC95ZWFyPjwvZGF0ZXM+PGFjY2Vzc2lvbi1udW0+MzE3MTI2
NTk8L2FjY2Vzc2lvbi1udW0+PGxhYmVsPjUzMDwvbGFiZWw+PHVybHM+PHJlbGF0ZWQtdXJscz48
dXJsPmh0dHBzOi8vd3d3Lm5jYmkubmxtLm5paC5nb3YvcG1jL2FydGljbGVzL1BNQzcyMjI5MDUv
cGRmLzQxMzcyXzIwMTlfQXJ0aWNsZV81NDUucGRmPC91cmw+PC9yZWxhdGVkLXVybHM+PC91cmxz
PjxlbGVjdHJvbmljLXJlc291cmNlLW51bT4xMC4xMDM4L3M0MTM3Mi0wMTktMDU0NS0wPC9lbGVj
dHJvbmljLXJlc291cmNlLW51bT48L3JlY29yZD48L0NpdGU+PENpdGU+PEF1dGhvcj5EZU1hdXJv
PC9BdXRob3I+PFllYXI+MjAxMzwvWWVhcj48UmVjTnVtPjkxPC9SZWNOdW0+PHJlY29yZD48cmVj
LW51bWJlcj45MTwvcmVjLW51bWJlcj48Zm9yZWlnbi1rZXlzPjxrZXkgYXBwPSJFTiIgZGItaWQ9
Ino1YXYwMmFkcmU5Mng0ZWVlZnBwenByZHR2OTB4ZGZkeHpyYSIgdGltZXN0YW1wPSIxNjczNzcx
MjIzIj45MTwva2V5PjwvZm9yZWlnbi1rZXlzPjxyZWYtdHlwZSBuYW1lPSJKb3VybmFsIEFydGlj
bGUiPjE3PC9yZWYtdHlwZT48Y29udHJpYnV0b3JzPjxhdXRob3JzPjxhdXRob3I+RGVNYXVybywg
Uy4gQi48L2F1dGhvcj48YXV0aG9yPkRvdWdsYXMsIEUuPC9hdXRob3I+PGF1dGhvcj5LYXJwLCBL
LjwvYXV0aG9yPjxhdXRob3I+U2NobWlkdCwgQi48L2F1dGhvcj48YXV0aG9yPlBhdGVsLCBKLjwv
YXV0aG9yPjxhdXRob3I+S3JvbmJlcmdlciwgQS48L2F1dGhvcj48YXV0aG9yPlNjYXJib3JvLCBS
LjwvYXV0aG9yPjxhdXRob3I+UG9zZW5jaGVnLCBNLjwvYXV0aG9yPjwvYXV0aG9ycz48L2NvbnRy
aWJ1dG9ycz48YXV0aC1hZGRyZXNzPk1TQ0UsIFRoZSBDaGlsZHJlbiZhcG9zO3MgSG9zcGl0YWwg
b2YgUGhpbGFkZWxwaGlhLCAybmQgRmxvb3IgTWFpbiBCdWlsZGluZywgRGl2aXNpb24gb2YgTmVv
bmF0b2xvZ3ksIDM0dGggU3RyZWV0IGFuZCBDaXZpYyBDZW50ZXIgQm91bGV2YXJkLCBQaGlsYWRl
bHBoaWEsIFBBIDE5MTA0LiBkZW1hdXJvQGVtYWlsLmNob3AuZWR1LjwvYXV0aC1hZGRyZXNzPjx0
aXRsZXM+PHRpdGxlPkltcHJvdmluZyBkZWxpdmVyeSByb29tIG1hbmFnZW1lbnQgZm9yIHZlcnkg
cHJldGVybSBpbmZhbnRzPC90aXRsZT48c2Vjb25kYXJ5LXRpdGxlPlBlZGlhdHJpY3M8L3NlY29u
ZGFyeS10aXRsZT48L3RpdGxlcz48cGVyaW9kaWNhbD48ZnVsbC10aXRsZT5QZWRpYXRyaWNzPC9m
dWxsLXRpdGxlPjwvcGVyaW9kaWNhbD48cGFnZXM+ZTEwMTgtMjU8L3BhZ2VzPjx2b2x1bWU+MTMy
PC92b2x1bWU+PG51bWJlcj40PC9udW1iZXI+PGVkaXRpb24+MjAxMzA5MTY8L2VkaXRpb24+PGtl
eXdvcmRzPjxrZXl3b3JkPkNvaG9ydCBTdHVkaWVzPC9rZXl3b3JkPjxrZXl3b3JkPkRlbGl2ZXJ5
IFJvb21zLypzdGFuZGFyZHMvdHJlbmRzPC9rZXl3b3JkPjxrZXl3b3JkPkRpc2Vhc2UgTWFuYWdl
bWVudDwva2V5d29yZD48a2V5d29yZD5FdmlkZW5jZS1CYXNlZCBNZWRpY2luZS9zdGFuZGFyZHM8
L2tleXdvcmQ+PGtleXdvcmQ+RmVtYWxlPC9rZXl3b3JkPjxrZXl3b3JkPkh1bWFuczwva2V5d29y
ZD48a2V5d29yZD4qSW5mYW50LCBFeHRyZW1lbHkgUHJlbWF0dXJlL3BoeXNpb2xvZ3k8L2tleXdv
cmQ+PGtleXdvcmQ+SW5mYW50LCBOZXdib3JuPC9rZXl3b3JkPjxrZXl3b3JkPkluZmFudCwgUHJl
bWF0dXJlLCBEaXNlYXNlcy8qZGlhZ25vc2lzLyp0aGVyYXB5PC9rZXl3b3JkPjxrZXl3b3JkPk1h
bGU8L2tleXdvcmQ+PGtleXdvcmQ+UHJhY3RpY2UgR3VpZGVsaW5lcyBhcyBUb3BpYy8qc3RhbmRh
cmRzPC9rZXl3b3JkPjxrZXl3b3JkPlByb3NwZWN0aXZlIFN0dWRpZXM8L2tleXdvcmQ+PGtleXdv
cmQ+UmV0cm9zcGVjdGl2ZSBTdHVkaWVzPC9rZXl3b3JkPjxrZXl3b3JkPm91dGNvbWVzIG9mIGhp
Z2gtcmlzayBpbmZhbnRzPC9rZXl3b3JkPjxrZXl3b3JkPnByZXRlcm08L2tleXdvcmQ+PGtleXdv
cmQ+cmVzdXNjaXRhdGlvbjwva2V5d29yZD48a2V5d29yZD50ZW1wZXJhdHVyZTwva2V5d29yZD48
a2V5d29yZD50aGVybWFsIHJlZ3VsYXRpb248L2tleXdvcmQ+PC9rZXl3b3Jkcz48ZGF0ZXM+PHll
YXI+MjAxMzwveWVhcj48cHViLWRhdGVzPjxkYXRlPk9jdDwvZGF0ZT48L3B1Yi1kYXRlcz48L2Rh
dGVzPjxpc2JuPjAwMzEtNDAwNTwvaXNibj48YWNjZXNzaW9uLW51bT4yNDA0MzI4NTwvYWNjZXNz
aW9uLW51bT48bGFiZWw+ZTEwMTg8L2xhYmVsPjx1cmxzPjwvdXJscz48ZWxlY3Ryb25pYy1yZXNv
dXJjZS1udW0+MTAuMTU0Mi9wZWRzLjIwMTMtMDY4NjwvZWxlY3Ryb25pYy1yZXNvdXJjZS1udW0+
PHJlbW90ZS1kYXRhYmFzZS1wcm92aWRlcj5OTE08L3JlbW90ZS1kYXRhYmFzZS1wcm92aWRlcj48
bGFuZ3VhZ2U+ZW5nPC9sYW5ndWFnZT48L3JlY29yZD48L0NpdGU+PENpdGU+PEF1dGhvcj5GZXJy
ZXR0aTwvQXV0aG9yPjxZZWFyPjIwMjE8L1llYXI+PFJlY051bT45MjwvUmVjTnVtPjxyZWNvcmQ+
PHJlYy1udW1iZXI+OTI8L3JlYy1udW1iZXI+PGZvcmVpZ24ta2V5cz48a2V5IGFwcD0iRU4iIGRi
LWlkPSJ6NWF2MDJhZHJlOTJ4NGVlZWZwcHpwcmR0djkweGRmZHh6cmEiIHRpbWVzdGFtcD0iMTY3
Mzc3MTM4NCI+OTI8L2tleT48L2ZvcmVpZ24ta2V5cz48cmVmLXR5cGUgbmFtZT0iSm91cm5hbCBB
cnRpY2xlIj4xNzwvcmVmLXR5cGU+PGNvbnRyaWJ1dG9ycz48YXV0aG9ycz48YXV0aG9yPkZlcnJl
dHRpLCBFLjwvYXV0aG9yPjxhdXRob3I+RGFib3ZhbCwgVC48L2F1dGhvcj48YXV0aG9yPlJvdXZp
bmV6LUJvdWFsaSwgTi48L2F1dGhvcj48YXV0aG9yPkxhd3JlbmNlLCBTLiBMLjwvYXV0aG9yPjxh
dXRob3I+TGVteXJlLCBCLjwvYXV0aG9yPjwvYXV0aG9ycz48L2NvbnRyaWJ1dG9ycz48YXV0aC1h
ZGRyZXNzPkRlcGFydG1lbnQgb2YgT2JzdGV0cmljcywgR3luZWNvbG9neSBhbmQgTmV3Ym9ybiBD
YXJlLCBUaGUgT3R0YXdhIEhvc3BpdGFsLCBPdHRhd2EsIE9udGFyaW8uJiN4RDtEZXBhcnRtZW50
IG9mIFBlZGlhdHJpY3MsIFRoZSBDaGlsZHJlbiZhcG9zO3MgSG9zcGl0YWwgb2YgRWFzdGVybiBP
bnRhcmlvLCBPdHRhd2EsIE9udGFyaW8uPC9hdXRoLWFkZHJlc3M+PHRpdGxlcz48dGl0bGU+RXh0
cmVtZWx5IGxvdyBnZXN0YXRpb25hbCBhZ2UgaW5mYW50czogRGV2ZWxvcGluZyBhIG11bHRpZGlz
Y2lwbGluYXJ5IGNhcmUgYnVuZGxlPC90aXRsZT48c2Vjb25kYXJ5LXRpdGxlPlBhZWRpYXRyIENo
aWxkIEhlYWx0aDwvc2Vjb25kYXJ5LXRpdGxlPjwvdGl0bGVzPjxwZXJpb2RpY2FsPjxmdWxsLXRp
dGxlPlBhZWRpYXRyIENoaWxkIEhlYWx0aDwvZnVsbC10aXRsZT48L3BlcmlvZGljYWw+PHBhZ2Vz
PmUyNDAtZTI0NTwvcGFnZXM+PHZvbHVtZT4yNjwvdm9sdW1lPjxudW1iZXI+NjwvbnVtYmVyPjxl
ZGl0aW9uPjIwMjAxMTE3PC9lZGl0aW9uPjxrZXl3b3Jkcz48a2V5d29yZD5DYXJlIGJ1bmRsZTwv
a2V5d29yZD48a2V5d29yZD5FeHRyZW1lbHkgbG93IGdlc3RhdGlvbmFsIGFnZTwva2V5d29yZD48
a2V5d29yZD5OZW9uYXRlPC9rZXl3b3JkPjxrZXl3b3JkPlF1YWxpdHkgaW1wcm92ZW1lbnQ8L2tl
eXdvcmQ+PC9rZXl3b3Jkcz48ZGF0ZXM+PHllYXI+MjAyMTwveWVhcj48cHViLWRhdGVzPjxkYXRl
Pk9jdDwvZGF0ZT48L3B1Yi1kYXRlcz48L2RhdGVzPjxpc2JuPjEyMDUtNzA4OCAoUHJpbnQpJiN4
RDsxMjA1LTcwODg8L2lzYm4+PGFjY2Vzc2lvbi1udW0+MzQ2MzA3ODM8L2FjY2Vzc2lvbi1udW0+
PGxhYmVsPmUyNDA8L2xhYmVsPjx1cmxzPjwvdXJscz48Y3VzdG9tMj5QTUM4NDkxMDc2PC9jdXN0
b20yPjxlbGVjdHJvbmljLXJlc291cmNlLW51bT4xMC4xMDkzL3BjaC9weGFhMTEwPC9lbGVjdHJv
bmljLXJlc291cmNlLW51bT48cmVtb3RlLWRhdGFiYXNlLXByb3ZpZGVyPk5MTTwvcmVtb3RlLWRh
dGFiYXNlLXByb3ZpZGVyPjxsYW5ndWFnZT5lbmc8L2xhbmd1YWdlPjwvcmVjb3JkPjwvQ2l0ZT48
Q2l0ZT48QXV0aG9yPkZyYXplcjwvQXV0aG9yPjxZZWFyPjIwMTg8L1llYXI+PFJlY051bT42Nzwv
UmVjTnVtPjxyZWNvcmQ+PHJlYy1udW1iZXI+Njc8L3JlYy1udW1iZXI+PGZvcmVpZ24ta2V5cz48
a2V5IGFwcD0iRU4iIGRiLWlkPSJ6NWF2MDJhZHJlOTJ4NGVlZWZwcHpwcmR0djkweGRmZHh6cmEi
IHRpbWVzdGFtcD0iMTY3MzI5NDAyOSI+Njc8L2tleT48L2ZvcmVpZ24ta2V5cz48cmVmLXR5cGUg
bmFtZT0iSm91cm5hbCBBcnRpY2xlIj4xNzwvcmVmLXR5cGU+PGNvbnRyaWJ1dG9ycz48YXV0aG9y
cz48YXV0aG9yPkZyYXplciwgTS48L2F1dGhvcj48YXV0aG9yPkNpYXJsbywgQS48L2F1dGhvcj48
YXV0aG9yPkhlcnIsIEouPC9hdXRob3I+PGF1dGhvcj5CcmllcmUsIEMuIEUuPC9hdXRob3I+PC9h
dXRob3JzPjwvY29udHJpYnV0b3JzPjx0aXRsZXM+PHRpdGxlPlF1YWxpdHkgSW1wcm92ZW1lbnQg
SW5pdGlhdGl2ZSB0byBQcmV2ZW50IEFkbWlzc2lvbiBIeXBvdGhlcm1pYSBpbiBWZXJ5LUxvdy1C
aXJ0aC1XZWlnaHQgTmV3Ym9ybnM8L3RpdGxlPjxzZWNvbmRhcnktdGl0bGU+SiBPYnN0ZXQgR3lu
ZWNvbCBOZW9uYXRhbCBOdXJzPC9zZWNvbmRhcnktdGl0bGU+PC90aXRsZXM+PHBlcmlvZGljYWw+
PGZ1bGwtdGl0bGU+SiBPYnN0ZXQgR3luZWNvbCBOZW9uYXRhbCBOdXJzPC9mdWxsLXRpdGxlPjwv
cGVyaW9kaWNhbD48cGFnZXM+NTIwLTUyODwvcGFnZXM+PHZvbHVtZT40Nzwvdm9sdW1lPjxudW1i
ZXI+NDwvbnVtYmVyPjxkYXRlcz48eWVhcj4yMDE4PC95ZWFyPjwvZGF0ZXM+PGFjY2Vzc2lvbi1u
dW0+Mjk2NTU3ODY8L2FjY2Vzc2lvbi1udW0+PGxhYmVsPjUyMDwvbGFiZWw+PHVybHM+PC91cmxz
PjxlbGVjdHJvbmljLXJlc291cmNlLW51bT4xMC4xMDE2L2ouam9nbi4yMDE4LjAzLjAwMzwvZWxl
Y3Ryb25pYy1yZXNvdXJjZS1udW0+PC9yZWNvcmQ+PC9DaXRlPjxDaXRlPjxBdXRob3I+RnJhemVy
PC9BdXRob3I+PFllYXI+MjAyMjwvWWVhcj48UmVjTnVtPjkzPC9SZWNOdW0+PHJlY29yZD48cmVj
LW51bWJlcj45MzwvcmVjLW51bWJlcj48Zm9yZWlnbi1rZXlzPjxrZXkgYXBwPSJFTiIgZGItaWQ9
Ino1YXYwMmFkcmU5Mng0ZWVlZnBwenByZHR2OTB4ZGZkeHpyYSIgdGltZXN0YW1wPSIxNjczNzcx
NDQyIj45Mzwva2V5PjwvZm9yZWlnbi1rZXlzPjxyZWYtdHlwZSBuYW1lPSJKb3VybmFsIEFydGlj
bGUiPjE3PC9yZWYtdHlwZT48Y29udHJpYnV0b3JzPjxhdXRob3JzPjxhdXRob3I+RnJhemVyLCBN
LjwvYXV0aG9yPjxhdXRob3I+Q2lhcmxvLCBBLjwvYXV0aG9yPjxhdXRob3I+SGluZGVyZXIsIEsu
IEEuPC9hdXRob3I+PGF1dGhvcj5CcmllcmUsIEMuIEUuPC9hdXRob3I+PC9hdXRob3JzPjwvY29u
dHJpYnV0b3JzPjxhdXRoLWFkZHJlc3M+Q29ubmVjdGljdXQgQ2hpbGRyZW4mYXBvcztzLCBIYXJ0
Zm9yZCAoTXNzIEZyYXplciBhbmQgQ2lhcmxvIGFuZCBEciBIaW5kZXJlcik7IERlcGFydG1lbnQg
b2YgUGVkaWF0cmljcywgVW5pdmVyc2l0eSBvZiBDb25uZWN0aWN1dCBTY2hvb2wgb2YgTWVkaWNp
bmUsIEZhcm1pbmd0b24gKERycyBIaW5kZXJlciBhbmQgQnJpZXJlKTsgYW5kIENvbGxlZ2Ugb2Yg
TnVyc2luZywgVW5pdmVyc2l0eSBvZiBNYXNzYWNodXNldHRzIEFtaGVyc3QgKERyIEJyaWVyZSku
PC9hdXRoLWFkZHJlc3M+PHRpdGxlcz48dGl0bGU+UmVkdWNpbmcgQWRtaXNzaW9uIEh5cG90aGVy
bWlhIGluIE5lb25hdGVzIEJvcm4gYXQgTGVzcyBUaGFuIDMyIFdlZWtzIG9yIDE1MDAgZzwvdGl0
bGU+PHNlY29uZGFyeS10aXRsZT5BZHYgTmVvbmF0YWwgQ2FyZTwvc2Vjb25kYXJ5LXRpdGxlPjwv
dGl0bGVzPjxwZXJpb2RpY2FsPjxmdWxsLXRpdGxlPkFkdiBOZW9uYXRhbCBDYXJlPC9mdWxsLXRp
dGxlPjwvcGVyaW9kaWNhbD48cGFnZXM+OTktMTA3PC9wYWdlcz48dm9sdW1lPjIyPC92b2x1bWU+
PG51bWJlcj4yPC9udW1iZXI+PGVkaXRpb24+MjAyMTAzMjU8L2VkaXRpb24+PGtleXdvcmRzPjxr
ZXl3b3JkPkdlc3RhdGlvbmFsIEFnZTwva2V5d29yZD48a2V5d29yZD5Ib3NwaXRhbGl6YXRpb248
L2tleXdvcmQ+PGtleXdvcmQ+SHVtYW5zPC9rZXl3b3JkPjxrZXl3b3JkPipIeXBvdGhlcm1pYS9w
cmV2ZW50aW9uICZhbXA7IGNvbnRyb2w8L2tleXdvcmQ+PGtleXdvcmQ+SW5mYW50LCBOZXdib3Ju
PC9rZXl3b3JkPjxrZXl3b3JkPkludGVuc2l2ZSBDYXJlIFVuaXRzLCBOZW9uYXRhbDwva2V5d29y
ZD48a2V5d29yZD5Qb2x5dXJldGhhbmVzPC9rZXl3b3JkPjwva2V5d29yZHM+PGRhdGVzPjx5ZWFy
PjIwMjI8L3llYXI+PHB1Yi1kYXRlcz48ZGF0ZT5BcHIgMTwvZGF0ZT48L3B1Yi1kYXRlcz48L2Rh
dGVzPjxpc2JuPjE1MzYtMDkwMzwvaXNibj48YWNjZXNzaW9uLW51bT4zMzc4MzM4MTwvYWNjZXNz
aW9uLW51bT48bGFiZWw+OTk8L2xhYmVsPjx1cmxzPjwvdXJscz48ZWxlY3Ryb25pYy1yZXNvdXJj
ZS1udW0+MTAuMTA5Ny9hbmMuMDAwMDAwMDAwMDAwMDg2NTwvZWxlY3Ryb25pYy1yZXNvdXJjZS1u
dW0+PHJlbW90ZS1kYXRhYmFzZS1wcm92aWRlcj5OTE08L3JlbW90ZS1kYXRhYmFzZS1wcm92aWRl
cj48bGFuZ3VhZ2U+ZW5nPC9sYW5ndWFnZT48L3JlY29yZD48L0NpdGU+PENpdGU+PEF1dGhvcj5H
b2RmcmV5PC9BdXRob3I+PFllYXI+MjAxMzwvWWVhcj48UmVjTnVtPjk0PC9SZWNOdW0+PHJlY29y
ZD48cmVjLW51bWJlcj45NDwvcmVjLW51bWJlcj48Zm9yZWlnbi1rZXlzPjxrZXkgYXBwPSJFTiIg
ZGItaWQ9Ino1YXYwMmFkcmU5Mng0ZWVlZnBwenByZHR2OTB4ZGZkeHpyYSIgdGltZXN0YW1wPSIx
NjczNzcxNTg0Ij45NDwva2V5PjwvZm9yZWlnbi1rZXlzPjxyZWYtdHlwZSBuYW1lPSJKb3VybmFs
IEFydGljbGUiPjE3PC9yZWYtdHlwZT48Y29udHJpYnV0b3JzPjxhdXRob3JzPjxhdXRob3I+R29k
ZnJleSwgSy48L2F1dGhvcj48YXV0aG9yPk5hdGl2aW8sIEQuIEcuPC9hdXRob3I+PGF1dGhvcj5C
ZW5kZXIsIEMuIFYuPC9hdXRob3I+PGF1dGhvcj5TY2hsZW5rLCBFLiBBLjwvYXV0aG9yPjwvYXV0
aG9ycz48L2NvbnRyaWJ1dG9ycz48dGl0bGVzPjx0aXRsZT5PY2NsdXNpdmUgYmFncyB0byBwcmV2
ZW50IGh5cG90aGVybWlhIGluIHByZW1hdHVyZSBpbmZhbnRzOiBhIHF1YWxpdHkgaW1wcm92ZW1l
bnQgaW5pdGlhdGl2ZTwvdGl0bGU+PHNlY29uZGFyeS10aXRsZT5BZHYgTmVvbmF0YWwgQ2FyZTwv
c2Vjb25kYXJ5LXRpdGxlPjwvdGl0bGVzPjxwZXJpb2RpY2FsPjxmdWxsLXRpdGxlPkFkdiBOZW9u
YXRhbCBDYXJlPC9mdWxsLXRpdGxlPjwvcGVyaW9kaWNhbD48cGFnZXM+MzExLTY8L3BhZ2VzPjx2
b2x1bWU+MTM8L3ZvbHVtZT48bnVtYmVyPjU8L251bWJlcj48ZGF0ZXM+PHllYXI+MjAxMzwveWVh
cj48L2RhdGVzPjxhY2Nlc3Npb24tbnVtPjI0MDQyMTM0PC9hY2Nlc3Npb24tbnVtPjxsYWJlbD4z
MTE8L2xhYmVsPjx1cmxzPjwvdXJscz48ZWxlY3Ryb25pYy1yZXNvdXJjZS1udW0+MTAuMTA5Ny9B
TkMuMGIwMTNlMzE4MjhkMDQwYTwvZWxlY3Ryb25pYy1yZXNvdXJjZS1udW0+PC9yZWNvcmQ+PC9D
aXRlPjxDaXRlPjxBdXRob3I+SGFyZXI8L0F1dGhvcj48WWVhcj4yMDE3PC9ZZWFyPjxSZWNOdW0+
OTU8L1JlY051bT48cmVjb3JkPjxyZWMtbnVtYmVyPjk1PC9yZWMtbnVtYmVyPjxmb3JlaWduLWtl
eXM+PGtleSBhcHA9IkVOIiBkYi1pZD0iejVhdjAyYWRyZTkyeDRlZWVmcHB6cHJkdHY5MHhkZmR4
enJhIiB0aW1lc3RhbXA9IjE2NzM3NzE1ODQiPjk1PC9rZXk+PC9mb3JlaWduLWtleXM+PHJlZi10
eXBlIG5hbWU9IkpvdXJuYWwgQXJ0aWNsZSI+MTc8L3JlZi10eXBlPjxjb250cmlidXRvcnM+PGF1
dGhvcnM+PGF1dGhvcj5IYXJlciwgTS4gVy48L2F1dGhvcj48YXV0aG9yPlZlcmdhbGVzLCBCLjwv
YXV0aG9yPjxhdXRob3I+Q2FkeSwgVC48L2F1dGhvcj48YXV0aG9yPkVhcmx5LCBBLjwvYXV0aG9y
PjxhdXRob3I+Q2hpc2hvbG0sIEMuPC9hdXRob3I+PGF1dGhvcj5Td2Fuc29uLCBKLiBSLjwvYXV0
aG9yPjwvYXV0aG9ycz48L2NvbnRyaWJ1dG9ycz48dGl0bGVzPjx0aXRsZT5JbXBsZW1lbnRhdGlv
biBvZiBhIG11bHRpZGlzY2lwbGluYXJ5IGd1aWRlbGluZSBpbXByb3ZlcyBwcmV0ZXJtIGluZmFu
dCBhZG1pc3Npb24gdGVtcGVyYXR1cmVzPC90aXRsZT48c2Vjb25kYXJ5LXRpdGxlPkogUGVyaW5h
dG9sPC9zZWNvbmRhcnktdGl0bGU+PC90aXRsZXM+PHBlcmlvZGljYWw+PGZ1bGwtdGl0bGU+SiBQ
ZXJpbmF0b2w8L2Z1bGwtdGl0bGU+PC9wZXJpb2RpY2FsPjxwYWdlcz4xMjQyLTEyNDc8L3BhZ2Vz
Pjx2b2x1bWU+Mzc8L3ZvbHVtZT48bnVtYmVyPjExPC9udW1iZXI+PGRhdGVzPjx5ZWFyPjIwMTc8
L3llYXI+PC9kYXRlcz48YWNjZXNzaW9uLW51bT4yODcyNjc5MTwvYWNjZXNzaW9uLW51bT48bGFi
ZWw+MTI0MjwvbGFiZWw+PHVybHM+PHJlbGF0ZWQtdXJscz48dXJsPmh0dHBzOi8vd3d3Lm5hdHVy
ZS5jb20vYXJ0aWNsZXMvanAyMDE3MTEyLnBkZjwvdXJsPjwvcmVsYXRlZC11cmxzPjwvdXJscz48
ZWxlY3Ryb25pYy1yZXNvdXJjZS1udW0+MTAuMTAzOC9qcC4yMDE3LjExMjwvZWxlY3Ryb25pYy1y
ZXNvdXJjZS1udW0+PC9yZWNvcmQ+PC9DaXRlPjxDaXRlPjxBdXRob3I+SGFycmltYW48L0F1dGhv
cj48WWVhcj4yMDE4PC9ZZWFyPjxSZWNOdW0+OTY8L1JlY051bT48cmVjb3JkPjxyZWMtbnVtYmVy
Pjk2PC9yZWMtbnVtYmVyPjxmb3JlaWduLWtleXM+PGtleSBhcHA9IkVOIiBkYi1pZD0iejVhdjAy
YWRyZTkyeDRlZWVmcHB6cHJkdHY5MHhkZmR4enJhIiB0aW1lc3RhbXA9IjE2NzM3NzE1ODQiPjk2
PC9rZXk+PC9mb3JlaWduLWtleXM+PHJlZi10eXBlIG5hbWU9IkpvdXJuYWwgQXJ0aWNsZSI+MTc8
L3JlZi10eXBlPjxjb250cmlidXRvcnM+PGF1dGhvcnM+PGF1dGhvcj5IYXJyaW1hbiwgVC4gTC48
L2F1dGhvcj48YXV0aG9yPkNhcnRlciwgQi48L2F1dGhvcj48YXV0aG9yPkRhaWwsIFIuIEIuPC9h
dXRob3I+PGF1dGhvcj5TdG93ZWxsLCBLLiBFLjwvYXV0aG9yPjxhdXRob3I+WnVrb3dza3ksIEsu
PC9hdXRob3I+PC9hdXRob3JzPjwvY29udHJpYnV0b3JzPjx0aXRsZXM+PHRpdGxlPkdvbGRlbiBI
b3VyIFByb3RvY29sIGZvciBQcmV0ZXJtIEluZmFudHM6IEEgUXVhbGl0eSBJbXByb3ZlbWVudCBQ
cm9qZWN0PC90aXRsZT48c2Vjb25kYXJ5LXRpdGxlPkFkdiBOZW9uYXRhbCBDYXJlPC9zZWNvbmRh
cnktdGl0bGU+PC90aXRsZXM+PHBlcmlvZGljYWw+PGZ1bGwtdGl0bGU+QWR2IE5lb25hdGFsIENh
cmU8L2Z1bGwtdGl0bGU+PC9wZXJpb2RpY2FsPjxwYWdlcz40NjItNDcwPC9wYWdlcz48dm9sdW1l
PjE4PC92b2x1bWU+PG51bWJlcj42PC9udW1iZXI+PGRhdGVzPjx5ZWFyPjIwMTg8L3llYXI+PC9k
YXRlcz48YWNjZXNzaW9uLW51bT4zMDIxMjM4OTwvYWNjZXNzaW9uLW51bT48bGFiZWw+NDYyPC9s
YWJlbD48dXJscz48L3VybHM+PGVsZWN0cm9uaWMtcmVzb3VyY2UtbnVtPjEwLjEwOTcvYW5jLjAw
MDAwMDAwMDAwMDA1NTQ8L2VsZWN0cm9uaWMtcmVzb3VyY2UtbnVtPjwvcmVjb3JkPjwvQ2l0ZT48
Q2l0ZT48QXV0aG9yPktlaXI8L0F1dGhvcj48WWVhcj4yMDIxPC9ZZWFyPjxSZWNOdW0+OTc8L1Jl
Y051bT48cmVjb3JkPjxyZWMtbnVtYmVyPjk3PC9yZWMtbnVtYmVyPjxmb3JlaWduLWtleXM+PGtl
eSBhcHA9IkVOIiBkYi1pZD0iejVhdjAyYWRyZTkyeDRlZWVmcHB6cHJkdHY5MHhkZmR4enJhIiB0
aW1lc3RhbXA9IjE2NzM3NzE1ODQiPjk3PC9rZXk+PC9mb3JlaWduLWtleXM+PHJlZi10eXBlIG5h
bWU9IkpvdXJuYWwgQXJ0aWNsZSI+MTc8L3JlZi10eXBlPjxjb250cmlidXRvcnM+PGF1dGhvcnM+
PGF1dGhvcj5LZWlyLCBBLiBLLjwvYXV0aG9yPjxhdXRob3I+Q2F2YWxsYXJvLCBBLjwvYXV0aG9y
PjwvYXV0aG9ycz48L2NvbnRyaWJ1dG9ycz48dGl0bGVzPjx0aXRsZT5JbXByb3ZpbmcgdGhlIGFk
bWlzc2lvbiB0ZW1wZXJhdHVyZXMgb2YgcHJldGVybSBpbmZhbnRzIGluIHRoZSBuZW9uYXRhbCB1
bml0PC90aXRsZT48c2Vjb25kYXJ5LXRpdGxlPkFyY2hpdmVzIG9mIERpc2Vhc2UgaW4gQ2hpbGRo
b29kOiBFZHVjYXRpb24gYW5kIFByYWN0aWNlIEVkaXRpb248L3NlY29uZGFyeS10aXRsZT48L3Rp
dGxlcz48cGVyaW9kaWNhbD48ZnVsbC10aXRsZT5BcmNoaXZlcyBvZiBEaXNlYXNlIGluIENoaWxk
aG9vZDogRWR1Y2F0aW9uIGFuZCBQcmFjdGljZSBFZGl0aW9uPC9mdWxsLXRpdGxlPjwvcGVyaW9k
aWNhbD48cGFnZXM+Mzc1LTM3ODwvcGFnZXM+PGRhdGVzPjx5ZWFyPjIwMjE8L3llYXI+PC9kYXRl
cz48bGFiZWw+Mzc1PC9sYWJlbD48dXJscz48cmVsYXRlZC11cmxzPjx1cmw+aHR0cHM6Ly93d3cu
ZW1iYXNlLmNvbS9zZWFyY2gvcmVzdWx0cz9zdWJhY3Rpb249dmlld3JlY29yZCZhbXA7aWQ9TDYz
NTc3MTMzMSZhbXA7ZnJvbT1leHBvcnQ8L3VybD48dXJsPmh0dHBzOi8vZXAuYm1qLmNvbS9jb250
ZW50L2Vhcmx5LzIwMjEvMDgvMDEvYXJjaGRpc2NoaWxkLTIwMjAtMzIxMjI2PC91cmw+PC9yZWxh
dGVkLXVybHM+PC91cmxzPjxlbGVjdHJvbmljLXJlc291cmNlLW51bT4xMC4xMTM2L2FyY2hkaXNj
aGlsZC0yMDIwLTMyMTIyNjwvZWxlY3Ryb25pYy1yZXNvdXJjZS1udW0+PC9yZWNvcmQ+PC9DaXRl
PjxDaXRlPjxBdXRob3I+TGVlPC9BdXRob3I+PFllYXI+MjAwODwvWWVhcj48UmVjTnVtPjk4PC9S
ZWNOdW0+PHJlY29yZD48cmVjLW51bWJlcj45ODwvcmVjLW51bWJlcj48Zm9yZWlnbi1rZXlzPjxr
ZXkgYXBwPSJFTiIgZGItaWQ9Ino1YXYwMmFkcmU5Mng0ZWVlZnBwenByZHR2OTB4ZGZkeHpyYSIg
dGltZXN0YW1wPSIxNjczNzcxNTg0Ij45ODwva2V5PjwvZm9yZWlnbi1rZXlzPjxyZWYtdHlwZSBu
YW1lPSJKb3VybmFsIEFydGljbGUiPjE3PC9yZWYtdHlwZT48Y29udHJpYnV0b3JzPjxhdXRob3Jz
PjxhdXRob3I+TGVlLCBILiBDLjwvYXV0aG9yPjxhdXRob3I+SG8sIFEuIFQuPC9hdXRob3I+PGF1
dGhvcj5SaGluZSwgVy4gRC48L2F1dGhvcj48L2F1dGhvcnM+PC9jb250cmlidXRvcnM+PHRpdGxl
cz48dGl0bGU+QSBxdWFsaXR5IGltcHJvdmVtZW50IHByb2plY3QgdG8gaW1wcm92ZSBhZG1pc3Np
b24gdGVtcGVyYXR1cmVzIGluIHZlcnkgbG93IGJpcnRoIHdlaWdodCBpbmZhbnRzPC90aXRsZT48
c2Vjb25kYXJ5LXRpdGxlPkogUGVyaW5hdG9sPC9zZWNvbmRhcnktdGl0bGU+PC90aXRsZXM+PHBl
cmlvZGljYWw+PGZ1bGwtdGl0bGU+SiBQZXJpbmF0b2w8L2Z1bGwtdGl0bGU+PC9wZXJpb2RpY2Fs
PjxwYWdlcz43NTQtODwvcGFnZXM+PHZvbHVtZT4yODwvdm9sdW1lPjxudW1iZXI+MTE8L251bWJl
cj48ZGF0ZXM+PHllYXI+MjAwODwveWVhcj48L2RhdGVzPjxhY2Nlc3Npb24tbnVtPjE4NTgwODc4
PC9hY2Nlc3Npb24tbnVtPjxsYWJlbD43NTQ8L2xhYmVsPjx1cmxzPjxyZWxhdGVkLXVybHM+PHVy
bD5odHRwczovL3d3dy5uYXR1cmUuY29tL2FydGljbGVzL2pwMjAwODkyLnBkZjwvdXJsPjwvcmVs
YXRlZC11cmxzPjwvdXJscz48ZWxlY3Ryb25pYy1yZXNvdXJjZS1udW0+MTAuMTAzOC9qcC4yMDA4
LjkyPC9lbGVjdHJvbmljLXJlc291cmNlLW51bT48L3JlY29yZD48L0NpdGU+PENpdGU+PEF1dGhv
cj5NYW5hbmk8L0F1dGhvcj48WWVhcj4yMDEzPC9ZZWFyPjxSZWNOdW0+OTk8L1JlY051bT48cmVj
b3JkPjxyZWMtbnVtYmVyPjk5PC9yZWMtbnVtYmVyPjxmb3JlaWduLWtleXM+PGtleSBhcHA9IkVO
IiBkYi1pZD0iejVhdjAyYWRyZTkyeDRlZWVmcHB6cHJkdHY5MHhkZmR4enJhIiB0aW1lc3RhbXA9
IjE2NzM3NzE1ODQiPjk5PC9rZXk+PC9mb3JlaWduLWtleXM+PHJlZi10eXBlIG5hbWU9IkpvdXJu
YWwgQXJ0aWNsZSI+MTc8L3JlZi10eXBlPjxjb250cmlidXRvcnM+PGF1dGhvcnM+PGF1dGhvcj5N
YW5hbmksIE0uPC9hdXRob3I+PGF1dGhvcj5KZWdhdGhlZXNhbiwgUC48L2F1dGhvcj48YXV0aG9y
PkRlU2FuZHJlLCBHLjwvYXV0aG9yPjxhdXRob3I+U29uZywgRC48L2F1dGhvcj48YXV0aG9yPlNo
b3dhbHRlciwgTC48L2F1dGhvcj48YXV0aG9yPkdvdmluZGFzd2FtaSwgQi48L2F1dGhvcj48L2F1
dGhvcnM+PC9jb250cmlidXRvcnM+PHRpdGxlcz48dGl0bGU+RWxpbWluYXRpb24gb2YgYWRtaXNz
aW9uIGh5cG90aGVybWlhIGluIHByZXRlcm0gdmVyeSBsb3ctYmlydGgtd2VpZ2h0IGluZmFudHMg
Ynkgc3RhbmRhcmRpemF0aW9uIG9mIGRlbGl2ZXJ5IHJvb20gbWFuYWdlbWVudDwvdGl0bGU+PHNl
Y29uZGFyeS10aXRsZT5QZXJtIEo8L3NlY29uZGFyeS10aXRsZT48L3RpdGxlcz48cGVyaW9kaWNh
bD48ZnVsbC10aXRsZT5QZXJtIEo8L2Z1bGwtdGl0bGU+PC9wZXJpb2RpY2FsPjxwYWdlcz44LTEz
PC9wYWdlcz48dm9sdW1lPjE3PC92b2x1bWU+PG51bWJlcj4zPC9udW1iZXI+PGRhdGVzPjx5ZWFy
PjIwMTM8L3llYXI+PC9kYXRlcz48YWNjZXNzaW9uLW51bT4yNDM1NTg4NDwvYWNjZXNzaW9uLW51
bT48bGFiZWw+ODwvbGFiZWw+PHVybHM+PHJlbGF0ZWQtdXJscz48dXJsPmh0dHBzOi8vd3d3Lm5j
YmkubmxtLm5paC5nb3YvcG1jL2FydGljbGVzL1BNQzM3ODMwODQvcGRmL3Blcm1qMTdfM3AwMDA4
LnBkZjwvdXJsPjwvcmVsYXRlZC11cmxzPjwvdXJscz48ZWxlY3Ryb25pYy1yZXNvdXJjZS1udW0+
MTAuNzgxMi90cHAvMTItMTMwPC9lbGVjdHJvbmljLXJlc291cmNlLW51bT48L3JlY29yZD48L0Np
dGU+PENpdGU+PEF1dGhvcj5QZWxlZzwvQXV0aG9yPjxZZWFyPjIwMTk8L1llYXI+PFJlY051bT4x
MDA8L1JlY051bT48cmVjb3JkPjxyZWMtbnVtYmVyPjEwMDwvcmVjLW51bWJlcj48Zm9yZWlnbi1r
ZXlzPjxrZXkgYXBwPSJFTiIgZGItaWQ9Ino1YXYwMmFkcmU5Mng0ZWVlZnBwenByZHR2OTB4ZGZk
eHpyYSIgdGltZXN0YW1wPSIxNjczNzcxNTg0Ij4xMDA8L2tleT48L2ZvcmVpZ24ta2V5cz48cmVm
LXR5cGUgbmFtZT0iSm91cm5hbCBBcnRpY2xlIj4xNzwvcmVmLXR5cGU+PGNvbnRyaWJ1dG9ycz48
YXV0aG9ycz48YXV0aG9yPlBlbGVnLCBCLjwvYXV0aG9yPjxhdXRob3I+R2xvYnVzLCBPLjwvYXV0
aG9yPjxhdXRob3I+R3Jhbm90LCBNLjwvYXV0aG9yPjxhdXRob3I+TGVpYm92aXRjaCwgTC48L2F1
dGhvcj48YXV0aG9yPk1hemtlcmV0aCwgUi48L2F1dGhvcj48YXV0aG9yPkVpc2VuLCBJLjwvYXV0
aG9yPjxhdXRob3I+TW9yYWcsIEkuPC9hdXRob3I+PGF1dGhvcj5TdGVybiwgTy48L2F1dGhvcj48
YXV0aG9yPlJvemVuLCBDLjwvYXV0aG9yPjxhdXRob3I+TWFheWFuLU1ldHpnZXIsIEEuPC9hdXRo
b3I+PGF1dGhvcj5TdHJhdXNzLCBULjwvYXV0aG9yPjwvYXV0aG9ycz48L2NvbnRyaWJ1dG9ycz48
dGl0bGVzPjx0aXRsZT4mcXVvdDtHb2xkZW4gSG91ciZxdW90OyBxdWFsaXR5IGltcHJvdmVtZW50
IGludGVydmVudGlvbiBhbmQgc2hvcnQtdGVybSBvdXRjb21lIGFtb25nIHByZXRlcm0gaW5mYW50
czwvdGl0bGU+PHNlY29uZGFyeS10aXRsZT5KIFBlcmluYXRvbDwvc2Vjb25kYXJ5LXRpdGxlPjwv
dGl0bGVzPjxwZXJpb2RpY2FsPjxmdWxsLXRpdGxlPkogUGVyaW5hdG9sPC9mdWxsLXRpdGxlPjwv
cGVyaW9kaWNhbD48cGFnZXM+Mzg3LTM5MjwvcGFnZXM+PHZvbHVtZT4zOTwvdm9sdW1lPjxudW1i
ZXI+MzwvbnVtYmVyPjxkYXRlcz48eWVhcj4yMDE5PC95ZWFyPjwvZGF0ZXM+PGFjY2Vzc2lvbi1u
dW0+MzAzNDE0MDM8L2FjY2Vzc2lvbi1udW0+PGxhYmVsPjM4NzwvbGFiZWw+PHVybHM+PHJlbGF0
ZWQtdXJscz48dXJsPmh0dHBzOi8vd3d3Lm5hdHVyZS5jb20vYXJ0aWNsZXMvczQxMzcyLTAxOC0w
MjU0LTAucGRmPC91cmw+PC9yZWxhdGVkLXVybHM+PC91cmxzPjxlbGVjdHJvbmljLXJlc291cmNl
LW51bT4xMC4xMDM4L3M0MTM3Mi0wMTgtMDI1NC0wPC9lbGVjdHJvbmljLXJlc291cmNlLW51bT48
L3JlY29yZD48L0NpdGU+PENpdGU+PEF1dGhvcj5QaW5oZWlybzwvQXV0aG9yPjxZZWFyPjIwMTQ8
L1llYXI+PFJlY051bT4xMDE8L1JlY051bT48cmVjb3JkPjxyZWMtbnVtYmVyPjEwMTwvcmVjLW51
bWJlcj48Zm9yZWlnbi1rZXlzPjxrZXkgYXBwPSJFTiIgZGItaWQ9Ino1YXYwMmFkcmU5Mng0ZWVl
ZnBwenByZHR2OTB4ZGZkeHpyYSIgdGltZXN0YW1wPSIxNjczNzcxNTg0Ij4xMDE8L2tleT48L2Zv
cmVpZ24ta2V5cz48cmVmLXR5cGUgbmFtZT0iSm91cm5hbCBBcnRpY2xlIj4xNzwvcmVmLXR5cGU+
PGNvbnRyaWJ1dG9ycz48YXV0aG9ycz48YXV0aG9yPlBpbmhlaXJvLCBKLiBNLjwvYXV0aG9yPjxh
dXRob3I+RnVyZG9uLCBTLiBBLjwvYXV0aG9yPjxhdXRob3I+Qm95bnRvbiwgUy48L2F1dGhvcj48
YXV0aG9yPkR1Z2FuLCBSLjwvYXV0aG9yPjxhdXRob3I+UmV1LURvbmxvbiwgQy48L2F1dGhvcj48
YXV0aG9yPkplbnNlbiwgUy48L2F1dGhvcj48L2F1dGhvcnM+PC9jb250cmlidXRvcnM+PHRpdGxl
cz48dGl0bGU+RGVjcmVhc2luZyBoeXBvdGhlcm1pYSBkdXJpbmcgZGVsaXZlcnkgcm9vbSBzdGFi
aWxpemF0aW9uIG9mIHByZXRlcm0gbmVvbmF0ZXM8L3RpdGxlPjxzZWNvbmRhcnktdGl0bGU+UGVk
aWF0cmljczwvc2Vjb25kYXJ5LXRpdGxlPjwvdGl0bGVzPjxwZXJpb2RpY2FsPjxmdWxsLXRpdGxl
PlBlZGlhdHJpY3M8L2Z1bGwtdGl0bGU+PC9wZXJpb2RpY2FsPjxwYWdlcz5lMjE4LTI2PC9wYWdl
cz48dm9sdW1lPjEzMzwvdm9sdW1lPjxudW1iZXI+MTwvbnVtYmVyPjxkYXRlcz48eWVhcj4yMDE0
PC95ZWFyPjwvZGF0ZXM+PGFjY2Vzc2lvbi1udW0+MjQzNDQxMTA8L2FjY2Vzc2lvbi1udW0+PGxh
YmVsPmUyMTg8L2xhYmVsPjx1cmxzPjxyZWxhdGVkLXVybHM+PHVybD5odHRwczovL3BlZGlhdHJp
Y3MuYWFwcHVibGljYXRpb25zLm9yZy9jb250ZW50L3BlZGlhdHJpY3MvMTMzLzEvZTIxOC5mdWxs
LnBkZjwvdXJsPjx1cmw+aHR0cHM6Ly9wdWJsaWNhdGlvbnMuYWFwLm9yZy9wZWRpYXRyaWNzL2Fy
dGljbGUtYWJzdHJhY3QvMTMzLzEvZTIxOC82ODI5My9EZWNyZWFzaW5nLUh5cG90aGVybWlhLUR1
cmluZy1EZWxpdmVyeS1Sb29tP3JlZGlyZWN0ZWRGcm9tPWZ1bGx0ZXh0PC91cmw+PC9yZWxhdGVk
LXVybHM+PC91cmxzPjxlbGVjdHJvbmljLXJlc291cmNlLW51bT4xMC4xNTQyL3BlZHMuMjAxMy0x
MjkzPC9lbGVjdHJvbmljLXJlc291cmNlLW51bT48L3JlY29yZD48L0NpdGU+PENpdGU+PEF1dGhv
cj5SZXV0ZXI8L0F1dGhvcj48WWVhcj4yMDE0PC9ZZWFyPjxSZWNOdW0+MTAyPC9SZWNOdW0+PHJl
Y29yZD48cmVjLW51bWJlcj4xMDI8L3JlYy1udW1iZXI+PGZvcmVpZ24ta2V5cz48a2V5IGFwcD0i
RU4iIGRiLWlkPSJ6NWF2MDJhZHJlOTJ4NGVlZWZwcHpwcmR0djkweGRmZHh6cmEiIHRpbWVzdGFt
cD0iMTY3Mzc3MTU4NCI+MTAyPC9rZXk+PC9mb3JlaWduLWtleXM+PHJlZi10eXBlIG5hbWU9Ikpv
dXJuYWwgQXJ0aWNsZSI+MTc8L3JlZi10eXBlPjxjb250cmlidXRvcnM+PGF1dGhvcnM+PGF1dGhv
cj5SZXV0ZXIsIFMuPC9hdXRob3I+PGF1dGhvcj5NZXNzaWVyLCBTLjwvYXV0aG9yPjxhdXRob3I+
U3RldmVuLCBELjwvYXV0aG9yPjwvYXV0aG9ycz48L2NvbnRyaWJ1dG9ycz48dGl0bGVzPjx0aXRs
ZT5UaGUgbmVvbmF0YWwgR29sZGVuIEhvdXItLWludGVydmVudGlvbiB0byBpbXByb3ZlIHF1YWxp
dHkgb2YgY2FyZSBvZiB0aGUgZXh0cmVtZWx5IGxvdyBiaXJ0aCB3ZWlnaHQgaW5mYW50PC90aXRs
ZT48c2Vjb25kYXJ5LXRpdGxlPlMgRCBNZWQ8L3NlY29uZGFyeS10aXRsZT48L3RpdGxlcz48cGVy
aW9kaWNhbD48ZnVsbC10aXRsZT5TIEQgTWVkPC9mdWxsLXRpdGxlPjwvcGVyaW9kaWNhbD48cGFn
ZXM+Mzk3LTQwMzwvcGFnZXM+PHZvbHVtZT42Nzwvdm9sdW1lPjxudW1iZXI+MTA8L251bWJlcj48
ZGF0ZXM+PHllYXI+MjAxNDwveWVhcj48L2RhdGVzPjxhY2Nlc3Npb24tbnVtPjI1NDIzNzY2PC9h
Y2Nlc3Npb24tbnVtPjxsYWJlbD4zOTc8L2xhYmVsPjx1cmxzPjwvdXJscz48L3JlY29yZD48L0Np
dGU+PENpdGU+PEF1dGhvcj5SdXNzbzwvQXV0aG9yPjxZZWFyPjIwMTQ8L1llYXI+PFJlY051bT4x
MDM8L1JlY051bT48cmVjb3JkPjxyZWMtbnVtYmVyPjEwMzwvcmVjLW51bWJlcj48Zm9yZWlnbi1r
ZXlzPjxrZXkgYXBwPSJFTiIgZGItaWQ9Ino1YXYwMmFkcmU5Mng0ZWVlZnBwenByZHR2OTB4ZGZk
eHpyYSIgdGltZXN0YW1wPSIxNjczNzcxNTg0Ij4xMDM8L2tleT48L2ZvcmVpZ24ta2V5cz48cmVm
LXR5cGUgbmFtZT0iSm91cm5hbCBBcnRpY2xlIj4xNzwvcmVmLXR5cGU+PGNvbnRyaWJ1dG9ycz48
YXV0aG9ycz48YXV0aG9yPlJ1c3NvLCBBLjwvYXV0aG9yPjxhdXRob3I+TWNDcmVhZHksIE0uPC9h
dXRob3I+PGF1dGhvcj5Ub3JyZXMsIEwuPC9hdXRob3I+PGF1dGhvcj5UaGV1cmllcmUsIEMuPC9h
dXRob3I+PGF1dGhvcj5WZW50dXJpbmksIFMuPC9hdXRob3I+PGF1dGhvcj5TcGFpZ2h0LCBNLjwv
YXV0aG9yPjxhdXRob3I+SGVtd2F5LCBSLiBKLjwvYXV0aG9yPjxhdXRob3I+SGFuZHJpbm9zLCBT
LjwvYXV0aG9yPjxhdXRob3I+UGVybG11dHRlciwgRC48L2F1dGhvcj48YXV0aG9yPkh1eW5oLCBU
LjwvYXV0aG9yPjxhdXRob3I+R3J1bmViYXVtLCBBLjwvYXV0aG9yPjxhdXRob3I+UGVybG1hbiwg
Si48L2F1dGhvcj48L2F1dGhvcnM+PC9jb250cmlidXRvcnM+PHRpdGxlcz48dGl0bGU+UmVkdWNp
bmcgaHlwb3RoZXJtaWEgaW4gcHJldGVybSBpbmZhbnRzIGZvbGxvd2luZyBkZWxpdmVyeTwvdGl0
bGU+PHNlY29uZGFyeS10aXRsZT5QZWRpYXRyaWNzPC9zZWNvbmRhcnktdGl0bGU+PC90aXRsZXM+
PHBlcmlvZGljYWw+PGZ1bGwtdGl0bGU+UGVkaWF0cmljczwvZnVsbC10aXRsZT48L3BlcmlvZGlj
YWw+PHBhZ2VzPmUxMDU1LTYyPC9wYWdlcz48dm9sdW1lPjEzMzwvdm9sdW1lPjxudW1iZXI+NDwv
bnVtYmVyPjxkYXRlcz48eWVhcj4yMDE0PC95ZWFyPjwvZGF0ZXM+PGFjY2Vzc2lvbi1udW0+MjQ2
ODU5NTg8L2FjY2Vzc2lvbi1udW0+PGxhYmVsPmUxMDU1PC9sYWJlbD48dXJscz48cmVsYXRlZC11
cmxzPjx1cmw+aHR0cHM6Ly9wZWRpYXRyaWNzLmFhcHB1YmxpY2F0aW9ucy5vcmcvY29udGVudC9w
ZWRpYXRyaWNzLzEzMy80L2UxMDU1LmZ1bGwucGRmPC91cmw+PHVybD5odHRwczovL3B1YmxpY2F0
aW9ucy5hYXAub3JnL3BlZGlhdHJpY3MvYXJ0aWNsZS1hYnN0cmFjdC8xMzMvNC9lMTA1NS8zMjc2
Ni9SZWR1Y2luZy1IeXBvdGhlcm1pYS1pbi1QcmV0ZXJtLUluZmFudHMtRm9sbG93aW5nP3JlZGly
ZWN0ZWRGcm9tPWZ1bGx0ZXh0PC91cmw+PC9yZWxhdGVkLXVybHM+PC91cmxzPjxlbGVjdHJvbmlj
LXJlc291cmNlLW51bT4xMC4xNTQyL3BlZHMuMjAxMy0yNTQ0PC9lbGVjdHJvbmljLXJlc291cmNl
LW51bT48L3JlY29yZD48L0NpdGU+PENpdGU+PEF1dGhvcj5TaGFybWE8L0F1dGhvcj48WWVhcj4y
MDIwPC9ZZWFyPjxSZWNOdW0+MTA0PC9SZWNOdW0+PHJlY29yZD48cmVjLW51bWJlcj4xMDQ8L3Jl
Yy1udW1iZXI+PGZvcmVpZ24ta2V5cz48a2V5IGFwcD0iRU4iIGRiLWlkPSJ6NWF2MDJhZHJlOTJ4
NGVlZWZwcHpwcmR0djkweGRmZHh6cmEiIHRpbWVzdGFtcD0iMTY3Mzc3MTU4NCI+MTA0PC9rZXk+
PC9mb3JlaWduLWtleXM+PHJlZi10eXBlIG5hbWU9IkpvdXJuYWwgQXJ0aWNsZSI+MTc8L3JlZi10
eXBlPjxjb250cmlidXRvcnM+PGF1dGhvcnM+PGF1dGhvcj5TaGFybWEsIEQuPC9hdXRob3I+PGF1
dGhvcj5NdXJraSwgUy48L2F1dGhvcj48YXV0aG9yPkt1bGthcm5pLCBELjwvYXV0aG9yPjxhdXRo
b3I+UGF3YWxlLCBELjwvYXV0aG9yPjxhdXRob3I+VmFyZGhlbGxpLCBWLjwvYXV0aG9yPjxhdXRo
b3I+QW5uZSwgUi4gUC48L2F1dGhvcj48YXV0aG9yPk9sZXRpLCBULiBQLjwvYXV0aG9yPjxhdXRo
b3I+RGVzaGFiaG90bGEsIFMuPC9hdXRob3I+PC9hdXRob3JzPjwvY29udHJpYnV0b3JzPjx0aXRs
ZXM+PHRpdGxlPlRoZSBpbXBhY3Qgb2YgYSBxdWFsaXR5IGltcHJvdmVtZW50IHByb2plY3QgdG8g
cmVkdWNlIGFkbWlzc2lvbiBoeXBvdGhlcm1pYSBvbiBtb3J0YWxpdHkgYW5kIG1vcmJpZGl0eSBp
biB2ZXJ5IGxvdyBiaXJ0aCB3ZWlnaHQgaW5mYW50czwvdGl0bGU+PHNlY29uZGFyeS10aXRsZT5F
dXIgSiBQZWRpYXRyPC9zZWNvbmRhcnktdGl0bGU+PC90aXRsZXM+PHBlcmlvZGljYWw+PGZ1bGwt
dGl0bGU+RXVyIEogUGVkaWF0cjwvZnVsbC10aXRsZT48L3BlcmlvZGljYWw+PHBhZ2VzPjE4NTEt
MTg1ODwvcGFnZXM+PHZvbHVtZT4xNzk8L3ZvbHVtZT48bnVtYmVyPjEyPC9udW1iZXI+PGRhdGVz
Pjx5ZWFyPjIwMjA8L3llYXI+PC9kYXRlcz48YWNjZXNzaW9uLW51bT4zMjUwNjIxOTwvYWNjZXNz
aW9uLW51bT48bGFiZWw+MTg1MTwvbGFiZWw+PHVybHM+PHJlbGF0ZWQtdXJscz48dXJsPmh0dHBz
Oi8vbGluay5zcHJpbmdlci5jb20vY29udGVudC9wZGYvMTAuMTAwNy9zMDA0MzEtMDIwLTAzNzEx
LTcucGRmPC91cmw+PC9yZWxhdGVkLXVybHM+PC91cmxzPjxlbGVjdHJvbmljLXJlc291cmNlLW51
bT4xMC4xMDA3L3MwMDQzMS0wMjAtMDM3MTEtNzwvZWxlY3Ryb25pYy1yZXNvdXJjZS1udW0+PC9y
ZWNvcmQ+PC9DaXRlPjxDaXRlPjxBdXRob3I+U2l2YW5hbmRhbjwvQXV0aG9yPjxZZWFyPjIwMTY8
L1llYXI+PFJlY051bT4xMDU8L1JlY051bT48cmVjb3JkPjxyZWMtbnVtYmVyPjEwNTwvcmVjLW51
bWJlcj48Zm9yZWlnbi1rZXlzPjxrZXkgYXBwPSJFTiIgZGItaWQ9Ino1YXYwMmFkcmU5Mng0ZWVl
ZnBwenByZHR2OTB4ZGZkeHpyYSIgdGltZXN0YW1wPSIxNjczNzcxNTg0Ij4xMDU8L2tleT48L2Zv
cmVpZ24ta2V5cz48cmVmLXR5cGUgbmFtZT0iSm91cm5hbCBBcnRpY2xlIj4xNzwvcmVmLXR5cGU+
PGNvbnRyaWJ1dG9ycz48YXV0aG9ycz48YXV0aG9yPlNpdmFuYW5kYW4sIFMuPC9hdXRob3I+PGF1
dGhvcj5TYW5rYXIsIE0uIEouPC9hdXRob3I+PGF1dGhvcj5EZW9yYXJpLCBBLjwvYXV0aG9yPjwv
YXV0aG9ycz48L2NvbnRyaWJ1dG9ycz48dGl0bGVzPjx0aXRsZT5RdWFsaXR5IEltcHJvdmVtZW50
IEluaXRpYXRpdmUgdG8gUHJldmVudCBIeXBvdGhlcm1pYSBhdCBBZG1pc3Npb24gaW4gTmVvbmF0
YWwgSW50ZW5zaXZlIENhcmUgVW5pdCBBbW9uZyBQcmV0ZXJtIE5lb25hdGVzICZsdDsgMzIgV2Vl
a3MmYXBvczsgR2VzdGF0aW9uPC90aXRsZT48c2Vjb25kYXJ5LXRpdGxlPkpvdXJuYWwgb2YgTmVv
bmF0b2xvZ3k8L3NlY29uZGFyeS10aXRsZT48L3RpdGxlcz48cGVyaW9kaWNhbD48ZnVsbC10aXRs
ZT5Kb3VybmFsIG9mIE5lb25hdG9sb2d5PC9mdWxsLXRpdGxlPjwvcGVyaW9kaWNhbD48cGFnZXM+
MzktNDk8L3BhZ2VzPjx2b2x1bWU+MzA8L3ZvbHVtZT48bnVtYmVyPjQ8L251bWJlcj48ZGF0ZXM+
PHllYXI+MjAxNjwveWVhcj48L2RhdGVzPjxsYWJlbD4zOTwvbGFiZWw+PHVybHM+PHJlbGF0ZWQt
dXJscz48dXJsPmh0dHBzOi8vd3d3LmVtYmFzZS5jb20vc2VhcmNoL3Jlc3VsdHM/c3ViYWN0aW9u
PXZpZXdyZWNvcmQmYW1wO2lkPUw2Mjg1Mzg0NDgmYW1wO2Zyb209ZXhwb3J0PC91cmw+PHVybD5o
dHRwczovL2pvdXJuYWxzLnNhZ2VwdWIuY29tL2RvaS8xMC4xMTc3LzA5NzMyMTc5MjAxNjA0MDg8
L3VybD48L3JlbGF0ZWQtdXJscz48L3VybHM+PGVsZWN0cm9uaWMtcmVzb3VyY2UtbnVtPjEwLjEx
NzcvMDk3MzIxNzkyMDE2MDQwODwvZWxlY3Ryb25pYy1yZXNvdXJjZS1udW0+PC9yZWNvcmQ+PC9D
aXRlPjxDaXRlPjxBdXRob3I+U3ByZWNoZXI8L0F1dGhvcj48WWVhcj4yMDIxPC9ZZWFyPjxSZWNO
dW0+MTA2PC9SZWNOdW0+PHJlY29yZD48cmVjLW51bWJlcj4xMDY8L3JlYy1udW1iZXI+PGZvcmVp
Z24ta2V5cz48a2V5IGFwcD0iRU4iIGRiLWlkPSJ6NWF2MDJhZHJlOTJ4NGVlZWZwcHpwcmR0djkw
eGRmZHh6cmEiIHRpbWVzdGFtcD0iMTY3Mzc3MTU4NCI+MTA2PC9rZXk+PC9mb3JlaWduLWtleXM+
PHJlZi10eXBlIG5hbWU9IkpvdXJuYWwgQXJ0aWNsZSI+MTc8L3JlZi10eXBlPjxjb250cmlidXRv
cnM+PGF1dGhvcnM+PGF1dGhvcj5TcHJlY2hlciwgQS48L2F1dGhvcj48YXV0aG9yPk1hbGluLCBL
LjwvYXV0aG9yPjxhdXRob3I+RmlubGV5LCBELjwvYXV0aG9yPjxhdXRob3I+TGVtYmtlLCBQLjwv
YXV0aG9yPjxhdXRob3I+S2VsbGVyLCBTLjwvYXV0aG9yPjxhdXRob3I+R3JpcHBlLCBBLjwvYXV0
aG9yPjxhdXRob3I+SG9ybnVuZywgRy48L2F1dGhvcj48YXV0aG9yPkFudG9zLCBOLjwvYXV0aG9y
PjxhdXRob3I+VWhpbmcsIE0uPC9hdXRob3I+PC9hdXRob3JzPjwvY29udHJpYnV0b3JzPjx0aXRs
ZXM+PHRpdGxlPlF1YWxpdHkgSW1wcm92ZW1lbnQgQXBwcm9hY2ggdG8gUmVkdWNpbmcgQWRtaXNz
aW9uIEh5cG90aGVybWlhIEFtb25nIFByZXRlcm0gYW5kIFRlcm0gSW5mYW50czwvdGl0bGU+PHNl
Y29uZGFyeS10aXRsZT5Ib3NwIFBlZGlhdHI8L3NlY29uZGFyeS10aXRsZT48L3RpdGxlcz48cGVy
aW9kaWNhbD48ZnVsbC10aXRsZT5Ib3NwIFBlZGlhdHI8L2Z1bGwtdGl0bGU+PC9wZXJpb2RpY2Fs
PjxwYWdlcz4yNzAtMjc2PC9wYWdlcz48dm9sdW1lPjExPC92b2x1bWU+PG51bWJlcj4zPC9udW1i
ZXI+PGRhdGVzPjx5ZWFyPjIwMjE8L3llYXI+PC9kYXRlcz48YWNjZXNzaW9uLW51bT4zMzYyNzQ3
OTwvYWNjZXNzaW9uLW51bT48bGFiZWw+MjcwPC9sYWJlbD48dXJscz48cmVsYXRlZC11cmxzPjx1
cmw+aHR0cHM6Ly9ob3NwcGVkcy5hYXBwdWJsaWNhdGlvbnMub3JnL2NvbnRlbnQvaG9zcHBlZHMv
MTEvMy8yNzAuZnVsbC5wZGY8L3VybD48dXJsPmh0dHBzOi8vcHVibGljYXRpb25zLmFhcC5vcmcv
aG9zcGl0YWxwZWRpYXRyaWNzL2FydGljbGUtYWJzdHJhY3QvMTEvMy8yNzAvMjYxODEvUXVhbGl0
eS1JbXByb3ZlbWVudC1BcHByb2FjaC10by1SZWR1Y2luZy1BZG1pc3Npb24/cmVkaXJlY3RlZEZy
b209ZnVsbHRleHQ8L3VybD48L3JlbGF0ZWQtdXJscz48L3VybHM+PGVsZWN0cm9uaWMtcmVzb3Vy
Y2UtbnVtPjEwLjE1NDIvaHBlZHMuMjAyMC0wMDMyNjk8L2VsZWN0cm9uaWMtcmVzb3VyY2UtbnVt
PjwvcmVjb3JkPjwvQ2l0ZT48Q2l0ZT48QXV0aG9yPlZpbmNpPC9BdXRob3I+PFllYXI+MjAxODwv
WWVhcj48UmVjTnVtPjEwNzwvUmVjTnVtPjxyZWNvcmQ+PHJlYy1udW1iZXI+MTA3PC9yZWMtbnVt
YmVyPjxmb3JlaWduLWtleXM+PGtleSBhcHA9IkVOIiBkYi1pZD0iejVhdjAyYWRyZTkyeDRlZWVm
cHB6cHJkdHY5MHhkZmR4enJhIiB0aW1lc3RhbXA9IjE2NzM3NzE1ODQiPjEwNzwva2V5PjwvZm9y
ZWlnbi1rZXlzPjxyZWYtdHlwZSBuYW1lPSJKb3VybmFsIEFydGljbGUiPjE3PC9yZWYtdHlwZT48
Y29udHJpYnV0b3JzPjxhdXRob3JzPjxhdXRob3I+VmluY2ksIEEuPC9hdXRob3I+PGF1dGhvcj5J
c2xhbSwgUy48L2F1dGhvcj48YXV0aG9yPlF1aW50b3MtQWxlZ2hlYmFuZCwgTC48L2F1dGhvcj48
YXV0aG9yPkhhbm5hLCBOLjwvYXV0aG9yPjxhdXRob3I+TmF5YWssIEEuPC9hdXRob3I+PC9hdXRo
b3JzPjwvY29udHJpYnV0b3JzPjx0aXRsZXM+PHRpdGxlPkEgUXVhbGl0eSBJbXByb3ZlbWVudCBJ
bnRlcnZlbnRpb24gdG8gRGVjcmVhc2UgSHlwb3RoZXJtaWEgaW4gdGhlIERlbGl2ZXJ5IFJvb20g
VXNpbmcgYSBDaGVja2xpc3Q8L3RpdGxlPjxzZWNvbmRhcnktdGl0bGU+UGVkaWF0ciBRdWFsIFNh
Zjwvc2Vjb25kYXJ5LXRpdGxlPjwvdGl0bGVzPjxwZXJpb2RpY2FsPjxmdWxsLXRpdGxlPm==
</w:fldData>
              </w:fldChar>
            </w:r>
            <w:r w:rsidR="00A573F4">
              <w:rPr>
                <w:rFonts w:ascii="Calibri" w:eastAsia="Times New Roman" w:hAnsi="Calibri" w:cs="Calibri"/>
                <w:sz w:val="16"/>
                <w:szCs w:val="16"/>
              </w:rPr>
              <w:instrText xml:space="preserve"> ADDIN EN.CITE.DATA </w:instrText>
            </w:r>
            <w:r w:rsidR="00A573F4">
              <w:rPr>
                <w:rFonts w:ascii="Calibri" w:eastAsia="Times New Roman" w:hAnsi="Calibri" w:cs="Calibri"/>
                <w:sz w:val="16"/>
                <w:szCs w:val="16"/>
              </w:rPr>
            </w:r>
            <w:r w:rsidR="00A573F4">
              <w:rPr>
                <w:rFonts w:ascii="Calibri" w:eastAsia="Times New Roman" w:hAnsi="Calibri" w:cs="Calibri"/>
                <w:sz w:val="16"/>
                <w:szCs w:val="16"/>
              </w:rPr>
              <w:fldChar w:fldCharType="end"/>
            </w:r>
            <w:r w:rsidR="00A573F4">
              <w:rPr>
                <w:rFonts w:ascii="Calibri" w:eastAsia="Times New Roman" w:hAnsi="Calibri" w:cs="Calibri"/>
                <w:sz w:val="16"/>
                <w:szCs w:val="16"/>
              </w:rPr>
              <w:fldChar w:fldCharType="begin">
                <w:fldData xml:space="preserve">UGVkaWF0ciBRdWFsIFNhZjwvZnVsbC10aXRsZT48L3BlcmlvZGljYWw+PHBhZ2VzPmUxMjU8L3Bh
Z2VzPjx2b2x1bWU+Mzwvdm9sdW1lPjxudW1iZXI+NjwvbnVtYmVyPjxkYXRlcz48eWVhcj4yMDE4
PC95ZWFyPjwvZGF0ZXM+PGFjY2Vzc2lvbi1udW0+MzEzMzQ0NTc8L2FjY2Vzc2lvbi1udW0+PGxh
YmVsPmUxMjU8L2xhYmVsPjx1cmxzPjxyZWxhdGVkLXVybHM+PHVybD5odHRwczovL3d3dy5uY2Jp
Lm5sbS5uaWguZ292L3BtYy9hcnRpY2xlcy9QTUM2NTgxNDc4L3BkZi9wcXMtMy1lMTI1LnBkZjwv
dXJsPjwvcmVsYXRlZC11cmxzPjwvdXJscz48ZWxlY3Ryb25pYy1yZXNvdXJjZS1udW0+MTAuMTA5
Ny9wcTkuMDAwMDAwMDAwMDAwMDEyNTwvZWxlY3Ryb25pYy1yZXNvdXJjZS1udW0+PC9yZWNvcmQ+
PC9DaXRlPjxDaXRlPjxBdXRob3I+V2xvZGF2ZXI8L0F1dGhvcj48WWVhcj4yMDE2PC9ZZWFyPjxS
ZWNOdW0+MTA4PC9SZWNOdW0+PHJlY29yZD48cmVjLW51bWJlcj4xMDg8L3JlYy1udW1iZXI+PGZv
cmVpZ24ta2V5cz48a2V5IGFwcD0iRU4iIGRiLWlkPSJ6NWF2MDJhZHJlOTJ4NGVlZWZwcHpwcmR0
djkweGRmZHh6cmEiIHRpbWVzdGFtcD0iMTY3Mzc3MTU4NCI+MTA4PC9rZXk+PC9mb3JlaWduLWtl
eXM+PHJlZi10eXBlIG5hbWU9IkpvdXJuYWwgQXJ0aWNsZSI+MTc8L3JlZi10eXBlPjxjb250cmli
dXRvcnM+PGF1dGhvcnM+PGF1dGhvcj5XbG9kYXZlciwgQS48L2F1dGhvcj48YXV0aG9yPkJsdW50
LCBNLjwvYXV0aG9yPjxhdXRob3I+U2F0bmVzLCBLLjwvYXV0aG9yPjxhdXRob3I+RXNjb2JlZG8s
IE0uPC9hdXRob3I+PGF1dGhvcj5IYWxsZm9yZCwgRy48L2F1dGhvcj48YXV0aG9yPlN6eWxkLCBF
LjwvYXV0aG9yPjwvYXV0aG9ycz48L2NvbnRyaWJ1dG9ycz48dGl0bGVzPjx0aXRsZT5BIHJldHJv
c3BlY3RpdmUgY29tcGFyaXNvbiBvZiBWTEJXIG91dGNvbWVzIGJlZm9yZSBhbmQgYWZ0ZXIgaW1w
bGVtZW50aW5nIG5ldyBkZWxpdmVyeSByb29tIGd1aWRlbGluZXMgYXQgYSByZWdpb25hbCB0ZXJ0
aWFyeSBjYXJlIGNlbnRlcjwvdGl0bGU+PHNlY29uZGFyeS10aXRsZT5KIFBlcmluYXRvbDwvc2Vj
b25kYXJ5LXRpdGxlPjwvdGl0bGVzPjxwZXJpb2RpY2FsPjxmdWxsLXRpdGxlPkogUGVyaW5hdG9s
PC9mdWxsLXRpdGxlPjwvcGVyaW9kaWNhbD48cGFnZXM+MTgyLTU8L3BhZ2VzPjx2b2x1bWU+MzY8
L3ZvbHVtZT48bnVtYmVyPjM8L251bWJlcj48ZGF0ZXM+PHllYXI+MjAxNjwveWVhcj48L2RhdGVz
PjxhY2Nlc3Npb24tbnVtPjI2NjMzMTQ2PC9hY2Nlc3Npb24tbnVtPjxsYWJlbD4xODI8L2xhYmVs
Pjx1cmxzPjxyZWxhdGVkLXVybHM+PHVybD5odHRwczovL3d3dy5uYXR1cmUuY29tL2FydGljbGVz
L2pwMjAxNTE4Ny5wZGY8L3VybD48L3JlbGF0ZWQtdXJscz48L3VybHM+PGVsZWN0cm9uaWMtcmVz
b3VyY2UtbnVtPjEwLjEwMzgvanAuMjAxNS4xODc8L2VsZWN0cm9uaWMtcmVzb3VyY2UtbnVtPjwv
cmVjb3JkPjwvQ2l0ZT48Q2l0ZT48QXV0aG9yPllpcDwvQXV0aG9yPjxZZWFyPjIwMTc8L1llYXI+
PFJlY051bT4xMDk8L1JlY051bT48cmVjb3JkPjxyZWMtbnVtYmVyPjEwOTwvcmVjLW51bWJlcj48
Zm9yZWlnbi1rZXlzPjxrZXkgYXBwPSJFTiIgZGItaWQ9Ino1YXYwMmFkcmU5Mng0ZWVlZnBwenBy
ZHR2OTB4ZGZkeHpyYSIgdGltZXN0YW1wPSIxNjczNzcxNTg0Ij4xMDk8L2tleT48L2ZvcmVpZ24t
a2V5cz48cmVmLXR5cGUgbmFtZT0iSm91cm5hbCBBcnRpY2xlIj4xNzwvcmVmLXR5cGU+PGNvbnRy
aWJ1dG9ycz48YXV0aG9ycz48YXV0aG9yPllpcCwgVy4gWS48L2F1dGhvcj48YXV0aG9yPlF1ZWss
IEIuIEguPC9hdXRob3I+PGF1dGhvcj5Gb25nLCBNLiBDLiBXLjwvYXV0aG9yPjxhdXRob3I+VGhp
bGFnYW1hbmdhaSw8L2F1dGhvcj48YXV0aG9yPk9uZywgUy4gUy4gRy48L2F1dGhvcj48YXV0aG9y
PkxpbSwgQi4gTC48L2F1dGhvcj48YXV0aG9yPkxvLCBCLiBDLjwvYXV0aG9yPjxhdXRob3I+QWdh
cndhbCwgUC48L2F1dGhvcj48L2F1dGhvcnM+PC9jb250cmlidXRvcnM+PHRpdGxlcz48dGl0bGU+
QSBxdWFsaXR5IGltcHJvdmVtZW50IHByb2plY3QgdG8gcmVkdWNlIGh5cG90aGVybWlhIGluIHBy
ZXRlcm0gaW5mYW50cyBvbiBhZG1pc3Npb24gdG8gdGhlIG5lb25hdGFsIGludGVuc2l2ZSBjYXJl
IHVuaXQ8L3RpdGxlPjxzZWNvbmRhcnktdGl0bGU+SW50IEogUXVhbCBIZWFsdGggQ2FyZTwvc2Vj
b25kYXJ5LXRpdGxlPjwvdGl0bGVzPjxwZXJpb2RpY2FsPjxmdWxsLXRpdGxlPkludCBKIFF1YWwg
SGVhbHRoIENhcmU8L2Z1bGwtdGl0bGU+PC9wZXJpb2RpY2FsPjxwYWdlcz45MjItOTI4PC9wYWdl
cz48dm9sdW1lPjI5PC92b2x1bWU+PG51bWJlcj43PC9udW1iZXI+PGRhdGVzPjx5ZWFyPjIwMTc8
L3llYXI+PC9kYXRlcz48YWNjZXNzaW9uLW51bT4yOTA0NTY1MzwvYWNjZXNzaW9uLW51bT48bGFi
ZWw+OTIyPC9sYWJlbD48dXJscz48cmVsYXRlZC11cmxzPjx1cmw+aHR0cHM6Ly93YXRlcm1hcmsu
c2lsdmVyY2hhaXIuY29tL216eDEzMS5wZGY/dG9rZW49QVFFQ0FIaTIwOEJFNDlPb2FuOWtraFdf
RXJjeTdEbTNaTF85Q2YzcWZLQWM0ODV5c2dBQUF0QXdnZ0xNQmdrcWhraUc5dzBCQndhZ2dnSzlN
SUlDdVFJQkFEQ0NBcklHQ1NxR1NJYjNEUUVIQVRBZUJnbGdoa2dCWlFNRUFTNHdFUVFNb19lUjZh
MEQ1U2QzZ0JWWUFnRVFnSUlDZzdNa3hBd3dRZGdfano4ZWJMRkszOUN4aUJhQWRjYmpQRzdzSmRC
VU5iOHJRT01tPC91cmw+PHVybD5odHRwczovL3dhdGVybWFyay5zaWx2ZXJjaGFpci5jb20vbXp4
MTMxLnBkZj90b2tlbj1BUUVDQUhpMjA4QkU0OU9vYW45a2toV19FcmN5N0RtM1pMXzlDZjNxZktB
YzQ4NXlzZ0FBQXNnd2dnTEVCZ2txaGtpRzl3MEJCd2FnZ2dLMU1JSUNzUUlCQURDQ0Fxb0dDU3FH
U0liM0RRRUhBVEFlQmdsZ2hrZ0JaUU1FQVM0d0VRUU14ekFlTW1aWmNBaEZnZl8tQWdFUWdJSUNl
MjJ3SnhUMEVLcWxJU2FmMXZ3TEdNcE92R0FpU0NfeE1nZmtwbFR3M1NibEpRTjA1SXdhVkNSazlN
VDhhVUJJcjJlYnNUV05pQkF4TG9tNVF4aDRiWG5JTkpmeVRLQ2lla1dMZnV3VnlYVEFqdDBuZEtE
N1VPbk5aVzNhVXJZX1Z1Z3pqYW9FTU1Sa2FNSFRPYmVYcEd4R1M4VHVSVHJPMkdjQkEzakhIUmwx
MzZkbkNKRm9QWnBQVHVkLW14Y192VlkxN05pcmpVZHkyWm1CeGJQeXZ3aTBaMlZDd3ZqSGtCWXNT
dFh5eHJuczBwN0hoZi1fSUpac1dDek9tNUthQU1uLWFnYXFwdXFqV05PX1FHSEVZQ0U1ZzBGTFVs
Zk40WktkN0swMS16WlRuYjZNWmZNYWEzN2lLZG9PQWUzZTFjSXNJdXZUX3hhUDBQcmd0ZGlaZmti
U0d5cllYMk5lR19vVWlqcl9CQ1JTclVYN3R0aFRtUndDUHZhbkJwSjZ3ZjNMQ1NIS3k5aFlYdkRk
NTNfX21WdVlfVld1X2FCZkc0UDZQVnRCNWpsTGNrS1hjcVRSRDBOa25iMWYyaU43OTJVR1ZJUFJZ
RHVsN2xidDlkNVc3QWZwY1hXZ2ZUTU4zcTZYbEZmLUd4QlZnbUZxTTF6NWtrUmNsNDJQQjVfRnhK
dXZkbS1NN05hNDRJQ2ZOU0hDWmhsVVl2Yml4VWhxbGh3a1d5Z2h0cHFaYURBRV9qU2NrcWdkckxk
LVVlbjVmT3FPdWl0cDNXME5PaGhlUDZsMkFOZko2OXUxNkhJQXY2TURtaC11LTVsWXowNzl0ZV9P
OFhReTJkS3gzbFpEc1BuV3RKejUtRG50VXYtWlVtcHFKaEdkbE1QNW5HQWdjZmhWOFJ1aDlHb0JP
OG1KZ3NoSkg2WDhwdjB2cnlkdkdjdE50Tld3RnU4ZDduRGdieFlqQzVhQ29xTDlIZ3JxSEpjVVVT
bVFwand6SHZ1aUhUdldoVEZnMFd5ZjE2ZWk1c25Ea2wtd3p1ZHJyV0IxS0FXN0FrSi02WEoySnNs
dGNneUhCM09sOVJZdno3NUJuQURGdlY3eTZobk5fYndQYmtQYXBGX1BzZHNlYWZ0eTwvdXJsPjwv
cmVsYXRlZC11cmxzPjwvdXJscz48ZWxlY3Ryb25pYy1yZXNvdXJjZS1udW0+MTAuMTA5My9pbnRx
aGMvbXp4MTMxPC9lbGVjdHJvbmljLXJlc291cmNlLW51bT48L3JlY29yZD48L0NpdGU+PENpdGU+
PEF1dGhvcj5Zb3VuZzwvQXV0aG9yPjxZZWFyPjIwMjE8L1llYXI+PFJlY051bT4xMTA8L1JlY051
bT48cmVjb3JkPjxyZWMtbnVtYmVyPjExMDwvcmVjLW51bWJlcj48Zm9yZWlnbi1rZXlzPjxrZXkg
YXBwPSJFTiIgZGItaWQ9Ino1YXYwMmFkcmU5Mng0ZWVlZnBwenByZHR2OTB4ZGZkeHpyYSIgdGlt
ZXN0YW1wPSIxNjczNzcxNTg0Ij4xMTA8L2tleT48L2ZvcmVpZ24ta2V5cz48cmVmLXR5cGUgbmFt
ZT0iSm91cm5hbCBBcnRpY2xlIj4xNzwvcmVmLXR5cGU+PGNvbnRyaWJ1dG9ycz48YXV0aG9ycz48
YXV0aG9yPllvdW5nLCBBLjwvYXV0aG9yPjxhdXRob3I+QXplZXosIEYuPC9hdXRob3I+PGF1dGhv
cj5Hb2RhZCwgUy4gUC48L2F1dGhvcj48YXV0aG9yPlNoZXR0eSwgUC48L2F1dGhvcj48YXV0aG9y
PlNoYXJtYSwgQS48L2F1dGhvcj48L2F1dGhvcnM+PC9jb250cmlidXRvcnM+PHRpdGxlcz48dGl0
bGU+QSBtdWx0aW1vZGFsIHF1YWxpdHkgaW1wcm92ZW1lbnQgYXBwcm9hY2ggdG8gcHJvbW90ZSBu
b3Jtb3RoZXJtaWEgaW4gdmVyeSBwcmV0ZXJtIGluZmFudHM8L3RpdGxlPjxzZWNvbmRhcnktdGl0
bGU+QWN0YSBQYWVkaWF0cjwvc2Vjb25kYXJ5LXRpdGxlPjwvdGl0bGVzPjxwZXJpb2RpY2FsPjxm
dWxsLXRpdGxlPkFjdGEgUGFlZGlhdHI8L2Z1bGwtdGl0bGU+PC9wZXJpb2RpY2FsPjxwYWdlcz4y
NzQ1LTI3NTI8L3BhZ2VzPjx2b2x1bWU+MTEwPC92b2x1bWU+PGRhdGVzPjx5ZWFyPjIwMjE8L3ll
YXI+PC9kYXRlcz48YWNjZXNzaW9uLW51bT4zNDE4NTkyNTwvYWNjZXNzaW9uLW51bT48bGFiZWw+
Mjc0NTwvbGFiZWw+PHVybHM+PHJlbGF0ZWQtdXJscz48dXJsPmh0dHBzOi8vb25saW5lbGlicmFy
eS53aWxleS5jb20vZG9pLzEwLjExMTEvYXBhLjE2MDA5PC91cmw+PC9yZWxhdGVkLXVybHM+PC91
cmxzPjxlbGVjdHJvbmljLXJlc291cmNlLW51bT4xMC4xMTExL2FwYS4xNjAwOTwvZWxlY3Ryb25p
Yy1yZXNvdXJjZS1udW0+PC9yZWNvcmQ+PC9DaXRlPjwvRW5kTm90ZT4A
</w:fldData>
              </w:fldChar>
            </w:r>
            <w:r w:rsidR="00A573F4">
              <w:rPr>
                <w:rFonts w:ascii="Calibri" w:eastAsia="Times New Roman" w:hAnsi="Calibri" w:cs="Calibri"/>
                <w:sz w:val="16"/>
                <w:szCs w:val="16"/>
              </w:rPr>
              <w:instrText xml:space="preserve"> ADDIN EN.CITE.DATA </w:instrText>
            </w:r>
            <w:r w:rsidR="00A573F4">
              <w:rPr>
                <w:rFonts w:ascii="Calibri" w:eastAsia="Times New Roman" w:hAnsi="Calibri" w:cs="Calibri"/>
                <w:sz w:val="16"/>
                <w:szCs w:val="16"/>
              </w:rPr>
            </w:r>
            <w:r w:rsidR="00A573F4">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sidR="00A573F4">
              <w:rPr>
                <w:rFonts w:ascii="Calibri" w:eastAsia="Times New Roman" w:hAnsi="Calibri" w:cs="Calibri"/>
                <w:noProof/>
                <w:sz w:val="16"/>
                <w:szCs w:val="16"/>
              </w:rPr>
              <w:t>{Aley-Raz 2020 476, Ashmeade 2016 73, Billimoria 2013 455, Caldas 2018 368, Choi 2018 239, Cleator 2022 75, Croop 2020 530, DeMauro 2013 e1018, Ferretti 2021 e240, Frazer 2018 520, Frazer 2022 99, Godfrey 2013 311, Harer 2017 1242, Harriman 2018 462, Keir 2021 375, Lee 2008 754, Manani 2013 8, Peleg 2019 387, Pinheiro 2014 e218, Reuter 2014 397, Russo 2014 31055, Sharma 2020 1851, Sivanandan 2016 39, Sprecher 2021 270, Vinci 2018 e125, Wlodaver 2016 182, Yip 2017 922, Young 2021 2745}</w:t>
            </w:r>
            <w:r>
              <w:rPr>
                <w:rFonts w:ascii="Calibri" w:eastAsia="Times New Roman" w:hAnsi="Calibri" w:cs="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E048A6"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The plastic bag does not hinder auscultation of an infant's heart rate, application of electrocardiogram or pulse oximeter sensors.</w:t>
            </w:r>
          </w:p>
          <w:p w14:paraId="394FF6F9"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r>
          </w:p>
          <w:p w14:paraId="4BC2933C"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The use of a plastic bag or wrap is considered standard of care in many neonatal services. </w:t>
            </w:r>
          </w:p>
        </w:tc>
      </w:tr>
      <w:tr w:rsidR="00D26AF9" w14:paraId="5637139D" w14:textId="77777777" w:rsidTr="00D26AF9">
        <w:trPr>
          <w:divId w:val="120876136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10E1096"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139F02B2" w14:textId="77777777" w:rsidR="00D26AF9" w:rsidRDefault="00D26AF9" w:rsidP="00EC24AC">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feasible to implement?</w:t>
            </w:r>
          </w:p>
        </w:tc>
      </w:tr>
      <w:tr w:rsidR="00D26AF9" w14:paraId="3DC62BE3"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F85A84"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B535E5"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E17805" w14:textId="77777777" w:rsidR="00D26AF9" w:rsidRDefault="00D26AF9" w:rsidP="00EC24AC">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26AF9" w14:paraId="3CCE151C" w14:textId="77777777" w:rsidTr="00D26AF9">
        <w:trPr>
          <w:divId w:val="12087613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8E75A8" w14:textId="77777777" w:rsidR="00D26AF9" w:rsidRDefault="00D26AF9" w:rsidP="00EC24AC">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44B833"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Use of a plastic bag or wrap appeared feasible in the </w:t>
            </w:r>
            <w:proofErr w:type="gramStart"/>
            <w:r>
              <w:rPr>
                <w:rFonts w:ascii="Calibri" w:eastAsia="Times New Roman" w:hAnsi="Calibri" w:cs="Calibri"/>
                <w:sz w:val="16"/>
                <w:szCs w:val="16"/>
              </w:rPr>
              <w:t>middle and high income</w:t>
            </w:r>
            <w:proofErr w:type="gramEnd"/>
            <w:r>
              <w:rPr>
                <w:rFonts w:ascii="Calibri" w:eastAsia="Times New Roman" w:hAnsi="Calibri" w:cs="Calibri"/>
                <w:sz w:val="16"/>
                <w:szCs w:val="16"/>
              </w:rPr>
              <w:t xml:space="preserve"> countries in which the included studies were performed. </w:t>
            </w:r>
          </w:p>
          <w:p w14:paraId="315B5445"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Quality improvement studies assessed for this systematic review resulted in almost universal use of the plastic bag or wrap, suggesting a high level of feasibility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BCA972"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Barriers to implementing plastic bag or wrap in the birthing room could be related to the cost and availability of the intervention. </w:t>
            </w:r>
          </w:p>
          <w:p w14:paraId="3BBD2DBE"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br/>
            </w:r>
          </w:p>
          <w:p w14:paraId="639095C2"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It is important to ensure that the plastic bag or wrap is opened or lifted as infrequently as possible, until the baby is transferred to a prewarmed, humidified incubator. </w:t>
            </w:r>
            <w:proofErr w:type="gramStart"/>
            <w:r>
              <w:rPr>
                <w:rFonts w:ascii="Calibri" w:eastAsia="Times New Roman" w:hAnsi="Calibri" w:cs="Calibri"/>
                <w:sz w:val="16"/>
                <w:szCs w:val="16"/>
              </w:rPr>
              <w:t>Otherwise</w:t>
            </w:r>
            <w:proofErr w:type="gramEnd"/>
            <w:r>
              <w:rPr>
                <w:rFonts w:ascii="Calibri" w:eastAsia="Times New Roman" w:hAnsi="Calibri" w:cs="Calibri"/>
                <w:sz w:val="16"/>
                <w:szCs w:val="16"/>
              </w:rPr>
              <w:t xml:space="preserve"> the benefits of the plastic bag or wrap are likely to be reduced. </w:t>
            </w:r>
          </w:p>
        </w:tc>
      </w:tr>
    </w:tbl>
    <w:p w14:paraId="490CA0A6" w14:textId="77777777" w:rsidR="00D26AF9" w:rsidRDefault="00D26AF9" w:rsidP="00D26AF9">
      <w:pPr>
        <w:pStyle w:val="Heading1"/>
        <w:spacing w:after="20" w:afterAutospacing="0"/>
        <w:divId w:val="1208761365"/>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359"/>
        <w:gridCol w:w="1731"/>
        <w:gridCol w:w="1731"/>
        <w:gridCol w:w="1739"/>
        <w:gridCol w:w="1744"/>
        <w:gridCol w:w="1744"/>
        <w:gridCol w:w="1654"/>
        <w:gridCol w:w="1690"/>
      </w:tblGrid>
      <w:tr w:rsidR="00D26AF9" w14:paraId="47E04334" w14:textId="77777777" w:rsidTr="00D26AF9">
        <w:trPr>
          <w:divId w:val="1208761365"/>
          <w:tblHeader/>
        </w:trPr>
        <w:tc>
          <w:tcPr>
            <w:tcW w:w="0" w:type="auto"/>
            <w:tcBorders>
              <w:top w:val="nil"/>
              <w:left w:val="nil"/>
              <w:bottom w:val="nil"/>
              <w:right w:val="nil"/>
            </w:tcBorders>
            <w:tcMar>
              <w:top w:w="75" w:type="dxa"/>
              <w:left w:w="75" w:type="dxa"/>
              <w:bottom w:w="75" w:type="dxa"/>
              <w:right w:w="75" w:type="dxa"/>
            </w:tcMar>
            <w:vAlign w:val="center"/>
            <w:hideMark/>
          </w:tcPr>
          <w:p w14:paraId="047BD31B" w14:textId="77777777" w:rsidR="00D26AF9" w:rsidRDefault="00D26AF9" w:rsidP="00EC24AC">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D5E5B46"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D26AF9" w14:paraId="78D86D48"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17EF344"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473537"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D1840F"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C3E2E1"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E3AAC0"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61A7FDB" w14:textId="77777777" w:rsidR="00D26AF9" w:rsidRDefault="00D26AF9" w:rsidP="00EC24AC">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A7FB47"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5FC369"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D26AF9" w14:paraId="755114A6"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1E550B4"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lastRenderedPageBreak/>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55D271"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773D12"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6EDDD8"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415626"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692CFDE" w14:textId="77777777" w:rsidR="00D26AF9" w:rsidRDefault="00D26AF9" w:rsidP="00EC24AC">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3D25E2"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E30559"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D26AF9" w14:paraId="50489CDF"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2922508"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A38024"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77D5EB"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56877D"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98AE8F"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86D9060" w14:textId="77777777" w:rsidR="00D26AF9" w:rsidRDefault="00D26AF9" w:rsidP="00EC24AC">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48600E"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99E73A"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D26AF9" w14:paraId="1EBC96A9"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CB6FA12"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A43CF5"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C37A97"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42C8CC"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1E2110"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2E72C51" w14:textId="77777777" w:rsidR="00D26AF9" w:rsidRDefault="00D26AF9" w:rsidP="00EC24AC">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99C0089" w14:textId="77777777" w:rsidR="00D26AF9" w:rsidRDefault="00D26AF9" w:rsidP="00EC24AC">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CD4AD5"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D26AF9" w14:paraId="5D6F64B1"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3EC9D99"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66C601"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C702E1"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C66EDF"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9821AD"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350BA52" w14:textId="77777777" w:rsidR="00D26AF9" w:rsidRDefault="00D26AF9" w:rsidP="00EC24AC">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B08B8C7" w14:textId="77777777" w:rsidR="00D26AF9" w:rsidRDefault="00D26AF9" w:rsidP="00EC24AC">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8A56DBA" w14:textId="77777777" w:rsidR="00D26AF9" w:rsidRDefault="00D26AF9" w:rsidP="00EC24AC">
            <w:pPr>
              <w:jc w:val="center"/>
              <w:rPr>
                <w:rFonts w:eastAsia="Times New Roman"/>
                <w:sz w:val="20"/>
                <w:szCs w:val="20"/>
              </w:rPr>
            </w:pPr>
          </w:p>
        </w:tc>
      </w:tr>
      <w:tr w:rsidR="00D26AF9" w14:paraId="4E29CE05"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576B844"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87B3A4"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035121"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4C1B74"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C62162"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sidRPr="00B83218">
              <w:rPr>
                <w:rFonts w:ascii="Calibri" w:hAnsi="Calibri" w:cs="Calibri"/>
                <w:b/>
                <w:bCs/>
                <w:color w:val="D0CECE" w:themeColor="background2" w:themeShade="E6"/>
                <w:sz w:val="16"/>
                <w:szCs w:val="16"/>
              </w:rPr>
              <w:t xml:space="preserve">Probably </w:t>
            </w:r>
            <w:proofErr w:type="spellStart"/>
            <w:r w:rsidRPr="00B83218">
              <w:rPr>
                <w:rFonts w:ascii="Calibri" w:hAnsi="Calibri" w:cs="Calibri"/>
                <w:b/>
                <w:bCs/>
                <w:color w:val="D0CECE" w:themeColor="background2" w:themeShade="E6"/>
                <w:sz w:val="16"/>
                <w:szCs w:val="16"/>
              </w:rPr>
              <w:t>favors</w:t>
            </w:r>
            <w:proofErr w:type="spellEnd"/>
            <w:r w:rsidRPr="00B83218">
              <w:rPr>
                <w:rFonts w:ascii="Calibri" w:hAnsi="Calibri" w:cs="Calibri"/>
                <w:b/>
                <w:bCs/>
                <w:color w:val="D0CECE" w:themeColor="background2" w:themeShade="E6"/>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FB8A31" w14:textId="77777777" w:rsidR="00D26AF9" w:rsidRPr="00B83218" w:rsidRDefault="00D26AF9" w:rsidP="00EC24AC">
            <w:pPr>
              <w:pStyle w:val="NormalWeb"/>
              <w:spacing w:before="0" w:beforeAutospacing="0" w:after="0" w:afterAutospacing="0"/>
              <w:jc w:val="center"/>
              <w:rPr>
                <w:rFonts w:ascii="Calibri" w:hAnsi="Calibri" w:cs="Calibri"/>
                <w:b/>
                <w:bCs/>
                <w:color w:val="AEAAAA"/>
                <w:sz w:val="16"/>
                <w:szCs w:val="16"/>
              </w:rPr>
            </w:pPr>
            <w:proofErr w:type="spellStart"/>
            <w:r w:rsidRPr="00B83218">
              <w:rPr>
                <w:rFonts w:ascii="Calibri" w:hAnsi="Calibri" w:cs="Calibri"/>
                <w:b/>
                <w:bCs/>
                <w:sz w:val="16"/>
                <w:szCs w:val="16"/>
              </w:rPr>
              <w:t>Favors</w:t>
            </w:r>
            <w:proofErr w:type="spellEnd"/>
            <w:r w:rsidRPr="00B83218">
              <w:rPr>
                <w:rFonts w:ascii="Calibri" w:hAnsi="Calibri" w:cs="Calibri"/>
                <w:b/>
                <w:bCs/>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F12841"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A23721"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D26AF9" w14:paraId="771AF7D4"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4D17846"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FFE2D4"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ADD136"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3FB133"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7DCE4B"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5FC1C7"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99C16A"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9DDC58"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Don't know</w:t>
            </w:r>
          </w:p>
        </w:tc>
      </w:tr>
      <w:tr w:rsidR="00D26AF9" w14:paraId="6D9E8082"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0A27461"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578A86"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6A15FD"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DA668C"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9CE852"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F895500" w14:textId="77777777" w:rsidR="00D26AF9" w:rsidRDefault="00D26AF9" w:rsidP="00EC24AC">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28EB838" w14:textId="77777777" w:rsidR="00D26AF9" w:rsidRDefault="00D26AF9" w:rsidP="00EC24AC">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3E004E"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D26AF9" w14:paraId="21A3E866"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4B4E2B3"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69E762"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DE8C45"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B7FB9A"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3BEFD5"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 xml:space="preserve">Probably </w:t>
            </w:r>
            <w:proofErr w:type="spellStart"/>
            <w:r>
              <w:rPr>
                <w:rFonts w:ascii="Calibri" w:hAnsi="Calibri" w:cs="Calibri"/>
                <w:b/>
                <w:bCs/>
                <w:color w:val="000000"/>
                <w:sz w:val="16"/>
                <w:szCs w:val="16"/>
              </w:rPr>
              <w:t>favors</w:t>
            </w:r>
            <w:proofErr w:type="spellEnd"/>
            <w:r>
              <w:rPr>
                <w:rFonts w:ascii="Calibri" w:hAnsi="Calibri" w:cs="Calibri"/>
                <w:b/>
                <w:bCs/>
                <w:color w:val="000000"/>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6C6A49"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365D4C"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A5D9DE"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D26AF9" w14:paraId="21CB3A5A"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8176739"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DFCB34"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834708"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48E024"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CB7D93"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9D4898"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F6C10B"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5883F6"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D26AF9" w14:paraId="4C22BD94"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C8A5B33"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D97876"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EF24E7"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678A30"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2D05DE"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D46D27E" w14:textId="77777777" w:rsidR="00D26AF9" w:rsidRDefault="00D26AF9" w:rsidP="00EC24AC">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060085"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4EB281"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D26AF9" w14:paraId="269D2325" w14:textId="77777777" w:rsidTr="00D26AF9">
        <w:trPr>
          <w:divId w:val="1208761365"/>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BCFB1E0" w14:textId="77777777" w:rsidR="00D26AF9" w:rsidRDefault="00D26AF9" w:rsidP="00EC24AC">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E7D9C9"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9AADC9"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09F9F2"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C6918D" w14:textId="77777777" w:rsidR="00D26AF9" w:rsidRDefault="00D26AF9" w:rsidP="00EC24AC">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8CAC9DA" w14:textId="77777777" w:rsidR="00D26AF9" w:rsidRDefault="00D26AF9" w:rsidP="00EC24AC">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AEA54F"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089DDE" w14:textId="77777777" w:rsidR="00D26AF9" w:rsidRDefault="00D26AF9" w:rsidP="00EC24AC">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bl>
    <w:p w14:paraId="7559FF94" w14:textId="77777777" w:rsidR="00D26AF9" w:rsidRDefault="00D26AF9" w:rsidP="00D26AF9">
      <w:pPr>
        <w:divId w:val="1208761365"/>
        <w:rPr>
          <w:rFonts w:ascii="Calibri" w:eastAsia="Times New Roman" w:hAnsi="Calibri" w:cs="Calibri"/>
          <w:color w:val="000000"/>
          <w:sz w:val="16"/>
          <w:szCs w:val="16"/>
          <w:lang w:val="en"/>
        </w:rPr>
      </w:pPr>
    </w:p>
    <w:p w14:paraId="18AED95D" w14:textId="77777777" w:rsidR="00D26AF9" w:rsidRDefault="00D26AF9" w:rsidP="00D26AF9">
      <w:pPr>
        <w:pStyle w:val="Heading1"/>
        <w:spacing w:after="20" w:afterAutospacing="0"/>
        <w:divId w:val="1208761365"/>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876"/>
        <w:gridCol w:w="2877"/>
        <w:gridCol w:w="2877"/>
        <w:gridCol w:w="2877"/>
        <w:gridCol w:w="2877"/>
      </w:tblGrid>
      <w:tr w:rsidR="00D26AF9" w14:paraId="710144AB" w14:textId="77777777" w:rsidTr="00D26AF9">
        <w:trPr>
          <w:divId w:val="1208761365"/>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6D57D5C" w14:textId="77777777" w:rsidR="00D26AF9" w:rsidRDefault="00D26AF9" w:rsidP="00EC24A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736EB38" w14:textId="77777777" w:rsidR="00D26AF9" w:rsidRDefault="00D26AF9" w:rsidP="00EC24A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0EA910C" w14:textId="77777777" w:rsidR="00D26AF9" w:rsidRDefault="00D26AF9" w:rsidP="00EC24A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1CB3AB2" w14:textId="77777777" w:rsidR="00D26AF9" w:rsidRDefault="00D26AF9" w:rsidP="00EC24AC">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4C97A77D" w14:textId="77777777" w:rsidR="00D26AF9" w:rsidRDefault="00D26AF9" w:rsidP="00EC24AC">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Strong recommendation for the intervention</w:t>
            </w:r>
          </w:p>
        </w:tc>
      </w:tr>
      <w:tr w:rsidR="00D26AF9" w14:paraId="7ECF6EFA" w14:textId="77777777" w:rsidTr="00D26AF9">
        <w:trPr>
          <w:divId w:val="1208761365"/>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8B4414A" w14:textId="77777777" w:rsidR="00D26AF9" w:rsidRDefault="00D26AF9" w:rsidP="00EC24A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639A6C0" w14:textId="77777777" w:rsidR="00D26AF9" w:rsidRDefault="00D26AF9" w:rsidP="00EC24A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CBED8AF" w14:textId="77777777" w:rsidR="00D26AF9" w:rsidRDefault="00D26AF9" w:rsidP="00EC24A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08B8F9D" w14:textId="77777777" w:rsidR="00D26AF9" w:rsidRDefault="00D26AF9" w:rsidP="00EC24AC">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05112BF1" w14:textId="77777777" w:rsidR="00D26AF9" w:rsidRDefault="00D26AF9" w:rsidP="00EC24AC">
            <w:pPr>
              <w:pStyle w:val="marker"/>
              <w:spacing w:before="0" w:beforeAutospacing="0" w:after="0" w:afterAutospacing="0"/>
              <w:jc w:val="center"/>
              <w:rPr>
                <w:b/>
                <w:bCs/>
                <w:color w:val="FFFFFF"/>
              </w:rPr>
            </w:pPr>
            <w:r>
              <w:rPr>
                <w:b/>
                <w:bCs/>
                <w:color w:val="FFFFFF"/>
              </w:rPr>
              <w:t xml:space="preserve">● </w:t>
            </w:r>
          </w:p>
        </w:tc>
      </w:tr>
    </w:tbl>
    <w:p w14:paraId="76E15B85" w14:textId="77777777" w:rsidR="00D26AF9" w:rsidRDefault="00D26AF9" w:rsidP="00D26AF9">
      <w:pPr>
        <w:pStyle w:val="Heading1"/>
        <w:keepNext/>
        <w:spacing w:after="20" w:afterAutospacing="0"/>
        <w:divId w:val="1208761365"/>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D26AF9" w14:paraId="73AD7E87" w14:textId="77777777" w:rsidTr="00D26AF9">
        <w:trPr>
          <w:divId w:val="1208761365"/>
        </w:trPr>
        <w:tc>
          <w:tcPr>
            <w:tcW w:w="0" w:type="auto"/>
            <w:shd w:val="clear" w:color="auto" w:fill="2E74B5"/>
            <w:tcMar>
              <w:top w:w="75" w:type="dxa"/>
              <w:left w:w="75" w:type="dxa"/>
              <w:bottom w:w="75" w:type="dxa"/>
              <w:right w:w="75" w:type="dxa"/>
            </w:tcMar>
            <w:hideMark/>
          </w:tcPr>
          <w:p w14:paraId="3E80F115"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p>
        </w:tc>
      </w:tr>
      <w:tr w:rsidR="00D26AF9" w14:paraId="2FC4743B" w14:textId="77777777" w:rsidTr="00D26AF9">
        <w:trPr>
          <w:divId w:val="1208761365"/>
          <w:trHeight w:val="639"/>
        </w:trPr>
        <w:tc>
          <w:tcPr>
            <w:tcW w:w="0" w:type="auto"/>
            <w:tcMar>
              <w:top w:w="75" w:type="dxa"/>
              <w:left w:w="75" w:type="dxa"/>
              <w:bottom w:w="75" w:type="dxa"/>
              <w:right w:w="75" w:type="dxa"/>
            </w:tcMar>
            <w:hideMark/>
          </w:tcPr>
          <w:p w14:paraId="61DC0152" w14:textId="6BEF8134" w:rsidR="00D26AF9" w:rsidRDefault="00D26AF9" w:rsidP="00EC24AC">
            <w:pPr>
              <w:rPr>
                <w:rFonts w:ascii="Calibri" w:eastAsia="Times New Roman" w:hAnsi="Calibri" w:cs="Calibri"/>
                <w:sz w:val="16"/>
                <w:szCs w:val="16"/>
              </w:rPr>
            </w:pPr>
            <w:r>
              <w:rPr>
                <w:rFonts w:ascii="Calibri" w:eastAsia="Times New Roman" w:hAnsi="Calibri" w:cs="Calibri"/>
                <w:sz w:val="16"/>
                <w:szCs w:val="16"/>
              </w:rPr>
              <w:lastRenderedPageBreak/>
              <w:t xml:space="preserve">In newborn preterm infants (&lt;34 </w:t>
            </w:r>
            <w:r w:rsidR="00A92767">
              <w:rPr>
                <w:rFonts w:ascii="Calibri" w:eastAsia="Times New Roman" w:hAnsi="Calibri" w:cs="Calibri"/>
                <w:sz w:val="16"/>
                <w:szCs w:val="16"/>
              </w:rPr>
              <w:t>weeks’</w:t>
            </w:r>
            <w:r>
              <w:rPr>
                <w:rFonts w:ascii="Calibri" w:eastAsia="Times New Roman" w:hAnsi="Calibri" w:cs="Calibri"/>
                <w:sz w:val="16"/>
                <w:szCs w:val="16"/>
              </w:rPr>
              <w:t xml:space="preserve"> gestation) immediately after birth we recommend the use of plastic bag or wrap to maintain normal temperature. (Strong recommendation, moderate certainty of evidence).</w:t>
            </w:r>
          </w:p>
          <w:p w14:paraId="502B7F6E"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The risk of hyperthermia should be carefully monitored and managed (Good practice statement). </w:t>
            </w:r>
          </w:p>
        </w:tc>
      </w:tr>
      <w:tr w:rsidR="00D26AF9" w14:paraId="3F728380" w14:textId="77777777" w:rsidTr="00D26AF9">
        <w:trPr>
          <w:divId w:val="1208761365"/>
        </w:trPr>
        <w:tc>
          <w:tcPr>
            <w:tcW w:w="0" w:type="auto"/>
            <w:shd w:val="clear" w:color="auto" w:fill="2E74B5"/>
            <w:tcMar>
              <w:top w:w="75" w:type="dxa"/>
              <w:left w:w="75" w:type="dxa"/>
              <w:bottom w:w="75" w:type="dxa"/>
              <w:right w:w="75" w:type="dxa"/>
            </w:tcMar>
            <w:hideMark/>
          </w:tcPr>
          <w:p w14:paraId="1EABCA09" w14:textId="77777777" w:rsidR="00D26AF9" w:rsidRPr="00993118" w:rsidRDefault="00D26AF9" w:rsidP="00EC24AC">
            <w:pPr>
              <w:pStyle w:val="Heading2"/>
              <w:spacing w:before="0" w:beforeAutospacing="0" w:after="0" w:afterAutospacing="0"/>
              <w:rPr>
                <w:rFonts w:ascii="Calibri" w:eastAsia="Times New Roman" w:hAnsi="Calibri" w:cs="Calibri"/>
                <w:color w:val="FFFFFF"/>
                <w:sz w:val="16"/>
                <w:szCs w:val="16"/>
              </w:rPr>
            </w:pPr>
            <w:r w:rsidRPr="00993118">
              <w:rPr>
                <w:rFonts w:ascii="Calibri" w:eastAsia="Times New Roman" w:hAnsi="Calibri" w:cs="Calibri"/>
                <w:color w:val="FFFFFF"/>
                <w:sz w:val="16"/>
                <w:szCs w:val="16"/>
              </w:rPr>
              <w:t>Justification</w:t>
            </w:r>
          </w:p>
        </w:tc>
      </w:tr>
      <w:tr w:rsidR="00D26AF9" w14:paraId="7C5A6318" w14:textId="77777777" w:rsidTr="00D26AF9">
        <w:trPr>
          <w:divId w:val="1208761365"/>
          <w:trHeight w:val="1080"/>
        </w:trPr>
        <w:tc>
          <w:tcPr>
            <w:tcW w:w="0" w:type="auto"/>
            <w:tcMar>
              <w:top w:w="75" w:type="dxa"/>
              <w:left w:w="75" w:type="dxa"/>
              <w:bottom w:w="75" w:type="dxa"/>
              <w:right w:w="75" w:type="dxa"/>
            </w:tcMar>
            <w:hideMark/>
          </w:tcPr>
          <w:p w14:paraId="272BA33D" w14:textId="77777777" w:rsidR="00D26AF9" w:rsidRPr="00993118" w:rsidRDefault="00D26AF9" w:rsidP="00EC24AC">
            <w:pPr>
              <w:rPr>
                <w:rFonts w:ascii="Calibri" w:eastAsia="Times New Roman" w:hAnsi="Calibri" w:cs="Calibri"/>
                <w:sz w:val="16"/>
                <w:szCs w:val="16"/>
              </w:rPr>
            </w:pPr>
            <w:r w:rsidRPr="00993118">
              <w:rPr>
                <w:rFonts w:ascii="Calibri" w:eastAsia="Times New Roman" w:hAnsi="Calibri" w:cs="Calibri"/>
                <w:b/>
                <w:bCs/>
                <w:sz w:val="16"/>
                <w:szCs w:val="16"/>
              </w:rPr>
              <w:t>Overall justification</w:t>
            </w:r>
          </w:p>
          <w:p w14:paraId="5022178D" w14:textId="77777777" w:rsidR="00D26AF9" w:rsidRPr="00993118" w:rsidRDefault="00D26AF9" w:rsidP="00EC24AC">
            <w:pPr>
              <w:rPr>
                <w:rFonts w:ascii="Calibri" w:eastAsia="Times New Roman" w:hAnsi="Calibri" w:cs="Calibri"/>
                <w:sz w:val="16"/>
                <w:szCs w:val="16"/>
              </w:rPr>
            </w:pPr>
            <w:r w:rsidRPr="00993118">
              <w:rPr>
                <w:rFonts w:ascii="Calibri" w:eastAsia="Times New Roman" w:hAnsi="Calibri" w:cs="Calibri"/>
                <w:sz w:val="16"/>
                <w:szCs w:val="16"/>
              </w:rPr>
              <w:t>Plastic bag or wrap to maintain normal temperature in the delivery room is feasible.</w:t>
            </w:r>
          </w:p>
          <w:p w14:paraId="46EE657F" w14:textId="77777777" w:rsidR="00D26AF9" w:rsidRPr="00993118" w:rsidRDefault="00D26AF9" w:rsidP="00EC24AC">
            <w:pPr>
              <w:pStyle w:val="description"/>
              <w:spacing w:before="0" w:beforeAutospacing="0" w:after="0" w:afterAutospacing="0"/>
              <w:rPr>
                <w:rFonts w:ascii="Calibri" w:hAnsi="Calibri" w:cs="Calibri"/>
                <w:sz w:val="16"/>
                <w:szCs w:val="16"/>
              </w:rPr>
            </w:pPr>
            <w:r w:rsidRPr="00993118">
              <w:rPr>
                <w:rFonts w:ascii="Calibri" w:hAnsi="Calibri" w:cs="Calibri"/>
                <w:b/>
                <w:bCs/>
                <w:sz w:val="16"/>
                <w:szCs w:val="16"/>
              </w:rPr>
              <w:t>Detailed justification</w:t>
            </w:r>
          </w:p>
          <w:p w14:paraId="42B89AD8" w14:textId="77777777" w:rsidR="00D26AF9" w:rsidRPr="00993118" w:rsidRDefault="00D26AF9" w:rsidP="00EC24AC">
            <w:pPr>
              <w:pStyle w:val="criterion-name"/>
              <w:spacing w:before="0" w:beforeAutospacing="0" w:after="0" w:afterAutospacing="0"/>
              <w:rPr>
                <w:rFonts w:ascii="Calibri" w:hAnsi="Calibri" w:cs="Calibri"/>
                <w:sz w:val="16"/>
                <w:szCs w:val="16"/>
              </w:rPr>
            </w:pPr>
            <w:r w:rsidRPr="00993118">
              <w:rPr>
                <w:rFonts w:ascii="Calibri" w:hAnsi="Calibri" w:cs="Calibri"/>
                <w:i/>
                <w:iCs/>
                <w:sz w:val="16"/>
                <w:szCs w:val="16"/>
              </w:rPr>
              <w:t>Problem</w:t>
            </w:r>
          </w:p>
          <w:p w14:paraId="3F1924EA" w14:textId="77777777" w:rsidR="00D26AF9" w:rsidRPr="00993118" w:rsidRDefault="00D26AF9" w:rsidP="00EC24AC">
            <w:pPr>
              <w:rPr>
                <w:rFonts w:ascii="Calibri" w:eastAsia="Times New Roman" w:hAnsi="Calibri" w:cs="Calibri"/>
                <w:sz w:val="16"/>
                <w:szCs w:val="16"/>
              </w:rPr>
            </w:pPr>
            <w:r w:rsidRPr="00993118">
              <w:rPr>
                <w:rFonts w:ascii="Calibri" w:eastAsia="Times New Roman" w:hAnsi="Calibri" w:cs="Calibri"/>
                <w:sz w:val="16"/>
                <w:szCs w:val="16"/>
              </w:rPr>
              <w:t>Hypothermia is a common problem in preterm infants (&lt;34 weeks’ gestation) has been associated with increased mortality and morbidity.</w:t>
            </w:r>
          </w:p>
          <w:p w14:paraId="42A9F3AF" w14:textId="77777777" w:rsidR="00D26AF9" w:rsidRPr="00993118" w:rsidRDefault="00D26AF9" w:rsidP="00EC24AC">
            <w:pPr>
              <w:pStyle w:val="criterion-name"/>
              <w:spacing w:before="0" w:beforeAutospacing="0" w:after="0" w:afterAutospacing="0"/>
              <w:rPr>
                <w:rFonts w:ascii="Calibri" w:hAnsi="Calibri" w:cs="Calibri"/>
                <w:sz w:val="16"/>
                <w:szCs w:val="16"/>
              </w:rPr>
            </w:pPr>
            <w:r w:rsidRPr="00993118">
              <w:rPr>
                <w:rFonts w:ascii="Calibri" w:hAnsi="Calibri" w:cs="Calibri"/>
                <w:i/>
                <w:iCs/>
                <w:sz w:val="16"/>
                <w:szCs w:val="16"/>
              </w:rPr>
              <w:t>Desirable Effects</w:t>
            </w:r>
          </w:p>
          <w:p w14:paraId="0CF64FC7" w14:textId="77777777" w:rsidR="00D26AF9" w:rsidRPr="00993118" w:rsidRDefault="00D26AF9" w:rsidP="00EC24AC">
            <w:pPr>
              <w:rPr>
                <w:rFonts w:ascii="Calibri" w:eastAsia="Times New Roman" w:hAnsi="Calibri" w:cs="Calibri"/>
                <w:sz w:val="16"/>
                <w:szCs w:val="16"/>
              </w:rPr>
            </w:pPr>
            <w:r w:rsidRPr="00993118">
              <w:rPr>
                <w:rFonts w:ascii="Calibri" w:eastAsia="Times New Roman" w:hAnsi="Calibri" w:cs="Calibri"/>
                <w:sz w:val="16"/>
                <w:szCs w:val="16"/>
              </w:rPr>
              <w:t>Plastic bag or wrap compared with standard care reduced the risk of hypothermia and improved mean temperature on admission, and may improve survival</w:t>
            </w:r>
          </w:p>
          <w:p w14:paraId="605F388B" w14:textId="77777777" w:rsidR="00D26AF9" w:rsidRPr="00993118" w:rsidRDefault="00D26AF9" w:rsidP="00EC24AC">
            <w:pPr>
              <w:pStyle w:val="criterion-name"/>
              <w:spacing w:before="0" w:beforeAutospacing="0" w:after="0" w:afterAutospacing="0"/>
              <w:rPr>
                <w:rFonts w:ascii="Calibri" w:hAnsi="Calibri" w:cs="Calibri"/>
                <w:sz w:val="16"/>
                <w:szCs w:val="16"/>
              </w:rPr>
            </w:pPr>
            <w:r w:rsidRPr="00993118">
              <w:rPr>
                <w:rFonts w:ascii="Calibri" w:hAnsi="Calibri" w:cs="Calibri"/>
                <w:i/>
                <w:iCs/>
                <w:sz w:val="16"/>
                <w:szCs w:val="16"/>
              </w:rPr>
              <w:t>Undesirable Effects</w:t>
            </w:r>
          </w:p>
          <w:p w14:paraId="40090FA0" w14:textId="77777777" w:rsidR="00D26AF9" w:rsidRPr="00993118" w:rsidRDefault="00D26AF9" w:rsidP="00EC24AC">
            <w:pPr>
              <w:rPr>
                <w:rFonts w:ascii="Calibri" w:eastAsia="Times New Roman" w:hAnsi="Calibri" w:cs="Calibri"/>
                <w:sz w:val="16"/>
                <w:szCs w:val="16"/>
              </w:rPr>
            </w:pPr>
            <w:r w:rsidRPr="00993118">
              <w:rPr>
                <w:rFonts w:ascii="Calibri" w:eastAsia="Times New Roman" w:hAnsi="Calibri" w:cs="Calibri"/>
                <w:sz w:val="16"/>
                <w:szCs w:val="16"/>
              </w:rPr>
              <w:t>There was an increased risk of hyperthermia in infants in the plastic bag or wrap group</w:t>
            </w:r>
          </w:p>
          <w:p w14:paraId="36A952E1" w14:textId="77777777" w:rsidR="00D26AF9" w:rsidRPr="00993118" w:rsidRDefault="00D26AF9" w:rsidP="00EC24AC">
            <w:pPr>
              <w:pStyle w:val="criterion-name"/>
              <w:spacing w:before="0" w:beforeAutospacing="0" w:after="0" w:afterAutospacing="0"/>
              <w:rPr>
                <w:rFonts w:ascii="Calibri" w:hAnsi="Calibri" w:cs="Calibri"/>
                <w:sz w:val="16"/>
                <w:szCs w:val="16"/>
              </w:rPr>
            </w:pPr>
            <w:r w:rsidRPr="00993118">
              <w:rPr>
                <w:rFonts w:ascii="Calibri" w:hAnsi="Calibri" w:cs="Calibri"/>
                <w:i/>
                <w:iCs/>
                <w:sz w:val="16"/>
                <w:szCs w:val="16"/>
              </w:rPr>
              <w:t>Certainty of evidence</w:t>
            </w:r>
          </w:p>
          <w:p w14:paraId="18DD4ED8" w14:textId="77777777" w:rsidR="00D26AF9" w:rsidRPr="00993118" w:rsidRDefault="00D26AF9" w:rsidP="00EC24AC">
            <w:pPr>
              <w:rPr>
                <w:rFonts w:ascii="Calibri" w:eastAsia="Times New Roman" w:hAnsi="Calibri" w:cs="Calibri"/>
                <w:sz w:val="16"/>
                <w:szCs w:val="16"/>
              </w:rPr>
            </w:pPr>
            <w:r w:rsidRPr="00993118">
              <w:rPr>
                <w:rFonts w:ascii="Calibri" w:eastAsia="Times New Roman" w:hAnsi="Calibri" w:cs="Calibri"/>
                <w:sz w:val="16"/>
                <w:szCs w:val="16"/>
              </w:rPr>
              <w:t>The evidence was variable from low to high certainty</w:t>
            </w:r>
          </w:p>
          <w:p w14:paraId="7D26646B" w14:textId="77777777" w:rsidR="00D26AF9" w:rsidRPr="00993118" w:rsidRDefault="00D26AF9" w:rsidP="00EC24AC">
            <w:pPr>
              <w:pStyle w:val="criterion-name"/>
              <w:spacing w:before="0" w:beforeAutospacing="0" w:after="0" w:afterAutospacing="0"/>
              <w:rPr>
                <w:rFonts w:ascii="Calibri" w:hAnsi="Calibri" w:cs="Calibri"/>
                <w:sz w:val="16"/>
                <w:szCs w:val="16"/>
              </w:rPr>
            </w:pPr>
            <w:r w:rsidRPr="00993118">
              <w:rPr>
                <w:rFonts w:ascii="Calibri" w:hAnsi="Calibri" w:cs="Calibri"/>
                <w:i/>
                <w:iCs/>
                <w:sz w:val="16"/>
                <w:szCs w:val="16"/>
              </w:rPr>
              <w:t>Cost effectiveness</w:t>
            </w:r>
          </w:p>
          <w:p w14:paraId="44E766AA" w14:textId="77777777" w:rsidR="00D26AF9" w:rsidRPr="00993118" w:rsidRDefault="00D26AF9" w:rsidP="00EC24AC">
            <w:pPr>
              <w:rPr>
                <w:rFonts w:ascii="Calibri" w:eastAsia="Times New Roman" w:hAnsi="Calibri" w:cs="Calibri"/>
                <w:sz w:val="16"/>
                <w:szCs w:val="16"/>
              </w:rPr>
            </w:pPr>
            <w:r w:rsidRPr="00993118">
              <w:rPr>
                <w:rFonts w:ascii="Calibri" w:eastAsia="Times New Roman" w:hAnsi="Calibri" w:cs="Calibri"/>
                <w:sz w:val="16"/>
                <w:szCs w:val="16"/>
              </w:rPr>
              <w:t>There were no studies on cost effectiveness</w:t>
            </w:r>
          </w:p>
        </w:tc>
      </w:tr>
      <w:tr w:rsidR="00D26AF9" w14:paraId="3F47AF63" w14:textId="77777777" w:rsidTr="00D26AF9">
        <w:trPr>
          <w:divId w:val="1208761365"/>
        </w:trPr>
        <w:tc>
          <w:tcPr>
            <w:tcW w:w="0" w:type="auto"/>
            <w:shd w:val="clear" w:color="auto" w:fill="2E74B5"/>
            <w:tcMar>
              <w:top w:w="75" w:type="dxa"/>
              <w:left w:w="75" w:type="dxa"/>
              <w:bottom w:w="75" w:type="dxa"/>
              <w:right w:w="75" w:type="dxa"/>
            </w:tcMar>
            <w:hideMark/>
          </w:tcPr>
          <w:p w14:paraId="1E8068F8"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Subgroup considerations</w:t>
            </w:r>
          </w:p>
        </w:tc>
      </w:tr>
      <w:tr w:rsidR="00D26AF9" w14:paraId="37D7B1EA" w14:textId="77777777" w:rsidTr="00D26AF9">
        <w:trPr>
          <w:divId w:val="1208761365"/>
          <w:trHeight w:val="1080"/>
        </w:trPr>
        <w:tc>
          <w:tcPr>
            <w:tcW w:w="0" w:type="auto"/>
            <w:tcMar>
              <w:top w:w="75" w:type="dxa"/>
              <w:left w:w="75" w:type="dxa"/>
              <w:bottom w:w="75" w:type="dxa"/>
              <w:right w:w="75" w:type="dxa"/>
            </w:tcMar>
            <w:hideMark/>
          </w:tcPr>
          <w:p w14:paraId="3C2032C5" w14:textId="77777777" w:rsidR="00D26AF9" w:rsidRPr="008526EB" w:rsidRDefault="00D26AF9">
            <w:pPr>
              <w:pStyle w:val="public-draftstyledefault-unorderedlistitem"/>
              <w:numPr>
                <w:ilvl w:val="0"/>
                <w:numId w:val="16"/>
              </w:numPr>
              <w:rPr>
                <w:rFonts w:asciiTheme="minorHAnsi" w:eastAsia="Times New Roman" w:hAnsiTheme="minorHAnsi" w:cstheme="minorHAnsi"/>
                <w:sz w:val="16"/>
                <w:szCs w:val="16"/>
              </w:rPr>
            </w:pPr>
            <w:r w:rsidRPr="008526EB">
              <w:rPr>
                <w:rFonts w:asciiTheme="minorHAnsi" w:hAnsiTheme="minorHAnsi" w:cstheme="minorHAnsi"/>
                <w:i/>
                <w:iCs/>
                <w:color w:val="2D3236"/>
                <w:sz w:val="16"/>
                <w:szCs w:val="16"/>
              </w:rPr>
              <w:t>For subgroup analysis by gestational age groups: (&lt;28 weeks vs 28-33+6 weeks)</w:t>
            </w:r>
            <w:r w:rsidRPr="008526EB">
              <w:rPr>
                <w:rFonts w:asciiTheme="minorHAnsi" w:hAnsiTheme="minorHAnsi" w:cstheme="minorHAnsi"/>
                <w:color w:val="2D3236"/>
                <w:sz w:val="16"/>
                <w:szCs w:val="16"/>
              </w:rPr>
              <w:t xml:space="preserve"> a plastic bag or wrap was more efficacious in preventing moderate hypothermia in the lower gestation subgroup (test for subgroup differences (random effects): χ2 = 5.27, </w:t>
            </w:r>
            <w:proofErr w:type="spellStart"/>
            <w:r w:rsidRPr="008526EB">
              <w:rPr>
                <w:rFonts w:asciiTheme="minorHAnsi" w:hAnsiTheme="minorHAnsi" w:cstheme="minorHAnsi"/>
                <w:color w:val="2D3236"/>
                <w:sz w:val="16"/>
                <w:szCs w:val="16"/>
              </w:rPr>
              <w:t>df</w:t>
            </w:r>
            <w:proofErr w:type="spellEnd"/>
            <w:r w:rsidRPr="008526EB">
              <w:rPr>
                <w:rFonts w:asciiTheme="minorHAnsi" w:hAnsiTheme="minorHAnsi" w:cstheme="minorHAnsi"/>
                <w:color w:val="2D3236"/>
                <w:sz w:val="16"/>
                <w:szCs w:val="16"/>
              </w:rPr>
              <w:t xml:space="preserve"> = 1 (p = 0.02)). For all other outcomes results of tests for subgroup differences were not statistically significant.</w:t>
            </w:r>
          </w:p>
          <w:p w14:paraId="3A48862F" w14:textId="77777777" w:rsidR="00D26AF9" w:rsidRPr="008526EB" w:rsidRDefault="00D26AF9">
            <w:pPr>
              <w:pStyle w:val="public-draftstyledefault-unorderedlistitem"/>
              <w:numPr>
                <w:ilvl w:val="0"/>
                <w:numId w:val="16"/>
              </w:numPr>
              <w:rPr>
                <w:rFonts w:asciiTheme="minorHAnsi" w:eastAsia="Times New Roman" w:hAnsiTheme="minorHAnsi" w:cstheme="minorHAnsi"/>
                <w:sz w:val="16"/>
                <w:szCs w:val="16"/>
              </w:rPr>
            </w:pPr>
            <w:r w:rsidRPr="008526EB">
              <w:rPr>
                <w:rFonts w:asciiTheme="minorHAnsi" w:hAnsiTheme="minorHAnsi" w:cstheme="minorHAnsi"/>
                <w:i/>
                <w:iCs/>
                <w:color w:val="2D3236"/>
                <w:sz w:val="16"/>
                <w:szCs w:val="16"/>
              </w:rPr>
              <w:t>For subgroup analysis high income vs middle income country setting</w:t>
            </w:r>
            <w:r w:rsidRPr="008526EB">
              <w:rPr>
                <w:rFonts w:asciiTheme="minorHAnsi" w:hAnsiTheme="minorHAnsi" w:cstheme="minorHAnsi"/>
                <w:color w:val="2D3236"/>
                <w:sz w:val="16"/>
                <w:szCs w:val="16"/>
              </w:rPr>
              <w:t> a plastic bag or wrap was more efficacious in preventing moderate hypothermia in</w:t>
            </w:r>
            <w:r w:rsidRPr="008526EB">
              <w:rPr>
                <w:rFonts w:asciiTheme="minorHAnsi" w:hAnsiTheme="minorHAnsi" w:cstheme="minorHAnsi"/>
                <w:i/>
                <w:iCs/>
                <w:color w:val="2D3236"/>
                <w:sz w:val="16"/>
                <w:szCs w:val="16"/>
              </w:rPr>
              <w:t> </w:t>
            </w:r>
            <w:r w:rsidRPr="008526EB">
              <w:rPr>
                <w:rFonts w:asciiTheme="minorHAnsi" w:hAnsiTheme="minorHAnsi" w:cstheme="minorHAnsi"/>
                <w:color w:val="2D3236"/>
                <w:sz w:val="16"/>
                <w:szCs w:val="16"/>
              </w:rPr>
              <w:t xml:space="preserve">high income countries, (test for subgroup differences (random effects): χ2 = 5.20, </w:t>
            </w:r>
            <w:proofErr w:type="spellStart"/>
            <w:r w:rsidRPr="008526EB">
              <w:rPr>
                <w:rFonts w:asciiTheme="minorHAnsi" w:hAnsiTheme="minorHAnsi" w:cstheme="minorHAnsi"/>
                <w:color w:val="2D3236"/>
                <w:sz w:val="16"/>
                <w:szCs w:val="16"/>
              </w:rPr>
              <w:t>df</w:t>
            </w:r>
            <w:proofErr w:type="spellEnd"/>
            <w:r w:rsidRPr="008526EB">
              <w:rPr>
                <w:rFonts w:asciiTheme="minorHAnsi" w:hAnsiTheme="minorHAnsi" w:cstheme="minorHAnsi"/>
                <w:color w:val="2D3236"/>
                <w:sz w:val="16"/>
                <w:szCs w:val="16"/>
              </w:rPr>
              <w:t xml:space="preserve"> =1 (p =0.02)). For all other outcomes results of tests for subgroup differences were not statistically significant.</w:t>
            </w:r>
          </w:p>
          <w:p w14:paraId="0B509205" w14:textId="77777777" w:rsidR="00D26AF9" w:rsidRPr="008526EB" w:rsidRDefault="00D26AF9">
            <w:pPr>
              <w:pStyle w:val="public-draftstyledefault-unorderedlistitem"/>
              <w:numPr>
                <w:ilvl w:val="0"/>
                <w:numId w:val="16"/>
              </w:numPr>
              <w:rPr>
                <w:rFonts w:asciiTheme="minorHAnsi" w:eastAsia="Times New Roman" w:hAnsiTheme="minorHAnsi" w:cstheme="minorHAnsi"/>
                <w:sz w:val="16"/>
                <w:szCs w:val="16"/>
              </w:rPr>
            </w:pPr>
            <w:r w:rsidRPr="008526EB">
              <w:rPr>
                <w:rFonts w:asciiTheme="minorHAnsi" w:eastAsia="Times New Roman" w:hAnsiTheme="minorHAnsi" w:cstheme="minorHAnsi"/>
                <w:i/>
                <w:iCs/>
                <w:color w:val="2D3236"/>
                <w:sz w:val="16"/>
                <w:szCs w:val="16"/>
                <w:lang w:eastAsia="en-GB"/>
              </w:rPr>
              <w:t>For subgroup analysis by setting high resource vs low resource setting</w:t>
            </w:r>
            <w:r w:rsidRPr="008526EB">
              <w:rPr>
                <w:rFonts w:asciiTheme="minorHAnsi" w:eastAsia="Times New Roman" w:hAnsiTheme="minorHAnsi" w:cstheme="minorHAnsi"/>
                <w:color w:val="2D3236"/>
                <w:sz w:val="16"/>
                <w:szCs w:val="16"/>
                <w:lang w:eastAsia="en-GB"/>
              </w:rPr>
              <w:t xml:space="preserve"> there were no data. </w:t>
            </w:r>
          </w:p>
          <w:p w14:paraId="2CFE6E3C" w14:textId="77777777" w:rsidR="00D26AF9" w:rsidRPr="008526EB" w:rsidRDefault="00D26AF9">
            <w:pPr>
              <w:pStyle w:val="public-draftstyledefault-unorderedlistitem"/>
              <w:numPr>
                <w:ilvl w:val="0"/>
                <w:numId w:val="16"/>
              </w:numPr>
              <w:rPr>
                <w:rFonts w:ascii="Calibri" w:eastAsia="Times New Roman" w:hAnsi="Calibri" w:cs="Calibri"/>
                <w:sz w:val="16"/>
                <w:szCs w:val="16"/>
              </w:rPr>
            </w:pPr>
            <w:r w:rsidRPr="008526EB">
              <w:rPr>
                <w:rFonts w:asciiTheme="minorHAnsi" w:eastAsia="Times New Roman" w:hAnsiTheme="minorHAnsi" w:cstheme="minorHAnsi"/>
                <w:i/>
                <w:iCs/>
                <w:color w:val="2D3236"/>
                <w:sz w:val="16"/>
                <w:szCs w:val="16"/>
                <w:lang w:eastAsia="en-GB"/>
              </w:rPr>
              <w:t xml:space="preserve">For subgroup analysis by site (inborn vs </w:t>
            </w:r>
            <w:proofErr w:type="spellStart"/>
            <w:r w:rsidRPr="008526EB">
              <w:rPr>
                <w:rFonts w:asciiTheme="minorHAnsi" w:eastAsia="Times New Roman" w:hAnsiTheme="minorHAnsi" w:cstheme="minorHAnsi"/>
                <w:i/>
                <w:iCs/>
                <w:color w:val="2D3236"/>
                <w:sz w:val="16"/>
                <w:szCs w:val="16"/>
                <w:lang w:eastAsia="en-GB"/>
              </w:rPr>
              <w:t>outborn</w:t>
            </w:r>
            <w:proofErr w:type="spellEnd"/>
            <w:r w:rsidRPr="008526EB">
              <w:rPr>
                <w:rFonts w:asciiTheme="minorHAnsi" w:eastAsia="Times New Roman" w:hAnsiTheme="minorHAnsi" w:cstheme="minorHAnsi"/>
                <w:i/>
                <w:iCs/>
                <w:color w:val="2D3236"/>
                <w:sz w:val="16"/>
                <w:szCs w:val="16"/>
                <w:lang w:eastAsia="en-GB"/>
              </w:rPr>
              <w:t>)</w:t>
            </w:r>
            <w:r w:rsidRPr="008526EB">
              <w:rPr>
                <w:rFonts w:asciiTheme="minorHAnsi" w:hAnsiTheme="minorHAnsi" w:cstheme="minorHAnsi"/>
                <w:i/>
                <w:iCs/>
                <w:color w:val="2D3236"/>
                <w:sz w:val="16"/>
                <w:szCs w:val="16"/>
                <w:lang w:eastAsia="en-GB"/>
              </w:rPr>
              <w:t xml:space="preserve"> </w:t>
            </w:r>
            <w:r w:rsidRPr="008526EB">
              <w:rPr>
                <w:rFonts w:asciiTheme="minorHAnsi" w:hAnsiTheme="minorHAnsi" w:cstheme="minorHAnsi"/>
                <w:color w:val="2D3236"/>
                <w:sz w:val="16"/>
                <w:szCs w:val="16"/>
                <w:lang w:eastAsia="en-GB"/>
              </w:rPr>
              <w:t>the tests for subgroup differences were not statistically significant.</w:t>
            </w:r>
          </w:p>
        </w:tc>
      </w:tr>
      <w:tr w:rsidR="00D26AF9" w14:paraId="3AEE4D4F" w14:textId="77777777" w:rsidTr="00D26AF9">
        <w:trPr>
          <w:divId w:val="1208761365"/>
        </w:trPr>
        <w:tc>
          <w:tcPr>
            <w:tcW w:w="0" w:type="auto"/>
            <w:shd w:val="clear" w:color="auto" w:fill="2E74B5"/>
            <w:tcMar>
              <w:top w:w="75" w:type="dxa"/>
              <w:left w:w="75" w:type="dxa"/>
              <w:bottom w:w="75" w:type="dxa"/>
              <w:right w:w="75" w:type="dxa"/>
            </w:tcMar>
            <w:hideMark/>
          </w:tcPr>
          <w:p w14:paraId="68D127BC"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Implementation considerations</w:t>
            </w:r>
          </w:p>
        </w:tc>
      </w:tr>
      <w:tr w:rsidR="00D26AF9" w14:paraId="44A87F3E" w14:textId="77777777" w:rsidTr="00D26AF9">
        <w:trPr>
          <w:divId w:val="1208761365"/>
          <w:trHeight w:val="211"/>
        </w:trPr>
        <w:tc>
          <w:tcPr>
            <w:tcW w:w="0" w:type="auto"/>
            <w:tcMar>
              <w:top w:w="75" w:type="dxa"/>
              <w:left w:w="75" w:type="dxa"/>
              <w:bottom w:w="75" w:type="dxa"/>
              <w:right w:w="75" w:type="dxa"/>
            </w:tcMar>
            <w:hideMark/>
          </w:tcPr>
          <w:p w14:paraId="6318ACC2"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Plastic bag or wrap for thermoregulation in the delivery room has been shown to be feasible in any resource setting. Practice change would be required to implement the intervention.</w:t>
            </w:r>
          </w:p>
        </w:tc>
      </w:tr>
      <w:tr w:rsidR="00D26AF9" w14:paraId="76F16B3A" w14:textId="77777777" w:rsidTr="00D26AF9">
        <w:trPr>
          <w:divId w:val="1208761365"/>
        </w:trPr>
        <w:tc>
          <w:tcPr>
            <w:tcW w:w="0" w:type="auto"/>
            <w:shd w:val="clear" w:color="auto" w:fill="2E74B5"/>
            <w:tcMar>
              <w:top w:w="75" w:type="dxa"/>
              <w:left w:w="75" w:type="dxa"/>
              <w:bottom w:w="75" w:type="dxa"/>
              <w:right w:w="75" w:type="dxa"/>
            </w:tcMar>
            <w:hideMark/>
          </w:tcPr>
          <w:p w14:paraId="4CABD404" w14:textId="77777777" w:rsidR="00D26AF9" w:rsidRDefault="00D26AF9" w:rsidP="00EC24AC">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Monitoring and evaluation</w:t>
            </w:r>
          </w:p>
        </w:tc>
      </w:tr>
      <w:tr w:rsidR="00D26AF9" w14:paraId="1C29FD71" w14:textId="77777777" w:rsidTr="00D26AF9">
        <w:trPr>
          <w:divId w:val="1208761365"/>
          <w:trHeight w:val="467"/>
        </w:trPr>
        <w:tc>
          <w:tcPr>
            <w:tcW w:w="0" w:type="auto"/>
            <w:tcMar>
              <w:top w:w="75" w:type="dxa"/>
              <w:left w:w="75" w:type="dxa"/>
              <w:bottom w:w="75" w:type="dxa"/>
              <w:right w:w="75" w:type="dxa"/>
            </w:tcMar>
            <w:hideMark/>
          </w:tcPr>
          <w:p w14:paraId="26AB7EBE" w14:textId="77777777" w:rsidR="00D26AF9" w:rsidRDefault="00D26AF9" w:rsidP="00EC24AC">
            <w:pPr>
              <w:rPr>
                <w:rFonts w:ascii="Calibri" w:eastAsia="Times New Roman" w:hAnsi="Calibri" w:cs="Calibri"/>
                <w:sz w:val="16"/>
                <w:szCs w:val="16"/>
              </w:rPr>
            </w:pPr>
            <w:r>
              <w:rPr>
                <w:rFonts w:ascii="Calibri" w:eastAsia="Times New Roman" w:hAnsi="Calibri" w:cs="Calibri"/>
                <w:sz w:val="16"/>
                <w:szCs w:val="16"/>
              </w:rPr>
              <w:t xml:space="preserve">Preterm neonate's temperature on admission to neonatal intensive care units should continue to be monitored </w:t>
            </w:r>
            <w:proofErr w:type="spellStart"/>
            <w:proofErr w:type="gramStart"/>
            <w:r>
              <w:rPr>
                <w:rFonts w:ascii="Calibri" w:eastAsia="Times New Roman" w:hAnsi="Calibri" w:cs="Calibri"/>
                <w:sz w:val="16"/>
                <w:szCs w:val="16"/>
              </w:rPr>
              <w:t>asan</w:t>
            </w:r>
            <w:proofErr w:type="spellEnd"/>
            <w:r>
              <w:rPr>
                <w:rFonts w:ascii="Calibri" w:eastAsia="Times New Roman" w:hAnsi="Calibri" w:cs="Calibri"/>
                <w:sz w:val="16"/>
                <w:szCs w:val="16"/>
              </w:rPr>
              <w:t xml:space="preserve">  important</w:t>
            </w:r>
            <w:proofErr w:type="gramEnd"/>
            <w:r>
              <w:rPr>
                <w:rFonts w:ascii="Calibri" w:eastAsia="Times New Roman" w:hAnsi="Calibri" w:cs="Calibri"/>
                <w:sz w:val="16"/>
                <w:szCs w:val="16"/>
              </w:rPr>
              <w:t xml:space="preserve"> indicator of the quality of care.</w:t>
            </w:r>
            <w:r>
              <w:t xml:space="preserve"> </w: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p>
        </w:tc>
      </w:tr>
      <w:tr w:rsidR="00D26AF9" w14:paraId="3C74D769" w14:textId="77777777" w:rsidTr="00D26AF9">
        <w:trPr>
          <w:divId w:val="1208761365"/>
        </w:trPr>
        <w:tc>
          <w:tcPr>
            <w:tcW w:w="0" w:type="auto"/>
            <w:shd w:val="clear" w:color="auto" w:fill="2E74B5"/>
            <w:tcMar>
              <w:top w:w="75" w:type="dxa"/>
              <w:left w:w="75" w:type="dxa"/>
              <w:bottom w:w="75" w:type="dxa"/>
              <w:right w:w="75" w:type="dxa"/>
            </w:tcMar>
            <w:hideMark/>
          </w:tcPr>
          <w:p w14:paraId="11EC974B" w14:textId="77777777" w:rsidR="00D26AF9" w:rsidRDefault="00D26AF9" w:rsidP="00EC24AC">
            <w:pPr>
              <w:pStyle w:val="Heading2"/>
              <w:keepNext/>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Research priorities</w:t>
            </w:r>
          </w:p>
        </w:tc>
      </w:tr>
      <w:tr w:rsidR="00D26AF9" w14:paraId="2F494D4C" w14:textId="77777777" w:rsidTr="00D26AF9">
        <w:trPr>
          <w:divId w:val="1208761365"/>
          <w:trHeight w:val="1080"/>
        </w:trPr>
        <w:tc>
          <w:tcPr>
            <w:tcW w:w="0" w:type="auto"/>
            <w:tcMar>
              <w:top w:w="75" w:type="dxa"/>
              <w:left w:w="75" w:type="dxa"/>
              <w:bottom w:w="75" w:type="dxa"/>
              <w:right w:w="75" w:type="dxa"/>
            </w:tcMar>
            <w:hideMark/>
          </w:tcPr>
          <w:p w14:paraId="6978B5B4" w14:textId="5B446FCC" w:rsidR="00D26AF9" w:rsidRDefault="00D26AF9">
            <w:pPr>
              <w:pStyle w:val="public-draftstyledefault-unorderedlistitem"/>
              <w:numPr>
                <w:ilvl w:val="0"/>
                <w:numId w:val="17"/>
              </w:numPr>
              <w:ind w:left="714" w:hanging="357"/>
              <w:rPr>
                <w:rFonts w:ascii="Calibri" w:eastAsia="Times New Roman" w:hAnsi="Calibri" w:cs="Calibri"/>
                <w:sz w:val="16"/>
                <w:szCs w:val="16"/>
              </w:rPr>
            </w:pPr>
            <w:r>
              <w:rPr>
                <w:rFonts w:ascii="Calibri" w:eastAsia="Times New Roman" w:hAnsi="Calibri" w:cs="Calibri"/>
                <w:sz w:val="16"/>
                <w:szCs w:val="16"/>
              </w:rPr>
              <w:t xml:space="preserve">What </w:t>
            </w:r>
            <w:r w:rsidR="00A92767">
              <w:rPr>
                <w:rFonts w:ascii="Calibri" w:eastAsia="Times New Roman" w:hAnsi="Calibri" w:cs="Calibri"/>
                <w:sz w:val="16"/>
                <w:szCs w:val="16"/>
              </w:rPr>
              <w:t>is</w:t>
            </w:r>
            <w:r>
              <w:rPr>
                <w:rFonts w:ascii="Calibri" w:eastAsia="Times New Roman" w:hAnsi="Calibri" w:cs="Calibri"/>
                <w:sz w:val="16"/>
                <w:szCs w:val="16"/>
              </w:rPr>
              <w:t xml:space="preserve"> the balance of risks and benefits when using a plastic bag or wrap for preterm infants in the birthing room when other combination of thermoregulation interventions (ambient temperature, heated and humidified gases, exothermic mattress, head covering, servo-controlled radiant warmer) are applied?</w:t>
            </w:r>
          </w:p>
          <w:p w14:paraId="56DF9D12" w14:textId="77777777" w:rsidR="00D26AF9" w:rsidRDefault="00D26AF9">
            <w:pPr>
              <w:pStyle w:val="public-draftstyledefault-unorderedlistitem"/>
              <w:numPr>
                <w:ilvl w:val="0"/>
                <w:numId w:val="17"/>
              </w:numPr>
              <w:ind w:left="714" w:hanging="357"/>
              <w:rPr>
                <w:rFonts w:ascii="Calibri" w:eastAsia="Times New Roman" w:hAnsi="Calibri" w:cs="Calibri"/>
                <w:sz w:val="16"/>
                <w:szCs w:val="16"/>
              </w:rPr>
            </w:pPr>
            <w:r>
              <w:rPr>
                <w:rFonts w:ascii="Calibri" w:eastAsia="Times New Roman" w:hAnsi="Calibri" w:cs="Calibri"/>
                <w:sz w:val="16"/>
                <w:szCs w:val="16"/>
              </w:rPr>
              <w:t>What is the evidence for cost effectiveness when using a plastic bag or wrap for preterm infants in the birthing room?</w:t>
            </w:r>
          </w:p>
          <w:p w14:paraId="02843147" w14:textId="77777777" w:rsidR="00D26AF9" w:rsidRDefault="00D26AF9">
            <w:pPr>
              <w:pStyle w:val="public-draftstyledefault-unorderedlistitem"/>
              <w:numPr>
                <w:ilvl w:val="0"/>
                <w:numId w:val="17"/>
              </w:numPr>
              <w:ind w:left="714" w:hanging="357"/>
              <w:rPr>
                <w:rFonts w:ascii="Calibri" w:eastAsia="Times New Roman" w:hAnsi="Calibri" w:cs="Calibri"/>
                <w:sz w:val="16"/>
                <w:szCs w:val="16"/>
              </w:rPr>
            </w:pPr>
            <w:r>
              <w:rPr>
                <w:rFonts w:ascii="Calibri" w:eastAsia="Times New Roman" w:hAnsi="Calibri" w:cs="Calibri"/>
                <w:sz w:val="16"/>
                <w:szCs w:val="16"/>
              </w:rPr>
              <w:t xml:space="preserve">More information is needed about the gestation-specific effects of plastic bags or wraps, especially in the context of numerous other interventions to maintain normothermia. </w:t>
            </w:r>
          </w:p>
          <w:tbl>
            <w:tblPr>
              <w:tblW w:w="5000" w:type="pct"/>
              <w:tblCellMar>
                <w:top w:w="15" w:type="dxa"/>
                <w:left w:w="15" w:type="dxa"/>
                <w:bottom w:w="15" w:type="dxa"/>
                <w:right w:w="15" w:type="dxa"/>
              </w:tblCellMar>
              <w:tblLook w:val="04A0" w:firstRow="1" w:lastRow="0" w:firstColumn="1" w:lastColumn="0" w:noHBand="0" w:noVBand="1"/>
            </w:tblPr>
            <w:tblGrid>
              <w:gridCol w:w="1874"/>
              <w:gridCol w:w="12376"/>
            </w:tblGrid>
            <w:tr w:rsidR="008A3110" w14:paraId="0AC3B91F" w14:textId="77777777" w:rsidTr="00EC24AC">
              <w:tc>
                <w:tcPr>
                  <w:tcW w:w="0" w:type="auto"/>
                  <w:gridSpan w:val="2"/>
                  <w:tcBorders>
                    <w:bottom w:val="single" w:sz="6" w:space="0" w:color="2E74B5"/>
                  </w:tcBorders>
                  <w:tcMar>
                    <w:top w:w="0" w:type="dxa"/>
                    <w:left w:w="0" w:type="dxa"/>
                    <w:bottom w:w="0" w:type="dxa"/>
                    <w:right w:w="0" w:type="dxa"/>
                  </w:tcMar>
                  <w:hideMark/>
                </w:tcPr>
                <w:p w14:paraId="2463265E" w14:textId="7B2D6286" w:rsidR="008A3110" w:rsidRDefault="008A3110" w:rsidP="008A3110">
                  <w:pPr>
                    <w:pStyle w:val="Heading1"/>
                    <w:spacing w:after="20" w:afterAutospacing="0"/>
                    <w:rPr>
                      <w:rFonts w:ascii="Calibri" w:eastAsia="Times New Roman" w:hAnsi="Calibri" w:cs="Calibri"/>
                      <w:caps/>
                      <w:sz w:val="30"/>
                      <w:szCs w:val="30"/>
                    </w:rPr>
                  </w:pPr>
                  <w:r>
                    <w:rPr>
                      <w:rFonts w:ascii="Calibri" w:eastAsia="Times New Roman" w:hAnsi="Calibri" w:cs="Calibri"/>
                      <w:caps/>
                      <w:sz w:val="30"/>
                      <w:szCs w:val="30"/>
                    </w:rPr>
                    <w:t>Question</w:t>
                  </w:r>
                  <w:r w:rsidR="00464ADA">
                    <w:rPr>
                      <w:rFonts w:ascii="Calibri" w:eastAsia="Times New Roman" w:hAnsi="Calibri" w:cs="Calibri"/>
                      <w:caps/>
                      <w:sz w:val="30"/>
                      <w:szCs w:val="30"/>
                    </w:rPr>
                    <w:t xml:space="preserve"> 4.</w:t>
                  </w:r>
                </w:p>
              </w:tc>
            </w:tr>
            <w:tr w:rsidR="008A3110" w14:paraId="011D16ED" w14:textId="77777777" w:rsidTr="00EC24AC">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11A1A3FF" w14:textId="0D5E2B66" w:rsidR="008A3110" w:rsidRDefault="008A3110" w:rsidP="008A3110">
                  <w:pPr>
                    <w:pStyle w:val="NormalWeb"/>
                    <w:spacing w:before="0" w:beforeAutospacing="0" w:after="0" w:afterAutospacing="0"/>
                    <w:rPr>
                      <w:rFonts w:ascii="Calibri" w:hAnsi="Calibri" w:cs="Calibri"/>
                      <w:b/>
                      <w:bCs/>
                      <w:color w:val="FFFFFF"/>
                    </w:rPr>
                  </w:pPr>
                  <w:r>
                    <w:rPr>
                      <w:rFonts w:ascii="Calibri" w:hAnsi="Calibri" w:cs="Calibri"/>
                      <w:b/>
                      <w:bCs/>
                      <w:color w:val="FFFFFF"/>
                    </w:rPr>
                    <w:t xml:space="preserve">Should </w:t>
                  </w:r>
                  <w:proofErr w:type="gramStart"/>
                  <w:r>
                    <w:rPr>
                      <w:rFonts w:ascii="Calibri" w:hAnsi="Calibri" w:cs="Calibri"/>
                      <w:b/>
                      <w:bCs/>
                      <w:color w:val="FFFFFF"/>
                    </w:rPr>
                    <w:t>plastic</w:t>
                  </w:r>
                  <w:proofErr w:type="gramEnd"/>
                  <w:r>
                    <w:rPr>
                      <w:rFonts w:ascii="Calibri" w:hAnsi="Calibri" w:cs="Calibri"/>
                      <w:b/>
                      <w:bCs/>
                      <w:color w:val="FFFFFF"/>
                    </w:rPr>
                    <w:t xml:space="preserve"> cap vs. no plastic cap be used for in preterm neonates born at less than 34 weeks</w:t>
                  </w:r>
                  <w:r w:rsidR="00704417">
                    <w:rPr>
                      <w:rFonts w:ascii="Calibri" w:hAnsi="Calibri" w:cs="Calibri"/>
                      <w:b/>
                      <w:bCs/>
                      <w:color w:val="FFFFFF"/>
                    </w:rPr>
                    <w:t>’</w:t>
                  </w:r>
                  <w:r>
                    <w:rPr>
                      <w:rFonts w:ascii="Calibri" w:hAnsi="Calibri" w:cs="Calibri"/>
                      <w:b/>
                      <w:bCs/>
                      <w:color w:val="FFFFFF"/>
                    </w:rPr>
                    <w:t xml:space="preserve"> gestation or equivalent birth weight immediately after birth?</w:t>
                  </w:r>
                </w:p>
              </w:tc>
            </w:tr>
            <w:tr w:rsidR="008A3110" w14:paraId="03F9F90F" w14:textId="77777777" w:rsidTr="00EC24AC">
              <w:tc>
                <w:tcPr>
                  <w:tcW w:w="1794" w:type="dxa"/>
                  <w:tcBorders>
                    <w:bottom w:val="single" w:sz="6" w:space="0" w:color="2E74B5"/>
                  </w:tcBorders>
                  <w:shd w:val="clear" w:color="auto" w:fill="2E74B5"/>
                  <w:tcMar>
                    <w:top w:w="75" w:type="dxa"/>
                    <w:left w:w="75" w:type="dxa"/>
                    <w:bottom w:w="75" w:type="dxa"/>
                    <w:right w:w="75" w:type="dxa"/>
                  </w:tcMar>
                  <w:hideMark/>
                </w:tcPr>
                <w:p w14:paraId="540538CB" w14:textId="77777777" w:rsidR="008A3110" w:rsidRDefault="008A3110" w:rsidP="008A311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opulation:</w:t>
                  </w:r>
                </w:p>
              </w:tc>
              <w:tc>
                <w:tcPr>
                  <w:tcW w:w="12606" w:type="dxa"/>
                  <w:tcBorders>
                    <w:bottom w:val="single" w:sz="6" w:space="0" w:color="2E74B5"/>
                    <w:right w:val="single" w:sz="6" w:space="0" w:color="2E74B5"/>
                  </w:tcBorders>
                  <w:tcMar>
                    <w:top w:w="75" w:type="dxa"/>
                    <w:left w:w="75" w:type="dxa"/>
                    <w:bottom w:w="75" w:type="dxa"/>
                    <w:right w:w="75" w:type="dxa"/>
                  </w:tcMar>
                  <w:hideMark/>
                </w:tcPr>
                <w:p w14:paraId="6760B483" w14:textId="77777777" w:rsidR="008A3110" w:rsidRDefault="008A3110" w:rsidP="008A3110">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in preterm neonates born at less than 34 weeks’ gestation or equivalent birth weight immediately after birth</w:t>
                  </w:r>
                </w:p>
              </w:tc>
            </w:tr>
            <w:tr w:rsidR="008A3110" w14:paraId="5839AE18" w14:textId="77777777" w:rsidTr="00EC24AC">
              <w:tc>
                <w:tcPr>
                  <w:tcW w:w="1794" w:type="dxa"/>
                  <w:tcBorders>
                    <w:bottom w:val="single" w:sz="6" w:space="0" w:color="2E74B5"/>
                  </w:tcBorders>
                  <w:shd w:val="clear" w:color="auto" w:fill="2E74B5"/>
                  <w:tcMar>
                    <w:top w:w="75" w:type="dxa"/>
                    <w:left w:w="75" w:type="dxa"/>
                    <w:bottom w:w="75" w:type="dxa"/>
                    <w:right w:w="75" w:type="dxa"/>
                  </w:tcMar>
                  <w:hideMark/>
                </w:tcPr>
                <w:p w14:paraId="27D46468" w14:textId="77777777" w:rsidR="008A3110" w:rsidRDefault="008A3110" w:rsidP="008A311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Intervention:</w:t>
                  </w:r>
                </w:p>
              </w:tc>
              <w:tc>
                <w:tcPr>
                  <w:tcW w:w="12606" w:type="dxa"/>
                  <w:tcBorders>
                    <w:bottom w:val="single" w:sz="6" w:space="0" w:color="2E74B5"/>
                    <w:right w:val="single" w:sz="6" w:space="0" w:color="2E74B5"/>
                  </w:tcBorders>
                  <w:tcMar>
                    <w:top w:w="75" w:type="dxa"/>
                    <w:left w:w="75" w:type="dxa"/>
                    <w:bottom w:w="75" w:type="dxa"/>
                    <w:right w:w="75" w:type="dxa"/>
                  </w:tcMar>
                  <w:hideMark/>
                </w:tcPr>
                <w:p w14:paraId="1A1CA6DA" w14:textId="77777777" w:rsidR="008A3110" w:rsidRDefault="008A3110" w:rsidP="008A3110">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Plastic cap</w:t>
                  </w:r>
                </w:p>
              </w:tc>
            </w:tr>
            <w:tr w:rsidR="008A3110" w14:paraId="3EA1EED0" w14:textId="77777777" w:rsidTr="00EC24AC">
              <w:tc>
                <w:tcPr>
                  <w:tcW w:w="1794" w:type="dxa"/>
                  <w:tcBorders>
                    <w:bottom w:val="single" w:sz="6" w:space="0" w:color="2E74B5"/>
                  </w:tcBorders>
                  <w:shd w:val="clear" w:color="auto" w:fill="2E74B5"/>
                  <w:tcMar>
                    <w:top w:w="75" w:type="dxa"/>
                    <w:left w:w="75" w:type="dxa"/>
                    <w:bottom w:w="75" w:type="dxa"/>
                    <w:right w:w="75" w:type="dxa"/>
                  </w:tcMar>
                  <w:hideMark/>
                </w:tcPr>
                <w:p w14:paraId="37D8B1B3" w14:textId="77777777" w:rsidR="008A3110" w:rsidRDefault="008A3110" w:rsidP="008A311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mparison:</w:t>
                  </w:r>
                </w:p>
              </w:tc>
              <w:tc>
                <w:tcPr>
                  <w:tcW w:w="12606" w:type="dxa"/>
                  <w:tcBorders>
                    <w:bottom w:val="single" w:sz="6" w:space="0" w:color="2E74B5"/>
                    <w:right w:val="single" w:sz="6" w:space="0" w:color="2E74B5"/>
                  </w:tcBorders>
                  <w:tcMar>
                    <w:top w:w="75" w:type="dxa"/>
                    <w:left w:w="75" w:type="dxa"/>
                    <w:bottom w:w="75" w:type="dxa"/>
                    <w:right w:w="75" w:type="dxa"/>
                  </w:tcMar>
                  <w:hideMark/>
                </w:tcPr>
                <w:p w14:paraId="0F25F7D9" w14:textId="77777777" w:rsidR="008A3110" w:rsidRDefault="008A3110" w:rsidP="008A3110">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No plastic cap</w:t>
                  </w:r>
                </w:p>
              </w:tc>
            </w:tr>
            <w:tr w:rsidR="008A3110" w14:paraId="0ACA1DBB" w14:textId="77777777" w:rsidTr="00EC24AC">
              <w:tc>
                <w:tcPr>
                  <w:tcW w:w="1794" w:type="dxa"/>
                  <w:tcBorders>
                    <w:bottom w:val="single" w:sz="6" w:space="0" w:color="2E74B5"/>
                  </w:tcBorders>
                  <w:shd w:val="clear" w:color="auto" w:fill="2E74B5"/>
                  <w:tcMar>
                    <w:top w:w="75" w:type="dxa"/>
                    <w:left w:w="75" w:type="dxa"/>
                    <w:bottom w:w="75" w:type="dxa"/>
                    <w:right w:w="75" w:type="dxa"/>
                  </w:tcMar>
                  <w:hideMark/>
                </w:tcPr>
                <w:p w14:paraId="65537721" w14:textId="77777777" w:rsidR="008A3110" w:rsidRDefault="008A3110" w:rsidP="008A311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Main outcomes:</w:t>
                  </w:r>
                </w:p>
              </w:tc>
              <w:tc>
                <w:tcPr>
                  <w:tcW w:w="12606" w:type="dxa"/>
                  <w:tcBorders>
                    <w:bottom w:val="single" w:sz="6" w:space="0" w:color="2E74B5"/>
                    <w:right w:val="single" w:sz="6" w:space="0" w:color="2E74B5"/>
                  </w:tcBorders>
                  <w:tcMar>
                    <w:top w:w="75" w:type="dxa"/>
                    <w:left w:w="75" w:type="dxa"/>
                    <w:bottom w:w="75" w:type="dxa"/>
                    <w:right w:w="75" w:type="dxa"/>
                  </w:tcMar>
                  <w:hideMark/>
                </w:tcPr>
                <w:p w14:paraId="4E0E1776" w14:textId="77777777" w:rsidR="008A3110" w:rsidRDefault="008A3110" w:rsidP="008A3110">
                  <w:pPr>
                    <w:spacing w:line="200" w:lineRule="atLeast"/>
                    <w:rPr>
                      <w:rFonts w:ascii="Calibri" w:eastAsia="Times New Roman" w:hAnsi="Calibri" w:cs="Calibri"/>
                      <w:sz w:val="16"/>
                      <w:szCs w:val="16"/>
                      <w:lang w:val="en-NZ"/>
                    </w:rPr>
                  </w:pPr>
                  <w:r>
                    <w:rPr>
                      <w:rFonts w:ascii="Calibri" w:eastAsia="Times New Roman" w:hAnsi="Calibri" w:cs="Calibri"/>
                      <w:sz w:val="16"/>
                      <w:szCs w:val="16"/>
                      <w:lang w:val="en-NZ"/>
                    </w:rPr>
                    <w:t>Primary outcomes</w:t>
                  </w:r>
                </w:p>
                <w:p w14:paraId="0DA6E7FB" w14:textId="77777777" w:rsidR="008A3110" w:rsidRPr="005C75BF" w:rsidRDefault="008A3110">
                  <w:pPr>
                    <w:numPr>
                      <w:ilvl w:val="0"/>
                      <w:numId w:val="9"/>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Survival to hospital discharge (critical)</w:t>
                  </w:r>
                </w:p>
                <w:p w14:paraId="571E410E" w14:textId="77777777" w:rsidR="008A3110" w:rsidRPr="005C75BF" w:rsidRDefault="008A3110">
                  <w:pPr>
                    <w:numPr>
                      <w:ilvl w:val="0"/>
                      <w:numId w:val="9"/>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Rate of normothermia on admission to neonatal unit or postnatal ward (important)</w:t>
                  </w:r>
                </w:p>
                <w:p w14:paraId="3EB28AC1" w14:textId="77777777" w:rsidR="008A3110" w:rsidRPr="005C75BF" w:rsidRDefault="008A3110" w:rsidP="008A3110">
                  <w:p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 xml:space="preserve">Secondary outcomes: </w:t>
                  </w:r>
                </w:p>
                <w:p w14:paraId="6281F1B1" w14:textId="77777777" w:rsidR="008A3110" w:rsidRPr="005C75BF" w:rsidRDefault="008A3110">
                  <w:pPr>
                    <w:numPr>
                      <w:ilvl w:val="0"/>
                      <w:numId w:val="9"/>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 xml:space="preserve">Body temperature (and rates of moderate hypothermia, cold stress and hyperthermia) on admission to neonatal unit or before transfer to neonatal unit or postnatal ward, or at times ≤ 1 hour of age (as defined by authors). </w:t>
                  </w:r>
                </w:p>
                <w:p w14:paraId="2E21FC80" w14:textId="77777777" w:rsidR="008A3110" w:rsidRPr="005C75BF" w:rsidRDefault="008A3110">
                  <w:pPr>
                    <w:numPr>
                      <w:ilvl w:val="0"/>
                      <w:numId w:val="9"/>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Response to resuscitation, e.g., need for assisted ventilation, highest FiO</w:t>
                  </w:r>
                  <w:r w:rsidRPr="005C75BF">
                    <w:rPr>
                      <w:rFonts w:ascii="Calibri" w:eastAsia="Times New Roman" w:hAnsi="Calibri" w:cs="Calibri"/>
                      <w:sz w:val="16"/>
                      <w:szCs w:val="16"/>
                      <w:vertAlign w:val="subscript"/>
                      <w:lang w:val="en-NZ"/>
                    </w:rPr>
                    <w:t>2</w:t>
                  </w:r>
                </w:p>
                <w:p w14:paraId="68E0953C" w14:textId="77777777" w:rsidR="008A3110" w:rsidRPr="009127F9" w:rsidRDefault="008A3110">
                  <w:pPr>
                    <w:pStyle w:val="ListParagraph"/>
                    <w:numPr>
                      <w:ilvl w:val="0"/>
                      <w:numId w:val="9"/>
                    </w:numPr>
                    <w:spacing w:line="200" w:lineRule="atLeast"/>
                    <w:rPr>
                      <w:rFonts w:ascii="Calibri" w:eastAsia="Times New Roman" w:hAnsi="Calibri" w:cs="Calibri"/>
                      <w:sz w:val="16"/>
                      <w:szCs w:val="16"/>
                    </w:rPr>
                  </w:pPr>
                  <w:r w:rsidRPr="009127F9">
                    <w:rPr>
                      <w:rFonts w:ascii="Calibri" w:eastAsia="Times New Roman" w:hAnsi="Calibri" w:cs="Calibri"/>
                      <w:sz w:val="16"/>
                      <w:szCs w:val="16"/>
                    </w:rPr>
                    <w:t>Major morbidity</w:t>
                  </w:r>
                  <w:r>
                    <w:rPr>
                      <w:rFonts w:ascii="Calibri" w:eastAsia="Times New Roman" w:hAnsi="Calibri" w:cs="Calibri"/>
                      <w:sz w:val="16"/>
                      <w:szCs w:val="16"/>
                    </w:rPr>
                    <w:t>:</w:t>
                  </w:r>
                  <w:r w:rsidRPr="009127F9">
                    <w:rPr>
                      <w:rFonts w:ascii="Calibri" w:eastAsia="Times New Roman" w:hAnsi="Calibri" w:cs="Calibri"/>
                      <w:sz w:val="16"/>
                      <w:szCs w:val="16"/>
                    </w:rPr>
                    <w:t xml:space="preserve"> bronchopulmonary dysplasia (important), intraventricular </w:t>
                  </w:r>
                  <w:proofErr w:type="spellStart"/>
                  <w:r w:rsidRPr="009127F9">
                    <w:rPr>
                      <w:rFonts w:ascii="Calibri" w:eastAsia="Times New Roman" w:hAnsi="Calibri" w:cs="Calibri"/>
                      <w:sz w:val="16"/>
                      <w:szCs w:val="16"/>
                    </w:rPr>
                    <w:t>hemorrhage</w:t>
                  </w:r>
                  <w:proofErr w:type="spellEnd"/>
                  <w:r w:rsidRPr="009127F9">
                    <w:rPr>
                      <w:rFonts w:ascii="Calibri" w:eastAsia="Times New Roman" w:hAnsi="Calibri" w:cs="Calibri"/>
                      <w:sz w:val="16"/>
                      <w:szCs w:val="16"/>
                    </w:rPr>
                    <w:t xml:space="preserve"> all grades (important) and severe (critical), necrotising enterocolitis (important), respiratory distress syndrome (surfactant treatment for), late onset sepsis. </w:t>
                  </w:r>
                </w:p>
              </w:tc>
            </w:tr>
            <w:tr w:rsidR="008A3110" w14:paraId="49468327" w14:textId="77777777" w:rsidTr="00EC24AC">
              <w:tc>
                <w:tcPr>
                  <w:tcW w:w="1794" w:type="dxa"/>
                  <w:tcBorders>
                    <w:bottom w:val="single" w:sz="6" w:space="0" w:color="2E74B5"/>
                  </w:tcBorders>
                  <w:shd w:val="clear" w:color="auto" w:fill="2E74B5"/>
                  <w:tcMar>
                    <w:top w:w="75" w:type="dxa"/>
                    <w:left w:w="75" w:type="dxa"/>
                    <w:bottom w:w="75" w:type="dxa"/>
                    <w:right w:w="75" w:type="dxa"/>
                  </w:tcMar>
                  <w:hideMark/>
                </w:tcPr>
                <w:p w14:paraId="06E336E0" w14:textId="77777777" w:rsidR="008A3110" w:rsidRDefault="008A3110" w:rsidP="008A311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12606" w:type="dxa"/>
                  <w:tcBorders>
                    <w:bottom w:val="single" w:sz="6" w:space="0" w:color="2E74B5"/>
                    <w:right w:val="single" w:sz="6" w:space="0" w:color="2E74B5"/>
                  </w:tcBorders>
                  <w:tcMar>
                    <w:top w:w="75" w:type="dxa"/>
                    <w:left w:w="75" w:type="dxa"/>
                    <w:bottom w:w="75" w:type="dxa"/>
                    <w:right w:w="75" w:type="dxa"/>
                  </w:tcMar>
                  <w:hideMark/>
                </w:tcPr>
                <w:p w14:paraId="55BCDBBB" w14:textId="77777777" w:rsidR="008A3110" w:rsidRDefault="008A3110" w:rsidP="008A3110">
                  <w:pPr>
                    <w:rPr>
                      <w:rFonts w:ascii="Calibri" w:hAnsi="Calibri" w:cs="Calibri"/>
                      <w:b/>
                      <w:bCs/>
                      <w:caps/>
                      <w:color w:val="FFFFFF"/>
                      <w:sz w:val="16"/>
                      <w:szCs w:val="16"/>
                    </w:rPr>
                  </w:pPr>
                  <w:r>
                    <w:rPr>
                      <w:rFonts w:ascii="Calibri" w:hAnsi="Calibri" w:cs="Calibri"/>
                      <w:sz w:val="16"/>
                      <w:szCs w:val="16"/>
                    </w:rPr>
                    <w:t>Birth environment, in or out of hospital</w:t>
                  </w:r>
                </w:p>
              </w:tc>
            </w:tr>
            <w:tr w:rsidR="008A3110" w14:paraId="615F4C9E" w14:textId="77777777" w:rsidTr="00EC24AC">
              <w:tc>
                <w:tcPr>
                  <w:tcW w:w="1794" w:type="dxa"/>
                  <w:tcBorders>
                    <w:bottom w:val="single" w:sz="6" w:space="0" w:color="2E74B5"/>
                  </w:tcBorders>
                  <w:shd w:val="clear" w:color="auto" w:fill="2E74B5"/>
                  <w:tcMar>
                    <w:top w:w="75" w:type="dxa"/>
                    <w:left w:w="75" w:type="dxa"/>
                    <w:bottom w:w="75" w:type="dxa"/>
                    <w:right w:w="75" w:type="dxa"/>
                  </w:tcMar>
                  <w:hideMark/>
                </w:tcPr>
                <w:p w14:paraId="3122506D" w14:textId="77777777" w:rsidR="008A3110" w:rsidRDefault="008A3110" w:rsidP="008A311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erspective:</w:t>
                  </w:r>
                </w:p>
              </w:tc>
              <w:tc>
                <w:tcPr>
                  <w:tcW w:w="12606" w:type="dxa"/>
                  <w:tcBorders>
                    <w:bottom w:val="single" w:sz="6" w:space="0" w:color="2E74B5"/>
                    <w:right w:val="single" w:sz="6" w:space="0" w:color="2E74B5"/>
                  </w:tcBorders>
                  <w:tcMar>
                    <w:top w:w="75" w:type="dxa"/>
                    <w:left w:w="75" w:type="dxa"/>
                    <w:bottom w:w="75" w:type="dxa"/>
                    <w:right w:w="75" w:type="dxa"/>
                  </w:tcMar>
                  <w:hideMark/>
                </w:tcPr>
                <w:p w14:paraId="0C743699" w14:textId="77777777" w:rsidR="008A3110" w:rsidRDefault="008A3110" w:rsidP="008A3110">
                  <w:pPr>
                    <w:rPr>
                      <w:rFonts w:ascii="Calibri" w:hAnsi="Calibri" w:cs="Calibri"/>
                      <w:b/>
                      <w:bCs/>
                      <w:caps/>
                      <w:color w:val="FFFFFF"/>
                      <w:sz w:val="16"/>
                      <w:szCs w:val="16"/>
                    </w:rPr>
                  </w:pPr>
                  <w:r>
                    <w:rPr>
                      <w:rFonts w:ascii="Calibri" w:hAnsi="Calibri" w:cs="Calibri"/>
                      <w:sz w:val="16"/>
                      <w:szCs w:val="16"/>
                    </w:rPr>
                    <w:t>Individual patients, their families and providers caring for those patients.</w:t>
                  </w:r>
                </w:p>
              </w:tc>
            </w:tr>
            <w:tr w:rsidR="008A3110" w14:paraId="289EE398" w14:textId="77777777" w:rsidTr="00EC24AC">
              <w:tc>
                <w:tcPr>
                  <w:tcW w:w="1794" w:type="dxa"/>
                  <w:tcBorders>
                    <w:bottom w:val="single" w:sz="6" w:space="0" w:color="2E74B5"/>
                  </w:tcBorders>
                  <w:shd w:val="clear" w:color="auto" w:fill="2E74B5"/>
                  <w:tcMar>
                    <w:top w:w="75" w:type="dxa"/>
                    <w:left w:w="75" w:type="dxa"/>
                    <w:bottom w:w="75" w:type="dxa"/>
                    <w:right w:w="75" w:type="dxa"/>
                  </w:tcMar>
                  <w:hideMark/>
                </w:tcPr>
                <w:p w14:paraId="200B3CB7" w14:textId="77777777" w:rsidR="008A3110" w:rsidRDefault="008A3110" w:rsidP="008A311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12606" w:type="dxa"/>
                  <w:tcBorders>
                    <w:bottom w:val="single" w:sz="6" w:space="0" w:color="2E74B5"/>
                    <w:right w:val="single" w:sz="6" w:space="0" w:color="2E74B5"/>
                  </w:tcBorders>
                  <w:tcMar>
                    <w:top w:w="75" w:type="dxa"/>
                    <w:left w:w="75" w:type="dxa"/>
                    <w:bottom w:w="75" w:type="dxa"/>
                    <w:right w:w="75" w:type="dxa"/>
                  </w:tcMar>
                  <w:hideMark/>
                </w:tcPr>
                <w:p w14:paraId="6A2500DC" w14:textId="77777777" w:rsidR="008A3110" w:rsidRDefault="008A3110" w:rsidP="008A3110">
                  <w:pPr>
                    <w:spacing w:line="200" w:lineRule="atLeast"/>
                    <w:rPr>
                      <w:rFonts w:ascii="Calibri" w:eastAsia="Times New Roman" w:hAnsi="Calibri" w:cs="Calibri"/>
                      <w:sz w:val="16"/>
                      <w:szCs w:val="16"/>
                    </w:rPr>
                  </w:pPr>
                  <w:r>
                    <w:rPr>
                      <w:rFonts w:ascii="Calibri" w:eastAsia="Times New Roman" w:hAnsi="Calibri" w:cs="Calibri"/>
                      <w:sz w:val="16"/>
                      <w:szCs w:val="16"/>
                    </w:rPr>
                    <w:t xml:space="preserve">A head covering (cap or bonnet) has been recommended by ILCOR for maintaining normal body temperature in preterm infants after birth, </w:t>
                  </w:r>
                  <w:proofErr w:type="gramStart"/>
                  <w:r>
                    <w:rPr>
                      <w:rFonts w:ascii="Calibri" w:eastAsia="Times New Roman" w:hAnsi="Calibri" w:cs="Calibri"/>
                      <w:sz w:val="16"/>
                      <w:szCs w:val="16"/>
                    </w:rPr>
                    <w:t>in order to</w:t>
                  </w:r>
                  <w:proofErr w:type="gramEnd"/>
                  <w:r>
                    <w:rPr>
                      <w:rFonts w:ascii="Calibri" w:eastAsia="Times New Roman" w:hAnsi="Calibri" w:cs="Calibri"/>
                      <w:sz w:val="16"/>
                      <w:szCs w:val="16"/>
                    </w:rPr>
                    <w:t xml:space="preserve"> prevent adverse outcomes including death. </w:t>
                  </w:r>
                  <w:r>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r>
                    <w:rPr>
                      <w:rFonts w:ascii="Calibri" w:eastAsia="Times New Roman" w:hAnsi="Calibri" w:cs="Calibri"/>
                      <w:sz w:val="16"/>
                      <w:szCs w:val="16"/>
                    </w:rPr>
                    <w:t xml:space="preserve"> The systematic review of evidence for this intervention was updated to include studies published since the previous systematic review. The scalp is a large proportion of body surface area in a preterm infant and hence is considered likely make a large contribution to evaporative, radiant, </w:t>
                  </w:r>
                  <w:proofErr w:type="gramStart"/>
                  <w:r>
                    <w:rPr>
                      <w:rFonts w:ascii="Calibri" w:eastAsia="Times New Roman" w:hAnsi="Calibri" w:cs="Calibri"/>
                      <w:sz w:val="16"/>
                      <w:szCs w:val="16"/>
                    </w:rPr>
                    <w:t>conductive</w:t>
                  </w:r>
                  <w:proofErr w:type="gramEnd"/>
                  <w:r>
                    <w:rPr>
                      <w:rFonts w:ascii="Calibri" w:eastAsia="Times New Roman" w:hAnsi="Calibri" w:cs="Calibri"/>
                      <w:sz w:val="16"/>
                      <w:szCs w:val="16"/>
                    </w:rPr>
                    <w:t xml:space="preserve"> or convective heat loss. The review intended to consider head coverings made from a variety of materials, but the only study that provided evidence of sufficient certainty to contribute to development treatment recommendation examined use of a double-layered plastic cap. </w:t>
                  </w:r>
                </w:p>
              </w:tc>
            </w:tr>
            <w:tr w:rsidR="008A3110" w14:paraId="7CA9E940" w14:textId="77777777" w:rsidTr="00EC24AC">
              <w:trPr>
                <w:trHeight w:val="1200"/>
              </w:trPr>
              <w:tc>
                <w:tcPr>
                  <w:tcW w:w="1794" w:type="dxa"/>
                  <w:tcBorders>
                    <w:bottom w:val="single" w:sz="6" w:space="0" w:color="2E74B5"/>
                  </w:tcBorders>
                  <w:shd w:val="clear" w:color="auto" w:fill="2E74B5"/>
                  <w:tcMar>
                    <w:top w:w="75" w:type="dxa"/>
                    <w:left w:w="75" w:type="dxa"/>
                    <w:bottom w:w="75" w:type="dxa"/>
                    <w:right w:w="75" w:type="dxa"/>
                  </w:tcMar>
                  <w:hideMark/>
                </w:tcPr>
                <w:p w14:paraId="728E18BB" w14:textId="77777777" w:rsidR="008A3110" w:rsidRDefault="008A3110" w:rsidP="008A311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lastRenderedPageBreak/>
                    <w:t>Conflict of interests:</w:t>
                  </w:r>
                </w:p>
              </w:tc>
              <w:tc>
                <w:tcPr>
                  <w:tcW w:w="12606" w:type="dxa"/>
                  <w:tcBorders>
                    <w:bottom w:val="single" w:sz="6" w:space="0" w:color="2E74B5"/>
                    <w:right w:val="single" w:sz="6" w:space="0" w:color="2E74B5"/>
                  </w:tcBorders>
                  <w:tcMar>
                    <w:top w:w="75" w:type="dxa"/>
                    <w:left w:w="75" w:type="dxa"/>
                    <w:bottom w:w="75" w:type="dxa"/>
                    <w:right w:w="75" w:type="dxa"/>
                  </w:tcMar>
                  <w:hideMark/>
                </w:tcPr>
                <w:p w14:paraId="5057A7F5" w14:textId="77777777" w:rsidR="008A3110" w:rsidRDefault="008A3110" w:rsidP="008A3110">
                  <w:pPr>
                    <w:spacing w:line="200" w:lineRule="atLeast"/>
                    <w:rPr>
                      <w:rFonts w:ascii="Calibri" w:eastAsia="Times New Roman" w:hAnsi="Calibri" w:cs="Calibri"/>
                      <w:sz w:val="16"/>
                      <w:szCs w:val="16"/>
                    </w:rPr>
                  </w:pPr>
                  <w:r>
                    <w:rPr>
                      <w:rFonts w:ascii="Calibri" w:eastAsia="Times New Roman" w:hAnsi="Calibri" w:cs="Calibri"/>
                      <w:sz w:val="16"/>
                      <w:szCs w:val="16"/>
                    </w:rPr>
                    <w:t xml:space="preserve">Author </w:t>
                  </w:r>
                  <w:proofErr w:type="spellStart"/>
                  <w:r>
                    <w:rPr>
                      <w:rFonts w:ascii="Calibri" w:eastAsia="Times New Roman" w:hAnsi="Calibri" w:cs="Calibri"/>
                      <w:sz w:val="16"/>
                      <w:szCs w:val="16"/>
                    </w:rPr>
                    <w:t>Trevisanuto</w:t>
                  </w:r>
                  <w:proofErr w:type="spellEnd"/>
                  <w:r>
                    <w:rPr>
                      <w:rFonts w:ascii="Calibri" w:eastAsia="Times New Roman" w:hAnsi="Calibri" w:cs="Calibri"/>
                      <w:sz w:val="16"/>
                      <w:szCs w:val="16"/>
                    </w:rPr>
                    <w:t xml:space="preserve"> was lead author on the only study eligible for this comparison, and was excluded from assessment of the study for inclusion, risk of bias assessment and certainty of evidence assessment.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Trevisanuto 2010 914}</w:t>
                  </w:r>
                  <w:r>
                    <w:rPr>
                      <w:rFonts w:ascii="Calibri" w:eastAsia="Times New Roman" w:hAnsi="Calibri" w:cs="Calibri"/>
                      <w:sz w:val="16"/>
                      <w:szCs w:val="16"/>
                    </w:rPr>
                    <w:fldChar w:fldCharType="end"/>
                  </w:r>
                </w:p>
                <w:p w14:paraId="4DD33CBE" w14:textId="77777777" w:rsidR="008A3110" w:rsidRDefault="008A3110" w:rsidP="008A3110">
                  <w:pPr>
                    <w:spacing w:line="200" w:lineRule="atLeast"/>
                    <w:rPr>
                      <w:rFonts w:ascii="Calibri" w:eastAsia="Times New Roman" w:hAnsi="Calibri" w:cs="Calibri"/>
                      <w:sz w:val="16"/>
                      <w:szCs w:val="16"/>
                    </w:rPr>
                  </w:pPr>
                  <w:r>
                    <w:rPr>
                      <w:rFonts w:ascii="Calibri" w:eastAsia="Times New Roman" w:hAnsi="Calibri" w:cs="Calibri"/>
                      <w:sz w:val="16"/>
                      <w:szCs w:val="16"/>
                    </w:rPr>
                    <w:t>Author de Almeida was lead author on an observational study which examined the effects of a bundle of interventions including a cloth cap, and was excluded from assessment of the study for inclusion, risk of bias assessment and certainty of evidence assessment.</w:t>
                  </w:r>
                  <w: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de Almeida&lt;/Author&gt;&lt;Year&gt;2014&lt;/Year&gt;&lt;RecNum&gt;12&lt;/RecNum&gt;&lt;DisplayText&gt;{de Almeida 2014 271}&lt;/DisplayText&gt;&lt;record&gt;&lt;rec-number&gt;12&lt;/rec-number&gt;&lt;foreign-keys&gt;&lt;key app="EN" db-id="z5av02adre92x4eeefppzprdtv90xdfdxzra" timestamp="1660199526"&gt;12&lt;/key&gt;&lt;/foreign-keys&gt;&lt;ref-type name="Journal Article"&gt;17&lt;/ref-type&gt;&lt;contributors&gt;&lt;authors&gt;&lt;author&gt;de Almeida, M. F.&lt;/author&gt;&lt;author&gt;Guinsburg, R.&lt;/author&gt;&lt;author&gt;Sancho, G. A.&lt;/author&gt;&lt;author&gt;Rosa, I. R.&lt;/author&gt;&lt;author&gt;Lamy, Z. C.&lt;/author&gt;&lt;author&gt;Martinez, F. E.&lt;/author&gt;&lt;author&gt;da Silva, R. P.&lt;/author&gt;&lt;author&gt;Ferrari, L. S.&lt;/author&gt;&lt;author&gt;de Souza Rugolo, L. M.&lt;/author&gt;&lt;author&gt;Abdallah, V. O.&lt;/author&gt;&lt;author&gt;Silveira Rde, C.&lt;/author&gt;&lt;/authors&gt;&lt;/contributors&gt;&lt;titles&gt;&lt;title&gt;Hypothermia and early neonatal mortality in preterm infants&lt;/title&gt;&lt;secondary-title&gt;J Pediatr&lt;/secondary-title&gt;&lt;/titles&gt;&lt;periodical&gt;&lt;full-title&gt;J Pediatr&lt;/full-title&gt;&lt;/periodical&gt;&lt;pages&gt;271-5.e1&lt;/pages&gt;&lt;volume&gt;164&lt;/volume&gt;&lt;number&gt;2&lt;/number&gt;&lt;dates&gt;&lt;year&gt;2014&lt;/year&gt;&lt;/dates&gt;&lt;accession-num&gt;24210925&lt;/accession-num&gt;&lt;label&gt;271&lt;/label&gt;&lt;urls&gt;&lt;related-urls&gt;&lt;url&gt;https://www.jpeds.com/article/S0022-3476(13)01220-1/fulltext&lt;/url&gt;&lt;/related-urls&gt;&lt;/urls&gt;&lt;electronic-resource-num&gt;10.1016/j.jpeds.2013.09.049&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de Almeida 2014 271}</w:t>
                  </w:r>
                  <w:r>
                    <w:rPr>
                      <w:rFonts w:ascii="Calibri" w:eastAsia="Times New Roman" w:hAnsi="Calibri" w:cs="Calibri"/>
                      <w:sz w:val="16"/>
                      <w:szCs w:val="16"/>
                    </w:rPr>
                    <w:fldChar w:fldCharType="end"/>
                  </w:r>
                </w:p>
                <w:p w14:paraId="3BCE1D97" w14:textId="77777777" w:rsidR="008A3110" w:rsidRPr="002A38B6" w:rsidRDefault="008A3110" w:rsidP="008A3110">
                  <w:pPr>
                    <w:spacing w:line="200" w:lineRule="atLeast"/>
                    <w:rPr>
                      <w:rFonts w:ascii="Calibri" w:eastAsia="Times New Roman" w:hAnsi="Calibri" w:cs="Calibri"/>
                      <w:sz w:val="16"/>
                      <w:szCs w:val="16"/>
                    </w:rPr>
                  </w:pPr>
                  <w:r w:rsidRPr="002A38B6">
                    <w:rPr>
                      <w:rFonts w:ascii="Calibri" w:eastAsia="Times New Roman" w:hAnsi="Calibri" w:cs="Calibri"/>
                      <w:sz w:val="16"/>
                      <w:szCs w:val="16"/>
                    </w:rPr>
                    <w:t xml:space="preserve">Authors </w:t>
                  </w:r>
                  <w:proofErr w:type="spellStart"/>
                  <w:r w:rsidRPr="002A38B6">
                    <w:rPr>
                      <w:rFonts w:ascii="Calibri" w:eastAsia="Times New Roman" w:hAnsi="Calibri" w:cs="Calibri"/>
                      <w:sz w:val="16"/>
                      <w:szCs w:val="16"/>
                    </w:rPr>
                    <w:t>Trevisanuto</w:t>
                  </w:r>
                  <w:proofErr w:type="spellEnd"/>
                  <w:r w:rsidRPr="002A38B6">
                    <w:rPr>
                      <w:rFonts w:ascii="Calibri" w:eastAsia="Times New Roman" w:hAnsi="Calibri" w:cs="Calibri"/>
                      <w:sz w:val="16"/>
                      <w:szCs w:val="16"/>
                    </w:rPr>
                    <w:t xml:space="preserve"> and de Almeida wrote a recent review article on maintaining normothermia in newborn infants at birth. </w:t>
                  </w:r>
                  <w:r>
                    <w:rPr>
                      <w:rFonts w:ascii="Calibri" w:eastAsia="Times New Roman" w:hAnsi="Calibri" w:cs="Calibri"/>
                      <w:sz w:val="16"/>
                      <w:szCs w:val="16"/>
                    </w:rPr>
                    <w:fldChar w:fldCharType="begin">
                      <w:fldData xml:space="preserve">PEVuZE5vdGU+PENpdGU+PEF1dGhvcj5UcmV2aXNhbnV0bzwvQXV0aG9yPjxZZWFyPjIwMTg8L1ll
YXI+PFJlY051bT43NTwvUmVjTnVtPjxEaXNwbGF5VGV4dD57VHJldmlzYW51dG8gMjAxOCAzMzN9
PC9EaXNwbGF5VGV4dD48cmVjb3JkPjxyZWMtbnVtYmVyPjc1PC9yZWMtbnVtYmVyPjxmb3JlaWdu
LWtleXM+PGtleSBhcHA9IkVOIiBkYi1pZD0iejVhdjAyYWRyZTkyeDRlZWVmcHB6cHJkdHY5MHhk
ZmR4enJhIiB0aW1lc3RhbXA9IjE2NzM1OTU2NTEiPjc1PC9rZXk+PC9mb3JlaWduLWtleXM+PHJl
Zi10eXBlIG5hbWU9IkpvdXJuYWwgQXJ0aWNsZSI+MTc8L3JlZi10eXBlPjxjb250cmlidXRvcnM+
PGF1dGhvcnM+PGF1dGhvcj5UcmV2aXNhbnV0bywgRC48L2F1dGhvcj48YXV0aG9yPlRlc3Rvbmks
IEQuPC9hdXRob3I+PGF1dGhvcj5kZSBBbG1laWRhLCBNLiBGLiBCLjwvYXV0aG9yPjwvYXV0aG9y
cz48L2NvbnRyaWJ1dG9ycz48YXV0aC1hZGRyZXNzPkRlcGFydG1lbnQgb2YgV29tZW4mYXBvcztz
IGFuZCBDaGlsZHJlbiZhcG9zO3MgSGVhbHRoLCBBemllbmRhIE9zcGVkYWxpZXJhIGRpIFBhZG92
YSwgVW5pdmVyc2l0eSBvZiBQYWR1YSwgUGFkdWEsIEl0YWx5LiBFbGVjdHJvbmljIGFkZHJlc3M6
IGRhbmllbGUudHJldmlzYW51dG9AZ21haWwuY29tLiYjeEQ7RGl2aXNpb24gb2YgTmVvbmF0YWwg
TWVkaWNpbmUsIEVzY29sYSBQYXVsaXN0YSBkZSBNZWRpY2luYSBkYSBVbml2ZXJzaWRhZGUgRmVk
ZXJhbCBkZSBTYW8gUGF1bG8sIFNhbyBQYXVsbywgQnJhemlsLjwvYXV0aC1hZGRyZXNzPjx0aXRs
ZXM+PHRpdGxlPk1haW50YWluaW5nIG5vcm1vdGhlcm1pYTogV2h5IGFuZCBob3c/PC90aXRsZT48
c2Vjb25kYXJ5LXRpdGxlPlNlbWluIEZldGFsIE5lb25hdGFsIE1lZDwvc2Vjb25kYXJ5LXRpdGxl
PjwvdGl0bGVzPjxwZXJpb2RpY2FsPjxmdWxsLXRpdGxlPlNlbWluIEZldGFsIE5lb25hdGFsIE1l
ZDwvZnVsbC10aXRsZT48L3BlcmlvZGljYWw+PHBhZ2VzPjMzMy0zMzk8L3BhZ2VzPjx2b2x1bWU+
MjM8L3ZvbHVtZT48bnVtYmVyPjU8L251bWJlcj48ZWRpdGlvbj4yMDE4MDMyMTwvZWRpdGlvbj48
a2V5d29yZHM+PGtleXdvcmQ+Qm9keSBUZW1wZXJhdHVyZS8qcGh5c2lvbG9neTwva2V5d29yZD48
a2V5d29yZD4qRGVsaXZlcnkgUm9vbXM8L2tleXdvcmQ+PGtleXdvcmQ+KkRlbGl2ZXJ5LCBPYnN0
ZXRyaWM8L2tleXdvcmQ+PGtleXdvcmQ+RmVtYWxlPC9rZXl3b3JkPjxrZXl3b3JkPkh1bWFuczwv
a2V5d29yZD48a2V5d29yZD5IeXBvdGhlcm1pYS8qcHJldmVudGlvbiAmYW1wOyBjb250cm9sPC9r
ZXl3b3JkPjxrZXl3b3JkPkluZmFudCwgTmV3Ym9ybjwva2V5d29yZD48a2V5d29yZD5JbmZhbnQs
IFByZW1hdHVyZTwva2V5d29yZD48a2V5d29yZD5JbnRlbnNpdmUgQ2FyZSBVbml0cywgTmVvbmF0
YWw8L2tleXdvcmQ+PGtleXdvcmQ+UHJlZ25hbmN5PC9rZXl3b3JkPjxrZXl3b3JkPkRlbGl2ZXJ5
IHJvb208L2tleXdvcmQ+PGtleXdvcmQ+SHlwZXJ0aGVybWlhPC9rZXl3b3JkPjxrZXl3b3JkPkh5
cG90aGVybWlhPC9rZXl3b3JkPjxrZXl3b3JkPkluZmFudCBtb3J0YWxpdHk8L2tleXdvcmQ+PGtl
eXdvcmQ+TmV3Ym9ybjwva2V5d29yZD48a2V5d29yZD5QcmVtYXR1cmU8L2tleXdvcmQ+PGtleXdv
cmQ+VGVtcGVyYXR1cmU8L2tleXdvcmQ+PC9rZXl3b3Jkcz48ZGF0ZXM+PHllYXI+MjAxODwveWVh
cj48cHViLWRhdGVzPjxkYXRlPk9jdDwvZGF0ZT48L3B1Yi1kYXRlcz48L2RhdGVzPjxpc2JuPjE4
NzgtMDk0NiAoRWxlY3Ryb25pYykmI3hEOzE3NDQtMTY1WCAoTGlua2luZyk8L2lzYm4+PGFjY2Vz
c2lvbi1udW0+Mjk1OTkwNzE8L2FjY2Vzc2lvbi1udW0+PGxhYmVsPjMzMzwvbGFiZWw+PHVybHM+
PHJlbGF0ZWQtdXJscz48dXJsPmh0dHBzOi8vd3d3Lm5jYmkubmxtLm5paC5nb3YvcHVibWVkLzI5
NTk5MDcxPC91cmw+PC9yZWxhdGVkLXVybHM+PC91cmxzPjxlbGVjdHJvbmljLXJlc291cmNlLW51
bT4xMC4xMDE2L2ouc2lueS4yMDE4LjAzLjAwOTwvZWxlY3Ryb25pYy1yZXNvdXJjZS1udW0+PHJl
bW90ZS1kYXRhYmFzZS1uYW1lPk1lZGxpbmU8L3JlbW90ZS1kYXRhYmFzZS1uYW1lPjxyZW1vdGUt
ZGF0YWJhc2UtcHJvdmlkZXI+TkxNPC9yZW1vdGUtZGF0YWJhc2UtcHJvdmlkZXI+PC9yZWNvcmQ+
PC9DaXRlPjwvRW5kTm90ZT4A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UcmV2aXNhbnV0bzwvQXV0aG9yPjxZZWFyPjIwMTg8L1ll
YXI+PFJlY051bT43NTwvUmVjTnVtPjxEaXNwbGF5VGV4dD57VHJldmlzYW51dG8gMjAxOCAzMzN9
PC9EaXNwbGF5VGV4dD48cmVjb3JkPjxyZWMtbnVtYmVyPjc1PC9yZWMtbnVtYmVyPjxmb3JlaWdu
LWtleXM+PGtleSBhcHA9IkVOIiBkYi1pZD0iejVhdjAyYWRyZTkyeDRlZWVmcHB6cHJkdHY5MHhk
ZmR4enJhIiB0aW1lc3RhbXA9IjE2NzM1OTU2NTEiPjc1PC9rZXk+PC9mb3JlaWduLWtleXM+PHJl
Zi10eXBlIG5hbWU9IkpvdXJuYWwgQXJ0aWNsZSI+MTc8L3JlZi10eXBlPjxjb250cmlidXRvcnM+
PGF1dGhvcnM+PGF1dGhvcj5UcmV2aXNhbnV0bywgRC48L2F1dGhvcj48YXV0aG9yPlRlc3Rvbmks
IEQuPC9hdXRob3I+PGF1dGhvcj5kZSBBbG1laWRhLCBNLiBGLiBCLjwvYXV0aG9yPjwvYXV0aG9y
cz48L2NvbnRyaWJ1dG9ycz48YXV0aC1hZGRyZXNzPkRlcGFydG1lbnQgb2YgV29tZW4mYXBvcztz
IGFuZCBDaGlsZHJlbiZhcG9zO3MgSGVhbHRoLCBBemllbmRhIE9zcGVkYWxpZXJhIGRpIFBhZG92
YSwgVW5pdmVyc2l0eSBvZiBQYWR1YSwgUGFkdWEsIEl0YWx5LiBFbGVjdHJvbmljIGFkZHJlc3M6
IGRhbmllbGUudHJldmlzYW51dG9AZ21haWwuY29tLiYjeEQ7RGl2aXNpb24gb2YgTmVvbmF0YWwg
TWVkaWNpbmUsIEVzY29sYSBQYXVsaXN0YSBkZSBNZWRpY2luYSBkYSBVbml2ZXJzaWRhZGUgRmVk
ZXJhbCBkZSBTYW8gUGF1bG8sIFNhbyBQYXVsbywgQnJhemlsLjwvYXV0aC1hZGRyZXNzPjx0aXRs
ZXM+PHRpdGxlPk1haW50YWluaW5nIG5vcm1vdGhlcm1pYTogV2h5IGFuZCBob3c/PC90aXRsZT48
c2Vjb25kYXJ5LXRpdGxlPlNlbWluIEZldGFsIE5lb25hdGFsIE1lZDwvc2Vjb25kYXJ5LXRpdGxl
PjwvdGl0bGVzPjxwZXJpb2RpY2FsPjxmdWxsLXRpdGxlPlNlbWluIEZldGFsIE5lb25hdGFsIE1l
ZDwvZnVsbC10aXRsZT48L3BlcmlvZGljYWw+PHBhZ2VzPjMzMy0zMzk8L3BhZ2VzPjx2b2x1bWU+
MjM8L3ZvbHVtZT48bnVtYmVyPjU8L251bWJlcj48ZWRpdGlvbj4yMDE4MDMyMTwvZWRpdGlvbj48
a2V5d29yZHM+PGtleXdvcmQ+Qm9keSBUZW1wZXJhdHVyZS8qcGh5c2lvbG9neTwva2V5d29yZD48
a2V5d29yZD4qRGVsaXZlcnkgUm9vbXM8L2tleXdvcmQ+PGtleXdvcmQ+KkRlbGl2ZXJ5LCBPYnN0
ZXRyaWM8L2tleXdvcmQ+PGtleXdvcmQ+RmVtYWxlPC9rZXl3b3JkPjxrZXl3b3JkPkh1bWFuczwv
a2V5d29yZD48a2V5d29yZD5IeXBvdGhlcm1pYS8qcHJldmVudGlvbiAmYW1wOyBjb250cm9sPC9r
ZXl3b3JkPjxrZXl3b3JkPkluZmFudCwgTmV3Ym9ybjwva2V5d29yZD48a2V5d29yZD5JbmZhbnQs
IFByZW1hdHVyZTwva2V5d29yZD48a2V5d29yZD5JbnRlbnNpdmUgQ2FyZSBVbml0cywgTmVvbmF0
YWw8L2tleXdvcmQ+PGtleXdvcmQ+UHJlZ25hbmN5PC9rZXl3b3JkPjxrZXl3b3JkPkRlbGl2ZXJ5
IHJvb208L2tleXdvcmQ+PGtleXdvcmQ+SHlwZXJ0aGVybWlhPC9rZXl3b3JkPjxrZXl3b3JkPkh5
cG90aGVybWlhPC9rZXl3b3JkPjxrZXl3b3JkPkluZmFudCBtb3J0YWxpdHk8L2tleXdvcmQ+PGtl
eXdvcmQ+TmV3Ym9ybjwva2V5d29yZD48a2V5d29yZD5QcmVtYXR1cmU8L2tleXdvcmQ+PGtleXdv
cmQ+VGVtcGVyYXR1cmU8L2tleXdvcmQ+PC9rZXl3b3Jkcz48ZGF0ZXM+PHllYXI+MjAxODwveWVh
cj48cHViLWRhdGVzPjxkYXRlPk9jdDwvZGF0ZT48L3B1Yi1kYXRlcz48L2RhdGVzPjxpc2JuPjE4
NzgtMDk0NiAoRWxlY3Ryb25pYykmI3hEOzE3NDQtMTY1WCAoTGlua2luZyk8L2lzYm4+PGFjY2Vz
c2lvbi1udW0+Mjk1OTkwNzE8L2FjY2Vzc2lvbi1udW0+PGxhYmVsPjMzMzwvbGFiZWw+PHVybHM+
PHJlbGF0ZWQtdXJscz48dXJsPmh0dHBzOi8vd3d3Lm5jYmkubmxtLm5paC5nb3YvcHVibWVkLzI5
NTk5MDcxPC91cmw+PC9yZWxhdGVkLXVybHM+PC91cmxzPjxlbGVjdHJvbmljLXJlc291cmNlLW51
bT4xMC4xMDE2L2ouc2lueS4yMDE4LjAzLjAwOTwvZWxlY3Ryb25pYy1yZXNvdXJjZS1udW0+PHJl
bW90ZS1kYXRhYmFzZS1uYW1lPk1lZGxpbmU8L3JlbW90ZS1kYXRhYmFzZS1uYW1lPjxyZW1vdGUt
ZGF0YWJhc2UtcHJvdmlkZXI+TkxNPC9yZW1vdGUtZGF0YWJhc2UtcHJvdmlkZXI+PC9yZWNvcmQ+
PC9DaXRlPjwvRW5kTm90ZT4A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Trevisanuto 2018 333}</w:t>
                  </w:r>
                  <w:r>
                    <w:rPr>
                      <w:rFonts w:ascii="Calibri" w:eastAsia="Times New Roman" w:hAnsi="Calibri" w:cs="Calibri"/>
                      <w:sz w:val="16"/>
                      <w:szCs w:val="16"/>
                    </w:rPr>
                    <w:fldChar w:fldCharType="end"/>
                  </w:r>
                </w:p>
                <w:p w14:paraId="6D51F827" w14:textId="77777777" w:rsidR="008A3110" w:rsidRDefault="008A3110" w:rsidP="008A3110">
                  <w:pPr>
                    <w:spacing w:line="200" w:lineRule="atLeast"/>
                    <w:rPr>
                      <w:rFonts w:ascii="Calibri" w:eastAsia="Times New Roman" w:hAnsi="Calibri" w:cs="Calibri"/>
                      <w:sz w:val="16"/>
                      <w:szCs w:val="16"/>
                    </w:rPr>
                  </w:pPr>
                  <w:r w:rsidRPr="002A38B6">
                    <w:rPr>
                      <w:rFonts w:ascii="Calibri" w:eastAsia="Times New Roman" w:hAnsi="Calibri" w:cs="Calibri"/>
                      <w:sz w:val="16"/>
                      <w:szCs w:val="16"/>
                    </w:rPr>
                    <w:t xml:space="preserve">Author Ramaswamy is an author of a network meta-analysis of methods to maintain normal temperature in infants in the delivery room </w:t>
                  </w:r>
                  <w:r>
                    <w:rPr>
                      <w:rFonts w:ascii="Calibri" w:eastAsia="Times New Roman" w:hAnsi="Calibri" w:cs="Calibri"/>
                      <w:sz w:val="16"/>
                      <w:szCs w:val="16"/>
                    </w:rPr>
                    <w:fldChar w:fldCharType="begin">
                      <w:fldData xml:space="preserve">PEVuZE5vdGU+PENpdGU+PEF1dGhvcj5BYmlyYW1hbGF0aGE8L0F1dGhvcj48WWVhcj4yMDIxPC9Z
ZWFyPjxSZWNOdW0+NDY8L1JlY051bT48RGlzcGxheVRleHQ+e0FiaXJhbWFsYXRoYSAyMDIxIGUy
MTA3NzV9PC9EaXNwbGF5VGV4dD48cmVjb3JkPjxyZWMtbnVtYmVyPjQ2PC9yZWMtbnVtYmVyPjxm
b3JlaWduLWtleXM+PGtleSBhcHA9IkVOIiBkYi1pZD0iejVhdjAyYWRyZTkyeDRlZWVmcHB6cHJk
dHY5MHhkZmR4enJhIiB0aW1lc3RhbXA9IjE2NjM2NTU3MTIiPjQ2PC9rZXk+PC9mb3JlaWduLWtl
eXM+PHJlZi10eXBlIG5hbWU9IkpvdXJuYWwgQXJ0aWNsZSI+MTc8L3JlZi10eXBlPjxjb250cmli
dXRvcnM+PGF1dGhvcnM+PGF1dGhvcj5BYmlyYW1hbGF0aGEsIFQuPC9hdXRob3I+PGF1dGhvcj5S
YW1hc3dhbXksIFYuIFYuPC9hdXRob3I+PGF1dGhvcj5CYW5keW9wYWRoeWF5LCBULjwvYXV0aG9y
PjxhdXRob3I+UHVsbGF0dGF5aWwsIEEuIEsuPC9hdXRob3I+PGF1dGhvcj5UaGFuaWdhaW5hdGhh
biwgUy48L2F1dGhvcj48YXV0aG9yPlRyZXZpc2FudXRvLCBELjwvYXV0aG9yPjxhdXRob3I+Um9l
aHIsIEMuIEMuPC9hdXRob3I+PC9hdXRob3JzPjwvY29udHJpYnV0b3JzPjxhdXRoLWFkZHJlc3M+
RGVwYXJ0bWVudCBvZiBOZW9uYXRvbG9neSwgU3JpIFJhbWFjaGFuZHJhIEluc3RpdHV0ZSBvZiBI
aWdoZXIgRWR1Y2F0aW9uIGFuZCBSZXNlYXJjaCwgQ2hlbm5haSwgSW5kaWEuJiN4RDtEZXBhcnRt
ZW50IG9mIE5lb25hdG9sb2d5LCBBbmt1cmEgSG9zcGl0YWwgZm9yIFdvbWVuIGFuZCBDaGlsZHJl
biwgSHlkZXJhYmFkLCBJbmRpYS4mI3hEO0RlcGFydG1lbnQgb2YgTmVvbmF0b2xvZ3ksIERyIFJh
bSBNYW5vaGFyIExvaGlhIEhvc3BpdGFsIGFuZCBQb3N0IEdyYWR1YXRlIEluc3RpdHV0ZSBvZiBN
ZWRpY2FsIEVkdWNhdGlvbiBhbmQgUmVzZWFyY2gsIE5ldyBEZWxoaSwgSW5kaWEuJiN4RDtEaXZp
c2lvbiBvZiBDbGluaWNhbCBMaWJyYXJ5LCBTaWRyYSBIb3NwaXRhbCwgRG9oYSwgUWF0YXIuJiN4
RDtEZXBhcnRtZW50IG9mIE5lb25hdG9sb2d5LCBBbGwgSW5kaWEgSW5zdGl0dXRlIG9mIE1lZGlj
YWwgU2NpZW5jZXMsIEpvZGhwdXIsIEluZGlhLiYjeEQ7RGVwYXJ0bWVudCBvZiBQZWRpYXRyaWNz
LCBNZWRpY2FsIFNjaG9vbCwgVW5pdmVyc2l0eSBvZiBQYWR1YSwgQXppZW5kYSBPc3BlZGFsaWVy
YSBQYWRvdmEsIFBhZHVhLCBJdGFseS4mI3hEO05hdGlvbmFsIFBlcmluYXRhbCBFcGlkZW1pb2xv
Z3kgVW5pdCwgTnVmZmllbGQgRGVwYXJ0bWVudCBvZiBQb3B1bGF0aW9uIEhlYWx0aCwgTWVkaWNh
bCBTY2llbmNlcyBEaXZpc2lvbiwgVW5pdmVyc2l0eSBvZiBPeGZvcmQsIE94Zm9yZCwgVW5pdGVk
IEtpbmdkb20uPC9hdXRoLWFkZHJlc3M+PHRpdGxlcz48dGl0bGU+RGVsaXZlcnkgUm9vbSBJbnRl
cnZlbnRpb25zIGZvciBIeXBvdGhlcm1pYSBpbiBQcmV0ZXJtIE5lb25hdGVzOiBBIFN5c3RlbWF0
aWMgUmV2aWV3IGFuZCBOZXR3b3JrIE1ldGEtYW5hbHlzaXM8L3RpdGxlPjxzZWNvbmRhcnktdGl0
bGU+SkFNQSBQZWRpYXRyPC9zZWNvbmRhcnktdGl0bGU+PC90aXRsZXM+PHBhZ2VzPmUyMTA3NzU8
L3BhZ2VzPjx2b2x1bWU+MTc1PC92b2x1bWU+PG51bWJlcj45PC9udW1iZXI+PGVkaXRpb24+MjAy
MTA5MDc8L2VkaXRpb24+PGtleXdvcmRzPjxrZXl3b3JkPkJvZHkgVGVtcGVyYXR1cmUgUmVndWxh
dGlvbi9waHlzaW9sb2d5PC9rZXl3b3JkPjxrZXl3b3JkPkRlbGl2ZXJ5IFJvb21zLypzdGFuZGFy
ZHM8L2tleXdvcmQ+PGtleXdvcmQ+R2VzdGF0aW9uYWwgQWdlPC9rZXl3b3JkPjxrZXl3b3JkPkh1
bWFuczwva2V5d29yZD48a2V5d29yZD5IeXBvdGhlcm1pYS9jb21wbGljYXRpb25zLypldGlvbG9n
eTwva2V5d29yZD48a2V5d29yZD5JbmZhbnQsIE5ld2Jvcm48L2tleXdvcmQ+PGtleXdvcmQ+TmV0
d29yayBNZXRhLUFuYWx5c2lzPC9rZXl3b3JkPjwva2V5d29yZHM+PGRhdGVzPjx5ZWFyPjIwMjE8
L3llYXI+PHB1Yi1kYXRlcz48ZGF0ZT5TZXAgMTwvZGF0ZT48L3B1Yi1kYXRlcz48L2RhdGVzPjxp
c2JuPjIxNjgtNjIxMSAoRWxlY3Ryb25pYykmI3hEOzIxNjgtNjIwMyAoTGlua2luZyk8L2lzYm4+
PGFjY2Vzc2lvbi1udW0+MzQwMjg1MTM8L2FjY2Vzc2lvbi1udW0+PGxhYmVsPmUyMTA3NzU8L2xh
YmVsPjx1cmxzPjxyZWxhdGVkLXVybHM+PHVybD5odHRwczovL3d3dy5uY2JpLm5sbS5uaWguZ292
L3B1Ym1lZC8zNDAyODUxMzwvdXJsPjx1cmw+aHR0cHM6Ly9qYW1hbmV0d29yay5jb20vam91cm5h
bHMvamFtYXBlZGlhdHJpY3MvYXJ0aWNsZXBkZi8yNzgwMjQzL2phbWFwZWRpYXRyaWNzX2FiaXJh
bWFsYXRoYV8yMDIxX29pXzIxMDAyNF8xNjMwMDg4NzM3LjY1NDg1LnBkZjwvdXJsPjwvcmVsYXRl
ZC11cmxzPjwvdXJscz48Y3VzdG9tMj5QTUM4MTQ1MTU0PC9jdXN0b20yPjxlbGVjdHJvbmljLXJl
c291cmNlLW51bT4xMC4xMDAxL2phbWFwZWRpYXRyaWNzLjIwMjEuMDc3NTwvZWxlY3Ryb25pYy1y
ZXNvdXJjZS1udW0+PHJlbW90ZS1kYXRhYmFzZS1uYW1lPk1lZGxpbmU8L3JlbW90ZS1kYXRhYmFz
ZS1uYW1lPjxyZW1vdGUtZGF0YWJhc2UtcHJvdmlkZXI+TkxNPC9yZW1vdGUtZGF0YWJhc2UtcHJv
dmlkZXI+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BYmlyYW1hbGF0aGE8L0F1dGhvcj48WWVhcj4yMDIxPC9Z
ZWFyPjxSZWNOdW0+NDY8L1JlY051bT48RGlzcGxheVRleHQ+e0FiaXJhbWFsYXRoYSAyMDIxIGUy
MTA3NzV9PC9EaXNwbGF5VGV4dD48cmVjb3JkPjxyZWMtbnVtYmVyPjQ2PC9yZWMtbnVtYmVyPjxm
b3JlaWduLWtleXM+PGtleSBhcHA9IkVOIiBkYi1pZD0iejVhdjAyYWRyZTkyeDRlZWVmcHB6cHJk
dHY5MHhkZmR4enJhIiB0aW1lc3RhbXA9IjE2NjM2NTU3MTIiPjQ2PC9rZXk+PC9mb3JlaWduLWtl
eXM+PHJlZi10eXBlIG5hbWU9IkpvdXJuYWwgQXJ0aWNsZSI+MTc8L3JlZi10eXBlPjxjb250cmli
dXRvcnM+PGF1dGhvcnM+PGF1dGhvcj5BYmlyYW1hbGF0aGEsIFQuPC9hdXRob3I+PGF1dGhvcj5S
YW1hc3dhbXksIFYuIFYuPC9hdXRob3I+PGF1dGhvcj5CYW5keW9wYWRoeWF5LCBULjwvYXV0aG9y
PjxhdXRob3I+UHVsbGF0dGF5aWwsIEEuIEsuPC9hdXRob3I+PGF1dGhvcj5UaGFuaWdhaW5hdGhh
biwgUy48L2F1dGhvcj48YXV0aG9yPlRyZXZpc2FudXRvLCBELjwvYXV0aG9yPjxhdXRob3I+Um9l
aHIsIEMuIEMuPC9hdXRob3I+PC9hdXRob3JzPjwvY29udHJpYnV0b3JzPjxhdXRoLWFkZHJlc3M+
RGVwYXJ0bWVudCBvZiBOZW9uYXRvbG9neSwgU3JpIFJhbWFjaGFuZHJhIEluc3RpdHV0ZSBvZiBI
aWdoZXIgRWR1Y2F0aW9uIGFuZCBSZXNlYXJjaCwgQ2hlbm5haSwgSW5kaWEuJiN4RDtEZXBhcnRt
ZW50IG9mIE5lb25hdG9sb2d5LCBBbmt1cmEgSG9zcGl0YWwgZm9yIFdvbWVuIGFuZCBDaGlsZHJl
biwgSHlkZXJhYmFkLCBJbmRpYS4mI3hEO0RlcGFydG1lbnQgb2YgTmVvbmF0b2xvZ3ksIERyIFJh
bSBNYW5vaGFyIExvaGlhIEhvc3BpdGFsIGFuZCBQb3N0IEdyYWR1YXRlIEluc3RpdHV0ZSBvZiBN
ZWRpY2FsIEVkdWNhdGlvbiBhbmQgUmVzZWFyY2gsIE5ldyBEZWxoaSwgSW5kaWEuJiN4RDtEaXZp
c2lvbiBvZiBDbGluaWNhbCBMaWJyYXJ5LCBTaWRyYSBIb3NwaXRhbCwgRG9oYSwgUWF0YXIuJiN4
RDtEZXBhcnRtZW50IG9mIE5lb25hdG9sb2d5LCBBbGwgSW5kaWEgSW5zdGl0dXRlIG9mIE1lZGlj
YWwgU2NpZW5jZXMsIEpvZGhwdXIsIEluZGlhLiYjeEQ7RGVwYXJ0bWVudCBvZiBQZWRpYXRyaWNz
LCBNZWRpY2FsIFNjaG9vbCwgVW5pdmVyc2l0eSBvZiBQYWR1YSwgQXppZW5kYSBPc3BlZGFsaWVy
YSBQYWRvdmEsIFBhZHVhLCBJdGFseS4mI3hEO05hdGlvbmFsIFBlcmluYXRhbCBFcGlkZW1pb2xv
Z3kgVW5pdCwgTnVmZmllbGQgRGVwYXJ0bWVudCBvZiBQb3B1bGF0aW9uIEhlYWx0aCwgTWVkaWNh
bCBTY2llbmNlcyBEaXZpc2lvbiwgVW5pdmVyc2l0eSBvZiBPeGZvcmQsIE94Zm9yZCwgVW5pdGVk
IEtpbmdkb20uPC9hdXRoLWFkZHJlc3M+PHRpdGxlcz48dGl0bGU+RGVsaXZlcnkgUm9vbSBJbnRl
cnZlbnRpb25zIGZvciBIeXBvdGhlcm1pYSBpbiBQcmV0ZXJtIE5lb25hdGVzOiBBIFN5c3RlbWF0
aWMgUmV2aWV3IGFuZCBOZXR3b3JrIE1ldGEtYW5hbHlzaXM8L3RpdGxlPjxzZWNvbmRhcnktdGl0
bGU+SkFNQSBQZWRpYXRyPC9zZWNvbmRhcnktdGl0bGU+PC90aXRsZXM+PHBhZ2VzPmUyMTA3NzU8
L3BhZ2VzPjx2b2x1bWU+MTc1PC92b2x1bWU+PG51bWJlcj45PC9udW1iZXI+PGVkaXRpb24+MjAy
MTA5MDc8L2VkaXRpb24+PGtleXdvcmRzPjxrZXl3b3JkPkJvZHkgVGVtcGVyYXR1cmUgUmVndWxh
dGlvbi9waHlzaW9sb2d5PC9rZXl3b3JkPjxrZXl3b3JkPkRlbGl2ZXJ5IFJvb21zLypzdGFuZGFy
ZHM8L2tleXdvcmQ+PGtleXdvcmQ+R2VzdGF0aW9uYWwgQWdlPC9rZXl3b3JkPjxrZXl3b3JkPkh1
bWFuczwva2V5d29yZD48a2V5d29yZD5IeXBvdGhlcm1pYS9jb21wbGljYXRpb25zLypldGlvbG9n
eTwva2V5d29yZD48a2V5d29yZD5JbmZhbnQsIE5ld2Jvcm48L2tleXdvcmQ+PGtleXdvcmQ+TmV0
d29yayBNZXRhLUFuYWx5c2lzPC9rZXl3b3JkPjwva2V5d29yZHM+PGRhdGVzPjx5ZWFyPjIwMjE8
L3llYXI+PHB1Yi1kYXRlcz48ZGF0ZT5TZXAgMTwvZGF0ZT48L3B1Yi1kYXRlcz48L2RhdGVzPjxp
c2JuPjIxNjgtNjIxMSAoRWxlY3Ryb25pYykmI3hEOzIxNjgtNjIwMyAoTGlua2luZyk8L2lzYm4+
PGFjY2Vzc2lvbi1udW0+MzQwMjg1MTM8L2FjY2Vzc2lvbi1udW0+PGxhYmVsPmUyMTA3NzU8L2xh
YmVsPjx1cmxzPjxyZWxhdGVkLXVybHM+PHVybD5odHRwczovL3d3dy5uY2JpLm5sbS5uaWguZ292
L3B1Ym1lZC8zNDAyODUxMzwvdXJsPjx1cmw+aHR0cHM6Ly9qYW1hbmV0d29yay5jb20vam91cm5h
bHMvamFtYXBlZGlhdHJpY3MvYXJ0aWNsZXBkZi8yNzgwMjQzL2phbWFwZWRpYXRyaWNzX2FiaXJh
bWFsYXRoYV8yMDIxX29pXzIxMDAyNF8xNjMwMDg4NzM3LjY1NDg1LnBkZjwvdXJsPjwvcmVsYXRl
ZC11cmxzPjwvdXJscz48Y3VzdG9tMj5QTUM4MTQ1MTU0PC9jdXN0b20yPjxlbGVjdHJvbmljLXJl
c291cmNlLW51bT4xMC4xMDAxL2phbWFwZWRpYXRyaWNzLjIwMjEuMDc3NTwvZWxlY3Ryb25pYy1y
ZXNvdXJjZS1udW0+PHJlbW90ZS1kYXRhYmFzZS1uYW1lPk1lZGxpbmU8L3JlbW90ZS1kYXRhYmFz
ZS1uYW1lPjxyZW1vdGUtZGF0YWJhc2UtcHJvdmlkZXI+TkxNPC9yZW1vdGUtZGF0YWJhc2UtcHJv
dmlkZXI+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Abiramalatha 2021 e210775}</w:t>
                  </w:r>
                  <w:r>
                    <w:rPr>
                      <w:rFonts w:ascii="Calibri" w:eastAsia="Times New Roman" w:hAnsi="Calibri" w:cs="Calibri"/>
                      <w:sz w:val="16"/>
                      <w:szCs w:val="16"/>
                    </w:rPr>
                    <w:fldChar w:fldCharType="end"/>
                  </w:r>
                </w:p>
              </w:tc>
            </w:tr>
          </w:tbl>
          <w:p w14:paraId="1D662A79" w14:textId="77777777" w:rsidR="008A3110" w:rsidRDefault="008A3110" w:rsidP="008A3110">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6634"/>
              <w:gridCol w:w="4400"/>
            </w:tblGrid>
            <w:tr w:rsidR="008A3110" w14:paraId="62BE433E"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3781EEC"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62474210" w14:textId="77777777" w:rsidR="008A3110" w:rsidRDefault="008A3110" w:rsidP="008A311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problem a priority?</w:t>
                  </w:r>
                </w:p>
              </w:tc>
            </w:tr>
            <w:tr w:rsidR="008A3110" w14:paraId="479F4045"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267CC9"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8E0E00"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BBEDD0"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7AD3D492"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716CA2"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616D52"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A systematic review conducted for ILCOR concluded that "For the critical outcome of mortality, there is evidence from 36 observational studies of increased risk of mortality associated with hypothermia at admission (low-quality evidence but upgraded to moderate-quality evidence due to effect size, dose-effect relationship, and single direction of evidence)".</w:t>
                  </w:r>
                  <w:r>
                    <w:t xml:space="preserve"> </w: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r>
                    <w:rPr>
                      <w:rFonts w:ascii="Calibri" w:eastAsia="Times New Roman" w:hAnsi="Calibri" w:cs="Calibri"/>
                      <w:sz w:val="16"/>
                      <w:szCs w:val="16"/>
                    </w:rPr>
                    <w:t xml:space="preserve"> The same systematic review concluded that "There is evidence of a dose effect on mortality, suggesting an increased risk of at least 28% for each 1° below 36.5°C body temperature at admission and dose-dependent effect size". In preterm infants it is common to measure body temperatures in the cold stress or hypothermic range. A systematic review estimated that hypothermia was common in infants born at hospitals (prevalence range, 32% to 85%) and homes (prevalence range, 11% to 92%), even in tropical environments. In a large cohort of 5697 infants &lt; 32 weeks’ gestation, 53.4% of the cohort had a body temperature at admission less than 36.5°C, and 12.9% below 35.5°C.</w:t>
                  </w:r>
                  <w:r>
                    <w:t xml:space="preserve"> </w:t>
                  </w:r>
                  <w:r>
                    <w:rPr>
                      <w:rFonts w:ascii="Calibri" w:eastAsia="Times New Roman" w:hAnsi="Calibri" w:cs="Calibri"/>
                      <w:sz w:val="16"/>
                      <w:szCs w:val="16"/>
                    </w:rPr>
                    <w:fldChar w:fldCharType="begin">
                      <w:fldData xml:space="preserve">PEVuZE5vdGU+PENpdGU+PEF1dGhvcj5XaWxzb248L0F1dGhvcj48WWVhcj4yMDE2PC9ZZWFyPjxS
ZWNOdW0+NDg8L1JlY051bT48RGlzcGxheVRleHQ+e1dpbHNvbiAyMDE2IDYxfTwvRGlzcGxheVRl
eHQ+PHJlY29yZD48cmVjLW51bWJlcj40ODwvcmVjLW51bWJlcj48Zm9yZWlnbi1rZXlzPjxrZXkg
YXBwPSJFTiIgZGItaWQ9Ino1YXYwMmFkcmU5Mng0ZWVlZnBwenByZHR2OTB4ZGZkeHpyYSIgdGlt
ZXN0YW1wPSIxNjYzNjU1OTY0Ij40ODwva2V5PjwvZm9yZWlnbi1rZXlzPjxyZWYtdHlwZSBuYW1l
PSJKb3VybmFsIEFydGljbGUiPjE3PC9yZWYtdHlwZT48Y29udHJpYnV0b3JzPjxhdXRob3JzPjxh
dXRob3I+V2lsc29uLCBFLjwvYXV0aG9yPjxhdXRob3I+TWFpZXIsIFIuIEYuPC9hdXRob3I+PGF1
dGhvcj5Ob3JtYW4sIE0uPC9hdXRob3I+PGF1dGhvcj5NaXNzZWx3aXR6LCBCLjwvYXV0aG9yPjxh
dXRob3I+SG93ZWxsLCBFLiBBLjwvYXV0aG9yPjxhdXRob3I+WmVpdGxpbiwgSi48L2F1dGhvcj48
YXV0aG9yPkJvbmFteSwgQS4gSy48L2F1dGhvcj48L2F1dGhvcnM+PC9jb250cmlidXRvcnM+PGF1
dGgtYWRkcmVzcz5EZXBhcnRtZW50IG9mIENsaW5pY2FsIFNjaWVuY2UsIEludGVydmVudGlvbiBh
bmQgVGVjaG5vbG9neSwgS2Fyb2xpbnNrYSBJbnN0aXR1dGV0LCBTdG9ja2hvbG0sIFN3ZWRlbjsg
RGVwYXJ0bWVudCBvZiBOZW9uYXRhbCBNZWRpY2luZSwgS2Fyb2xpbnNrYSBVbml2ZXJzaXR5IEhv
c3BpdGFsLCBTdG9ja2hvbG0sIFN3ZWRlbjsgRGVwYXJ0bWVudCBvZiBHeW5lY29sb2d5IGFuZCBP
YnN0ZXRyaWNzLCBEYW5kZXJ5ZCBVbml2ZXJzaXR5IEhvc3BpdGFsLCBTdG9ja2hvbG0sIFN3ZWRl
bi4gRWxlY3Ryb25pYyBhZGRyZXNzOiBlbWlsaWphLndpbHNvbkBraS5zZS4mI3hEO0NoaWxkcmVu
JmFwb3M7cyBIb3NwaXRhbCwgUGhpbGlwcHMgVW5pdmVyc2l0eSwgTWFyYnVyZywgR2VybWFueS4m
I3hEO0RlcGFydG1lbnQgb2YgQ2xpbmljYWwgU2NpZW5jZSwgSW50ZXJ2ZW50aW9uIGFuZCBUZWNo
bm9sb2d5LCBLYXJvbGluc2thIEluc3RpdHV0ZXQsIFN0b2NraG9sbSwgU3dlZGVuOyBEZXBhcnRt
ZW50IG9mIE5lb25hdGFsIE1lZGljaW5lLCBLYXJvbGluc2thIFVuaXZlcnNpdHkgSG9zcGl0YWws
IFN0b2NraG9sbSwgU3dlZGVuLiYjeEQ7SW5zdGl0dXRlIG9mIFF1YWxpdHkgQXNzdXJhbmNlIEhl
c3NlLCBFc2NoYm9ybiwgR2VybWFueS4mI3hEO0RlcGFydG1lbnQgb2YgUG9wdWxhdGlvbiBIZWFs
dGggU2NpZW5jZSAmYW1wOyBQb2xpY3ksIEljYWhuIFNjaG9vbCBvZiBNZWRpY2luZSBhdCBNb3Vu
dCBTaW5haSwgTmV3IFlvcmssIE5ZOyBEZXBhcnRtZW50IG9mIE9ic3RldHJpY3MsIEd5bmVjb2xv
Z3ksIGFuZCBSZXByb2R1Y3RpdmUgU2NpZW5jZSwgSWNhaG4gU2Nob29sIG9mIE1lZGljaW5lIGF0
IE1vdW50IFNpbmFpLCBOZXcgWW9yaywgTlk7IERlcGFydG1lbnQgb2YgUHN5Y2hpYXRyeSwgSWNh
aG4gU2Nob29sIG9mIE1lZGljaW5lIGF0IE1vdW50IFNpbmFpLCBOZXcgWW9yaywgTlkuJiN4RDtJ
bnNlcm0gVU1SIDExNTMsIE9ic3RldHJpY2FsLCBQZXJpbmF0YWwgYW5kIFBlZGlhdHJpYyBFcGlk
ZW1pb2xvZ3kgUmVzZWFyY2ggVGVhbSAoRXBvcMOpKSwgQ2VudGVyIGZvciBFcGlkZW1pb2xvZ3kg
YW5kIFN0YXRpc3RpY3MgU29yYm9ubmUgUGFyaXMgQ2l0w6ksIFBhcmlzLCBGcmFuY2U7IERIVSBS
aXNrcyBpbiBQcmVnbmFuY3ksIFBhcmlzIERlc2NhcnRlcyBVbml2ZXJzaXR5LCBQYXJpcywgRnJh
bmNlLiYjeEQ7RGVwYXJ0bWVudCBvZiBXb21lbiZhcG9zO3MgYW5kIENoaWxkcmVuJmFwb3M7cyBI
ZWFsdGggYW5kIENsaW5pY2FsIEVwaWRlbWlvbG9neSBVbml0LCBEZXBhcnRtZW50IG9mIE1lZGlj
aW5lIFNvbG5hLCBLYXJvbGluc2thIEluc3RpdHV0ZXQsIFN0b2NraG9sbSwgU3dlZGVuOyBTYWNo
cyZhcG9zOyBDaGlsZHJlbiBhbmQgWW91dGggSG9zcGl0YWwsIFN0b2NraG9sbSwgU3dlZGVuLjwv
YXV0aC1hZGRyZXNzPjx0aXRsZXM+PHRpdGxlPkFkbWlzc2lvbiBIeXBvdGhlcm1pYSBpbiBWZXJ5
IFByZXRlcm0gSW5mYW50cyBhbmQgTmVvbmF0YWwgTW9ydGFsaXR5IGFuZCBNb3JiaWRpdHk8L3Rp
dGxlPjxzZWNvbmRhcnktdGl0bGU+SiBQZWRpYXRyPC9zZWNvbmRhcnktdGl0bGU+PC90aXRsZXM+
PHBlcmlvZGljYWw+PGZ1bGwtdGl0bGU+SiBQZWRpYXRyPC9mdWxsLXRpdGxlPjwvcGVyaW9kaWNh
bD48cGFnZXM+NjEtNjcuZTQ8L3BhZ2VzPjx2b2x1bWU+MTc1PC92b2x1bWU+PGVkaXRpb24+MjAx
NjA1MTQ8L2VkaXRpb24+PGtleXdvcmRzPjxrZXl3b3JkPkJvZHkgVGVtcGVyYXR1cmU8L2tleXdv
cmQ+PGtleXdvcmQ+RXVyb3BlL2VwaWRlbWlvbG9neTwva2V5d29yZD48a2V5d29yZD5GZW1hbGU8
L2tleXdvcmQ+PGtleXdvcmQ+Rm9sbG93LVVwIFN0dWRpZXM8L2tleXdvcmQ+PGtleXdvcmQ+SG9z
cGl0YWwgTW9ydGFsaXR5PC9rZXl3b3JkPjxrZXl3b3JkPkh1bWFuczwva2V5d29yZD48a2V5d29y
ZD5IeXBvdGhlcm1pYS9lcGlkZW1pb2xvZ3kvKm1vcnRhbGl0eTwva2V5d29yZD48a2V5d29yZD5J
bmNpZGVuY2U8L2tleXdvcmQ+PGtleXdvcmQ+SW5mYW50LCBOZXdib3JuPC9rZXl3b3JkPjxrZXl3
b3JkPkluZmFudCwgUHJlbWF0dXJlPC9rZXl3b3JkPjxrZXl3b3JkPkluZmFudCwgUHJlbWF0dXJl
LCBEaXNlYXNlcy9lcGlkZW1pb2xvZ3kvKm1vcnRhbGl0eTwva2V5d29yZD48a2V5d29yZD5JbnRl
bnNpdmUgQ2FyZSBVbml0cywgTmVvbmF0YWw8L2tleXdvcmQ+PGtleXdvcmQ+TGluZWFyIE1vZGVs
czwva2V5d29yZD48a2V5d29yZD5NYWxlPC9rZXl3b3JkPjxrZXl3b3JkPlBhdGllbnQgQWRtaXNz
aW9uPC9rZXl3b3JkPjxrZXl3b3JkPlByb3NwZWN0aXZlIFN0dWRpZXM8L2tleXdvcmQ+PGtleXdv
cmQ+UmlzayBGYWN0b3JzPC9rZXl3b3JkPjxrZXl3b3JkPmVwaWRlbWlvbG9neTwva2V5d29yZD48
a2V5d29yZD5uZW9uYXRhbCBpbnRlbnNpdmUgY2FyZTwva2V5d29yZD48a2V5d29yZD52ZXJ5IHBy
ZXRlcm0gYmlydGg8L2tleXdvcmQ+PC9rZXl3b3Jkcz48ZGF0ZXM+PHllYXI+MjAxNjwveWVhcj48
cHViLWRhdGVzPjxkYXRlPkF1ZzwvZGF0ZT48L3B1Yi1kYXRlcz48L2RhdGVzPjxpc2JuPjAwMjIt
MzQ3NjwvaXNibj48YWNjZXNzaW9uLW51bT4yNzE4OTY4MDwvYWNjZXNzaW9uLW51bT48bGFiZWw+
NjE8L2xhYmVsPjx1cmxzPjxyZWxhdGVkLXVybHM+PHVybD5odHRwczovL3d3dy5qcGVkcy5jb20v
YXJ0aWNsZS9TMDAyMi0zNDc2KDE2KTMwMDY0LTYvZnVsbHRleHQ8L3VybD48L3JlbGF0ZWQtdXJs
cz48L3VybHM+PGVsZWN0cm9uaWMtcmVzb3VyY2UtbnVtPjEwLjEwMTYvai5qcGVkcy4yMDE2LjA0
LjAxNjwvZWxlY3Ryb25pYy1yZXNvdXJjZS1udW0+PHJlbW90ZS1kYXRhYmFzZS1wcm92aWRlcj5O
TE08L3JlbW90ZS1kYXRhYmFzZS1wcm92aWRlcj48bGFuZ3VhZ2U+ZW5nPC9sYW5ndWFnZT48L3Jl
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XaWxzb248L0F1dGhvcj48WWVhcj4yMDE2PC9ZZWFyPjxS
ZWNOdW0+NDg8L1JlY051bT48RGlzcGxheVRleHQ+e1dpbHNvbiAyMDE2IDYxfTwvRGlzcGxheVRl
eHQ+PHJlY29yZD48cmVjLW51bWJlcj40ODwvcmVjLW51bWJlcj48Zm9yZWlnbi1rZXlzPjxrZXkg
YXBwPSJFTiIgZGItaWQ9Ino1YXYwMmFkcmU5Mng0ZWVlZnBwenByZHR2OTB4ZGZkeHpyYSIgdGlt
ZXN0YW1wPSIxNjYzNjU1OTY0Ij40ODwva2V5PjwvZm9yZWlnbi1rZXlzPjxyZWYtdHlwZSBuYW1l
PSJKb3VybmFsIEFydGljbGUiPjE3PC9yZWYtdHlwZT48Y29udHJpYnV0b3JzPjxhdXRob3JzPjxh
dXRob3I+V2lsc29uLCBFLjwvYXV0aG9yPjxhdXRob3I+TWFpZXIsIFIuIEYuPC9hdXRob3I+PGF1
dGhvcj5Ob3JtYW4sIE0uPC9hdXRob3I+PGF1dGhvcj5NaXNzZWx3aXR6LCBCLjwvYXV0aG9yPjxh
dXRob3I+SG93ZWxsLCBFLiBBLjwvYXV0aG9yPjxhdXRob3I+WmVpdGxpbiwgSi48L2F1dGhvcj48
YXV0aG9yPkJvbmFteSwgQS4gSy48L2F1dGhvcj48L2F1dGhvcnM+PC9jb250cmlidXRvcnM+PGF1
dGgtYWRkcmVzcz5EZXBhcnRtZW50IG9mIENsaW5pY2FsIFNjaWVuY2UsIEludGVydmVudGlvbiBh
bmQgVGVjaG5vbG9neSwgS2Fyb2xpbnNrYSBJbnN0aXR1dGV0LCBTdG9ja2hvbG0sIFN3ZWRlbjsg
RGVwYXJ0bWVudCBvZiBOZW9uYXRhbCBNZWRpY2luZSwgS2Fyb2xpbnNrYSBVbml2ZXJzaXR5IEhv
c3BpdGFsLCBTdG9ja2hvbG0sIFN3ZWRlbjsgRGVwYXJ0bWVudCBvZiBHeW5lY29sb2d5IGFuZCBP
YnN0ZXRyaWNzLCBEYW5kZXJ5ZCBVbml2ZXJzaXR5IEhvc3BpdGFsLCBTdG9ja2hvbG0sIFN3ZWRl
bi4gRWxlY3Ryb25pYyBhZGRyZXNzOiBlbWlsaWphLndpbHNvbkBraS5zZS4mI3hEO0NoaWxkcmVu
JmFwb3M7cyBIb3NwaXRhbCwgUGhpbGlwcHMgVW5pdmVyc2l0eSwgTWFyYnVyZywgR2VybWFueS4m
I3hEO0RlcGFydG1lbnQgb2YgQ2xpbmljYWwgU2NpZW5jZSwgSW50ZXJ2ZW50aW9uIGFuZCBUZWNo
bm9sb2d5LCBLYXJvbGluc2thIEluc3RpdHV0ZXQsIFN0b2NraG9sbSwgU3dlZGVuOyBEZXBhcnRt
ZW50IG9mIE5lb25hdGFsIE1lZGljaW5lLCBLYXJvbGluc2thIFVuaXZlcnNpdHkgSG9zcGl0YWws
IFN0b2NraG9sbSwgU3dlZGVuLiYjeEQ7SW5zdGl0dXRlIG9mIFF1YWxpdHkgQXNzdXJhbmNlIEhl
c3NlLCBFc2NoYm9ybiwgR2VybWFueS4mI3hEO0RlcGFydG1lbnQgb2YgUG9wdWxhdGlvbiBIZWFs
dGggU2NpZW5jZSAmYW1wOyBQb2xpY3ksIEljYWhuIFNjaG9vbCBvZiBNZWRpY2luZSBhdCBNb3Vu
dCBTaW5haSwgTmV3IFlvcmssIE5ZOyBEZXBhcnRtZW50IG9mIE9ic3RldHJpY3MsIEd5bmVjb2xv
Z3ksIGFuZCBSZXByb2R1Y3RpdmUgU2NpZW5jZSwgSWNhaG4gU2Nob29sIG9mIE1lZGljaW5lIGF0
IE1vdW50IFNpbmFpLCBOZXcgWW9yaywgTlk7IERlcGFydG1lbnQgb2YgUHN5Y2hpYXRyeSwgSWNh
aG4gU2Nob29sIG9mIE1lZGljaW5lIGF0IE1vdW50IFNpbmFpLCBOZXcgWW9yaywgTlkuJiN4RDtJ
bnNlcm0gVU1SIDExNTMsIE9ic3RldHJpY2FsLCBQZXJpbmF0YWwgYW5kIFBlZGlhdHJpYyBFcGlk
ZW1pb2xvZ3kgUmVzZWFyY2ggVGVhbSAoRXBvcMOpKSwgQ2VudGVyIGZvciBFcGlkZW1pb2xvZ3kg
YW5kIFN0YXRpc3RpY3MgU29yYm9ubmUgUGFyaXMgQ2l0w6ksIFBhcmlzLCBGcmFuY2U7IERIVSBS
aXNrcyBpbiBQcmVnbmFuY3ksIFBhcmlzIERlc2NhcnRlcyBVbml2ZXJzaXR5LCBQYXJpcywgRnJh
bmNlLiYjeEQ7RGVwYXJ0bWVudCBvZiBXb21lbiZhcG9zO3MgYW5kIENoaWxkcmVuJmFwb3M7cyBI
ZWFsdGggYW5kIENsaW5pY2FsIEVwaWRlbWlvbG9neSBVbml0LCBEZXBhcnRtZW50IG9mIE1lZGlj
aW5lIFNvbG5hLCBLYXJvbGluc2thIEluc3RpdHV0ZXQsIFN0b2NraG9sbSwgU3dlZGVuOyBTYWNo
cyZhcG9zOyBDaGlsZHJlbiBhbmQgWW91dGggSG9zcGl0YWwsIFN0b2NraG9sbSwgU3dlZGVuLjwv
YXV0aC1hZGRyZXNzPjx0aXRsZXM+PHRpdGxlPkFkbWlzc2lvbiBIeXBvdGhlcm1pYSBpbiBWZXJ5
IFByZXRlcm0gSW5mYW50cyBhbmQgTmVvbmF0YWwgTW9ydGFsaXR5IGFuZCBNb3JiaWRpdHk8L3Rp
dGxlPjxzZWNvbmRhcnktdGl0bGU+SiBQZWRpYXRyPC9zZWNvbmRhcnktdGl0bGU+PC90aXRsZXM+
PHBlcmlvZGljYWw+PGZ1bGwtdGl0bGU+SiBQZWRpYXRyPC9mdWxsLXRpdGxlPjwvcGVyaW9kaWNh
bD48cGFnZXM+NjEtNjcuZTQ8L3BhZ2VzPjx2b2x1bWU+MTc1PC92b2x1bWU+PGVkaXRpb24+MjAx
NjA1MTQ8L2VkaXRpb24+PGtleXdvcmRzPjxrZXl3b3JkPkJvZHkgVGVtcGVyYXR1cmU8L2tleXdv
cmQ+PGtleXdvcmQ+RXVyb3BlL2VwaWRlbWlvbG9neTwva2V5d29yZD48a2V5d29yZD5GZW1hbGU8
L2tleXdvcmQ+PGtleXdvcmQ+Rm9sbG93LVVwIFN0dWRpZXM8L2tleXdvcmQ+PGtleXdvcmQ+SG9z
cGl0YWwgTW9ydGFsaXR5PC9rZXl3b3JkPjxrZXl3b3JkPkh1bWFuczwva2V5d29yZD48a2V5d29y
ZD5IeXBvdGhlcm1pYS9lcGlkZW1pb2xvZ3kvKm1vcnRhbGl0eTwva2V5d29yZD48a2V5d29yZD5J
bmNpZGVuY2U8L2tleXdvcmQ+PGtleXdvcmQ+SW5mYW50LCBOZXdib3JuPC9rZXl3b3JkPjxrZXl3
b3JkPkluZmFudCwgUHJlbWF0dXJlPC9rZXl3b3JkPjxrZXl3b3JkPkluZmFudCwgUHJlbWF0dXJl
LCBEaXNlYXNlcy9lcGlkZW1pb2xvZ3kvKm1vcnRhbGl0eTwva2V5d29yZD48a2V5d29yZD5JbnRl
bnNpdmUgQ2FyZSBVbml0cywgTmVvbmF0YWw8L2tleXdvcmQ+PGtleXdvcmQ+TGluZWFyIE1vZGVs
czwva2V5d29yZD48a2V5d29yZD5NYWxlPC9rZXl3b3JkPjxrZXl3b3JkPlBhdGllbnQgQWRtaXNz
aW9uPC9rZXl3b3JkPjxrZXl3b3JkPlByb3NwZWN0aXZlIFN0dWRpZXM8L2tleXdvcmQ+PGtleXdv
cmQ+UmlzayBGYWN0b3JzPC9rZXl3b3JkPjxrZXl3b3JkPmVwaWRlbWlvbG9neTwva2V5d29yZD48
a2V5d29yZD5uZW9uYXRhbCBpbnRlbnNpdmUgY2FyZTwva2V5d29yZD48a2V5d29yZD52ZXJ5IHBy
ZXRlcm0gYmlydGg8L2tleXdvcmQ+PC9rZXl3b3Jkcz48ZGF0ZXM+PHllYXI+MjAxNjwveWVhcj48
cHViLWRhdGVzPjxkYXRlPkF1ZzwvZGF0ZT48L3B1Yi1kYXRlcz48L2RhdGVzPjxpc2JuPjAwMjIt
MzQ3NjwvaXNibj48YWNjZXNzaW9uLW51bT4yNzE4OTY4MDwvYWNjZXNzaW9uLW51bT48bGFiZWw+
NjE8L2xhYmVsPjx1cmxzPjxyZWxhdGVkLXVybHM+PHVybD5odHRwczovL3d3dy5qcGVkcy5jb20v
YXJ0aWNsZS9TMDAyMi0zNDc2KDE2KTMwMDY0LTYvZnVsbHRleHQ8L3VybD48L3JlbGF0ZWQtdXJs
cz48L3VybHM+PGVsZWN0cm9uaWMtcmVzb3VyY2UtbnVtPjEwLjEwMTYvai5qcGVkcy4yMDE2LjA0
LjAxNjwvZWxlY3Ryb25pYy1yZXNvdXJjZS1udW0+PHJlbW90ZS1kYXRhYmFzZS1wcm92aWRlcj5O
TE08L3JlbW90ZS1kYXRhYmFzZS1wcm92aWRlcj48bGFuZ3VhZ2U+ZW5nPC9sYW5ndWFnZT48L3Jl
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Wilson 2016 61}</w:t>
                  </w:r>
                  <w:r>
                    <w:rPr>
                      <w:rFonts w:ascii="Calibri" w:eastAsia="Times New Roman" w:hAnsi="Calibri" w:cs="Calibri"/>
                      <w:sz w:val="16"/>
                      <w:szCs w:val="16"/>
                    </w:rPr>
                    <w:fldChar w:fldCharType="end"/>
                  </w:r>
                  <w:r>
                    <w:rPr>
                      <w:rFonts w:ascii="Calibri" w:eastAsia="Times New Roman" w:hAnsi="Calibri" w:cs="Calibri"/>
                      <w:sz w:val="16"/>
                      <w:szCs w:val="16"/>
                    </w:rPr>
                    <w:t xml:space="preserve"> After adjustment for pregnancy complications, singleton or multiple pregnancy, antenatal corticosteroids, mode of delivery, gestational age, infant size and sex, and Apgar score &lt;7 at 5 minutes, an admission temperature &lt;35.5°C was associated with increased mortality at postnatal ages 1-6 days, (risk ratio 2.41; 95% CI 1.45-4.00), and 7-28 days (risk ratio 1.79; 1.15-2.78) but not after 28 days of age.</w:t>
                  </w:r>
                  <w:r>
                    <w:t xml:space="preserve"> </w:t>
                  </w:r>
                  <w:r>
                    <w:rPr>
                      <w:rFonts w:ascii="Calibri" w:eastAsia="Times New Roman" w:hAnsi="Calibri" w:cs="Calibri"/>
                      <w:sz w:val="16"/>
                      <w:szCs w:val="16"/>
                    </w:rPr>
                    <w:fldChar w:fldCharType="begin">
                      <w:fldData xml:space="preserve">PEVuZE5vdGU+PENpdGU+PEF1dGhvcj5XaWxzb248L0F1dGhvcj48WWVhcj4yMDE2PC9ZZWFyPjxS
ZWNOdW0+NDg8L1JlY051bT48RGlzcGxheVRleHQ+e1dpbHNvbiAyMDE2IDYxfTwvRGlzcGxheVRl
eHQ+PHJlY29yZD48cmVjLW51bWJlcj40ODwvcmVjLW51bWJlcj48Zm9yZWlnbi1rZXlzPjxrZXkg
YXBwPSJFTiIgZGItaWQ9Ino1YXYwMmFkcmU5Mng0ZWVlZnBwenByZHR2OTB4ZGZkeHpyYSIgdGlt
ZXN0YW1wPSIxNjYzNjU1OTY0Ij40ODwva2V5PjwvZm9yZWlnbi1rZXlzPjxyZWYtdHlwZSBuYW1l
PSJKb3VybmFsIEFydGljbGUiPjE3PC9yZWYtdHlwZT48Y29udHJpYnV0b3JzPjxhdXRob3JzPjxh
dXRob3I+V2lsc29uLCBFLjwvYXV0aG9yPjxhdXRob3I+TWFpZXIsIFIuIEYuPC9hdXRob3I+PGF1
dGhvcj5Ob3JtYW4sIE0uPC9hdXRob3I+PGF1dGhvcj5NaXNzZWx3aXR6LCBCLjwvYXV0aG9yPjxh
dXRob3I+SG93ZWxsLCBFLiBBLjwvYXV0aG9yPjxhdXRob3I+WmVpdGxpbiwgSi48L2F1dGhvcj48
YXV0aG9yPkJvbmFteSwgQS4gSy48L2F1dGhvcj48L2F1dGhvcnM+PC9jb250cmlidXRvcnM+PGF1
dGgtYWRkcmVzcz5EZXBhcnRtZW50IG9mIENsaW5pY2FsIFNjaWVuY2UsIEludGVydmVudGlvbiBh
bmQgVGVjaG5vbG9neSwgS2Fyb2xpbnNrYSBJbnN0aXR1dGV0LCBTdG9ja2hvbG0sIFN3ZWRlbjsg
RGVwYXJ0bWVudCBvZiBOZW9uYXRhbCBNZWRpY2luZSwgS2Fyb2xpbnNrYSBVbml2ZXJzaXR5IEhv
c3BpdGFsLCBTdG9ja2hvbG0sIFN3ZWRlbjsgRGVwYXJ0bWVudCBvZiBHeW5lY29sb2d5IGFuZCBP
YnN0ZXRyaWNzLCBEYW5kZXJ5ZCBVbml2ZXJzaXR5IEhvc3BpdGFsLCBTdG9ja2hvbG0sIFN3ZWRl
bi4gRWxlY3Ryb25pYyBhZGRyZXNzOiBlbWlsaWphLndpbHNvbkBraS5zZS4mI3hEO0NoaWxkcmVu
JmFwb3M7cyBIb3NwaXRhbCwgUGhpbGlwcHMgVW5pdmVyc2l0eSwgTWFyYnVyZywgR2VybWFueS4m
I3hEO0RlcGFydG1lbnQgb2YgQ2xpbmljYWwgU2NpZW5jZSwgSW50ZXJ2ZW50aW9uIGFuZCBUZWNo
bm9sb2d5LCBLYXJvbGluc2thIEluc3RpdHV0ZXQsIFN0b2NraG9sbSwgU3dlZGVuOyBEZXBhcnRt
ZW50IG9mIE5lb25hdGFsIE1lZGljaW5lLCBLYXJvbGluc2thIFVuaXZlcnNpdHkgSG9zcGl0YWws
IFN0b2NraG9sbSwgU3dlZGVuLiYjeEQ7SW5zdGl0dXRlIG9mIFF1YWxpdHkgQXNzdXJhbmNlIEhl
c3NlLCBFc2NoYm9ybiwgR2VybWFueS4mI3hEO0RlcGFydG1lbnQgb2YgUG9wdWxhdGlvbiBIZWFs
dGggU2NpZW5jZSAmYW1wOyBQb2xpY3ksIEljYWhuIFNjaG9vbCBvZiBNZWRpY2luZSBhdCBNb3Vu
dCBTaW5haSwgTmV3IFlvcmssIE5ZOyBEZXBhcnRtZW50IG9mIE9ic3RldHJpY3MsIEd5bmVjb2xv
Z3ksIGFuZCBSZXByb2R1Y3RpdmUgU2NpZW5jZSwgSWNhaG4gU2Nob29sIG9mIE1lZGljaW5lIGF0
IE1vdW50IFNpbmFpLCBOZXcgWW9yaywgTlk7IERlcGFydG1lbnQgb2YgUHN5Y2hpYXRyeSwgSWNh
aG4gU2Nob29sIG9mIE1lZGljaW5lIGF0IE1vdW50IFNpbmFpLCBOZXcgWW9yaywgTlkuJiN4RDtJ
bnNlcm0gVU1SIDExNTMsIE9ic3RldHJpY2FsLCBQZXJpbmF0YWwgYW5kIFBlZGlhdHJpYyBFcGlk
ZW1pb2xvZ3kgUmVzZWFyY2ggVGVhbSAoRXBvcMOpKSwgQ2VudGVyIGZvciBFcGlkZW1pb2xvZ3kg
YW5kIFN0YXRpc3RpY3MgU29yYm9ubmUgUGFyaXMgQ2l0w6ksIFBhcmlzLCBGcmFuY2U7IERIVSBS
aXNrcyBpbiBQcmVnbmFuY3ksIFBhcmlzIERlc2NhcnRlcyBVbml2ZXJzaXR5LCBQYXJpcywgRnJh
bmNlLiYjeEQ7RGVwYXJ0bWVudCBvZiBXb21lbiZhcG9zO3MgYW5kIENoaWxkcmVuJmFwb3M7cyBI
ZWFsdGggYW5kIENsaW5pY2FsIEVwaWRlbWlvbG9neSBVbml0LCBEZXBhcnRtZW50IG9mIE1lZGlj
aW5lIFNvbG5hLCBLYXJvbGluc2thIEluc3RpdHV0ZXQsIFN0b2NraG9sbSwgU3dlZGVuOyBTYWNo
cyZhcG9zOyBDaGlsZHJlbiBhbmQgWW91dGggSG9zcGl0YWwsIFN0b2NraG9sbSwgU3dlZGVuLjwv
YXV0aC1hZGRyZXNzPjx0aXRsZXM+PHRpdGxlPkFkbWlzc2lvbiBIeXBvdGhlcm1pYSBpbiBWZXJ5
IFByZXRlcm0gSW5mYW50cyBhbmQgTmVvbmF0YWwgTW9ydGFsaXR5IGFuZCBNb3JiaWRpdHk8L3Rp
dGxlPjxzZWNvbmRhcnktdGl0bGU+SiBQZWRpYXRyPC9zZWNvbmRhcnktdGl0bGU+PC90aXRsZXM+
PHBlcmlvZGljYWw+PGZ1bGwtdGl0bGU+SiBQZWRpYXRyPC9mdWxsLXRpdGxlPjwvcGVyaW9kaWNh
bD48cGFnZXM+NjEtNjcuZTQ8L3BhZ2VzPjx2b2x1bWU+MTc1PC92b2x1bWU+PGVkaXRpb24+MjAx
NjA1MTQ8L2VkaXRpb24+PGtleXdvcmRzPjxrZXl3b3JkPkJvZHkgVGVtcGVyYXR1cmU8L2tleXdv
cmQ+PGtleXdvcmQ+RXVyb3BlL2VwaWRlbWlvbG9neTwva2V5d29yZD48a2V5d29yZD5GZW1hbGU8
L2tleXdvcmQ+PGtleXdvcmQ+Rm9sbG93LVVwIFN0dWRpZXM8L2tleXdvcmQ+PGtleXdvcmQ+SG9z
cGl0YWwgTW9ydGFsaXR5PC9rZXl3b3JkPjxrZXl3b3JkPkh1bWFuczwva2V5d29yZD48a2V5d29y
ZD5IeXBvdGhlcm1pYS9lcGlkZW1pb2xvZ3kvKm1vcnRhbGl0eTwva2V5d29yZD48a2V5d29yZD5J
bmNpZGVuY2U8L2tleXdvcmQ+PGtleXdvcmQ+SW5mYW50LCBOZXdib3JuPC9rZXl3b3JkPjxrZXl3
b3JkPkluZmFudCwgUHJlbWF0dXJlPC9rZXl3b3JkPjxrZXl3b3JkPkluZmFudCwgUHJlbWF0dXJl
LCBEaXNlYXNlcy9lcGlkZW1pb2xvZ3kvKm1vcnRhbGl0eTwva2V5d29yZD48a2V5d29yZD5JbnRl
bnNpdmUgQ2FyZSBVbml0cywgTmVvbmF0YWw8L2tleXdvcmQ+PGtleXdvcmQ+TGluZWFyIE1vZGVs
czwva2V5d29yZD48a2V5d29yZD5NYWxlPC9rZXl3b3JkPjxrZXl3b3JkPlBhdGllbnQgQWRtaXNz
aW9uPC9rZXl3b3JkPjxrZXl3b3JkPlByb3NwZWN0aXZlIFN0dWRpZXM8L2tleXdvcmQ+PGtleXdv
cmQ+UmlzayBGYWN0b3JzPC9rZXl3b3JkPjxrZXl3b3JkPmVwaWRlbWlvbG9neTwva2V5d29yZD48
a2V5d29yZD5uZW9uYXRhbCBpbnRlbnNpdmUgY2FyZTwva2V5d29yZD48a2V5d29yZD52ZXJ5IHBy
ZXRlcm0gYmlydGg8L2tleXdvcmQ+PC9rZXl3b3Jkcz48ZGF0ZXM+PHllYXI+MjAxNjwveWVhcj48
cHViLWRhdGVzPjxkYXRlPkF1ZzwvZGF0ZT48L3B1Yi1kYXRlcz48L2RhdGVzPjxpc2JuPjAwMjIt
MzQ3NjwvaXNibj48YWNjZXNzaW9uLW51bT4yNzE4OTY4MDwvYWNjZXNzaW9uLW51bT48bGFiZWw+
NjE8L2xhYmVsPjx1cmxzPjxyZWxhdGVkLXVybHM+PHVybD5odHRwczovL3d3dy5qcGVkcy5jb20v
YXJ0aWNsZS9TMDAyMi0zNDc2KDE2KTMwMDY0LTYvZnVsbHRleHQ8L3VybD48L3JlbGF0ZWQtdXJs
cz48L3VybHM+PGVsZWN0cm9uaWMtcmVzb3VyY2UtbnVtPjEwLjEwMTYvai5qcGVkcy4yMDE2LjA0
LjAxNjwvZWxlY3Ryb25pYy1yZXNvdXJjZS1udW0+PHJlbW90ZS1kYXRhYmFzZS1wcm92aWRlcj5O
TE08L3JlbW90ZS1kYXRhYmFzZS1wcm92aWRlcj48bGFuZ3VhZ2U+ZW5nPC9sYW5ndWFnZT48L3Jl
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XaWxzb248L0F1dGhvcj48WWVhcj4yMDE2PC9ZZWFyPjxS
ZWNOdW0+NDg8L1JlY051bT48RGlzcGxheVRleHQ+e1dpbHNvbiAyMDE2IDYxfTwvRGlzcGxheVRl
eHQ+PHJlY29yZD48cmVjLW51bWJlcj40ODwvcmVjLW51bWJlcj48Zm9yZWlnbi1rZXlzPjxrZXkg
YXBwPSJFTiIgZGItaWQ9Ino1YXYwMmFkcmU5Mng0ZWVlZnBwenByZHR2OTB4ZGZkeHpyYSIgdGlt
ZXN0YW1wPSIxNjYzNjU1OTY0Ij40ODwva2V5PjwvZm9yZWlnbi1rZXlzPjxyZWYtdHlwZSBuYW1l
PSJKb3VybmFsIEFydGljbGUiPjE3PC9yZWYtdHlwZT48Y29udHJpYnV0b3JzPjxhdXRob3JzPjxh
dXRob3I+V2lsc29uLCBFLjwvYXV0aG9yPjxhdXRob3I+TWFpZXIsIFIuIEYuPC9hdXRob3I+PGF1
dGhvcj5Ob3JtYW4sIE0uPC9hdXRob3I+PGF1dGhvcj5NaXNzZWx3aXR6LCBCLjwvYXV0aG9yPjxh
dXRob3I+SG93ZWxsLCBFLiBBLjwvYXV0aG9yPjxhdXRob3I+WmVpdGxpbiwgSi48L2F1dGhvcj48
YXV0aG9yPkJvbmFteSwgQS4gSy48L2F1dGhvcj48L2F1dGhvcnM+PC9jb250cmlidXRvcnM+PGF1
dGgtYWRkcmVzcz5EZXBhcnRtZW50IG9mIENsaW5pY2FsIFNjaWVuY2UsIEludGVydmVudGlvbiBh
bmQgVGVjaG5vbG9neSwgS2Fyb2xpbnNrYSBJbnN0aXR1dGV0LCBTdG9ja2hvbG0sIFN3ZWRlbjsg
RGVwYXJ0bWVudCBvZiBOZW9uYXRhbCBNZWRpY2luZSwgS2Fyb2xpbnNrYSBVbml2ZXJzaXR5IEhv
c3BpdGFsLCBTdG9ja2hvbG0sIFN3ZWRlbjsgRGVwYXJ0bWVudCBvZiBHeW5lY29sb2d5IGFuZCBP
YnN0ZXRyaWNzLCBEYW5kZXJ5ZCBVbml2ZXJzaXR5IEhvc3BpdGFsLCBTdG9ja2hvbG0sIFN3ZWRl
bi4gRWxlY3Ryb25pYyBhZGRyZXNzOiBlbWlsaWphLndpbHNvbkBraS5zZS4mI3hEO0NoaWxkcmVu
JmFwb3M7cyBIb3NwaXRhbCwgUGhpbGlwcHMgVW5pdmVyc2l0eSwgTWFyYnVyZywgR2VybWFueS4m
I3hEO0RlcGFydG1lbnQgb2YgQ2xpbmljYWwgU2NpZW5jZSwgSW50ZXJ2ZW50aW9uIGFuZCBUZWNo
bm9sb2d5LCBLYXJvbGluc2thIEluc3RpdHV0ZXQsIFN0b2NraG9sbSwgU3dlZGVuOyBEZXBhcnRt
ZW50IG9mIE5lb25hdGFsIE1lZGljaW5lLCBLYXJvbGluc2thIFVuaXZlcnNpdHkgSG9zcGl0YWws
IFN0b2NraG9sbSwgU3dlZGVuLiYjeEQ7SW5zdGl0dXRlIG9mIFF1YWxpdHkgQXNzdXJhbmNlIEhl
c3NlLCBFc2NoYm9ybiwgR2VybWFueS4mI3hEO0RlcGFydG1lbnQgb2YgUG9wdWxhdGlvbiBIZWFs
dGggU2NpZW5jZSAmYW1wOyBQb2xpY3ksIEljYWhuIFNjaG9vbCBvZiBNZWRpY2luZSBhdCBNb3Vu
dCBTaW5haSwgTmV3IFlvcmssIE5ZOyBEZXBhcnRtZW50IG9mIE9ic3RldHJpY3MsIEd5bmVjb2xv
Z3ksIGFuZCBSZXByb2R1Y3RpdmUgU2NpZW5jZSwgSWNhaG4gU2Nob29sIG9mIE1lZGljaW5lIGF0
IE1vdW50IFNpbmFpLCBOZXcgWW9yaywgTlk7IERlcGFydG1lbnQgb2YgUHN5Y2hpYXRyeSwgSWNh
aG4gU2Nob29sIG9mIE1lZGljaW5lIGF0IE1vdW50IFNpbmFpLCBOZXcgWW9yaywgTlkuJiN4RDtJ
bnNlcm0gVU1SIDExNTMsIE9ic3RldHJpY2FsLCBQZXJpbmF0YWwgYW5kIFBlZGlhdHJpYyBFcGlk
ZW1pb2xvZ3kgUmVzZWFyY2ggVGVhbSAoRXBvcMOpKSwgQ2VudGVyIGZvciBFcGlkZW1pb2xvZ3kg
YW5kIFN0YXRpc3RpY3MgU29yYm9ubmUgUGFyaXMgQ2l0w6ksIFBhcmlzLCBGcmFuY2U7IERIVSBS
aXNrcyBpbiBQcmVnbmFuY3ksIFBhcmlzIERlc2NhcnRlcyBVbml2ZXJzaXR5LCBQYXJpcywgRnJh
bmNlLiYjeEQ7RGVwYXJ0bWVudCBvZiBXb21lbiZhcG9zO3MgYW5kIENoaWxkcmVuJmFwb3M7cyBI
ZWFsdGggYW5kIENsaW5pY2FsIEVwaWRlbWlvbG9neSBVbml0LCBEZXBhcnRtZW50IG9mIE1lZGlj
aW5lIFNvbG5hLCBLYXJvbGluc2thIEluc3RpdHV0ZXQsIFN0b2NraG9sbSwgU3dlZGVuOyBTYWNo
cyZhcG9zOyBDaGlsZHJlbiBhbmQgWW91dGggSG9zcGl0YWwsIFN0b2NraG9sbSwgU3dlZGVuLjwv
YXV0aC1hZGRyZXNzPjx0aXRsZXM+PHRpdGxlPkFkbWlzc2lvbiBIeXBvdGhlcm1pYSBpbiBWZXJ5
IFByZXRlcm0gSW5mYW50cyBhbmQgTmVvbmF0YWwgTW9ydGFsaXR5IGFuZCBNb3JiaWRpdHk8L3Rp
dGxlPjxzZWNvbmRhcnktdGl0bGU+SiBQZWRpYXRyPC9zZWNvbmRhcnktdGl0bGU+PC90aXRsZXM+
PHBlcmlvZGljYWw+PGZ1bGwtdGl0bGU+SiBQZWRpYXRyPC9mdWxsLXRpdGxlPjwvcGVyaW9kaWNh
bD48cGFnZXM+NjEtNjcuZTQ8L3BhZ2VzPjx2b2x1bWU+MTc1PC92b2x1bWU+PGVkaXRpb24+MjAx
NjA1MTQ8L2VkaXRpb24+PGtleXdvcmRzPjxrZXl3b3JkPkJvZHkgVGVtcGVyYXR1cmU8L2tleXdv
cmQ+PGtleXdvcmQ+RXVyb3BlL2VwaWRlbWlvbG9neTwva2V5d29yZD48a2V5d29yZD5GZW1hbGU8
L2tleXdvcmQ+PGtleXdvcmQ+Rm9sbG93LVVwIFN0dWRpZXM8L2tleXdvcmQ+PGtleXdvcmQ+SG9z
cGl0YWwgTW9ydGFsaXR5PC9rZXl3b3JkPjxrZXl3b3JkPkh1bWFuczwva2V5d29yZD48a2V5d29y
ZD5IeXBvdGhlcm1pYS9lcGlkZW1pb2xvZ3kvKm1vcnRhbGl0eTwva2V5d29yZD48a2V5d29yZD5J
bmNpZGVuY2U8L2tleXdvcmQ+PGtleXdvcmQ+SW5mYW50LCBOZXdib3JuPC9rZXl3b3JkPjxrZXl3
b3JkPkluZmFudCwgUHJlbWF0dXJlPC9rZXl3b3JkPjxrZXl3b3JkPkluZmFudCwgUHJlbWF0dXJl
LCBEaXNlYXNlcy9lcGlkZW1pb2xvZ3kvKm1vcnRhbGl0eTwva2V5d29yZD48a2V5d29yZD5JbnRl
bnNpdmUgQ2FyZSBVbml0cywgTmVvbmF0YWw8L2tleXdvcmQ+PGtleXdvcmQ+TGluZWFyIE1vZGVs
czwva2V5d29yZD48a2V5d29yZD5NYWxlPC9rZXl3b3JkPjxrZXl3b3JkPlBhdGllbnQgQWRtaXNz
aW9uPC9rZXl3b3JkPjxrZXl3b3JkPlByb3NwZWN0aXZlIFN0dWRpZXM8L2tleXdvcmQ+PGtleXdv
cmQ+UmlzayBGYWN0b3JzPC9rZXl3b3JkPjxrZXl3b3JkPmVwaWRlbWlvbG9neTwva2V5d29yZD48
a2V5d29yZD5uZW9uYXRhbCBpbnRlbnNpdmUgY2FyZTwva2V5d29yZD48a2V5d29yZD52ZXJ5IHBy
ZXRlcm0gYmlydGg8L2tleXdvcmQ+PC9rZXl3b3Jkcz48ZGF0ZXM+PHllYXI+MjAxNjwveWVhcj48
cHViLWRhdGVzPjxkYXRlPkF1ZzwvZGF0ZT48L3B1Yi1kYXRlcz48L2RhdGVzPjxpc2JuPjAwMjIt
MzQ3NjwvaXNibj48YWNjZXNzaW9uLW51bT4yNzE4OTY4MDwvYWNjZXNzaW9uLW51bT48bGFiZWw+
NjE8L2xhYmVsPjx1cmxzPjxyZWxhdGVkLXVybHM+PHVybD5odHRwczovL3d3dy5qcGVkcy5jb20v
YXJ0aWNsZS9TMDAyMi0zNDc2KDE2KTMwMDY0LTYvZnVsbHRleHQ8L3VybD48L3JlbGF0ZWQtdXJs
cz48L3VybHM+PGVsZWN0cm9uaWMtcmVzb3VyY2UtbnVtPjEwLjEwMTYvai5qcGVkcy4yMDE2LjA0
LjAxNjwvZWxlY3Ryb25pYy1yZXNvdXJjZS1udW0+PHJlbW90ZS1kYXRhYmFzZS1wcm92aWRlcj5O
TE08L3JlbW90ZS1kYXRhYmFzZS1wcm92aWRlcj48bGFuZ3VhZ2U+ZW5nPC9sYW5ndWFnZT48L3Jl
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Wilson 2016 61}</w:t>
                  </w:r>
                  <w:r>
                    <w:rPr>
                      <w:rFonts w:ascii="Calibri" w:eastAsia="Times New Roman" w:hAnsi="Calibri" w:cs="Calibri"/>
                      <w:sz w:val="16"/>
                      <w:szCs w:val="16"/>
                    </w:rPr>
                    <w:fldChar w:fldCharType="end"/>
                  </w:r>
                  <w:r>
                    <w:rPr>
                      <w:rFonts w:ascii="Calibri" w:eastAsia="Times New Roman" w:hAnsi="Calibri" w:cs="Calibri"/>
                      <w:sz w:val="16"/>
                      <w:szCs w:val="16"/>
                    </w:rPr>
                    <w:t xml:space="preserve"> A recent network meta-analysis examining benefit and safety of interventions to reduce mortality and morbidity from hypothermia reported that various interventions aimed at improving thermoregulation can improve body temperature at admission and are associated with a lower risk of mortality and major brain injury. </w:t>
                  </w:r>
                  <w:r>
                    <w:rPr>
                      <w:rFonts w:ascii="Calibri" w:eastAsia="Times New Roman" w:hAnsi="Calibri" w:cs="Calibri"/>
                      <w:sz w:val="16"/>
                      <w:szCs w:val="16"/>
                    </w:rPr>
                    <w:fldChar w:fldCharType="begin">
                      <w:fldData xml:space="preserve">PEVuZE5vdGU+PENpdGU+PEF1dGhvcj5BYmlyYW1hbGF0aGE8L0F1dGhvcj48WWVhcj4yMDIxPC9Z
ZWFyPjxSZWNOdW0+NDY8L1JlY051bT48RGlzcGxheVRleHQ+e0FiaXJhbWFsYXRoYSAyMDIxIGUy
MTA3NzV9PC9EaXNwbGF5VGV4dD48cmVjb3JkPjxyZWMtbnVtYmVyPjQ2PC9yZWMtbnVtYmVyPjxm
b3JlaWduLWtleXM+PGtleSBhcHA9IkVOIiBkYi1pZD0iejVhdjAyYWRyZTkyeDRlZWVmcHB6cHJk
dHY5MHhkZmR4enJhIiB0aW1lc3RhbXA9IjE2NjM2NTU3MTIiPjQ2PC9rZXk+PC9mb3JlaWduLWtl
eXM+PHJlZi10eXBlIG5hbWU9IkpvdXJuYWwgQXJ0aWNsZSI+MTc8L3JlZi10eXBlPjxjb250cmli
dXRvcnM+PGF1dGhvcnM+PGF1dGhvcj5BYmlyYW1hbGF0aGEsIFQuPC9hdXRob3I+PGF1dGhvcj5S
YW1hc3dhbXksIFYuIFYuPC9hdXRob3I+PGF1dGhvcj5CYW5keW9wYWRoeWF5LCBULjwvYXV0aG9y
PjxhdXRob3I+UHVsbGF0dGF5aWwsIEEuIEsuPC9hdXRob3I+PGF1dGhvcj5UaGFuaWdhaW5hdGhh
biwgUy48L2F1dGhvcj48YXV0aG9yPlRyZXZpc2FudXRvLCBELjwvYXV0aG9yPjxhdXRob3I+Um9l
aHIsIEMuIEMuPC9hdXRob3I+PC9hdXRob3JzPjwvY29udHJpYnV0b3JzPjxhdXRoLWFkZHJlc3M+
RGVwYXJ0bWVudCBvZiBOZW9uYXRvbG9neSwgU3JpIFJhbWFjaGFuZHJhIEluc3RpdHV0ZSBvZiBI
aWdoZXIgRWR1Y2F0aW9uIGFuZCBSZXNlYXJjaCwgQ2hlbm5haSwgSW5kaWEuJiN4RDtEZXBhcnRt
ZW50IG9mIE5lb25hdG9sb2d5LCBBbmt1cmEgSG9zcGl0YWwgZm9yIFdvbWVuIGFuZCBDaGlsZHJl
biwgSHlkZXJhYmFkLCBJbmRpYS4mI3hEO0RlcGFydG1lbnQgb2YgTmVvbmF0b2xvZ3ksIERyIFJh
bSBNYW5vaGFyIExvaGlhIEhvc3BpdGFsIGFuZCBQb3N0IEdyYWR1YXRlIEluc3RpdHV0ZSBvZiBN
ZWRpY2FsIEVkdWNhdGlvbiBhbmQgUmVzZWFyY2gsIE5ldyBEZWxoaSwgSW5kaWEuJiN4RDtEaXZp
c2lvbiBvZiBDbGluaWNhbCBMaWJyYXJ5LCBTaWRyYSBIb3NwaXRhbCwgRG9oYSwgUWF0YXIuJiN4
RDtEZXBhcnRtZW50IG9mIE5lb25hdG9sb2d5LCBBbGwgSW5kaWEgSW5zdGl0dXRlIG9mIE1lZGlj
YWwgU2NpZW5jZXMsIEpvZGhwdXIsIEluZGlhLiYjeEQ7RGVwYXJ0bWVudCBvZiBQZWRpYXRyaWNz
LCBNZWRpY2FsIFNjaG9vbCwgVW5pdmVyc2l0eSBvZiBQYWR1YSwgQXppZW5kYSBPc3BlZGFsaWVy
YSBQYWRvdmEsIFBhZHVhLCBJdGFseS4mI3hEO05hdGlvbmFsIFBlcmluYXRhbCBFcGlkZW1pb2xv
Z3kgVW5pdCwgTnVmZmllbGQgRGVwYXJ0bWVudCBvZiBQb3B1bGF0aW9uIEhlYWx0aCwgTWVkaWNh
bCBTY2llbmNlcyBEaXZpc2lvbiwgVW5pdmVyc2l0eSBvZiBPeGZvcmQsIE94Zm9yZCwgVW5pdGVk
IEtpbmdkb20uPC9hdXRoLWFkZHJlc3M+PHRpdGxlcz48dGl0bGU+RGVsaXZlcnkgUm9vbSBJbnRl
cnZlbnRpb25zIGZvciBIeXBvdGhlcm1pYSBpbiBQcmV0ZXJtIE5lb25hdGVzOiBBIFN5c3RlbWF0
aWMgUmV2aWV3IGFuZCBOZXR3b3JrIE1ldGEtYW5hbHlzaXM8L3RpdGxlPjxzZWNvbmRhcnktdGl0
bGU+SkFNQSBQZWRpYXRyPC9zZWNvbmRhcnktdGl0bGU+PC90aXRsZXM+PHBhZ2VzPmUyMTA3NzU8
L3BhZ2VzPjx2b2x1bWU+MTc1PC92b2x1bWU+PG51bWJlcj45PC9udW1iZXI+PGVkaXRpb24+MjAy
MTA5MDc8L2VkaXRpb24+PGtleXdvcmRzPjxrZXl3b3JkPkJvZHkgVGVtcGVyYXR1cmUgUmVndWxh
dGlvbi9waHlzaW9sb2d5PC9rZXl3b3JkPjxrZXl3b3JkPkRlbGl2ZXJ5IFJvb21zLypzdGFuZGFy
ZHM8L2tleXdvcmQ+PGtleXdvcmQ+R2VzdGF0aW9uYWwgQWdlPC9rZXl3b3JkPjxrZXl3b3JkPkh1
bWFuczwva2V5d29yZD48a2V5d29yZD5IeXBvdGhlcm1pYS9jb21wbGljYXRpb25zLypldGlvbG9n
eTwva2V5d29yZD48a2V5d29yZD5JbmZhbnQsIE5ld2Jvcm48L2tleXdvcmQ+PGtleXdvcmQ+TmV0
d29yayBNZXRhLUFuYWx5c2lzPC9rZXl3b3JkPjwva2V5d29yZHM+PGRhdGVzPjx5ZWFyPjIwMjE8
L3llYXI+PHB1Yi1kYXRlcz48ZGF0ZT5TZXAgMTwvZGF0ZT48L3B1Yi1kYXRlcz48L2RhdGVzPjxp
c2JuPjIxNjgtNjIxMSAoRWxlY3Ryb25pYykmI3hEOzIxNjgtNjIwMyAoTGlua2luZyk8L2lzYm4+
PGFjY2Vzc2lvbi1udW0+MzQwMjg1MTM8L2FjY2Vzc2lvbi1udW0+PGxhYmVsPmUyMTA3NzU8L2xh
YmVsPjx1cmxzPjxyZWxhdGVkLXVybHM+PHVybD5odHRwczovL3d3dy5uY2JpLm5sbS5uaWguZ292
L3B1Ym1lZC8zNDAyODUxMzwvdXJsPjx1cmw+aHR0cHM6Ly9qYW1hbmV0d29yay5jb20vam91cm5h
bHMvamFtYXBlZGlhdHJpY3MvYXJ0aWNsZXBkZi8yNzgwMjQzL2phbWFwZWRpYXRyaWNzX2FiaXJh
bWFsYXRoYV8yMDIxX29pXzIxMDAyNF8xNjMwMDg4NzM3LjY1NDg1LnBkZjwvdXJsPjwvcmVsYXRl
ZC11cmxzPjwvdXJscz48Y3VzdG9tMj5QTUM4MTQ1MTU0PC9jdXN0b20yPjxlbGVjdHJvbmljLXJl
c291cmNlLW51bT4xMC4xMDAxL2phbWFwZWRpYXRyaWNzLjIwMjEuMDc3NTwvZWxlY3Ryb25pYy1y
ZXNvdXJjZS1udW0+PHJlbW90ZS1kYXRhYmFzZS1uYW1lPk1lZGxpbmU8L3JlbW90ZS1kYXRhYmFz
ZS1uYW1lPjxyZW1vdGUtZGF0YWJhc2UtcHJvdmlkZXI+TkxNPC9yZW1vdGUtZGF0YWJhc2UtcHJv
dmlkZXI+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BYmlyYW1hbGF0aGE8L0F1dGhvcj48WWVhcj4yMDIxPC9Z
ZWFyPjxSZWNOdW0+NDY8L1JlY051bT48RGlzcGxheVRleHQ+e0FiaXJhbWFsYXRoYSAyMDIxIGUy
MTA3NzV9PC9EaXNwbGF5VGV4dD48cmVjb3JkPjxyZWMtbnVtYmVyPjQ2PC9yZWMtbnVtYmVyPjxm
b3JlaWduLWtleXM+PGtleSBhcHA9IkVOIiBkYi1pZD0iejVhdjAyYWRyZTkyeDRlZWVmcHB6cHJk
dHY5MHhkZmR4enJhIiB0aW1lc3RhbXA9IjE2NjM2NTU3MTIiPjQ2PC9rZXk+PC9mb3JlaWduLWtl
eXM+PHJlZi10eXBlIG5hbWU9IkpvdXJuYWwgQXJ0aWNsZSI+MTc8L3JlZi10eXBlPjxjb250cmli
dXRvcnM+PGF1dGhvcnM+PGF1dGhvcj5BYmlyYW1hbGF0aGEsIFQuPC9hdXRob3I+PGF1dGhvcj5S
YW1hc3dhbXksIFYuIFYuPC9hdXRob3I+PGF1dGhvcj5CYW5keW9wYWRoeWF5LCBULjwvYXV0aG9y
PjxhdXRob3I+UHVsbGF0dGF5aWwsIEEuIEsuPC9hdXRob3I+PGF1dGhvcj5UaGFuaWdhaW5hdGhh
biwgUy48L2F1dGhvcj48YXV0aG9yPlRyZXZpc2FudXRvLCBELjwvYXV0aG9yPjxhdXRob3I+Um9l
aHIsIEMuIEMuPC9hdXRob3I+PC9hdXRob3JzPjwvY29udHJpYnV0b3JzPjxhdXRoLWFkZHJlc3M+
RGVwYXJ0bWVudCBvZiBOZW9uYXRvbG9neSwgU3JpIFJhbWFjaGFuZHJhIEluc3RpdHV0ZSBvZiBI
aWdoZXIgRWR1Y2F0aW9uIGFuZCBSZXNlYXJjaCwgQ2hlbm5haSwgSW5kaWEuJiN4RDtEZXBhcnRt
ZW50IG9mIE5lb25hdG9sb2d5LCBBbmt1cmEgSG9zcGl0YWwgZm9yIFdvbWVuIGFuZCBDaGlsZHJl
biwgSHlkZXJhYmFkLCBJbmRpYS4mI3hEO0RlcGFydG1lbnQgb2YgTmVvbmF0b2xvZ3ksIERyIFJh
bSBNYW5vaGFyIExvaGlhIEhvc3BpdGFsIGFuZCBQb3N0IEdyYWR1YXRlIEluc3RpdHV0ZSBvZiBN
ZWRpY2FsIEVkdWNhdGlvbiBhbmQgUmVzZWFyY2gsIE5ldyBEZWxoaSwgSW5kaWEuJiN4RDtEaXZp
c2lvbiBvZiBDbGluaWNhbCBMaWJyYXJ5LCBTaWRyYSBIb3NwaXRhbCwgRG9oYSwgUWF0YXIuJiN4
RDtEZXBhcnRtZW50IG9mIE5lb25hdG9sb2d5LCBBbGwgSW5kaWEgSW5zdGl0dXRlIG9mIE1lZGlj
YWwgU2NpZW5jZXMsIEpvZGhwdXIsIEluZGlhLiYjeEQ7RGVwYXJ0bWVudCBvZiBQZWRpYXRyaWNz
LCBNZWRpY2FsIFNjaG9vbCwgVW5pdmVyc2l0eSBvZiBQYWR1YSwgQXppZW5kYSBPc3BlZGFsaWVy
YSBQYWRvdmEsIFBhZHVhLCBJdGFseS4mI3hEO05hdGlvbmFsIFBlcmluYXRhbCBFcGlkZW1pb2xv
Z3kgVW5pdCwgTnVmZmllbGQgRGVwYXJ0bWVudCBvZiBQb3B1bGF0aW9uIEhlYWx0aCwgTWVkaWNh
bCBTY2llbmNlcyBEaXZpc2lvbiwgVW5pdmVyc2l0eSBvZiBPeGZvcmQsIE94Zm9yZCwgVW5pdGVk
IEtpbmdkb20uPC9hdXRoLWFkZHJlc3M+PHRpdGxlcz48dGl0bGU+RGVsaXZlcnkgUm9vbSBJbnRl
cnZlbnRpb25zIGZvciBIeXBvdGhlcm1pYSBpbiBQcmV0ZXJtIE5lb25hdGVzOiBBIFN5c3RlbWF0
aWMgUmV2aWV3IGFuZCBOZXR3b3JrIE1ldGEtYW5hbHlzaXM8L3RpdGxlPjxzZWNvbmRhcnktdGl0
bGU+SkFNQSBQZWRpYXRyPC9zZWNvbmRhcnktdGl0bGU+PC90aXRsZXM+PHBhZ2VzPmUyMTA3NzU8
L3BhZ2VzPjx2b2x1bWU+MTc1PC92b2x1bWU+PG51bWJlcj45PC9udW1iZXI+PGVkaXRpb24+MjAy
MTA5MDc8L2VkaXRpb24+PGtleXdvcmRzPjxrZXl3b3JkPkJvZHkgVGVtcGVyYXR1cmUgUmVndWxh
dGlvbi9waHlzaW9sb2d5PC9rZXl3b3JkPjxrZXl3b3JkPkRlbGl2ZXJ5IFJvb21zLypzdGFuZGFy
ZHM8L2tleXdvcmQ+PGtleXdvcmQ+R2VzdGF0aW9uYWwgQWdlPC9rZXl3b3JkPjxrZXl3b3JkPkh1
bWFuczwva2V5d29yZD48a2V5d29yZD5IeXBvdGhlcm1pYS9jb21wbGljYXRpb25zLypldGlvbG9n
eTwva2V5d29yZD48a2V5d29yZD5JbmZhbnQsIE5ld2Jvcm48L2tleXdvcmQ+PGtleXdvcmQ+TmV0
d29yayBNZXRhLUFuYWx5c2lzPC9rZXl3b3JkPjwva2V5d29yZHM+PGRhdGVzPjx5ZWFyPjIwMjE8
L3llYXI+PHB1Yi1kYXRlcz48ZGF0ZT5TZXAgMTwvZGF0ZT48L3B1Yi1kYXRlcz48L2RhdGVzPjxp
c2JuPjIxNjgtNjIxMSAoRWxlY3Ryb25pYykmI3hEOzIxNjgtNjIwMyAoTGlua2luZyk8L2lzYm4+
PGFjY2Vzc2lvbi1udW0+MzQwMjg1MTM8L2FjY2Vzc2lvbi1udW0+PGxhYmVsPmUyMTA3NzU8L2xh
YmVsPjx1cmxzPjxyZWxhdGVkLXVybHM+PHVybD5odHRwczovL3d3dy5uY2JpLm5sbS5uaWguZ292
L3B1Ym1lZC8zNDAyODUxMzwvdXJsPjx1cmw+aHR0cHM6Ly9qYW1hbmV0d29yay5jb20vam91cm5h
bHMvamFtYXBlZGlhdHJpY3MvYXJ0aWNsZXBkZi8yNzgwMjQzL2phbWFwZWRpYXRyaWNzX2FiaXJh
bWFsYXRoYV8yMDIxX29pXzIxMDAyNF8xNjMwMDg4NzM3LjY1NDg1LnBkZjwvdXJsPjwvcmVsYXRl
ZC11cmxzPjwvdXJscz48Y3VzdG9tMj5QTUM4MTQ1MTU0PC9jdXN0b20yPjxlbGVjdHJvbmljLXJl
c291cmNlLW51bT4xMC4xMDAxL2phbWFwZWRpYXRyaWNzLjIwMjEuMDc3NTwvZWxlY3Ryb25pYy1y
ZXNvdXJjZS1udW0+PHJlbW90ZS1kYXRhYmFzZS1uYW1lPk1lZGxpbmU8L3JlbW90ZS1kYXRhYmFz
ZS1uYW1lPjxyZW1vdGUtZGF0YWJhc2UtcHJvdmlkZXI+TkxNPC9yZW1vdGUtZGF0YWJhc2UtcHJv
dmlkZXI+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Abiramalatha 2021 e210775}</w:t>
                  </w:r>
                  <w:r>
                    <w:rPr>
                      <w:rFonts w:ascii="Calibri" w:eastAsia="Times New Roman" w:hAnsi="Calibri" w:cs="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ABE743"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br/>
                  </w:r>
                </w:p>
              </w:tc>
            </w:tr>
            <w:tr w:rsidR="008A3110" w14:paraId="0E9285D8"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B8EE013"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2336F645" w14:textId="77777777" w:rsidR="008A3110" w:rsidRDefault="008A3110" w:rsidP="008A311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8A3110" w14:paraId="6C748675"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255B9A"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37FC44"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D55D99"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185052E9"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57191C"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6B2283"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lastRenderedPageBreak/>
                    <w:t xml:space="preserve">For the primary outcomes: </w:t>
                  </w:r>
                </w:p>
                <w:p w14:paraId="2617BF2D" w14:textId="77777777" w:rsidR="008A3110" w:rsidRPr="00505C1E" w:rsidRDefault="008A3110" w:rsidP="008A3110">
                  <w:pPr>
                    <w:spacing w:before="240"/>
                    <w:jc w:val="both"/>
                    <w:rPr>
                      <w:rFonts w:eastAsia="Calibri" w:cstheme="minorHAnsi"/>
                      <w:sz w:val="16"/>
                      <w:szCs w:val="16"/>
                    </w:rPr>
                  </w:pPr>
                  <w:r w:rsidRPr="00505C1E">
                    <w:rPr>
                      <w:rFonts w:cstheme="minorHAnsi"/>
                      <w:sz w:val="16"/>
                      <w:szCs w:val="16"/>
                    </w:rPr>
                    <w:lastRenderedPageBreak/>
                    <w:t>For the critical primary outcome of</w:t>
                  </w:r>
                  <w:r w:rsidRPr="00505C1E">
                    <w:rPr>
                      <w:rFonts w:eastAsia="Calibri" w:cstheme="minorHAnsi"/>
                      <w:sz w:val="16"/>
                      <w:szCs w:val="16"/>
                    </w:rPr>
                    <w:t xml:space="preserve"> </w:t>
                  </w:r>
                  <w:r w:rsidRPr="00505C1E">
                    <w:rPr>
                      <w:rFonts w:eastAsia="Calibri" w:cstheme="minorHAnsi"/>
                      <w:b/>
                      <w:bCs/>
                      <w:sz w:val="16"/>
                      <w:szCs w:val="16"/>
                    </w:rPr>
                    <w:t>survival</w:t>
                  </w:r>
                  <w:r w:rsidRPr="00505C1E">
                    <w:rPr>
                      <w:rFonts w:eastAsia="Calibri" w:cstheme="minorHAnsi"/>
                      <w:sz w:val="16"/>
                      <w:szCs w:val="16"/>
                    </w:rPr>
                    <w:t xml:space="preserve">, </w:t>
                  </w:r>
                  <w:r w:rsidRPr="00505C1E">
                    <w:rPr>
                      <w:rFonts w:eastAsia="Calibri" w:cstheme="minorHAnsi"/>
                      <w:b/>
                      <w:bCs/>
                      <w:sz w:val="16"/>
                      <w:szCs w:val="16"/>
                    </w:rPr>
                    <w:t xml:space="preserve">clinical benefit or harm could not be excluded </w:t>
                  </w:r>
                  <w:r w:rsidRPr="00505C1E">
                    <w:rPr>
                      <w:rFonts w:eastAsia="Calibri" w:cstheme="minorHAnsi"/>
                      <w:sz w:val="16"/>
                      <w:szCs w:val="16"/>
                    </w:rPr>
                    <w:t xml:space="preserve">for the use of a plastic cap compared to no plastic cap. (RR 0.97 95% CI 0.84 to 1.12), </w:t>
                  </w:r>
                  <w:r w:rsidRPr="00505C1E">
                    <w:rPr>
                      <w:rFonts w:eastAsia="Calibri" w:cstheme="minorHAnsi"/>
                      <w:b/>
                      <w:bCs/>
                      <w:sz w:val="16"/>
                      <w:szCs w:val="16"/>
                    </w:rPr>
                    <w:t>moderate certainty evidence</w:t>
                  </w:r>
                  <w:r w:rsidRPr="00505C1E">
                    <w:rPr>
                      <w:rFonts w:eastAsia="Calibri" w:cstheme="minorHAnsi"/>
                      <w:sz w:val="16"/>
                      <w:szCs w:val="16"/>
                    </w:rPr>
                    <w:t xml:space="preserve"> from 1 RCT enrolling 64 participants. </w:t>
                  </w:r>
                  <w:r w:rsidRPr="00505C1E">
                    <w:rPr>
                      <w:rFonts w:eastAsia="Calibri" w:cstheme="minorHAnsi"/>
                      <w:sz w:val="16"/>
                      <w:szCs w:val="16"/>
                    </w:rPr>
                    <w:fldChar w:fldCharType="begin"/>
                  </w:r>
                  <w:r w:rsidRPr="00505C1E">
                    <w:rPr>
                      <w:rFonts w:eastAsia="Calibri" w:cstheme="minorHAnsi"/>
                      <w:sz w:val="16"/>
                      <w:szCs w:val="16"/>
                    </w:rPr>
                    <w:instrText xml:space="preserve"> ADDIN EN.CITE &lt;EndNote&gt;&lt;Cite&gt;&lt;Author&gt;Trevisanuto&lt;/Author&gt;&lt;Year&gt;2010&lt;/Year&gt;&lt;RecNum&gt;28&lt;/RecNum&gt;&lt;IDText&gt;914-917.e1&lt;/IDText&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sidRPr="00505C1E">
                    <w:rPr>
                      <w:rFonts w:eastAsia="Calibri" w:cstheme="minorHAnsi"/>
                      <w:sz w:val="16"/>
                      <w:szCs w:val="16"/>
                    </w:rPr>
                    <w:fldChar w:fldCharType="separate"/>
                  </w:r>
                  <w:r w:rsidRPr="00505C1E">
                    <w:rPr>
                      <w:rFonts w:eastAsia="Calibri" w:cstheme="minorHAnsi"/>
                      <w:noProof/>
                      <w:sz w:val="16"/>
                      <w:szCs w:val="16"/>
                    </w:rPr>
                    <w:t>{Trevisanuto 2010 914}</w:t>
                  </w:r>
                  <w:r w:rsidRPr="00505C1E">
                    <w:rPr>
                      <w:rFonts w:eastAsia="Calibri" w:cstheme="minorHAnsi"/>
                      <w:sz w:val="16"/>
                      <w:szCs w:val="16"/>
                    </w:rPr>
                    <w:fldChar w:fldCharType="end"/>
                  </w:r>
                  <w:r w:rsidRPr="00505C1E">
                    <w:rPr>
                      <w:rFonts w:eastAsia="Calibri" w:cstheme="minorHAnsi"/>
                      <w:sz w:val="16"/>
                      <w:szCs w:val="16"/>
                    </w:rPr>
                    <w:t xml:space="preserve"> </w:t>
                  </w:r>
                </w:p>
                <w:p w14:paraId="780DF50A" w14:textId="77777777" w:rsidR="008A3110" w:rsidRPr="00505C1E" w:rsidRDefault="008A3110" w:rsidP="008A3110">
                  <w:pPr>
                    <w:spacing w:before="240"/>
                    <w:jc w:val="both"/>
                    <w:rPr>
                      <w:rFonts w:eastAsia="Calibri" w:cstheme="minorHAnsi"/>
                      <w:sz w:val="16"/>
                      <w:szCs w:val="16"/>
                    </w:rPr>
                  </w:pPr>
                  <w:r w:rsidRPr="00505C1E">
                    <w:rPr>
                      <w:rFonts w:eastAsia="Calibri" w:cstheme="minorHAnsi"/>
                      <w:sz w:val="16"/>
                      <w:szCs w:val="16"/>
                    </w:rPr>
                    <w:t xml:space="preserve">For the important primary outcome of </w:t>
                  </w:r>
                  <w:r w:rsidRPr="00505C1E">
                    <w:rPr>
                      <w:rFonts w:eastAsia="Calibri" w:cstheme="minorHAnsi"/>
                      <w:b/>
                      <w:bCs/>
                      <w:sz w:val="16"/>
                      <w:szCs w:val="16"/>
                    </w:rPr>
                    <w:t>normothermia on admission</w:t>
                  </w:r>
                  <w:r w:rsidRPr="00505C1E">
                    <w:rPr>
                      <w:rFonts w:eastAsia="Calibri" w:cstheme="minorHAnsi"/>
                      <w:sz w:val="16"/>
                      <w:szCs w:val="16"/>
                    </w:rPr>
                    <w:t xml:space="preserve"> to a neonatal unit, there was</w:t>
                  </w:r>
                  <w:r w:rsidRPr="00505C1E">
                    <w:rPr>
                      <w:rFonts w:eastAsia="Calibri" w:cstheme="minorHAnsi"/>
                      <w:b/>
                      <w:bCs/>
                      <w:sz w:val="16"/>
                      <w:szCs w:val="16"/>
                    </w:rPr>
                    <w:t xml:space="preserve"> possible clinical benefit </w:t>
                  </w:r>
                  <w:r w:rsidRPr="00505C1E">
                    <w:rPr>
                      <w:rFonts w:eastAsia="Calibri" w:cstheme="minorHAnsi"/>
                      <w:sz w:val="16"/>
                      <w:szCs w:val="16"/>
                    </w:rPr>
                    <w:t xml:space="preserve">with the use of a plastic cap compared to no plastic cap (RR 6.00 95% CI 1.96 to 18.38, ARD 469 more infants per 1000 were normothermic, 95% CI 90 more to 1000 infants more, NNTB 2 infants), </w:t>
                  </w:r>
                  <w:r w:rsidRPr="00505C1E">
                    <w:rPr>
                      <w:rFonts w:eastAsia="Calibri" w:cstheme="minorHAnsi"/>
                      <w:b/>
                      <w:bCs/>
                      <w:sz w:val="16"/>
                      <w:szCs w:val="16"/>
                    </w:rPr>
                    <w:t>moderate certainty evidence</w:t>
                  </w:r>
                  <w:r w:rsidRPr="00505C1E">
                    <w:rPr>
                      <w:rFonts w:eastAsia="Calibri" w:cstheme="minorHAnsi"/>
                      <w:sz w:val="16"/>
                      <w:szCs w:val="16"/>
                    </w:rPr>
                    <w:t xml:space="preserve"> from 1 RCT enrolling 64 participants. </w:t>
                  </w:r>
                  <w:r w:rsidRPr="00505C1E">
                    <w:rPr>
                      <w:rFonts w:eastAsia="Calibri" w:cstheme="minorHAnsi"/>
                      <w:sz w:val="16"/>
                      <w:szCs w:val="16"/>
                    </w:rPr>
                    <w:fldChar w:fldCharType="begin"/>
                  </w:r>
                  <w:r w:rsidRPr="00505C1E">
                    <w:rPr>
                      <w:rFonts w:eastAsia="Calibri" w:cstheme="minorHAnsi"/>
                      <w:sz w:val="16"/>
                      <w:szCs w:val="16"/>
                    </w:rPr>
                    <w:instrText xml:space="preserve"> ADDIN EN.CITE &lt;EndNote&gt;&lt;Cite&gt;&lt;Author&gt;Trevisanuto&lt;/Author&gt;&lt;Year&gt;2010&lt;/Year&gt;&lt;RecNum&gt;28&lt;/RecNum&gt;&lt;IDText&gt;914-917.e1&lt;/IDText&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sidRPr="00505C1E">
                    <w:rPr>
                      <w:rFonts w:eastAsia="Calibri" w:cstheme="minorHAnsi"/>
                      <w:sz w:val="16"/>
                      <w:szCs w:val="16"/>
                    </w:rPr>
                    <w:fldChar w:fldCharType="separate"/>
                  </w:r>
                  <w:r w:rsidRPr="00505C1E">
                    <w:rPr>
                      <w:rFonts w:eastAsia="Calibri" w:cstheme="minorHAnsi"/>
                      <w:noProof/>
                      <w:sz w:val="16"/>
                      <w:szCs w:val="16"/>
                    </w:rPr>
                    <w:t>{Trevisanuto 2010 914}</w:t>
                  </w:r>
                  <w:r w:rsidRPr="00505C1E">
                    <w:rPr>
                      <w:rFonts w:eastAsia="Calibri" w:cstheme="minorHAnsi"/>
                      <w:sz w:val="16"/>
                      <w:szCs w:val="16"/>
                    </w:rPr>
                    <w:fldChar w:fldCharType="end"/>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120"/>
                    <w:gridCol w:w="1066"/>
                    <w:gridCol w:w="1227"/>
                    <w:gridCol w:w="828"/>
                    <w:gridCol w:w="947"/>
                    <w:gridCol w:w="1280"/>
                  </w:tblGrid>
                  <w:tr w:rsidR="008A3110" w14:paraId="711ED70C" w14:textId="77777777" w:rsidTr="00EC24AC">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4A7E7CB7" w14:textId="77777777" w:rsidR="008A3110" w:rsidRDefault="008A3110" w:rsidP="008A3110">
                        <w:pPr>
                          <w:rPr>
                            <w:rFonts w:ascii="Times New Roman" w:eastAsia="Times New Roman" w:hAnsi="Times New Roman" w:cs="Times New Roman"/>
                            <w:b/>
                            <w:bCs/>
                            <w:color w:val="FFFFFF"/>
                            <w:sz w:val="16"/>
                            <w:szCs w:val="16"/>
                          </w:rPr>
                        </w:pPr>
                        <w:r>
                          <w:rPr>
                            <w:rFonts w:eastAsia="Times New Roman"/>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71834A86" w14:textId="77777777" w:rsidR="008A3110" w:rsidRDefault="008A3110" w:rsidP="008A3110">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54CEF2E9" w14:textId="77777777" w:rsidR="008A3110" w:rsidRDefault="008A3110" w:rsidP="008A3110">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2249B4C8" w14:textId="77777777" w:rsidR="008A3110" w:rsidRDefault="008A3110" w:rsidP="008A3110">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0A911DC" w14:textId="77777777" w:rsidR="008A3110" w:rsidRDefault="008A3110" w:rsidP="008A3110">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8A3110" w14:paraId="75A97EBF" w14:textId="77777777" w:rsidTr="00EC24AC">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72CD50E" w14:textId="77777777" w:rsidR="008A3110" w:rsidRDefault="008A3110" w:rsidP="008A3110">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DF65C78" w14:textId="77777777" w:rsidR="008A3110" w:rsidRDefault="008A3110" w:rsidP="008A3110">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F462E08" w14:textId="77777777" w:rsidR="008A3110" w:rsidRDefault="008A3110" w:rsidP="008A3110">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260927F" w14:textId="77777777" w:rsidR="008A3110" w:rsidRDefault="008A3110" w:rsidP="008A3110">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DE0BE59" w14:textId="77777777" w:rsidR="008A3110" w:rsidRDefault="008A3110" w:rsidP="008A3110">
                        <w:pPr>
                          <w:rPr>
                            <w:rFonts w:eastAsia="Times New Roman"/>
                            <w:b/>
                            <w:bCs/>
                            <w:color w:val="000000"/>
                            <w:sz w:val="16"/>
                            <w:szCs w:val="16"/>
                          </w:rPr>
                        </w:pPr>
                        <w:r>
                          <w:rPr>
                            <w:rFonts w:eastAsia="Times New Roman"/>
                            <w:b/>
                            <w:bCs/>
                            <w:color w:val="000000"/>
                            <w:sz w:val="16"/>
                            <w:szCs w:val="16"/>
                          </w:rPr>
                          <w:t>Risk with no plastic cap</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1F31640" w14:textId="77777777" w:rsidR="008A3110" w:rsidRDefault="008A3110" w:rsidP="008A3110">
                        <w:pPr>
                          <w:rPr>
                            <w:rFonts w:eastAsia="Times New Roman"/>
                            <w:b/>
                            <w:bCs/>
                            <w:color w:val="000000"/>
                            <w:sz w:val="16"/>
                            <w:szCs w:val="16"/>
                          </w:rPr>
                        </w:pPr>
                        <w:r>
                          <w:rPr>
                            <w:rFonts w:eastAsia="Times New Roman"/>
                            <w:b/>
                            <w:bCs/>
                            <w:color w:val="000000"/>
                            <w:sz w:val="16"/>
                            <w:szCs w:val="16"/>
                          </w:rPr>
                          <w:t>Risk difference with plastic cap</w:t>
                        </w:r>
                      </w:p>
                    </w:tc>
                  </w:tr>
                  <w:tr w:rsidR="008A3110" w14:paraId="09550161" w14:textId="77777777" w:rsidTr="00EC24AC">
                    <w:trPr>
                      <w:trHeight w:val="829"/>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2705C01" w14:textId="77777777" w:rsidR="008A3110" w:rsidRDefault="008A3110" w:rsidP="008A3110">
                        <w:pPr>
                          <w:rPr>
                            <w:rFonts w:eastAsia="Times New Roman"/>
                            <w:sz w:val="16"/>
                            <w:szCs w:val="16"/>
                          </w:rPr>
                        </w:pPr>
                        <w:r>
                          <w:rPr>
                            <w:rStyle w:val="label"/>
                            <w:rFonts w:eastAsia="Times New Roman"/>
                            <w:sz w:val="16"/>
                            <w:szCs w:val="16"/>
                          </w:rPr>
                          <w:t>Surviv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B863428" w14:textId="77777777" w:rsidR="008A3110" w:rsidRDefault="008A3110" w:rsidP="008A3110">
                        <w:pPr>
                          <w:rPr>
                            <w:rFonts w:eastAsia="Times New Roman"/>
                            <w:sz w:val="16"/>
                            <w:szCs w:val="16"/>
                          </w:rPr>
                        </w:pPr>
                        <w:r>
                          <w:rPr>
                            <w:rFonts w:eastAsia="Times New Roman"/>
                            <w:sz w:val="16"/>
                            <w:szCs w:val="16"/>
                          </w:rPr>
                          <w:t>64</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68BB94D" w14:textId="77777777" w:rsidR="008A3110" w:rsidRDefault="008A3110" w:rsidP="008A3110">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Moderate</w:t>
                        </w:r>
                        <w:r>
                          <w:rPr>
                            <w:rFonts w:eastAsia="Times New Roman"/>
                            <w:sz w:val="16"/>
                            <w:szCs w:val="16"/>
                            <w:vertAlign w:val="superscript"/>
                          </w:rPr>
                          <w:t>a</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950967D" w14:textId="77777777" w:rsidR="008A3110" w:rsidRDefault="008A3110" w:rsidP="008A3110">
                        <w:pPr>
                          <w:rPr>
                            <w:rFonts w:eastAsia="Times New Roman"/>
                            <w:sz w:val="16"/>
                            <w:szCs w:val="16"/>
                          </w:rPr>
                        </w:pPr>
                        <w:r>
                          <w:rPr>
                            <w:rStyle w:val="block"/>
                            <w:rFonts w:eastAsia="Times New Roman"/>
                            <w:b/>
                            <w:bCs/>
                            <w:sz w:val="16"/>
                            <w:szCs w:val="16"/>
                          </w:rPr>
                          <w:t>RR 0.97</w:t>
                        </w:r>
                        <w:r>
                          <w:rPr>
                            <w:rFonts w:eastAsia="Times New Roman"/>
                            <w:sz w:val="16"/>
                            <w:szCs w:val="16"/>
                          </w:rPr>
                          <w:br/>
                        </w:r>
                        <w:r>
                          <w:rPr>
                            <w:rStyle w:val="cell"/>
                            <w:rFonts w:eastAsia="Times New Roman"/>
                            <w:sz w:val="16"/>
                            <w:szCs w:val="16"/>
                          </w:rPr>
                          <w:t>(0.84 to 1.12)</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33AA193F" w14:textId="77777777" w:rsidR="008A3110" w:rsidRDefault="008A3110" w:rsidP="008A3110">
                        <w:pPr>
                          <w:rPr>
                            <w:rFonts w:eastAsia="Times New Roman"/>
                            <w:color w:val="000000"/>
                            <w:sz w:val="16"/>
                            <w:szCs w:val="16"/>
                          </w:rPr>
                        </w:pPr>
                        <w:r>
                          <w:rPr>
                            <w:rFonts w:eastAsia="Times New Roman"/>
                            <w:color w:val="000000"/>
                            <w:sz w:val="16"/>
                            <w:szCs w:val="16"/>
                          </w:rPr>
                          <w:t>938 per 1,000</w:t>
                        </w:r>
                      </w:p>
                    </w:tc>
                    <w:tc>
                      <w:tcPr>
                        <w:tcW w:w="0" w:type="auto"/>
                        <w:tcBorders>
                          <w:top w:val="single" w:sz="6" w:space="0" w:color="BFBFBF"/>
                          <w:left w:val="single" w:sz="6" w:space="0" w:color="BFBFBF"/>
                          <w:right w:val="single" w:sz="6" w:space="0" w:color="BFBFBF"/>
                        </w:tcBorders>
                        <w:shd w:val="clear" w:color="auto" w:fill="EBEBEB"/>
                      </w:tcPr>
                      <w:p w14:paraId="1F974594" w14:textId="77777777" w:rsidR="008A3110" w:rsidRDefault="008A3110" w:rsidP="008A3110">
                        <w:pPr>
                          <w:rPr>
                            <w:rFonts w:eastAsia="Times New Roman"/>
                            <w:color w:val="000000"/>
                            <w:sz w:val="16"/>
                            <w:szCs w:val="16"/>
                          </w:rPr>
                        </w:pPr>
                        <w:r>
                          <w:rPr>
                            <w:rStyle w:val="cell-value"/>
                            <w:rFonts w:eastAsia="Times New Roman"/>
                            <w:b/>
                            <w:bCs/>
                            <w:color w:val="000000"/>
                            <w:sz w:val="16"/>
                            <w:szCs w:val="16"/>
                          </w:rPr>
                          <w:t>28 fewer per 1,000</w:t>
                        </w:r>
                        <w:r>
                          <w:rPr>
                            <w:rFonts w:eastAsia="Times New Roman"/>
                            <w:color w:val="000000"/>
                            <w:sz w:val="16"/>
                            <w:szCs w:val="16"/>
                          </w:rPr>
                          <w:br/>
                        </w:r>
                        <w:r>
                          <w:rPr>
                            <w:rStyle w:val="cell-value"/>
                            <w:rFonts w:eastAsia="Times New Roman"/>
                            <w:color w:val="000000"/>
                            <w:sz w:val="16"/>
                            <w:szCs w:val="16"/>
                          </w:rPr>
                          <w:t>(150 fewer to 113 more)</w:t>
                        </w:r>
                      </w:p>
                    </w:tc>
                  </w:tr>
                  <w:tr w:rsidR="008A3110" w14:paraId="1C07A0F6" w14:textId="77777777" w:rsidTr="00EC24AC">
                    <w:trPr>
                      <w:trHeight w:val="829"/>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D22AC13" w14:textId="77777777" w:rsidR="008A3110" w:rsidRDefault="008A3110" w:rsidP="008A3110">
                        <w:pPr>
                          <w:rPr>
                            <w:rFonts w:eastAsia="Times New Roman"/>
                            <w:sz w:val="16"/>
                            <w:szCs w:val="16"/>
                          </w:rPr>
                        </w:pPr>
                        <w:r>
                          <w:rPr>
                            <w:rStyle w:val="label"/>
                            <w:rFonts w:eastAsia="Times New Roman"/>
                            <w:sz w:val="16"/>
                            <w:szCs w:val="16"/>
                          </w:rPr>
                          <w:t>Normothermi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6301377" w14:textId="77777777" w:rsidR="008A3110" w:rsidRDefault="008A3110" w:rsidP="008A3110">
                        <w:pPr>
                          <w:rPr>
                            <w:rFonts w:eastAsia="Times New Roman"/>
                            <w:sz w:val="16"/>
                            <w:szCs w:val="16"/>
                          </w:rPr>
                        </w:pPr>
                        <w:r>
                          <w:rPr>
                            <w:rFonts w:eastAsia="Times New Roman"/>
                            <w:sz w:val="16"/>
                            <w:szCs w:val="16"/>
                          </w:rPr>
                          <w:t>64</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D67AFC6" w14:textId="77777777" w:rsidR="008A3110" w:rsidRDefault="008A3110" w:rsidP="008A3110">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Moderate</w:t>
                        </w:r>
                        <w:r>
                          <w:rPr>
                            <w:rFonts w:eastAsia="Times New Roman"/>
                            <w:sz w:val="16"/>
                            <w:szCs w:val="16"/>
                            <w:vertAlign w:val="superscript"/>
                          </w:rPr>
                          <w:t>b</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DCEF5DA" w14:textId="77777777" w:rsidR="008A3110" w:rsidRDefault="008A3110" w:rsidP="008A3110">
                        <w:pPr>
                          <w:rPr>
                            <w:rFonts w:eastAsia="Times New Roman"/>
                            <w:sz w:val="16"/>
                            <w:szCs w:val="16"/>
                          </w:rPr>
                        </w:pPr>
                        <w:r>
                          <w:rPr>
                            <w:rStyle w:val="block"/>
                            <w:rFonts w:eastAsia="Times New Roman"/>
                            <w:b/>
                            <w:bCs/>
                            <w:sz w:val="16"/>
                            <w:szCs w:val="16"/>
                          </w:rPr>
                          <w:t>RR 6.00</w:t>
                        </w:r>
                        <w:r>
                          <w:rPr>
                            <w:rFonts w:eastAsia="Times New Roman"/>
                            <w:sz w:val="16"/>
                            <w:szCs w:val="16"/>
                          </w:rPr>
                          <w:br/>
                        </w:r>
                        <w:r>
                          <w:rPr>
                            <w:rStyle w:val="cell"/>
                            <w:rFonts w:eastAsia="Times New Roman"/>
                            <w:sz w:val="16"/>
                            <w:szCs w:val="16"/>
                          </w:rPr>
                          <w:t>(1.96 to 18.38)</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67BA8B81" w14:textId="77777777" w:rsidR="008A3110" w:rsidRDefault="008A3110" w:rsidP="008A3110">
                        <w:pPr>
                          <w:rPr>
                            <w:rFonts w:eastAsia="Times New Roman"/>
                            <w:color w:val="000000"/>
                            <w:sz w:val="16"/>
                            <w:szCs w:val="16"/>
                          </w:rPr>
                        </w:pPr>
                        <w:r>
                          <w:rPr>
                            <w:rFonts w:eastAsia="Times New Roman"/>
                            <w:color w:val="000000"/>
                            <w:sz w:val="16"/>
                            <w:szCs w:val="16"/>
                          </w:rPr>
                          <w:t>94 per 1,000</w:t>
                        </w:r>
                      </w:p>
                    </w:tc>
                    <w:tc>
                      <w:tcPr>
                        <w:tcW w:w="0" w:type="auto"/>
                        <w:tcBorders>
                          <w:top w:val="single" w:sz="6" w:space="0" w:color="BFBFBF"/>
                          <w:left w:val="single" w:sz="6" w:space="0" w:color="BFBFBF"/>
                          <w:right w:val="single" w:sz="6" w:space="0" w:color="BFBFBF"/>
                        </w:tcBorders>
                        <w:shd w:val="clear" w:color="auto" w:fill="EBEBEB"/>
                      </w:tcPr>
                      <w:p w14:paraId="7A86AF7F" w14:textId="77777777" w:rsidR="008A3110" w:rsidRDefault="008A3110" w:rsidP="008A3110">
                        <w:pPr>
                          <w:rPr>
                            <w:rFonts w:eastAsia="Times New Roman"/>
                            <w:color w:val="000000"/>
                            <w:sz w:val="16"/>
                            <w:szCs w:val="16"/>
                          </w:rPr>
                        </w:pPr>
                        <w:r>
                          <w:rPr>
                            <w:rStyle w:val="cell-value"/>
                            <w:rFonts w:eastAsia="Times New Roman"/>
                            <w:b/>
                            <w:bCs/>
                            <w:color w:val="000000"/>
                            <w:sz w:val="16"/>
                            <w:szCs w:val="16"/>
                          </w:rPr>
                          <w:t>469 more per 1,000</w:t>
                        </w:r>
                        <w:r>
                          <w:rPr>
                            <w:rFonts w:eastAsia="Times New Roman"/>
                            <w:color w:val="000000"/>
                            <w:sz w:val="16"/>
                            <w:szCs w:val="16"/>
                          </w:rPr>
                          <w:br/>
                        </w:r>
                        <w:r>
                          <w:rPr>
                            <w:rStyle w:val="cell-value"/>
                            <w:rFonts w:eastAsia="Times New Roman"/>
                            <w:color w:val="000000"/>
                            <w:sz w:val="16"/>
                            <w:szCs w:val="16"/>
                          </w:rPr>
                          <w:t>(90 more to 1,629 more)</w:t>
                        </w:r>
                      </w:p>
                    </w:tc>
                  </w:tr>
                </w:tbl>
                <w:p w14:paraId="6BB6C0BA" w14:textId="77777777" w:rsidR="008A3110" w:rsidRPr="002E2B68" w:rsidRDefault="008A3110" w:rsidP="008A3110">
                  <w:pPr>
                    <w:spacing w:after="100" w:afterAutospacing="1" w:line="240" w:lineRule="auto"/>
                    <w:rPr>
                      <w:rFonts w:eastAsia="Times New Roman" w:cstheme="minorHAnsi"/>
                      <w:sz w:val="16"/>
                      <w:szCs w:val="16"/>
                    </w:rPr>
                  </w:pPr>
                  <w:r w:rsidRPr="002E2B68">
                    <w:rPr>
                      <w:rFonts w:eastAsia="Times New Roman" w:cstheme="minorHAnsi"/>
                      <w:sz w:val="16"/>
                      <w:szCs w:val="16"/>
                      <w:vertAlign w:val="superscript"/>
                    </w:rPr>
                    <w:t>1</w:t>
                  </w:r>
                  <w:r w:rsidRPr="002E2B68">
                    <w:rPr>
                      <w:rFonts w:eastAsia="Times New Roman" w:cstheme="minorHAnsi"/>
                      <w:sz w:val="16"/>
                      <w:szCs w:val="16"/>
                    </w:rPr>
                    <w:t xml:space="preserve"> </w:t>
                  </w: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Trevisanuto 2010 914}</w:t>
                  </w:r>
                  <w:r>
                    <w:rPr>
                      <w:rFonts w:eastAsia="Times New Roman" w:cstheme="minorHAnsi"/>
                      <w:sz w:val="16"/>
                      <w:szCs w:val="16"/>
                    </w:rPr>
                    <w:fldChar w:fldCharType="end"/>
                  </w:r>
                </w:p>
                <w:p w14:paraId="5D0C84B9" w14:textId="77777777" w:rsidR="008A3110" w:rsidRPr="002E2B68" w:rsidRDefault="008A3110">
                  <w:pPr>
                    <w:numPr>
                      <w:ilvl w:val="0"/>
                      <w:numId w:val="20"/>
                    </w:numPr>
                    <w:spacing w:after="100" w:afterAutospacing="1" w:line="240" w:lineRule="auto"/>
                    <w:ind w:left="360"/>
                    <w:rPr>
                      <w:rFonts w:eastAsia="Times New Roman" w:cstheme="minorHAnsi"/>
                      <w:sz w:val="16"/>
                      <w:szCs w:val="16"/>
                    </w:rPr>
                  </w:pPr>
                  <w:r w:rsidRPr="002E2B68">
                    <w:rPr>
                      <w:rFonts w:eastAsia="Times New Roman" w:cstheme="minorHAnsi"/>
                      <w:sz w:val="16"/>
                      <w:szCs w:val="16"/>
                    </w:rPr>
                    <w:t>Single study, 95% CI crossing line of no effect</w:t>
                  </w:r>
                </w:p>
                <w:p w14:paraId="444C8F70" w14:textId="77777777" w:rsidR="008A3110" w:rsidRPr="002E2B68" w:rsidRDefault="008A3110">
                  <w:pPr>
                    <w:numPr>
                      <w:ilvl w:val="0"/>
                      <w:numId w:val="20"/>
                    </w:numPr>
                    <w:spacing w:before="100" w:beforeAutospacing="1" w:after="100" w:afterAutospacing="1" w:line="240" w:lineRule="auto"/>
                    <w:ind w:left="360"/>
                    <w:rPr>
                      <w:rFonts w:eastAsia="Times New Roman" w:cstheme="minorHAnsi"/>
                      <w:sz w:val="16"/>
                      <w:szCs w:val="16"/>
                    </w:rPr>
                  </w:pPr>
                  <w:r w:rsidRPr="002E2B68">
                    <w:rPr>
                      <w:rFonts w:eastAsia="Times New Roman" w:cstheme="minorHAnsi"/>
                      <w:sz w:val="16"/>
                      <w:szCs w:val="16"/>
                    </w:rPr>
                    <w:t xml:space="preserve">Single study, </w:t>
                  </w:r>
                  <w:r>
                    <w:rPr>
                      <w:rFonts w:eastAsia="Times New Roman" w:cstheme="minorHAnsi"/>
                      <w:sz w:val="16"/>
                      <w:szCs w:val="16"/>
                    </w:rPr>
                    <w:t>Optimal information size (</w:t>
                  </w:r>
                  <w:r w:rsidRPr="002E2B68">
                    <w:rPr>
                      <w:rFonts w:eastAsia="Times New Roman" w:cstheme="minorHAnsi"/>
                      <w:sz w:val="16"/>
                      <w:szCs w:val="16"/>
                    </w:rPr>
                    <w:t>OIS</w:t>
                  </w:r>
                  <w:r>
                    <w:rPr>
                      <w:rFonts w:eastAsia="Times New Roman" w:cstheme="minorHAnsi"/>
                      <w:sz w:val="16"/>
                      <w:szCs w:val="16"/>
                    </w:rPr>
                    <w:t>)</w:t>
                  </w:r>
                  <w:r w:rsidRPr="002E2B68">
                    <w:rPr>
                      <w:rFonts w:eastAsia="Times New Roman" w:cstheme="minorHAnsi"/>
                      <w:sz w:val="16"/>
                      <w:szCs w:val="16"/>
                    </w:rPr>
                    <w:t xml:space="preserve"> not satisfied</w:t>
                  </w:r>
                </w:p>
                <w:p w14:paraId="48279A8C"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For secondary outcomes: </w:t>
                  </w:r>
                </w:p>
                <w:p w14:paraId="3260C50D" w14:textId="77777777" w:rsidR="008A3110" w:rsidRDefault="008A3110"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mean body temperature</w:t>
                  </w:r>
                  <w:r>
                    <w:rPr>
                      <w:rFonts w:ascii="Calibri" w:eastAsia="Times New Roman" w:hAnsi="Calibri" w:cs="Calibri"/>
                      <w:sz w:val="16"/>
                      <w:szCs w:val="16"/>
                    </w:rPr>
                    <w:t xml:space="preserve"> there was </w:t>
                  </w:r>
                  <w:r>
                    <w:rPr>
                      <w:rFonts w:ascii="Calibri" w:eastAsia="Times New Roman" w:hAnsi="Calibri" w:cs="Calibri"/>
                      <w:b/>
                      <w:bCs/>
                      <w:sz w:val="16"/>
                      <w:szCs w:val="16"/>
                    </w:rPr>
                    <w:t>probable clinical benefit</w:t>
                  </w:r>
                  <w:r>
                    <w:rPr>
                      <w:rFonts w:ascii="Calibri" w:eastAsia="Times New Roman" w:hAnsi="Calibri" w:cs="Calibri"/>
                      <w:sz w:val="16"/>
                      <w:szCs w:val="16"/>
                    </w:rPr>
                    <w:t xml:space="preserve"> (MD 0.8°C higher (0.41 to 1.19°C higher with the use of a plastic cap compared to no plastic cap), </w:t>
                  </w:r>
                  <w:r w:rsidRPr="00505C1E">
                    <w:rPr>
                      <w:rFonts w:ascii="Calibri" w:eastAsia="Times New Roman" w:hAnsi="Calibri" w:cs="Calibri"/>
                      <w:b/>
                      <w:bCs/>
                      <w:sz w:val="16"/>
                      <w:szCs w:val="16"/>
                    </w:rPr>
                    <w:t xml:space="preserve">moderate certainty evidence </w:t>
                  </w:r>
                  <w:r w:rsidRPr="00505C1E">
                    <w:rPr>
                      <w:rFonts w:ascii="Calibri" w:eastAsia="Times New Roman" w:hAnsi="Calibri" w:cs="Calibri"/>
                      <w:sz w:val="16"/>
                      <w:szCs w:val="16"/>
                    </w:rPr>
                    <w:t>downgraded for imprecision</w:t>
                  </w:r>
                  <w:r>
                    <w:rPr>
                      <w:rFonts w:ascii="Calibri" w:eastAsia="Times New Roman" w:hAnsi="Calibri" w:cs="Calibri"/>
                      <w:b/>
                      <w:bCs/>
                      <w:sz w:val="16"/>
                      <w:szCs w:val="16"/>
                    </w:rPr>
                    <w:t xml:space="preserve"> </w:t>
                  </w:r>
                  <w:r>
                    <w:rPr>
                      <w:rFonts w:ascii="Calibri" w:eastAsia="Times New Roman" w:hAnsi="Calibri" w:cs="Calibri"/>
                      <w:sz w:val="16"/>
                      <w:szCs w:val="16"/>
                    </w:rPr>
                    <w:t xml:space="preserve">from 1 RCT with 64 participants </w:t>
                  </w:r>
                  <w:r>
                    <w:rPr>
                      <w:rFonts w:asciiTheme="minorHAnsi" w:eastAsia="Times New Roman" w:hAnsiTheme="minorHAnsi" w:cstheme="minorHAnsi"/>
                      <w:sz w:val="16"/>
                      <w:szCs w:val="16"/>
                    </w:rPr>
                    <w:fldChar w:fldCharType="begin"/>
                  </w:r>
                  <w:r>
                    <w:rPr>
                      <w:rFonts w:asciiTheme="minorHAnsi" w:eastAsia="Times New Roman" w:hAnsiTheme="minorHAnsi" w:cstheme="minorHAnsi"/>
                      <w:sz w:val="16"/>
                      <w:szCs w:val="16"/>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asciiTheme="minorHAnsi" w:eastAsia="Times New Roman" w:hAnsiTheme="minorHAnsi" w:cstheme="minorHAnsi"/>
                      <w:sz w:val="16"/>
                      <w:szCs w:val="16"/>
                    </w:rPr>
                    <w:fldChar w:fldCharType="separate"/>
                  </w:r>
                  <w:r>
                    <w:rPr>
                      <w:rFonts w:asciiTheme="minorHAnsi" w:eastAsia="Times New Roman" w:hAnsiTheme="minorHAnsi" w:cstheme="minorHAnsi"/>
                      <w:noProof/>
                      <w:sz w:val="16"/>
                      <w:szCs w:val="16"/>
                    </w:rPr>
                    <w:t>{Trevisanuto 2010 914}</w:t>
                  </w:r>
                  <w:r>
                    <w:rPr>
                      <w:rFonts w:asciiTheme="minorHAnsi" w:eastAsia="Times New Roman" w:hAnsiTheme="minorHAnsi" w:cstheme="minorHAnsi"/>
                      <w:sz w:val="16"/>
                      <w:szCs w:val="16"/>
                    </w:rPr>
                    <w:fldChar w:fldCharType="end"/>
                  </w:r>
                  <w:r>
                    <w:rPr>
                      <w:rFonts w:ascii="Calibri" w:eastAsia="Times New Roman" w:hAnsi="Calibri" w:cs="Calibri"/>
                      <w:sz w:val="16"/>
                      <w:szCs w:val="16"/>
                    </w:rPr>
                    <w:t xml:space="preserve"> </w:t>
                  </w:r>
                </w:p>
                <w:p w14:paraId="4574558B" w14:textId="77777777" w:rsidR="008A3110" w:rsidRDefault="008A3110"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For</w:t>
                  </w:r>
                  <w:r>
                    <w:rPr>
                      <w:rFonts w:ascii="Calibri" w:eastAsia="Times New Roman" w:hAnsi="Calibri" w:cs="Calibri"/>
                      <w:b/>
                      <w:bCs/>
                      <w:sz w:val="16"/>
                      <w:szCs w:val="16"/>
                    </w:rPr>
                    <w:t xml:space="preserve"> hypothermia &lt; 36.5 C</w:t>
                  </w:r>
                  <w:r>
                    <w:rPr>
                      <w:rFonts w:ascii="Calibri" w:eastAsia="Times New Roman" w:hAnsi="Calibri" w:cs="Calibri"/>
                      <w:sz w:val="16"/>
                      <w:szCs w:val="16"/>
                    </w:rPr>
                    <w:t xml:space="preserve"> there was </w:t>
                  </w:r>
                  <w:r>
                    <w:rPr>
                      <w:rFonts w:ascii="Calibri" w:eastAsia="Times New Roman" w:hAnsi="Calibri" w:cs="Calibri"/>
                      <w:b/>
                      <w:bCs/>
                      <w:sz w:val="16"/>
                      <w:szCs w:val="16"/>
                    </w:rPr>
                    <w:t>probable clinical benefit</w:t>
                  </w:r>
                  <w:r>
                    <w:rPr>
                      <w:rFonts w:ascii="Calibri" w:eastAsia="Times New Roman" w:hAnsi="Calibri" w:cs="Calibri"/>
                      <w:sz w:val="16"/>
                      <w:szCs w:val="16"/>
                    </w:rPr>
                    <w:t xml:space="preserve"> (RR 0.48 95%CI 0.32 to 0.73, ARD </w:t>
                  </w:r>
                  <w:r w:rsidRPr="00505C1E">
                    <w:rPr>
                      <w:rStyle w:val="cell-value"/>
                      <w:rFonts w:asciiTheme="minorHAnsi" w:eastAsia="Times New Roman" w:hAnsiTheme="minorHAnsi" w:cstheme="minorHAnsi"/>
                      <w:color w:val="000000"/>
                      <w:sz w:val="16"/>
                      <w:szCs w:val="16"/>
                    </w:rPr>
                    <w:t xml:space="preserve">471 fewer </w:t>
                  </w:r>
                  <w:r>
                    <w:rPr>
                      <w:rStyle w:val="cell-value"/>
                      <w:rFonts w:asciiTheme="minorHAnsi" w:eastAsia="Times New Roman" w:hAnsiTheme="minorHAnsi" w:cstheme="minorHAnsi"/>
                      <w:color w:val="000000"/>
                      <w:sz w:val="16"/>
                      <w:szCs w:val="16"/>
                    </w:rPr>
                    <w:t>i</w:t>
                  </w:r>
                  <w:r w:rsidRPr="00505C1E">
                    <w:rPr>
                      <w:rStyle w:val="cell-value"/>
                      <w:rFonts w:asciiTheme="minorHAnsi" w:eastAsia="Times New Roman" w:hAnsiTheme="minorHAnsi" w:cstheme="minorHAnsi"/>
                      <w:color w:val="000000"/>
                      <w:sz w:val="16"/>
                      <w:szCs w:val="16"/>
                    </w:rPr>
                    <w:t>nfants were hypothermic</w:t>
                  </w:r>
                  <w:r>
                    <w:rPr>
                      <w:rStyle w:val="cell-value"/>
                    </w:rPr>
                    <w:t xml:space="preserve"> </w:t>
                  </w:r>
                  <w:r w:rsidRPr="00505C1E">
                    <w:rPr>
                      <w:rStyle w:val="cell-value"/>
                      <w:rFonts w:asciiTheme="minorHAnsi" w:eastAsia="Times New Roman" w:hAnsiTheme="minorHAnsi" w:cstheme="minorHAnsi"/>
                      <w:color w:val="000000"/>
                      <w:sz w:val="16"/>
                      <w:szCs w:val="16"/>
                    </w:rPr>
                    <w:t>per 1,000</w:t>
                  </w:r>
                  <w:r w:rsidRPr="00505C1E">
                    <w:rPr>
                      <w:rStyle w:val="cell-value"/>
                      <w:rFonts w:asciiTheme="minorHAnsi" w:hAnsiTheme="minorHAnsi" w:cstheme="minorHAnsi"/>
                      <w:sz w:val="16"/>
                      <w:szCs w:val="16"/>
                    </w:rPr>
                    <w:t xml:space="preserve"> 95% CI </w:t>
                  </w:r>
                  <w:r w:rsidRPr="00505C1E">
                    <w:rPr>
                      <w:rStyle w:val="cell-value"/>
                      <w:rFonts w:asciiTheme="minorHAnsi" w:eastAsia="Times New Roman" w:hAnsiTheme="minorHAnsi" w:cstheme="minorHAnsi"/>
                      <w:color w:val="000000"/>
                      <w:sz w:val="16"/>
                      <w:szCs w:val="16"/>
                    </w:rPr>
                    <w:t>616 fewer to 245 fewer</w:t>
                  </w:r>
                  <w:r>
                    <w:rPr>
                      <w:rStyle w:val="cell-value"/>
                      <w:rFonts w:asciiTheme="minorHAnsi" w:eastAsia="Times New Roman" w:hAnsiTheme="minorHAnsi" w:cstheme="minorHAnsi"/>
                      <w:color w:val="000000"/>
                      <w:sz w:val="16"/>
                      <w:szCs w:val="16"/>
                    </w:rPr>
                    <w:t xml:space="preserve"> per 1000 infants</w:t>
                  </w:r>
                  <w:r w:rsidRPr="00505C1E">
                    <w:rPr>
                      <w:rFonts w:asciiTheme="minorHAnsi" w:eastAsia="Times New Roman" w:hAnsiTheme="minorHAnsi" w:cstheme="minorHAnsi"/>
                      <w:sz w:val="16"/>
                      <w:szCs w:val="16"/>
                    </w:rPr>
                    <w:t>)</w:t>
                  </w:r>
                  <w:r>
                    <w:rPr>
                      <w:rFonts w:ascii="Calibri" w:eastAsia="Times New Roman" w:hAnsi="Calibri" w:cs="Calibri"/>
                      <w:sz w:val="16"/>
                      <w:szCs w:val="16"/>
                    </w:rPr>
                    <w:t xml:space="preserve"> </w:t>
                  </w:r>
                  <w:r w:rsidRPr="00505C1E">
                    <w:rPr>
                      <w:rFonts w:ascii="Calibri" w:eastAsia="Times New Roman" w:hAnsi="Calibri" w:cs="Calibri"/>
                      <w:b/>
                      <w:bCs/>
                      <w:sz w:val="16"/>
                      <w:szCs w:val="16"/>
                    </w:rPr>
                    <w:t>moderate certainty evidence</w:t>
                  </w:r>
                  <w:r w:rsidRPr="00505C1E">
                    <w:rPr>
                      <w:rFonts w:ascii="Calibri" w:eastAsia="Times New Roman" w:hAnsi="Calibri" w:cs="Calibri"/>
                      <w:sz w:val="16"/>
                      <w:szCs w:val="16"/>
                    </w:rPr>
                    <w:t xml:space="preserve"> downgraded for imprecision</w:t>
                  </w:r>
                  <w:r>
                    <w:rPr>
                      <w:rFonts w:ascii="Calibri" w:eastAsia="Times New Roman" w:hAnsi="Calibri" w:cs="Calibri"/>
                      <w:b/>
                      <w:bCs/>
                      <w:sz w:val="16"/>
                      <w:szCs w:val="16"/>
                    </w:rPr>
                    <w:t xml:space="preserve"> </w:t>
                  </w:r>
                  <w:r>
                    <w:rPr>
                      <w:rFonts w:ascii="Calibri" w:eastAsia="Times New Roman" w:hAnsi="Calibri" w:cs="Calibri"/>
                      <w:sz w:val="16"/>
                      <w:szCs w:val="16"/>
                    </w:rPr>
                    <w:t xml:space="preserve">from 1 RCT with 64 participants (RR 0.48 95%CI 0.32 to 0.73) </w:t>
                  </w:r>
                  <w:r>
                    <w:rPr>
                      <w:rFonts w:asciiTheme="minorHAnsi" w:eastAsia="Times New Roman" w:hAnsiTheme="minorHAnsi" w:cstheme="minorHAnsi"/>
                      <w:sz w:val="16"/>
                      <w:szCs w:val="16"/>
                    </w:rPr>
                    <w:fldChar w:fldCharType="begin"/>
                  </w:r>
                  <w:r>
                    <w:rPr>
                      <w:rFonts w:asciiTheme="minorHAnsi" w:eastAsia="Times New Roman" w:hAnsiTheme="minorHAnsi" w:cstheme="minorHAnsi"/>
                      <w:sz w:val="16"/>
                      <w:szCs w:val="16"/>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asciiTheme="minorHAnsi" w:eastAsia="Times New Roman" w:hAnsiTheme="minorHAnsi" w:cstheme="minorHAnsi"/>
                      <w:sz w:val="16"/>
                      <w:szCs w:val="16"/>
                    </w:rPr>
                    <w:fldChar w:fldCharType="separate"/>
                  </w:r>
                  <w:r>
                    <w:rPr>
                      <w:rFonts w:asciiTheme="minorHAnsi" w:eastAsia="Times New Roman" w:hAnsiTheme="minorHAnsi" w:cstheme="minorHAnsi"/>
                      <w:noProof/>
                      <w:sz w:val="16"/>
                      <w:szCs w:val="16"/>
                    </w:rPr>
                    <w:t>{Trevisanuto 2010 914}</w:t>
                  </w:r>
                  <w:r>
                    <w:rPr>
                      <w:rFonts w:asciiTheme="minorHAnsi" w:eastAsia="Times New Roman" w:hAnsiTheme="minorHAnsi" w:cstheme="minorHAnsi"/>
                      <w:sz w:val="16"/>
                      <w:szCs w:val="16"/>
                    </w:rPr>
                    <w:fldChar w:fldCharType="end"/>
                  </w:r>
                </w:p>
                <w:p w14:paraId="1B029CD3" w14:textId="77777777" w:rsidR="008A3110" w:rsidRDefault="008A3110"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the </w:t>
                  </w:r>
                  <w:r>
                    <w:rPr>
                      <w:rFonts w:ascii="Calibri" w:eastAsia="Times New Roman" w:hAnsi="Calibri" w:cs="Calibri"/>
                      <w:b/>
                      <w:bCs/>
                      <w:sz w:val="16"/>
                      <w:szCs w:val="16"/>
                    </w:rPr>
                    <w:t>outcome of delivery room intubation clinical benefit or harm cannot be excluded, (</w:t>
                  </w:r>
                  <w:r>
                    <w:rPr>
                      <w:rFonts w:ascii="Calibri" w:eastAsia="Times New Roman" w:hAnsi="Calibri" w:cs="Calibri"/>
                      <w:sz w:val="16"/>
                      <w:szCs w:val="16"/>
                    </w:rPr>
                    <w:t xml:space="preserve">RR 0.82 95% CI 0.49 to 1.37, ARD 96 fewer infants were intubated per 1000, 95% CI 271 fewer to 197 </w:t>
                  </w:r>
                  <w:r>
                    <w:rPr>
                      <w:rFonts w:ascii="Calibri" w:eastAsia="Times New Roman" w:hAnsi="Calibri" w:cs="Calibri"/>
                      <w:sz w:val="16"/>
                      <w:szCs w:val="16"/>
                    </w:rPr>
                    <w:lastRenderedPageBreak/>
                    <w:t xml:space="preserve">more per 1000), </w:t>
                  </w:r>
                  <w:r w:rsidRPr="00505C1E">
                    <w:rPr>
                      <w:rFonts w:ascii="Calibri" w:eastAsia="Times New Roman" w:hAnsi="Calibri" w:cs="Calibri"/>
                      <w:b/>
                      <w:bCs/>
                      <w:sz w:val="16"/>
                      <w:szCs w:val="16"/>
                    </w:rPr>
                    <w:t>moderate certainty evidence</w:t>
                  </w:r>
                  <w:r>
                    <w:rPr>
                      <w:rFonts w:ascii="Calibri" w:eastAsia="Times New Roman" w:hAnsi="Calibri" w:cs="Calibri"/>
                      <w:sz w:val="16"/>
                      <w:szCs w:val="16"/>
                    </w:rPr>
                    <w:t xml:space="preserve"> </w:t>
                  </w:r>
                  <w:r w:rsidRPr="00505C1E">
                    <w:rPr>
                      <w:rFonts w:ascii="Calibri" w:eastAsia="Times New Roman" w:hAnsi="Calibri" w:cs="Calibri"/>
                      <w:sz w:val="16"/>
                      <w:szCs w:val="16"/>
                    </w:rPr>
                    <w:t>downgraded for imprecision</w:t>
                  </w:r>
                  <w:r>
                    <w:rPr>
                      <w:rFonts w:ascii="Calibri" w:eastAsia="Times New Roman" w:hAnsi="Calibri" w:cs="Calibri"/>
                      <w:b/>
                      <w:bCs/>
                      <w:sz w:val="16"/>
                      <w:szCs w:val="16"/>
                    </w:rPr>
                    <w:t xml:space="preserve"> </w:t>
                  </w:r>
                  <w:r>
                    <w:rPr>
                      <w:rFonts w:ascii="Calibri" w:eastAsia="Times New Roman" w:hAnsi="Calibri" w:cs="Calibri"/>
                      <w:sz w:val="16"/>
                      <w:szCs w:val="16"/>
                    </w:rPr>
                    <w:t xml:space="preserve">from 1 RCT with 64 participants. </w:t>
                  </w:r>
                  <w:r>
                    <w:rPr>
                      <w:rFonts w:asciiTheme="minorHAnsi" w:eastAsia="Times New Roman" w:hAnsiTheme="minorHAnsi" w:cstheme="minorHAnsi"/>
                      <w:sz w:val="16"/>
                      <w:szCs w:val="16"/>
                    </w:rPr>
                    <w:fldChar w:fldCharType="begin"/>
                  </w:r>
                  <w:r>
                    <w:rPr>
                      <w:rFonts w:asciiTheme="minorHAnsi" w:eastAsia="Times New Roman" w:hAnsiTheme="minorHAnsi" w:cstheme="minorHAnsi"/>
                      <w:sz w:val="16"/>
                      <w:szCs w:val="16"/>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asciiTheme="minorHAnsi" w:eastAsia="Times New Roman" w:hAnsiTheme="minorHAnsi" w:cstheme="minorHAnsi"/>
                      <w:sz w:val="16"/>
                      <w:szCs w:val="16"/>
                    </w:rPr>
                    <w:fldChar w:fldCharType="separate"/>
                  </w:r>
                  <w:r>
                    <w:rPr>
                      <w:rFonts w:asciiTheme="minorHAnsi" w:eastAsia="Times New Roman" w:hAnsiTheme="minorHAnsi" w:cstheme="minorHAnsi"/>
                      <w:noProof/>
                      <w:sz w:val="16"/>
                      <w:szCs w:val="16"/>
                    </w:rPr>
                    <w:t>{Trevisanuto 2010 914}</w:t>
                  </w:r>
                  <w:r>
                    <w:rPr>
                      <w:rFonts w:asciiTheme="minorHAnsi" w:eastAsia="Times New Roman" w:hAnsiTheme="minorHAnsi" w:cstheme="minorHAnsi"/>
                      <w:sz w:val="16"/>
                      <w:szCs w:val="16"/>
                    </w:rPr>
                    <w:fldChar w:fldCharType="end"/>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143"/>
                    <w:gridCol w:w="1010"/>
                    <w:gridCol w:w="1092"/>
                    <w:gridCol w:w="765"/>
                    <w:gridCol w:w="1386"/>
                    <w:gridCol w:w="1072"/>
                  </w:tblGrid>
                  <w:tr w:rsidR="008A3110" w14:paraId="6DCE0372" w14:textId="77777777" w:rsidTr="00EC24AC">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4E4710A3" w14:textId="77777777" w:rsidR="008A3110" w:rsidRDefault="008A3110" w:rsidP="008A3110">
                        <w:pPr>
                          <w:rPr>
                            <w:rFonts w:ascii="Times New Roman" w:eastAsia="Times New Roman" w:hAnsi="Times New Roman" w:cs="Times New Roman"/>
                            <w:b/>
                            <w:bCs/>
                            <w:color w:val="FFFFFF"/>
                            <w:sz w:val="16"/>
                            <w:szCs w:val="16"/>
                          </w:rPr>
                        </w:pPr>
                        <w:r>
                          <w:rPr>
                            <w:rFonts w:eastAsia="Times New Roman"/>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175609B8" w14:textId="77777777" w:rsidR="008A3110" w:rsidRDefault="008A3110" w:rsidP="008A3110">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5ABF9CC7" w14:textId="77777777" w:rsidR="008A3110" w:rsidRDefault="008A3110" w:rsidP="008A3110">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03EE5C55" w14:textId="77777777" w:rsidR="008A3110" w:rsidRDefault="008A3110" w:rsidP="008A3110">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A58DAC7" w14:textId="77777777" w:rsidR="008A3110" w:rsidRDefault="008A3110" w:rsidP="008A3110">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8A3110" w14:paraId="7176E84E" w14:textId="77777777" w:rsidTr="00EC24AC">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3670F9F" w14:textId="77777777" w:rsidR="008A3110" w:rsidRDefault="008A3110" w:rsidP="008A3110">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3CF0D1E" w14:textId="77777777" w:rsidR="008A3110" w:rsidRDefault="008A3110" w:rsidP="008A3110">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937273D" w14:textId="77777777" w:rsidR="008A3110" w:rsidRDefault="008A3110" w:rsidP="008A3110">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3E94C5F" w14:textId="77777777" w:rsidR="008A3110" w:rsidRDefault="008A3110" w:rsidP="008A3110">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82379A2" w14:textId="77777777" w:rsidR="008A3110" w:rsidRDefault="008A3110" w:rsidP="008A3110">
                        <w:pPr>
                          <w:rPr>
                            <w:rFonts w:eastAsia="Times New Roman"/>
                            <w:b/>
                            <w:bCs/>
                            <w:color w:val="000000"/>
                            <w:sz w:val="16"/>
                            <w:szCs w:val="16"/>
                          </w:rPr>
                        </w:pPr>
                        <w:r>
                          <w:rPr>
                            <w:rFonts w:eastAsia="Times New Roman"/>
                            <w:b/>
                            <w:bCs/>
                            <w:color w:val="000000"/>
                            <w:sz w:val="16"/>
                            <w:szCs w:val="16"/>
                          </w:rPr>
                          <w:t>Risk with no plastic cap</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3FDFA44" w14:textId="77777777" w:rsidR="008A3110" w:rsidRDefault="008A3110" w:rsidP="008A3110">
                        <w:pPr>
                          <w:rPr>
                            <w:rFonts w:eastAsia="Times New Roman"/>
                            <w:b/>
                            <w:bCs/>
                            <w:color w:val="000000"/>
                            <w:sz w:val="16"/>
                            <w:szCs w:val="16"/>
                          </w:rPr>
                        </w:pPr>
                        <w:r>
                          <w:rPr>
                            <w:rFonts w:eastAsia="Times New Roman"/>
                            <w:b/>
                            <w:bCs/>
                            <w:color w:val="000000"/>
                            <w:sz w:val="16"/>
                            <w:szCs w:val="16"/>
                          </w:rPr>
                          <w:t>Risk difference with plastic cap</w:t>
                        </w:r>
                      </w:p>
                    </w:tc>
                  </w:tr>
                  <w:tr w:rsidR="008A3110" w14:paraId="36E630E2" w14:textId="77777777" w:rsidTr="00EC24AC">
                    <w:trPr>
                      <w:trHeight w:val="1087"/>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9BADDDC" w14:textId="77777777" w:rsidR="008A3110" w:rsidRDefault="008A3110" w:rsidP="008A3110">
                        <w:pPr>
                          <w:rPr>
                            <w:rFonts w:eastAsia="Times New Roman"/>
                            <w:sz w:val="16"/>
                            <w:szCs w:val="16"/>
                          </w:rPr>
                        </w:pPr>
                        <w:r>
                          <w:rPr>
                            <w:rStyle w:val="label"/>
                            <w:rFonts w:eastAsia="Times New Roman"/>
                            <w:sz w:val="16"/>
                            <w:szCs w:val="16"/>
                          </w:rPr>
                          <w:t>Mean body temperatu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0DE45EC" w14:textId="77777777" w:rsidR="008A3110" w:rsidRDefault="008A3110" w:rsidP="008A3110">
                        <w:pPr>
                          <w:rPr>
                            <w:rFonts w:eastAsia="Times New Roman"/>
                            <w:sz w:val="16"/>
                            <w:szCs w:val="16"/>
                          </w:rPr>
                        </w:pPr>
                        <w:r>
                          <w:rPr>
                            <w:rFonts w:eastAsia="Times New Roman"/>
                            <w:sz w:val="16"/>
                            <w:szCs w:val="16"/>
                          </w:rPr>
                          <w:t>64</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A2D3218" w14:textId="77777777" w:rsidR="008A3110" w:rsidRDefault="008A3110" w:rsidP="008A3110">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Moderate</w:t>
                        </w:r>
                        <w:r>
                          <w:rPr>
                            <w:rFonts w:eastAsia="Times New Roman"/>
                            <w:sz w:val="16"/>
                            <w:szCs w:val="16"/>
                            <w:vertAlign w:val="superscript"/>
                          </w:rPr>
                          <w:t>a</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2E7A7DF" w14:textId="77777777" w:rsidR="008A3110" w:rsidRDefault="008A3110" w:rsidP="008A3110">
                        <w:pPr>
                          <w:rPr>
                            <w:rFonts w:eastAsia="Times New Roman"/>
                            <w:sz w:val="16"/>
                            <w:szCs w:val="16"/>
                          </w:rPr>
                        </w:pPr>
                        <w:r>
                          <w:rPr>
                            <w:rStyle w:val="cell"/>
                            <w:rFonts w:eastAsia="Times New Roman"/>
                            <w:sz w:val="16"/>
                            <w:szCs w:val="16"/>
                          </w:rPr>
                          <w:t>-</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C1FF818" w14:textId="77777777" w:rsidR="008A3110" w:rsidRDefault="008A3110" w:rsidP="008A3110">
                        <w:pPr>
                          <w:rPr>
                            <w:rFonts w:eastAsia="Times New Roman"/>
                            <w:color w:val="000000"/>
                            <w:sz w:val="16"/>
                            <w:szCs w:val="16"/>
                          </w:rPr>
                        </w:pPr>
                        <w:r>
                          <w:rPr>
                            <w:rStyle w:val="cell-value"/>
                            <w:rFonts w:eastAsia="Times New Roman"/>
                            <w:color w:val="000000"/>
                            <w:sz w:val="16"/>
                            <w:szCs w:val="16"/>
                          </w:rPr>
                          <w:t xml:space="preserve">The mean </w:t>
                        </w:r>
                        <w:proofErr w:type="spellStart"/>
                        <w:r>
                          <w:rPr>
                            <w:rStyle w:val="cell-value"/>
                            <w:rFonts w:eastAsia="Times New Roman"/>
                            <w:color w:val="000000"/>
                            <w:sz w:val="16"/>
                            <w:szCs w:val="16"/>
                          </w:rPr>
                          <w:t>mean</w:t>
                        </w:r>
                        <w:proofErr w:type="spellEnd"/>
                        <w:r>
                          <w:rPr>
                            <w:rStyle w:val="cell-value"/>
                            <w:rFonts w:eastAsia="Times New Roman"/>
                            <w:color w:val="000000"/>
                            <w:sz w:val="16"/>
                            <w:szCs w:val="16"/>
                          </w:rPr>
                          <w:t xml:space="preserve"> body temperature was </w:t>
                        </w:r>
                        <w:r>
                          <w:rPr>
                            <w:rStyle w:val="cell-value"/>
                            <w:rFonts w:eastAsia="Times New Roman"/>
                            <w:b/>
                            <w:bCs/>
                            <w:color w:val="000000"/>
                            <w:sz w:val="16"/>
                            <w:szCs w:val="16"/>
                          </w:rPr>
                          <w:t>35.30</w:t>
                        </w:r>
                        <w:r w:rsidRPr="00505C1E">
                          <w:rPr>
                            <w:rFonts w:eastAsia="Times New Roman"/>
                            <w:b/>
                            <w:bCs/>
                            <w:color w:val="000000"/>
                            <w:sz w:val="16"/>
                            <w:szCs w:val="16"/>
                          </w:rPr>
                          <w:t>°C</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17D81B8" w14:textId="77777777" w:rsidR="008A3110" w:rsidRDefault="008A3110" w:rsidP="008A3110">
                        <w:pPr>
                          <w:rPr>
                            <w:rFonts w:eastAsia="Times New Roman"/>
                            <w:color w:val="000000"/>
                            <w:sz w:val="16"/>
                            <w:szCs w:val="16"/>
                          </w:rPr>
                        </w:pPr>
                        <w:r>
                          <w:rPr>
                            <w:rStyle w:val="cell-value"/>
                            <w:rFonts w:eastAsia="Times New Roman"/>
                            <w:color w:val="000000"/>
                            <w:sz w:val="16"/>
                            <w:szCs w:val="16"/>
                          </w:rPr>
                          <w:t xml:space="preserve">MD </w:t>
                        </w:r>
                        <w:r>
                          <w:rPr>
                            <w:rStyle w:val="cell-value"/>
                            <w:rFonts w:eastAsia="Times New Roman"/>
                            <w:b/>
                            <w:bCs/>
                            <w:color w:val="000000"/>
                            <w:sz w:val="16"/>
                            <w:szCs w:val="16"/>
                          </w:rPr>
                          <w:t>0.8</w:t>
                        </w:r>
                        <w:r w:rsidRPr="00505C1E">
                          <w:rPr>
                            <w:rFonts w:ascii="Calibri" w:eastAsia="Times New Roman" w:hAnsi="Calibri" w:cs="Calibri"/>
                            <w:b/>
                            <w:bCs/>
                            <w:sz w:val="16"/>
                            <w:szCs w:val="16"/>
                          </w:rPr>
                          <w:t>°C</w:t>
                        </w:r>
                        <w:r>
                          <w:rPr>
                            <w:rFonts w:ascii="Calibri" w:eastAsia="Times New Roman" w:hAnsi="Calibri" w:cs="Calibri"/>
                            <w:sz w:val="16"/>
                            <w:szCs w:val="16"/>
                          </w:rPr>
                          <w:t xml:space="preserve"> </w:t>
                        </w:r>
                        <w:r>
                          <w:rPr>
                            <w:rStyle w:val="cell-value"/>
                            <w:rFonts w:eastAsia="Times New Roman"/>
                            <w:b/>
                            <w:bCs/>
                            <w:color w:val="000000"/>
                            <w:sz w:val="16"/>
                            <w:szCs w:val="16"/>
                          </w:rPr>
                          <w:t>higher</w:t>
                        </w:r>
                        <w:r>
                          <w:rPr>
                            <w:rFonts w:eastAsia="Times New Roman"/>
                            <w:color w:val="000000"/>
                            <w:sz w:val="16"/>
                            <w:szCs w:val="16"/>
                          </w:rPr>
                          <w:br/>
                        </w:r>
                        <w:r>
                          <w:rPr>
                            <w:rStyle w:val="cell-value"/>
                            <w:rFonts w:eastAsia="Times New Roman"/>
                            <w:color w:val="000000"/>
                            <w:sz w:val="16"/>
                            <w:szCs w:val="16"/>
                          </w:rPr>
                          <w:t>(0.41 higher to 1.19 higher)</w:t>
                        </w:r>
                      </w:p>
                    </w:tc>
                  </w:tr>
                  <w:tr w:rsidR="008A3110" w14:paraId="3CCF8416" w14:textId="77777777" w:rsidTr="00EC24AC">
                    <w:trPr>
                      <w:trHeight w:val="805"/>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7EE1B0E" w14:textId="77777777" w:rsidR="008A3110" w:rsidRDefault="008A3110" w:rsidP="008A3110">
                        <w:pPr>
                          <w:rPr>
                            <w:rFonts w:eastAsia="Times New Roman"/>
                            <w:sz w:val="16"/>
                            <w:szCs w:val="16"/>
                          </w:rPr>
                        </w:pPr>
                        <w:r>
                          <w:rPr>
                            <w:rStyle w:val="label"/>
                            <w:rFonts w:eastAsia="Times New Roman"/>
                            <w:sz w:val="16"/>
                            <w:szCs w:val="16"/>
                          </w:rPr>
                          <w:t>Hypothermia &lt; 36.5 C</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490B077" w14:textId="77777777" w:rsidR="008A3110" w:rsidRDefault="008A3110" w:rsidP="008A3110">
                        <w:pPr>
                          <w:rPr>
                            <w:rFonts w:eastAsia="Times New Roman"/>
                            <w:sz w:val="16"/>
                            <w:szCs w:val="16"/>
                          </w:rPr>
                        </w:pPr>
                        <w:r>
                          <w:rPr>
                            <w:rFonts w:eastAsia="Times New Roman"/>
                            <w:sz w:val="16"/>
                            <w:szCs w:val="16"/>
                          </w:rPr>
                          <w:t>64</w:t>
                        </w:r>
                        <w:r>
                          <w:rPr>
                            <w:rFonts w:eastAsia="Times New Roman"/>
                            <w:sz w:val="16"/>
                            <w:szCs w:val="16"/>
                          </w:rPr>
                          <w:br/>
                          <w:t>(1 RCT)</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CEB0E6" w14:textId="77777777" w:rsidR="008A3110" w:rsidRDefault="008A3110" w:rsidP="008A3110">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a,b</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65686E" w14:textId="77777777" w:rsidR="008A3110" w:rsidRDefault="008A3110" w:rsidP="008A3110">
                        <w:pPr>
                          <w:rPr>
                            <w:rFonts w:eastAsia="Times New Roman"/>
                            <w:sz w:val="16"/>
                            <w:szCs w:val="16"/>
                          </w:rPr>
                        </w:pPr>
                        <w:r>
                          <w:rPr>
                            <w:rStyle w:val="block"/>
                            <w:rFonts w:eastAsia="Times New Roman"/>
                            <w:b/>
                            <w:bCs/>
                            <w:sz w:val="16"/>
                            <w:szCs w:val="16"/>
                          </w:rPr>
                          <w:t>RR 0.48</w:t>
                        </w:r>
                        <w:r>
                          <w:rPr>
                            <w:rFonts w:eastAsia="Times New Roman"/>
                            <w:sz w:val="16"/>
                            <w:szCs w:val="16"/>
                          </w:rPr>
                          <w:br/>
                        </w:r>
                        <w:r>
                          <w:rPr>
                            <w:rStyle w:val="cell"/>
                            <w:rFonts w:eastAsia="Times New Roman"/>
                            <w:sz w:val="16"/>
                            <w:szCs w:val="16"/>
                          </w:rPr>
                          <w:t>(0.32 to 0.73)</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36642DFC" w14:textId="77777777" w:rsidR="008A3110" w:rsidRDefault="008A3110" w:rsidP="008A3110">
                        <w:pPr>
                          <w:rPr>
                            <w:rFonts w:eastAsia="Times New Roman"/>
                            <w:color w:val="000000"/>
                            <w:sz w:val="16"/>
                            <w:szCs w:val="16"/>
                          </w:rPr>
                        </w:pPr>
                        <w:r>
                          <w:rPr>
                            <w:rFonts w:eastAsia="Times New Roman"/>
                            <w:color w:val="000000"/>
                            <w:sz w:val="16"/>
                            <w:szCs w:val="16"/>
                          </w:rPr>
                          <w:t>906 per 1,000</w:t>
                        </w:r>
                      </w:p>
                    </w:tc>
                    <w:tc>
                      <w:tcPr>
                        <w:tcW w:w="0" w:type="auto"/>
                        <w:tcBorders>
                          <w:top w:val="single" w:sz="6" w:space="0" w:color="BFBFBF"/>
                          <w:left w:val="single" w:sz="6" w:space="0" w:color="BFBFBF"/>
                          <w:right w:val="single" w:sz="6" w:space="0" w:color="BFBFBF"/>
                        </w:tcBorders>
                        <w:shd w:val="clear" w:color="auto" w:fill="EBEBEB"/>
                      </w:tcPr>
                      <w:p w14:paraId="3C44F749" w14:textId="77777777" w:rsidR="008A3110" w:rsidRDefault="008A3110" w:rsidP="008A3110">
                        <w:pPr>
                          <w:rPr>
                            <w:rFonts w:eastAsia="Times New Roman"/>
                            <w:color w:val="000000"/>
                            <w:sz w:val="16"/>
                            <w:szCs w:val="16"/>
                          </w:rPr>
                        </w:pPr>
                        <w:r>
                          <w:rPr>
                            <w:rStyle w:val="cell-value"/>
                            <w:rFonts w:eastAsia="Times New Roman"/>
                            <w:b/>
                            <w:bCs/>
                            <w:color w:val="000000"/>
                            <w:sz w:val="16"/>
                            <w:szCs w:val="16"/>
                          </w:rPr>
                          <w:t>471 fewer per 1,000</w:t>
                        </w:r>
                        <w:r>
                          <w:rPr>
                            <w:rFonts w:eastAsia="Times New Roman"/>
                            <w:color w:val="000000"/>
                            <w:sz w:val="16"/>
                            <w:szCs w:val="16"/>
                          </w:rPr>
                          <w:br/>
                        </w:r>
                        <w:r>
                          <w:rPr>
                            <w:rStyle w:val="cell-value"/>
                            <w:rFonts w:eastAsia="Times New Roman"/>
                            <w:color w:val="000000"/>
                            <w:sz w:val="16"/>
                            <w:szCs w:val="16"/>
                          </w:rPr>
                          <w:t>(616 fewer to 245 fewer)</w:t>
                        </w:r>
                      </w:p>
                    </w:tc>
                  </w:tr>
                  <w:tr w:rsidR="008A3110" w14:paraId="27540B2A" w14:textId="77777777" w:rsidTr="00EC24AC">
                    <w:trPr>
                      <w:trHeight w:val="765"/>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00B0E4C" w14:textId="77777777" w:rsidR="008A3110" w:rsidRDefault="008A3110" w:rsidP="008A3110">
                        <w:pPr>
                          <w:rPr>
                            <w:rFonts w:eastAsia="Times New Roman"/>
                            <w:sz w:val="16"/>
                            <w:szCs w:val="16"/>
                          </w:rPr>
                        </w:pPr>
                        <w:r>
                          <w:rPr>
                            <w:rStyle w:val="label"/>
                            <w:rFonts w:eastAsia="Times New Roman"/>
                            <w:sz w:val="16"/>
                            <w:szCs w:val="16"/>
                          </w:rPr>
                          <w:t>Delivery room intub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33025F8" w14:textId="77777777" w:rsidR="008A3110" w:rsidRDefault="008A3110" w:rsidP="008A3110">
                        <w:pPr>
                          <w:rPr>
                            <w:rFonts w:eastAsia="Times New Roman"/>
                            <w:sz w:val="16"/>
                            <w:szCs w:val="16"/>
                          </w:rPr>
                        </w:pPr>
                        <w:r>
                          <w:rPr>
                            <w:rFonts w:eastAsia="Times New Roman"/>
                            <w:sz w:val="16"/>
                            <w:szCs w:val="16"/>
                          </w:rPr>
                          <w:t>64</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92D62F4" w14:textId="77777777" w:rsidR="008A3110" w:rsidRDefault="008A3110" w:rsidP="008A3110">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Moderate</w:t>
                        </w:r>
                        <w:r>
                          <w:rPr>
                            <w:rFonts w:eastAsia="Times New Roman"/>
                            <w:sz w:val="16"/>
                            <w:szCs w:val="16"/>
                            <w:vertAlign w:val="superscript"/>
                          </w:rPr>
                          <w:t>b</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D39F32C" w14:textId="77777777" w:rsidR="008A3110" w:rsidRDefault="008A3110" w:rsidP="008A3110">
                        <w:pPr>
                          <w:rPr>
                            <w:rFonts w:eastAsia="Times New Roman"/>
                            <w:sz w:val="16"/>
                            <w:szCs w:val="16"/>
                          </w:rPr>
                        </w:pPr>
                        <w:r>
                          <w:rPr>
                            <w:rStyle w:val="block"/>
                            <w:rFonts w:eastAsia="Times New Roman"/>
                            <w:b/>
                            <w:bCs/>
                            <w:sz w:val="16"/>
                            <w:szCs w:val="16"/>
                          </w:rPr>
                          <w:t>RR 0.82</w:t>
                        </w:r>
                        <w:r>
                          <w:rPr>
                            <w:rFonts w:eastAsia="Times New Roman"/>
                            <w:sz w:val="16"/>
                            <w:szCs w:val="16"/>
                          </w:rPr>
                          <w:br/>
                        </w:r>
                        <w:r>
                          <w:rPr>
                            <w:rStyle w:val="cell"/>
                            <w:rFonts w:eastAsia="Times New Roman"/>
                            <w:sz w:val="16"/>
                            <w:szCs w:val="16"/>
                          </w:rPr>
                          <w:t>(0.49 to 1.37)</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4332B23B" w14:textId="77777777" w:rsidR="008A3110" w:rsidRDefault="008A3110" w:rsidP="008A3110">
                        <w:pPr>
                          <w:rPr>
                            <w:rFonts w:eastAsia="Times New Roman"/>
                            <w:color w:val="000000"/>
                            <w:sz w:val="16"/>
                            <w:szCs w:val="16"/>
                          </w:rPr>
                        </w:pPr>
                        <w:r>
                          <w:rPr>
                            <w:rFonts w:eastAsia="Times New Roman"/>
                            <w:color w:val="000000"/>
                            <w:sz w:val="16"/>
                            <w:szCs w:val="16"/>
                          </w:rPr>
                          <w:t>531 per 1,000</w:t>
                        </w:r>
                      </w:p>
                    </w:tc>
                    <w:tc>
                      <w:tcPr>
                        <w:tcW w:w="0" w:type="auto"/>
                        <w:tcBorders>
                          <w:top w:val="single" w:sz="6" w:space="0" w:color="BFBFBF"/>
                          <w:left w:val="single" w:sz="6" w:space="0" w:color="BFBFBF"/>
                          <w:right w:val="single" w:sz="6" w:space="0" w:color="BFBFBF"/>
                        </w:tcBorders>
                        <w:shd w:val="clear" w:color="auto" w:fill="EBEBEB"/>
                      </w:tcPr>
                      <w:p w14:paraId="0AEC53B5" w14:textId="77777777" w:rsidR="008A3110" w:rsidRDefault="008A3110" w:rsidP="008A3110">
                        <w:pPr>
                          <w:rPr>
                            <w:rFonts w:eastAsia="Times New Roman"/>
                            <w:color w:val="000000"/>
                            <w:sz w:val="16"/>
                            <w:szCs w:val="16"/>
                          </w:rPr>
                        </w:pPr>
                        <w:r>
                          <w:rPr>
                            <w:rStyle w:val="cell-value"/>
                            <w:rFonts w:eastAsia="Times New Roman"/>
                            <w:b/>
                            <w:bCs/>
                            <w:color w:val="000000"/>
                            <w:sz w:val="16"/>
                            <w:szCs w:val="16"/>
                          </w:rPr>
                          <w:t>96 fewer per 1,000</w:t>
                        </w:r>
                        <w:r>
                          <w:rPr>
                            <w:rFonts w:eastAsia="Times New Roman"/>
                            <w:color w:val="000000"/>
                            <w:sz w:val="16"/>
                            <w:szCs w:val="16"/>
                          </w:rPr>
                          <w:br/>
                        </w:r>
                        <w:r>
                          <w:rPr>
                            <w:rStyle w:val="cell-value"/>
                            <w:rFonts w:eastAsia="Times New Roman"/>
                            <w:color w:val="000000"/>
                            <w:sz w:val="16"/>
                            <w:szCs w:val="16"/>
                          </w:rPr>
                          <w:t>(271 fewer to 197 more)</w:t>
                        </w:r>
                      </w:p>
                    </w:tc>
                  </w:tr>
                </w:tbl>
                <w:p w14:paraId="5E3D1DE0" w14:textId="77777777" w:rsidR="008A3110" w:rsidRPr="002E2B68" w:rsidRDefault="008A3110" w:rsidP="008A3110">
                  <w:pPr>
                    <w:spacing w:after="100" w:afterAutospacing="1" w:line="240" w:lineRule="auto"/>
                    <w:rPr>
                      <w:rFonts w:eastAsia="Times New Roman" w:cstheme="minorHAnsi"/>
                      <w:sz w:val="16"/>
                      <w:szCs w:val="16"/>
                    </w:rPr>
                  </w:pPr>
                  <w:r w:rsidRPr="002E2B68">
                    <w:rPr>
                      <w:rFonts w:eastAsia="Times New Roman" w:cstheme="minorHAnsi"/>
                      <w:sz w:val="16"/>
                      <w:szCs w:val="16"/>
                      <w:vertAlign w:val="superscript"/>
                    </w:rPr>
                    <w:t>1</w:t>
                  </w:r>
                  <w:r w:rsidRPr="002E2B68">
                    <w:rPr>
                      <w:rFonts w:eastAsia="Times New Roman" w:cstheme="minorHAnsi"/>
                      <w:sz w:val="16"/>
                      <w:szCs w:val="16"/>
                    </w:rPr>
                    <w:t xml:space="preserve"> </w:t>
                  </w: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Trevisanuto 2010 914}</w:t>
                  </w:r>
                  <w:r>
                    <w:rPr>
                      <w:rFonts w:eastAsia="Times New Roman" w:cstheme="minorHAnsi"/>
                      <w:sz w:val="16"/>
                      <w:szCs w:val="16"/>
                    </w:rPr>
                    <w:fldChar w:fldCharType="end"/>
                  </w:r>
                </w:p>
                <w:p w14:paraId="69B00F7C" w14:textId="77777777" w:rsidR="008A3110" w:rsidRPr="002E2B68" w:rsidRDefault="008A3110">
                  <w:pPr>
                    <w:numPr>
                      <w:ilvl w:val="0"/>
                      <w:numId w:val="22"/>
                    </w:numPr>
                    <w:spacing w:before="100" w:beforeAutospacing="1" w:after="100" w:afterAutospacing="1" w:line="240" w:lineRule="auto"/>
                    <w:rPr>
                      <w:rFonts w:eastAsia="Times New Roman" w:cstheme="minorHAnsi"/>
                      <w:sz w:val="16"/>
                      <w:szCs w:val="16"/>
                    </w:rPr>
                  </w:pPr>
                  <w:r w:rsidRPr="002E2B68">
                    <w:rPr>
                      <w:rFonts w:eastAsia="Times New Roman" w:cstheme="minorHAnsi"/>
                      <w:sz w:val="16"/>
                      <w:szCs w:val="16"/>
                    </w:rPr>
                    <w:t>Single study, OIS not satisfied</w:t>
                  </w:r>
                </w:p>
                <w:p w14:paraId="224F0494" w14:textId="77777777" w:rsidR="008A3110" w:rsidRPr="002E2B68" w:rsidRDefault="008A3110">
                  <w:pPr>
                    <w:numPr>
                      <w:ilvl w:val="0"/>
                      <w:numId w:val="22"/>
                    </w:numPr>
                    <w:spacing w:before="100" w:beforeAutospacing="1" w:after="100" w:afterAutospacing="1" w:line="240" w:lineRule="auto"/>
                    <w:rPr>
                      <w:rFonts w:eastAsia="Times New Roman" w:cstheme="minorHAnsi"/>
                      <w:sz w:val="16"/>
                      <w:szCs w:val="16"/>
                    </w:rPr>
                  </w:pPr>
                  <w:r w:rsidRPr="002E2B68">
                    <w:rPr>
                      <w:rFonts w:eastAsia="Times New Roman" w:cstheme="minorHAnsi"/>
                      <w:sz w:val="16"/>
                      <w:szCs w:val="16"/>
                    </w:rPr>
                    <w:t>Single study, 95% CI crossing line of no effect</w:t>
                  </w:r>
                </w:p>
                <w:p w14:paraId="4C6F7742" w14:textId="77777777" w:rsidR="008A3110" w:rsidRDefault="008A3110" w:rsidP="008A3110">
                  <w:pPr>
                    <w:rPr>
                      <w:rFonts w:ascii="Calibri" w:eastAsia="Times New Roman" w:hAnsi="Calibri" w:cs="Calibri"/>
                      <w:b/>
                      <w:bCs/>
                      <w:sz w:val="16"/>
                      <w:szCs w:val="16"/>
                    </w:rPr>
                  </w:pPr>
                  <w:r>
                    <w:rPr>
                      <w:rFonts w:ascii="Calibri" w:eastAsia="Times New Roman" w:hAnsi="Calibri" w:cs="Calibri"/>
                      <w:b/>
                      <w:bCs/>
                      <w:sz w:val="16"/>
                      <w:szCs w:val="16"/>
                    </w:rPr>
                    <w:t>The rationale for considering the effect moderate was that</w:t>
                  </w:r>
                  <w:r>
                    <w:rPr>
                      <w:rFonts w:ascii="Calibri" w:eastAsia="Times New Roman" w:hAnsi="Calibri" w:cs="Calibri"/>
                      <w:sz w:val="16"/>
                      <w:szCs w:val="16"/>
                    </w:rPr>
                    <w:t xml:space="preserve"> although no difference was found in the primary outcomes, hypothermia was avoided more often with a large absolute benefit. For the important secondary outcomes of </w:t>
                  </w:r>
                  <w:r>
                    <w:rPr>
                      <w:rFonts w:ascii="Calibri" w:eastAsia="Times New Roman" w:hAnsi="Calibri" w:cs="Calibri"/>
                      <w:b/>
                      <w:bCs/>
                      <w:sz w:val="16"/>
                      <w:szCs w:val="16"/>
                    </w:rPr>
                    <w:t>mean body temperature and hypothermia</w:t>
                  </w:r>
                  <w:r>
                    <w:rPr>
                      <w:rFonts w:ascii="Calibri" w:eastAsia="Times New Roman" w:hAnsi="Calibri" w:cs="Calibri"/>
                      <w:sz w:val="16"/>
                      <w:szCs w:val="16"/>
                    </w:rPr>
                    <w:t xml:space="preserve"> &lt; </w:t>
                  </w:r>
                  <w:r>
                    <w:rPr>
                      <w:rFonts w:ascii="Calibri" w:eastAsia="Times New Roman" w:hAnsi="Calibri" w:cs="Calibri"/>
                      <w:b/>
                      <w:bCs/>
                      <w:sz w:val="16"/>
                      <w:szCs w:val="16"/>
                    </w:rPr>
                    <w:t>36.5°C</w:t>
                  </w:r>
                  <w:r>
                    <w:rPr>
                      <w:rFonts w:ascii="Calibri" w:eastAsia="Times New Roman" w:hAnsi="Calibri" w:cs="Calibri"/>
                      <w:sz w:val="16"/>
                      <w:szCs w:val="16"/>
                    </w:rPr>
                    <w:t xml:space="preserve"> there was </w:t>
                  </w:r>
                  <w:r>
                    <w:rPr>
                      <w:rFonts w:ascii="Calibri" w:eastAsia="Times New Roman" w:hAnsi="Calibri" w:cs="Calibri"/>
                      <w:b/>
                      <w:bCs/>
                      <w:sz w:val="16"/>
                      <w:szCs w:val="16"/>
                    </w:rPr>
                    <w:t xml:space="preserve">probable clinical benefit. </w:t>
                  </w:r>
                </w:p>
                <w:p w14:paraId="6B3F027B" w14:textId="77777777" w:rsidR="008A3110" w:rsidRPr="00C3238C" w:rsidRDefault="008A3110" w:rsidP="008A3110">
                  <w:pPr>
                    <w:rPr>
                      <w:rFonts w:ascii="Calibri" w:eastAsia="Times New Roman" w:hAnsi="Calibri" w:cs="Calibri"/>
                      <w:b/>
                      <w:bCs/>
                      <w:i/>
                      <w:iCs/>
                      <w:sz w:val="16"/>
                      <w:szCs w:val="16"/>
                    </w:rPr>
                  </w:pPr>
                  <w:r w:rsidRPr="00C3238C">
                    <w:rPr>
                      <w:rFonts w:ascii="Calibri" w:eastAsia="Times New Roman" w:hAnsi="Calibri" w:cs="Calibri"/>
                      <w:b/>
                      <w:bCs/>
                      <w:i/>
                      <w:iCs/>
                      <w:sz w:val="16"/>
                      <w:szCs w:val="16"/>
                    </w:rPr>
                    <w:t xml:space="preserve">Cloth cap compared to no cap: </w:t>
                  </w:r>
                </w:p>
                <w:p w14:paraId="6B4F0AEA" w14:textId="77777777" w:rsidR="008A3110" w:rsidRDefault="008A3110" w:rsidP="008A3110">
                  <w:pPr>
                    <w:rPr>
                      <w:rFonts w:ascii="Calibri" w:eastAsia="Times New Roman" w:hAnsi="Calibri" w:cs="Calibri"/>
                      <w:sz w:val="16"/>
                      <w:szCs w:val="16"/>
                    </w:rPr>
                  </w:pPr>
                  <w:r w:rsidRPr="00C3238C">
                    <w:rPr>
                      <w:rFonts w:ascii="Calibri" w:eastAsia="Times New Roman" w:hAnsi="Calibri" w:cs="Calibri"/>
                      <w:sz w:val="16"/>
                      <w:szCs w:val="16"/>
                      <w:lang w:val="en-GB"/>
                    </w:rPr>
                    <w:t xml:space="preserve">An observational study compared the use of various interventions that included use of a plastic bag or wrap; use of a linen or </w:t>
                  </w:r>
                  <w:proofErr w:type="spellStart"/>
                  <w:r w:rsidRPr="00C3238C">
                    <w:rPr>
                      <w:rFonts w:ascii="Calibri" w:eastAsia="Times New Roman" w:hAnsi="Calibri" w:cs="Calibri"/>
                      <w:sz w:val="16"/>
                      <w:szCs w:val="16"/>
                      <w:lang w:val="en-GB"/>
                    </w:rPr>
                    <w:t>woolen</w:t>
                  </w:r>
                  <w:proofErr w:type="spellEnd"/>
                  <w:r w:rsidRPr="00C3238C">
                    <w:rPr>
                      <w:rFonts w:ascii="Calibri" w:eastAsia="Times New Roman" w:hAnsi="Calibri" w:cs="Calibri"/>
                      <w:sz w:val="16"/>
                      <w:szCs w:val="16"/>
                      <w:lang w:val="en-GB"/>
                    </w:rPr>
                    <w:t xml:space="preserve"> cap; use of heated gases for ventilation; and use of a transport incubator. All infants were cared for under radiant heaters in the DR, and exothermic mattresses were not used. Using logistic regression, the effects of a </w:t>
                  </w:r>
                  <w:r w:rsidRPr="00C3238C">
                    <w:rPr>
                      <w:rFonts w:ascii="Calibri" w:eastAsia="Times New Roman" w:hAnsi="Calibri" w:cs="Calibri"/>
                      <w:b/>
                      <w:bCs/>
                      <w:sz w:val="16"/>
                      <w:szCs w:val="16"/>
                      <w:lang w:val="en-GB"/>
                    </w:rPr>
                    <w:t>cloth cap</w:t>
                  </w:r>
                  <w:r w:rsidRPr="00C3238C">
                    <w:rPr>
                      <w:rFonts w:ascii="Calibri" w:eastAsia="Times New Roman" w:hAnsi="Calibri" w:cs="Calibri"/>
                      <w:sz w:val="16"/>
                      <w:szCs w:val="16"/>
                      <w:lang w:val="en-GB"/>
                    </w:rPr>
                    <w:t> (used in in 894 </w:t>
                  </w:r>
                  <w:proofErr w:type="gramStart"/>
                  <w:r w:rsidRPr="00C3238C">
                    <w:rPr>
                      <w:rFonts w:ascii="Calibri" w:eastAsia="Times New Roman" w:hAnsi="Calibri" w:cs="Calibri"/>
                      <w:sz w:val="16"/>
                      <w:szCs w:val="16"/>
                      <w:lang w:val="en-GB"/>
                    </w:rPr>
                    <w:t>infants</w:t>
                  </w:r>
                  <w:proofErr w:type="gramEnd"/>
                  <w:r w:rsidRPr="00C3238C">
                    <w:rPr>
                      <w:rFonts w:ascii="Calibri" w:eastAsia="Times New Roman" w:hAnsi="Calibri" w:cs="Calibri"/>
                      <w:sz w:val="16"/>
                      <w:szCs w:val="16"/>
                      <w:lang w:val="en-GB"/>
                    </w:rPr>
                    <w:t xml:space="preserve"> vs no cap in 870 infants) were estimated, with adjustment for maternal and neonatal characteristics at birth and variables related to neonatal thermal care in the DR and variables related to thermal care during transport from the DR to the NICU.  For consistency with presentation of other data from </w:t>
                  </w:r>
                  <w:r w:rsidRPr="00C3238C">
                    <w:rPr>
                      <w:rFonts w:ascii="Calibri" w:eastAsia="Times New Roman" w:hAnsi="Calibri" w:cs="Calibri"/>
                      <w:sz w:val="16"/>
                      <w:szCs w:val="16"/>
                      <w:lang w:val="en-GB"/>
                    </w:rPr>
                    <w:lastRenderedPageBreak/>
                    <w:t>the review, we have calculated an adjusted relative risk and adjusted absolute risk difference from the odds ratios reported in the paper. These results suggest that use of a </w:t>
                  </w:r>
                  <w:r w:rsidRPr="00C3238C">
                    <w:rPr>
                      <w:rFonts w:ascii="Calibri" w:eastAsia="Times New Roman" w:hAnsi="Calibri" w:cs="Calibri"/>
                      <w:b/>
                      <w:bCs/>
                      <w:sz w:val="16"/>
                      <w:szCs w:val="16"/>
                      <w:lang w:val="en-GB"/>
                    </w:rPr>
                    <w:t>cloth cap</w:t>
                  </w:r>
                  <w:r w:rsidRPr="00C3238C">
                    <w:rPr>
                      <w:rFonts w:ascii="Calibri" w:eastAsia="Times New Roman" w:hAnsi="Calibri" w:cs="Calibri"/>
                      <w:sz w:val="16"/>
                      <w:szCs w:val="16"/>
                      <w:lang w:val="en-GB"/>
                    </w:rPr>
                    <w:t> was associated with </w:t>
                  </w:r>
                  <w:r w:rsidRPr="00C3238C">
                    <w:rPr>
                      <w:rFonts w:ascii="Calibri" w:eastAsia="Times New Roman" w:hAnsi="Calibri" w:cs="Calibri"/>
                      <w:b/>
                      <w:bCs/>
                      <w:sz w:val="16"/>
                      <w:szCs w:val="16"/>
                      <w:lang w:val="en-GB"/>
                    </w:rPr>
                    <w:t>lower rates of moderate hypothermia </w:t>
                  </w:r>
                  <w:r w:rsidRPr="00C3238C">
                    <w:rPr>
                      <w:rFonts w:ascii="Calibri" w:eastAsia="Times New Roman" w:hAnsi="Calibri" w:cs="Calibri"/>
                      <w:sz w:val="16"/>
                      <w:szCs w:val="16"/>
                      <w:lang w:val="en-GB"/>
                    </w:rPr>
                    <w:t>(RR 0.84 95% CI 0.79 to 0.90, ARD 123 fewer infants were moderately hypothermic on admission with use of a cloth cap, 95% CI 77 fewer to 162 fewer infants per 1000) </w:t>
                  </w:r>
                  <w:r w:rsidRPr="00C3238C">
                    <w:rPr>
                      <w:rFonts w:ascii="Calibri" w:eastAsia="Times New Roman" w:hAnsi="Calibri" w:cs="Calibri"/>
                      <w:b/>
                      <w:bCs/>
                      <w:sz w:val="16"/>
                      <w:szCs w:val="16"/>
                      <w:lang w:val="en-GB"/>
                    </w:rPr>
                    <w:t>low certainty evidence</w:t>
                  </w:r>
                  <w:r w:rsidRPr="00C3238C">
                    <w:rPr>
                      <w:rFonts w:ascii="Calibri" w:eastAsia="Times New Roman" w:hAnsi="Calibri" w:cs="Calibri"/>
                      <w:sz w:val="16"/>
                      <w:szCs w:val="16"/>
                      <w:lang w:val="en-GB"/>
                    </w:rPr>
                    <w:t> downgraded for very serious risk of bias from one observational study including 1764 infants for this comparison. </w:t>
                  </w:r>
                  <w:r>
                    <w:rPr>
                      <w:rFonts w:ascii="Calibri" w:eastAsia="Times New Roman" w:hAnsi="Calibri" w:cs="Calibri"/>
                      <w:sz w:val="16"/>
                      <w:szCs w:val="16"/>
                      <w:lang w:val="en-GB"/>
                    </w:rPr>
                    <w:fldChar w:fldCharType="begin"/>
                  </w:r>
                  <w:r>
                    <w:rPr>
                      <w:rFonts w:ascii="Calibri" w:eastAsia="Times New Roman" w:hAnsi="Calibri" w:cs="Calibri"/>
                      <w:sz w:val="16"/>
                      <w:szCs w:val="16"/>
                      <w:lang w:val="en-GB"/>
                    </w:rPr>
                    <w:instrText xml:space="preserve"> ADDIN EN.CITE &lt;EndNote&gt;&lt;Cite&gt;&lt;Author&gt;de Almeida&lt;/Author&gt;&lt;Year&gt;2014&lt;/Year&gt;&lt;RecNum&gt;12&lt;/RecNum&gt;&lt;DisplayText&gt;{de Almeida 2014 271}&lt;/DisplayText&gt;&lt;record&gt;&lt;rec-number&gt;12&lt;/rec-number&gt;&lt;foreign-keys&gt;&lt;key app="EN" db-id="z5av02adre92x4eeefppzprdtv90xdfdxzra" timestamp="1660199526"&gt;12&lt;/key&gt;&lt;/foreign-keys&gt;&lt;ref-type name="Journal Article"&gt;17&lt;/ref-type&gt;&lt;contributors&gt;&lt;authors&gt;&lt;author&gt;de Almeida, M. F.&lt;/author&gt;&lt;author&gt;Guinsburg, R.&lt;/author&gt;&lt;author&gt;Sancho, G. A.&lt;/author&gt;&lt;author&gt;Rosa, I. R.&lt;/author&gt;&lt;author&gt;Lamy, Z. C.&lt;/author&gt;&lt;author&gt;Martinez, F. E.&lt;/author&gt;&lt;author&gt;da Silva, R. P.&lt;/author&gt;&lt;author&gt;Ferrari, L. S.&lt;/author&gt;&lt;author&gt;de Souza Rugolo, L. M.&lt;/author&gt;&lt;author&gt;Abdallah, V. O.&lt;/author&gt;&lt;author&gt;Silveira Rde, C.&lt;/author&gt;&lt;/authors&gt;&lt;/contributors&gt;&lt;titles&gt;&lt;title&gt;Hypothermia and early neonatal mortality in preterm infants&lt;/title&gt;&lt;secondary-title&gt;J Pediatr&lt;/secondary-title&gt;&lt;/titles&gt;&lt;periodical&gt;&lt;full-title&gt;J Pediatr&lt;/full-title&gt;&lt;/periodical&gt;&lt;pages&gt;271-5.e1&lt;/pages&gt;&lt;volume&gt;164&lt;/volume&gt;&lt;number&gt;2&lt;/number&gt;&lt;dates&gt;&lt;year&gt;2014&lt;/year&gt;&lt;/dates&gt;&lt;accession-num&gt;24210925&lt;/accession-num&gt;&lt;label&gt;271&lt;/label&gt;&lt;urls&gt;&lt;related-urls&gt;&lt;url&gt;https://www.jpeds.com/article/S0022-3476(13)01220-1/fulltext&lt;/url&gt;&lt;/related-urls&gt;&lt;/urls&gt;&lt;electronic-resource-num&gt;10.1016/j.jpeds.2013.09.049&lt;/electronic-resource-num&gt;&lt;/record&gt;&lt;/Cite&gt;&lt;/EndNote&gt;</w:instrText>
                  </w:r>
                  <w:r>
                    <w:rPr>
                      <w:rFonts w:ascii="Calibri" w:eastAsia="Times New Roman" w:hAnsi="Calibri" w:cs="Calibri"/>
                      <w:sz w:val="16"/>
                      <w:szCs w:val="16"/>
                      <w:lang w:val="en-GB"/>
                    </w:rPr>
                    <w:fldChar w:fldCharType="separate"/>
                  </w:r>
                  <w:r>
                    <w:rPr>
                      <w:rFonts w:ascii="Calibri" w:eastAsia="Times New Roman" w:hAnsi="Calibri" w:cs="Calibri"/>
                      <w:noProof/>
                      <w:sz w:val="16"/>
                      <w:szCs w:val="16"/>
                      <w:lang w:val="en-GB"/>
                    </w:rPr>
                    <w:t>{de Almeida 2014 271}</w:t>
                  </w:r>
                  <w:r>
                    <w:rPr>
                      <w:rFonts w:ascii="Calibri" w:eastAsia="Times New Roman" w:hAnsi="Calibri" w:cs="Calibri"/>
                      <w:sz w:val="16"/>
                      <w:szCs w:val="16"/>
                      <w:lang w:val="en-GB"/>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6291F1"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lastRenderedPageBreak/>
                    <w:t xml:space="preserve">We do not know the effect size in the presence of additional or fewer co-interventions. Infants in both groups were equally exposed to additional thermoregulation measures, for example radiant warmer. </w:t>
                  </w:r>
                </w:p>
                <w:p w14:paraId="2A85A9C9"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lastRenderedPageBreak/>
                    <w:br/>
                  </w:r>
                </w:p>
                <w:p w14:paraId="64CF58B0"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Additional measures may affect infant thermoregulation. We do not know the effect size in the presence of additional or fewer co-interventions.</w:t>
                  </w:r>
                </w:p>
                <w:p w14:paraId="018A3B85"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br/>
                  </w:r>
                </w:p>
                <w:p w14:paraId="2F1A2027"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Other types of caps might also be effective. There is indirect evidence from the companion review in Late preterm and term infants: For the comparison woollen vs cotton cap, the review found one RCT enrolling 126 participants that examined two outcomes relevant to the review and found small differences in mean temperature and the rate of moderate hypothermia favouring the woollen cap group. </w:t>
                  </w:r>
                  <w:r>
                    <w:rPr>
                      <w:rFonts w:ascii="Calibri" w:eastAsia="Times New Roman" w:hAnsi="Calibri" w:cs="Calibri"/>
                      <w:sz w:val="16"/>
                      <w:szCs w:val="16"/>
                    </w:rPr>
                    <w:fldChar w:fldCharType="begin">
                      <w:fldData xml:space="preserve">PEVuZE5vdGU+PENpdGU+PEF1dGhvcj5MYW5nPC9BdXRob3I+PFllYXI+MjAwNDwvWWVhcj48UmVj
TnVtPjc2PC9SZWNOdW0+PERpc3BsYXlUZXh0PntMYW5nIDIwMDQgODQzLCBSYW1hc3dhbXkgMjAy
MiA4MX08L0Rpc3BsYXlUZXh0PjxyZWNvcmQ+PHJlYy1udW1iZXI+NzY8L3JlYy1udW1iZXI+PGZv
cmVpZ24ta2V5cz48a2V5IGFwcD0iRU4iIGRiLWlkPSJ6NWF2MDJhZHJlOTJ4NGVlZWZwcHpwcmR0
djkweGRmZHh6cmEiIHRpbWVzdGFtcD0iMTY3MzU5NTkxMCI+NzY8L2tleT48L2ZvcmVpZ24ta2V5
cz48cmVmLXR5cGUgbmFtZT0iSm91cm5hbCBBcnRpY2xlIj4xNzwvcmVmLXR5cGU+PGNvbnRyaWJ1
dG9ycz48YXV0aG9ycz48YXV0aG9yPkxhbmcsIE4uPC9hdXRob3I+PGF1dGhvcj5Ccm9taWtlciwg
Ui48L2F1dGhvcj48YXV0aG9yPkFyYWQsIEkuPC9hdXRob3I+PC9hdXRob3JzPjwvY29udHJpYnV0
b3JzPjx0aXRsZXM+PHRpdGxlPlRoZSBlZmZlY3Qgb2Ygd29vbCB2cy4gY290dG9uIGhlYWQgY292
ZXJpbmcgYW5kIGxlbmd0aCBvZiBzdGF5IHdpdGggdGhlIG1vdGhlciBmb2xsb3dpbmcgZGVsaXZl
cnkgb24gaW5mYW50IHRlbXBlcmF0dXJlPC90aXRsZT48c2Vjb25kYXJ5LXRpdGxlPkludCBKIE51
cnMgU3R1ZDwvc2Vjb25kYXJ5LXRpdGxlPjwvdGl0bGVzPjxwZXJpb2RpY2FsPjxmdWxsLXRpdGxl
PkludCBKIE51cnMgU3R1ZDwvZnVsbC10aXRsZT48L3BlcmlvZGljYWw+PHBhZ2VzPjg0My02PC9w
YWdlcz48dm9sdW1lPjQxPC92b2x1bWU+PG51bWJlcj44PC9udW1iZXI+PGRhdGVzPjx5ZWFyPjIw
MDQ8L3llYXI+PC9kYXRlcz48YWNjZXNzaW9uLW51bT4xNTQ3Njc1NzwvYWNjZXNzaW9uLW51bT48
bGFiZWw+ODQzPC9sYWJlbD48dXJscz48L3VybHM+PGVsZWN0cm9uaWMtcmVzb3VyY2UtbnVtPjEw
LjEwMTYvai5pam51cnN0dS4yMDA0LjAzLjAxMDwvZWxlY3Ryb25pYy1yZXNvdXJjZS1udW0+PC9y
ZWNvcmQ+PC9DaXRlPjxDaXRlPjxBdXRob3I+UmFtYXN3YW15PC9BdXRob3I+PFllYXI+MjAyMjwv
WWVhcj48UmVjTnVtPjc3PC9SZWNOdW0+PHJlY29yZD48cmVjLW51bWJlcj43NzwvcmVjLW51bWJl
cj48Zm9yZWlnbi1rZXlzPjxrZXkgYXBwPSJFTiIgZGItaWQ9Ino1YXYwMmFkcmU5Mng0ZWVlZnBw
enByZHR2OTB4ZGZkeHpyYSIgdGltZXN0YW1wPSIxNjczNTk1OTc5Ij43Nzwva2V5PjwvZm9yZWln
bi1rZXlzPjxyZWYtdHlwZSBuYW1lPSJKb3VybmFsIEFydGljbGUiPjE3PC9yZWYtdHlwZT48Y29u
dHJpYnV0b3JzPjxhdXRob3JzPjxhdXRob3I+UmFtYXN3YW15LCBWLiBWLjwvYXV0aG9yPjxhdXRo
b3I+ZGUgQWxtZWlkYSwgTS4gRi48L2F1dGhvcj48YXV0aG9yPkRhd3NvbiwgSi4gQS48L2F1dGhv
cj48YXV0aG9yPlRyZXZpc2FudXRvLCBELjwvYXV0aG9yPjxhdXRob3I+TmFrd2EsIEYuIEwuPC9h
dXRob3I+PGF1dGhvcj5LYW1saW4sIEMuIE8uPC9hdXRob3I+PGF1dGhvcj5Ib3Nvbm8sIFMuPC9h
dXRob3I+PGF1dGhvcj5XeWNrb2ZmLCBNLiBILjwvYXV0aG9yPjxhdXRob3I+TGlsZXksIEguIEcu
PC9hdXRob3I+PGF1dGhvcj5JbnRlcm5hdGlvbmFsIExpYWlzb24gQ29tbWl0dGVlIG9uIFJlc3Vz
Y2l0YXRpb24gTmVvbmF0YWwgTGlmZSBTdXBwb3J0IFRhc2ssIEZvcmNlPC9hdXRob3I+PC9hdXRo
b3JzPjwvY29udHJpYnV0b3JzPjxhdXRoLWFkZHJlc3M+QW5rdXJhIEhvc3BpdGFsIGZvciBXb21l
biBhbmQgQ2hpbGRyZW4sIEh5ZGVyYWJhZCwgSW5kaWEuJiN4RDtVbml2ZXJzaWRhZGUgRmVkZXJh
bCBkZSBTYW8gUGF1bG8sIEVzY29sYSBQYXVsaXN0YSBkZSBNZWRpY2luYSwgU2FvIFBhdWxvLCBC
cmF6aWwuJiN4RDtOZXdib3JuIFJlc2VhcmNoIENlbnRyZSwgVGhlIFJveWFsIFdvbWVuJmFwb3M7
cyBIb3NwaXRhbCwgVmljdG9yaWEsIEF1c3RyYWxpYS4mI3hEO01lZGljYWwgU2Nob29sLCBVbml2
ZXJzaXR5IG9mIFBhZHVhLCBBemllbmRhIE9zcGVkYWxpZXJhIFBhZG92YSwgUGFkdWEsIEl0YWx5
LiYjeEQ7RmFjdWx0eSBvZiBIZWFsdGggU2NpZW5jZXMsIFVuaXZlcnNpdHkgb2YgV2l0d2F0ZXJz
cmFuZCwgSm9oYW5uZXNidXJnLiYjeEQ7SmljaGkgTWVkaWNhbCBVbml2ZXJzaXR5IFNhaXRhbWEg
TWVkaWNhbCBDZW50ZXIsIFNhaXRhbWEsIEphcGFuLiYjeEQ7VW5pdmVyc2l0eSBvZiBUZXhhcyBT
b3V0aHdlc3Rlcm4gTWVkaWNhbCBDZW50ZXIsIERhbGxhcywgVFgsIFVTQS4mI3hEO0ZhY3VsdHkg
b2YgTWVkaWNpbmUgYW5kIE1hdGVyIFJlc2VhcmNoLCBUaGUgVW5pdmVyc2l0eSBvZiBRdWVlbnNs
YW5kLCBBdXN0cmFsaWEuIEVsZWN0cm9uaWMgYWRkcmVzczogaGxpbGV5JTIwQHVxLmVkdS5hdS48
L2F1dGgtYWRkcmVzcz48dGl0bGVzPjx0aXRsZT5NYWludGFpbmluZyBub3JtYWwgdGVtcGVyYXR1
cmUgaW1tZWRpYXRlbHkgYWZ0ZXIgYmlydGggaW4gbGF0ZSBwcmV0ZXJtIGFuZCB0ZXJtIGluZmFu
dHM6IEEgc3lzdGVtYXRpYyByZXZpZXcgYW5kIG1ldGEtYW5hbHlzaXM8L3RpdGxlPjxzZWNvbmRh
cnktdGl0bGU+UmVzdXNjaXRhdGlvbjwvc2Vjb25kYXJ5LXRpdGxlPjwvdGl0bGVzPjxwZXJpb2Rp
Y2FsPjxmdWxsLXRpdGxlPlJlc3VzY2l0YXRpb248L2Z1bGwtdGl0bGU+PC9wZXJpb2RpY2FsPjxw
YWdlcz44MS05ODwvcGFnZXM+PHZvbHVtZT4xODA8L3ZvbHVtZT48ZWRpdGlvbj4yMDIyMDkyNzwv
ZWRpdGlvbj48a2V5d29yZHM+PGtleXdvcmQ+RGVsaXZlcnkgcm9vbTwva2V5d29yZD48a2V5d29y
ZD5GdWxsLXRlcm08L2tleXdvcmQ+PGtleXdvcmQ+SHlwb3RoZXJtaWE8L2tleXdvcmQ+PGtleXdv
cmQ+TGF0ZS1wcmV0ZXJtPC9rZXl3b3JkPjxrZXl3b3JkPk5ld2Jvcm48L2tleXdvcmQ+PC9rZXl3
b3Jkcz48ZGF0ZXM+PHllYXI+MjAyMjwveWVhcj48cHViLWRhdGVzPjxkYXRlPlNlcCAyNzwvZGF0
ZT48L3B1Yi1kYXRlcz48L2RhdGVzPjxpc2JuPjE4NzMtMTU3MCAoRWxlY3Ryb25pYykmI3hEOzAz
MDAtOTU3MiAoTGlua2luZyk8L2lzYm4+PGFjY2Vzc2lvbi1udW0+MzYxNzQ3NjQ8L2FjY2Vzc2lv
bi1udW0+PGxhYmVsPjgxPC9sYWJlbD48dXJscz48cmVsYXRlZC11cmxzPjx1cmw+aHR0cHM6Ly93
d3cubmNiaS5ubG0ubmloLmdvdi9wdWJtZWQvMzYxNzQ3NjQ8L3VybD48L3JlbGF0ZWQtdXJscz48
L3VybHM+PGVsZWN0cm9uaWMtcmVzb3VyY2UtbnVtPjEwLjEwMTYvai5yZXN1c2NpdGF0aW9uLjIw
MjIuMDkuMDE0PC9lbGVjdHJvbmljLXJlc291cmNlLW51bT48cmVtb3RlLWRhdGFiYXNlLW5hbWU+
UHVibGlzaGVyPC9yZW1vdGUtZGF0YWJhc2UtbmFtZT48cmVtb3RlLWRhdGFiYXNlLXByb3ZpZGVy
Pk5MTTwvcmVtb3RlLWRhdGFiYXNlLXByb3ZpZGVyPjwvcmVjb3JkPjwvQ2l0ZT48L0VuZE5vdGU+
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MYW5nPC9BdXRob3I+PFllYXI+MjAwNDwvWWVhcj48UmVj
TnVtPjc2PC9SZWNOdW0+PERpc3BsYXlUZXh0PntMYW5nIDIwMDQgODQzLCBSYW1hc3dhbXkgMjAy
MiA4MX08L0Rpc3BsYXlUZXh0PjxyZWNvcmQ+PHJlYy1udW1iZXI+NzY8L3JlYy1udW1iZXI+PGZv
cmVpZ24ta2V5cz48a2V5IGFwcD0iRU4iIGRiLWlkPSJ6NWF2MDJhZHJlOTJ4NGVlZWZwcHpwcmR0
djkweGRmZHh6cmEiIHRpbWVzdGFtcD0iMTY3MzU5NTkxMCI+NzY8L2tleT48L2ZvcmVpZ24ta2V5
cz48cmVmLXR5cGUgbmFtZT0iSm91cm5hbCBBcnRpY2xlIj4xNzwvcmVmLXR5cGU+PGNvbnRyaWJ1
dG9ycz48YXV0aG9ycz48YXV0aG9yPkxhbmcsIE4uPC9hdXRob3I+PGF1dGhvcj5Ccm9taWtlciwg
Ui48L2F1dGhvcj48YXV0aG9yPkFyYWQsIEkuPC9hdXRob3I+PC9hdXRob3JzPjwvY29udHJpYnV0
b3JzPjx0aXRsZXM+PHRpdGxlPlRoZSBlZmZlY3Qgb2Ygd29vbCB2cy4gY290dG9uIGhlYWQgY292
ZXJpbmcgYW5kIGxlbmd0aCBvZiBzdGF5IHdpdGggdGhlIG1vdGhlciBmb2xsb3dpbmcgZGVsaXZl
cnkgb24gaW5mYW50IHRlbXBlcmF0dXJlPC90aXRsZT48c2Vjb25kYXJ5LXRpdGxlPkludCBKIE51
cnMgU3R1ZDwvc2Vjb25kYXJ5LXRpdGxlPjwvdGl0bGVzPjxwZXJpb2RpY2FsPjxmdWxsLXRpdGxl
PkludCBKIE51cnMgU3R1ZDwvZnVsbC10aXRsZT48L3BlcmlvZGljYWw+PHBhZ2VzPjg0My02PC9w
YWdlcz48dm9sdW1lPjQxPC92b2x1bWU+PG51bWJlcj44PC9udW1iZXI+PGRhdGVzPjx5ZWFyPjIw
MDQ8L3llYXI+PC9kYXRlcz48YWNjZXNzaW9uLW51bT4xNTQ3Njc1NzwvYWNjZXNzaW9uLW51bT48
bGFiZWw+ODQzPC9sYWJlbD48dXJscz48L3VybHM+PGVsZWN0cm9uaWMtcmVzb3VyY2UtbnVtPjEw
LjEwMTYvai5pam51cnN0dS4yMDA0LjAzLjAxMDwvZWxlY3Ryb25pYy1yZXNvdXJjZS1udW0+PC9y
ZWNvcmQ+PC9DaXRlPjxDaXRlPjxBdXRob3I+UmFtYXN3YW15PC9BdXRob3I+PFllYXI+MjAyMjwv
WWVhcj48UmVjTnVtPjc3PC9SZWNOdW0+PHJlY29yZD48cmVjLW51bWJlcj43NzwvcmVjLW51bWJl
cj48Zm9yZWlnbi1rZXlzPjxrZXkgYXBwPSJFTiIgZGItaWQ9Ino1YXYwMmFkcmU5Mng0ZWVlZnBw
enByZHR2OTB4ZGZkeHpyYSIgdGltZXN0YW1wPSIxNjczNTk1OTc5Ij43Nzwva2V5PjwvZm9yZWln
bi1rZXlzPjxyZWYtdHlwZSBuYW1lPSJKb3VybmFsIEFydGljbGUiPjE3PC9yZWYtdHlwZT48Y29u
dHJpYnV0b3JzPjxhdXRob3JzPjxhdXRob3I+UmFtYXN3YW15LCBWLiBWLjwvYXV0aG9yPjxhdXRo
b3I+ZGUgQWxtZWlkYSwgTS4gRi48L2F1dGhvcj48YXV0aG9yPkRhd3NvbiwgSi4gQS48L2F1dGhv
cj48YXV0aG9yPlRyZXZpc2FudXRvLCBELjwvYXV0aG9yPjxhdXRob3I+TmFrd2EsIEYuIEwuPC9h
dXRob3I+PGF1dGhvcj5LYW1saW4sIEMuIE8uPC9hdXRob3I+PGF1dGhvcj5Ib3Nvbm8sIFMuPC9h
dXRob3I+PGF1dGhvcj5XeWNrb2ZmLCBNLiBILjwvYXV0aG9yPjxhdXRob3I+TGlsZXksIEguIEcu
PC9hdXRob3I+PGF1dGhvcj5JbnRlcm5hdGlvbmFsIExpYWlzb24gQ29tbWl0dGVlIG9uIFJlc3Vz
Y2l0YXRpb24gTmVvbmF0YWwgTGlmZSBTdXBwb3J0IFRhc2ssIEZvcmNlPC9hdXRob3I+PC9hdXRo
b3JzPjwvY29udHJpYnV0b3JzPjxhdXRoLWFkZHJlc3M+QW5rdXJhIEhvc3BpdGFsIGZvciBXb21l
biBhbmQgQ2hpbGRyZW4sIEh5ZGVyYWJhZCwgSW5kaWEuJiN4RDtVbml2ZXJzaWRhZGUgRmVkZXJh
bCBkZSBTYW8gUGF1bG8sIEVzY29sYSBQYXVsaXN0YSBkZSBNZWRpY2luYSwgU2FvIFBhdWxvLCBC
cmF6aWwuJiN4RDtOZXdib3JuIFJlc2VhcmNoIENlbnRyZSwgVGhlIFJveWFsIFdvbWVuJmFwb3M7
cyBIb3NwaXRhbCwgVmljdG9yaWEsIEF1c3RyYWxpYS4mI3hEO01lZGljYWwgU2Nob29sLCBVbml2
ZXJzaXR5IG9mIFBhZHVhLCBBemllbmRhIE9zcGVkYWxpZXJhIFBhZG92YSwgUGFkdWEsIEl0YWx5
LiYjeEQ7RmFjdWx0eSBvZiBIZWFsdGggU2NpZW5jZXMsIFVuaXZlcnNpdHkgb2YgV2l0d2F0ZXJz
cmFuZCwgSm9oYW5uZXNidXJnLiYjeEQ7SmljaGkgTWVkaWNhbCBVbml2ZXJzaXR5IFNhaXRhbWEg
TWVkaWNhbCBDZW50ZXIsIFNhaXRhbWEsIEphcGFuLiYjeEQ7VW5pdmVyc2l0eSBvZiBUZXhhcyBT
b3V0aHdlc3Rlcm4gTWVkaWNhbCBDZW50ZXIsIERhbGxhcywgVFgsIFVTQS4mI3hEO0ZhY3VsdHkg
b2YgTWVkaWNpbmUgYW5kIE1hdGVyIFJlc2VhcmNoLCBUaGUgVW5pdmVyc2l0eSBvZiBRdWVlbnNs
YW5kLCBBdXN0cmFsaWEuIEVsZWN0cm9uaWMgYWRkcmVzczogaGxpbGV5JTIwQHVxLmVkdS5hdS48
L2F1dGgtYWRkcmVzcz48dGl0bGVzPjx0aXRsZT5NYWludGFpbmluZyBub3JtYWwgdGVtcGVyYXR1
cmUgaW1tZWRpYXRlbHkgYWZ0ZXIgYmlydGggaW4gbGF0ZSBwcmV0ZXJtIGFuZCB0ZXJtIGluZmFu
dHM6IEEgc3lzdGVtYXRpYyByZXZpZXcgYW5kIG1ldGEtYW5hbHlzaXM8L3RpdGxlPjxzZWNvbmRh
cnktdGl0bGU+UmVzdXNjaXRhdGlvbjwvc2Vjb25kYXJ5LXRpdGxlPjwvdGl0bGVzPjxwZXJpb2Rp
Y2FsPjxmdWxsLXRpdGxlPlJlc3VzY2l0YXRpb248L2Z1bGwtdGl0bGU+PC9wZXJpb2RpY2FsPjxw
YWdlcz44MS05ODwvcGFnZXM+PHZvbHVtZT4xODA8L3ZvbHVtZT48ZWRpdGlvbj4yMDIyMDkyNzwv
ZWRpdGlvbj48a2V5d29yZHM+PGtleXdvcmQ+RGVsaXZlcnkgcm9vbTwva2V5d29yZD48a2V5d29y
ZD5GdWxsLXRlcm08L2tleXdvcmQ+PGtleXdvcmQ+SHlwb3RoZXJtaWE8L2tleXdvcmQ+PGtleXdv
cmQ+TGF0ZS1wcmV0ZXJtPC9rZXl3b3JkPjxrZXl3b3JkPk5ld2Jvcm48L2tleXdvcmQ+PC9rZXl3
b3Jkcz48ZGF0ZXM+PHllYXI+MjAyMjwveWVhcj48cHViLWRhdGVzPjxkYXRlPlNlcCAyNzwvZGF0
ZT48L3B1Yi1kYXRlcz48L2RhdGVzPjxpc2JuPjE4NzMtMTU3MCAoRWxlY3Ryb25pYykmI3hEOzAz
MDAtOTU3MiAoTGlua2luZyk8L2lzYm4+PGFjY2Vzc2lvbi1udW0+MzYxNzQ3NjQ8L2FjY2Vzc2lv
bi1udW0+PGxhYmVsPjgxPC9sYWJlbD48dXJscz48cmVsYXRlZC11cmxzPjx1cmw+aHR0cHM6Ly93
d3cubmNiaS5ubG0ubmloLmdvdi9wdWJtZWQvMzYxNzQ3NjQ8L3VybD48L3JlbGF0ZWQtdXJscz48
L3VybHM+PGVsZWN0cm9uaWMtcmVzb3VyY2UtbnVtPjEwLjEwMTYvai5yZXN1c2NpdGF0aW9uLjIw
MjIuMDkuMDE0PC9lbGVjdHJvbmljLXJlc291cmNlLW51bT48cmVtb3RlLWRhdGFiYXNlLW5hbWU+
UHVibGlzaGVyPC9yZW1vdGUtZGF0YWJhc2UtbmFtZT48cmVtb3RlLWRhdGFiYXNlLXByb3ZpZGVy
Pk5MTTwvcmVtb3RlLWRhdGFiYXNlLXByb3ZpZGVyPjwvcmVjb3JkPjwvQ2l0ZT48L0VuZE5vdGU+
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Lang 2004 843, Ramaswamy 2022 81}</w:t>
                  </w:r>
                  <w:r>
                    <w:rPr>
                      <w:rFonts w:ascii="Calibri" w:eastAsia="Times New Roman" w:hAnsi="Calibri" w:cs="Calibri"/>
                      <w:sz w:val="16"/>
                      <w:szCs w:val="16"/>
                    </w:rPr>
                    <w:fldChar w:fldCharType="end"/>
                  </w:r>
                </w:p>
              </w:tc>
            </w:tr>
            <w:tr w:rsidR="008A3110" w14:paraId="0642A655"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C897259" w14:textId="77777777" w:rsidR="008A3110" w:rsidRDefault="008A3110" w:rsidP="008A3110">
                  <w:pPr>
                    <w:pStyle w:val="Heading2"/>
                    <w:keepNext/>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Undesirable Effects</w:t>
                  </w:r>
                </w:p>
                <w:p w14:paraId="1FF49D48" w14:textId="77777777" w:rsidR="008A3110" w:rsidRDefault="008A3110" w:rsidP="008A3110">
                  <w:pPr>
                    <w:pStyle w:val="Subtitle1"/>
                    <w:keepNext/>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8A3110" w14:paraId="49D3440A"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F3AFD2"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ACD3D2"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46F288"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33E47532" w14:textId="77777777" w:rsidTr="00EC24AC">
              <w:trPr>
                <w:trHeight w:val="1459"/>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E61E8E"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2F0F25"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In this review the one RCT did not report any episodes of hyperthermia in either group.</w:t>
                  </w:r>
                  <w: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Trevisanuto 2010 914}</w:t>
                  </w:r>
                  <w:r>
                    <w:rPr>
                      <w:rFonts w:ascii="Calibri" w:eastAsia="Times New Roman" w:hAnsi="Calibri" w:cs="Calibri"/>
                      <w:sz w:val="16"/>
                      <w:szCs w:val="16"/>
                    </w:rPr>
                    <w:fldChar w:fldCharType="end"/>
                  </w:r>
                  <w:r>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64C4F4"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The one RCT in this review was small and did not satisfy the OIS for uncommon outcomes. </w:t>
                  </w:r>
                </w:p>
              </w:tc>
            </w:tr>
            <w:tr w:rsidR="008A3110" w14:paraId="3F94CC47"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E70CD9D"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288CE0B2" w14:textId="77777777" w:rsidR="008A3110" w:rsidRDefault="008A3110" w:rsidP="008A311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8A3110" w14:paraId="0A5BF205"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6DA1CD"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E4FF6D"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27DD26"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10916555" w14:textId="77777777" w:rsidTr="00EC24AC">
              <w:trPr>
                <w:trHeight w:val="11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605CFF"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DC586F"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The certainty of evidence for the primary outcomes, survival and normothermia and for the important secondary outcome measures of body temperature, hypothermia &lt; 36.5°C, and delivery room intubation was moderate. The certainty of evidence for moderate hypothermia was very low.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398433"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br/>
                  </w:r>
                </w:p>
              </w:tc>
            </w:tr>
            <w:tr w:rsidR="008A3110" w14:paraId="37F96428"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4E92853"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6FBCC5B3" w14:textId="77777777" w:rsidR="008A3110" w:rsidRDefault="008A3110" w:rsidP="008A311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8A3110" w14:paraId="572068A5"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841D62"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68240C"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3BCC7A"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211F2FE0"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5B5364"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ossibly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ortant uncertainty or variability</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mportant uncertainty or variabilit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9AE7CF"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The outcome of survival to hospital discharge (or its converse, mortality) have been judged by both care givers and parents to be the highest ranked outcomes of importance. </w:t>
                  </w:r>
                  <w:r>
                    <w:rPr>
                      <w:rFonts w:ascii="Calibri" w:eastAsia="Times New Roman" w:hAnsi="Calibri" w:cs="Calibri"/>
                      <w:sz w:val="16"/>
                      <w:szCs w:val="16"/>
                    </w:rPr>
                    <w:fldChar w:fldCharType="begin">
                      <w:fldData xml:space="preserve">PEVuZE5vdGU+PENpdGU+PEF1dGhvcj5TdHJhbmQ8L0F1dGhvcj48WWVhcj4yMDIwPC9ZZWFyPjxS
ZWNOdW0+NTI8L1JlY051bT48RGlzcGxheVRleHQ+e1N0cmFuZCAyMDIwIEYzMjgsIFdlYmJlIDIw
MjAgNDI1fTwvRGlzcGxheVRleHQ+PHJlY29yZD48cmVjLW51bWJlcj41MjwvcmVjLW51bWJlcj48
Zm9yZWlnbi1rZXlzPjxrZXkgYXBwPSJFTiIgZGItaWQ9Ino1YXYwMmFkcmU5Mng0ZWVlZnBwenBy
ZHR2OTB4ZGZkeHpyYSIgdGltZXN0YW1wPSIxNjYzNzg4MjEyIj41Mj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L3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L3JlbGF0ZWQt
dXJscz48L3VybHM+PGVsZWN0cm9uaWMtcmVzb3VyY2UtbnVtPjEwLjExMzYvYXJjaGRpc2NoaWxk
LTIwMTktMzE2OTQyPC9lbGVjdHJvbmljLXJlc291cmNlLW51bT48cmVtb3RlLWRhdGFiYXNlLXBy
b3ZpZGVyPk5MTTwvcmVtb3RlLWRhdGFiYXNlLXByb3ZpZGVyPjxsYW5ndWFnZT5lbmc8L2xhbmd1
YWdlPjwvcmVjb3JkPjwvQ2l0ZT48Q2l0ZT48QXV0aG9yPldlYmJlPC9BdXRob3I+PFllYXI+MjAy
MDwvWWVhcj48UmVjTnVtPjUzPC9SZWNOdW0+PHJlY29yZD48cmVjLW51bWJlcj41MzwvcmVjLW51
bWJlcj48Zm9yZWlnbi1rZXlzPjxrZXkgYXBwPSJFTiIgZGItaWQ9Ino1YXYwMmFkcmU5Mng0ZWVl
ZnBwenByZHR2OTB4ZGZkeHpyYSIgdGltZXN0YW1wPSIxNjYzNzg4MzAzIj41Mzwva2V5PjwvZm9y
ZWlnbi1rZXlzPjxyZWYtdHlwZSBuYW1lPSJKb3VybmFsIEFydGljbGUiPjE3PC9yZWYtdHlwZT48
Y29udHJpYnV0b3JzPjxhdXRob3JzPjxhdXRob3I+V2ViYmUsIEouIFcuIEguPC9hdXRob3I+PGF1
dGhvcj5EdWZmeSwgSi4gTS4gTi48L2F1dGhvcj48YXV0aG9yPkFmb25zbywgRS48L2F1dGhvcj48
YXV0aG9yPkFsLU11emFmZmFyLCBJLjwvYXV0aG9yPjxhdXRob3I+QnJ1bnRvbiwgRy48L2F1dGhv
cj48YXV0aG9yPkdyZWVub3VnaCwgQS48L2F1dGhvcj48YXV0aG9yPkhhbGwsIE4uIEouPC9hdXRo
b3I+PGF1dGhvcj5LbmlnaHQsIE0uPC9hdXRob3I+PGF1dGhvcj5MYXRvdXIsIEouIE0uPC9hdXRo
b3I+PGF1dGhvcj5MZWUtRGF2ZXksIEMuPC9hdXRob3I+PGF1dGhvcj5NYXJsb3csIE4uPC9hdXRo
b3I+PGF1dGhvcj5Ob2FrZXMsIEwuPC9hdXRob3I+PGF1dGhvcj5OeWN5aywgSi48L2F1dGhvcj48
YXV0aG9yPlJpY2hhcmQtTMO2bmR0LCBBLjwvYXV0aG9yPjxhdXRob3I+V2lsbHMtRXZlLCBCLjwv
YXV0aG9yPjxhdXRob3I+TW9kaSwgTi48L2F1dGhvcj48YXV0aG9yPkdhbGUsIEMuPC9hdXRob3I+
PC9hdXRob3JzPjwvY29udHJpYnV0b3JzPjxhdXRoLWFkZHJlc3M+QWNhZGVtaWMgTmVvbmF0YWwg
TWVkaWNpbmUsIEltcGVyaWFsIENvbGxlZ2UgTG9uZG9uLCBMb25kb24sIFVLIGoud2ViYmVAaW1w
ZXJpYWwuYWMudWsuJiN4RDtOdWZmaWVsZCBEZXBhcnRtZW50IG9mIFByaW1hcnkgQ2FyZSBIZWFs
dGggU2NpZW5jZXMsIFVuaXZlcnNpdHkgb2YgT3hmb3JkLCBPeGZvcmQsIE94Zm9yZHNoaXJlLCBV
Sy4mI3hEO05lb25hdGFsIFVuaXQsIFJvc2llIEhvc3BpdGFsLCBDYW1icmlkZ2UsIENhbWJyaWRn
ZXNoaXJlLCBVSy4mI3hEO1RoZSBOZW9uYXRhbCBVbml0LCBSb3lhbCBHbGFtb3JnYW4gSG9zcGl0
YWwsIExsYW50cmlzYW50LCBSaG9uZGRhIEN5bm9uIFRhZiwgVUsuJiN4RDtVQ0wgSW5zdGl0dXRl
IG9mIEVkdWNhdGlvbiBDZW50cmUgZm9yIExvbmdpdHVkaW5hbCBTdHVkaWVzLCBMb25kb24sIFVL
LiYjeEQ7RGVwYXJ0bWVudCBvZiBXb21lbiBhbmQgQ2hpbGRyZW4mYXBvcztzIEhlYWx0aCwgU2No
b29sIG9mIExpZmUgU2NpZW5jZXMsIEZhY3VsdHkgb2YgTGlmZSBTY2llbmNlcyBhbmQgTWVkaWNp
bmUsIEtpbmcmYXBvcztzIENvbGxlZ2UgTG9uZG9uLCBMb25kb24sIFVLLiYjeEQ7UGFlZGlhdHJp
YyBTdXJnZXJ5LCBTb3V0aGFtcHRvbiBHZW5lcmFsIEhvc3BpdGFsLCBTb3V0aGFtcHRvbiwgVUsu
JiN4RDtOYXRpb25hbCBQZXJpbmF0YWwgRXBpZGVtaW9sb2d5IFVuaXQsIE94Zm9yZCwgVUsuJiN4
RDtTY2hvb2wgb2YgTnVyc2luZyBhbmQgTWlkd2lmZXJ5LCBGYWN1bHR5IG9mIEhlYWx0aCwgRWR1
Y2F0aW9uIGFuZCBTb2NpZXR5LCBQbHltb3V0aCBVbml2ZXJzaXR5LCBQbHltb3V0aCwgRGV2b24s
IFVLLiYjeEQ7U2Nob29sIG9mIE51cnNpbmcgYW5kIE1pZHdpZmVyeSwgRmFjdWx0eSBvZiBIZWFs
dGggU2NpZW5jZXMsIEN1cnRpbiBVbml2ZXJzaXR5LCBQZXJ0aCwgV2VzdGVybiBBdXN0cmFsaWEs
IEF1c3RyYWxpYS4mI3hEO0JsaXNzLCBMb25kb24sIFVLLiYjeEQ7SW5zdGl0dXRlIGZvciBXb21l
biZhcG9zO3MgSGVhbHRoLCBVbml2ZXJzaXR5IENvbGxlZ2UgTG9uZG9uLCBMb25kb24sIFVLLiYj
eEQ7UGFyZW50IG9mIE5lb25hdGFsIFBhdGllbnQsIExvbmRvbiwgVUsuJiN4RDtOZW9uYXRhbCBV
bml0LCBCaXJtaW5naGFtIENpdHkgSG9zcGl0YWwsIEJpcm1pbmdoYW0sIFVLLiYjeEQ7Rm9ybWVy
IG5lb25hdGFsIHBhdGllbnQsIExvbmRvbiwgVUsuJiN4RDtOZW9uYXRhbCBNZWRpY2luZSwgSW1w
ZXJpYWwgQ29sbGVnZSBMb25kb24sIExvbmRvbiwgVUsuJiN4RDtBY2FkZW1pYyBOZW9uYXRhbCBN
ZWRpY2luZSwgSW1wZXJpYWwgQ29sbGVnZSBMb25kb24sIExvbmRvbiwgVUsuPC9hdXRoLWFkZHJl
c3M+PHRpdGxlcz48dGl0bGU+Q29yZSBvdXRjb21lcyBpbiBuZW9uYXRvbG9neTogZGV2ZWxvcG1l
bnQgb2YgYSBjb3JlIG91dGNvbWUgc2V0IGZvciBuZW9uYXRhbCByZXNlYXJjaDwvdGl0bGU+PHNl
Y29uZGFyeS10aXRsZT5BcmNoIERpcyBDaGlsZCBGZXRhbCBOZW9uYXRhbCBFZDwvc2Vjb25kYXJ5
LXRpdGxlPjwvdGl0bGVzPjxwZXJpb2RpY2FsPjxmdWxsLXRpdGxlPkFyY2ggRGlzIENoaWxkIEZl
dGFsIE5lb25hdGFsIEVkPC9mdWxsLXRpdGxlPjwvcGVyaW9kaWNhbD48cGFnZXM+NDI1LTQzMTwv
cGFnZXM+PHZvbHVtZT4xMDU8L3ZvbHVtZT48bnVtYmVyPjQ8L251bWJlcj48ZWRpdGlvbj4yMDE5
LzExLzE3PC9lZGl0aW9uPjxzZWN0aW9uPjQyNTwvc2VjdGlvbj48a2V5d29yZHM+PGtleXdvcmQ+
KkJpb21lZGljYWwgUmVzZWFyY2g8L2tleXdvcmQ+PGtleXdvcmQ+SHVtYW5zPC9rZXl3b3JkPjxr
ZXl3b3JkPkluZmFudDwva2V5d29yZD48a2V5d29yZD4qTmVvbmF0b2xvZ3k8L2tleXdvcmQ+PGtl
eXdvcmQ+Kk91dGNvbWUgQXNzZXNzbWVudCwgSGVhbHRoIENhcmU8L2tleXdvcmQ+PGtleXdvcmQ+
ZXZpZGVuY2UgYmFzZWQgbWVkaWNpbmU8L2tleXdvcmQ+PGtleXdvcmQ+bmVvbmF0b2xvZ3k8L2tl
eXdvcmQ+PGtleXdvcmQ+b3V0Y29tZXMgcmVzZWFyY2g8L2tleXdvcmQ+PGtleXdvcmQ+YW4gZWR1
Y2F0aW9uYWwgY29uZmVyZW5jZSBhbmQgaGFzIHJlY2VpdmVkIGEgcmVzZWFyY2ggZ3JhbnQgZnJv
bSBNYXNvbiBNZWRpY2FsPC9rZXl3b3JkPjxrZXl3b3JkPlJlc2VhcmNoIEZvdW5kYXRpb24uIEFH
IGhhcyBoZWxkIGdyYW50cyBmcm9tIHZhcmlvdXMgbWFudWZhY3R1cmVycyAoQWJib3R0PC9rZXl3
b3JkPjxrZXl3b3JkPkxhYm9yYXRvcmllcywgTWVkSW1tdW5lKSBhbmQgdmVudGlsYXRvciBtYW51
ZmFjdHVyZXJzIChTTEUpLiBBRyBoYXMgcmVjZWl2ZWQ8L2tleXdvcmQ+PGtleXdvcmQ+aG9ub3Jh
cmlhIGZvciBnaXZpbmcgbGVjdHVyZXMgYW5kIGFkdmlzaW5nIHZhcmlvdXMgbWFudWZhY3R1cmVy
cyAoQWJib3R0PC9rZXl3b3JkPjxrZXl3b3JkPkxhYm9yYXRvcmllcywgTWVkSW1tdW5lKSBhbmQg
dmVudGlsYXRvciBtYW51ZmFjdHVyZXJzIChTTEUpLiBBRyBpcyBjdXJyZW50bHk8L2tleXdvcmQ+
PGtleXdvcmQ+cmVjZWl2aW5nIGEgbm9uLWNvbmRpdGlvbmFsIGVkdWNhdGlvbmFsIGdyYW50IGZy
b20gU0xFLiBOTWEgaGFzIHJlY2VpdmVkIGNvbnN1bHRhbmN5PC9rZXl3b3JkPjxrZXl3b3JkPmZl
ZXMgZnJvbSBTaGlyZSBhbmQgTm92YXJ0aXMgYW5kIGlzIENoYWlyIG9mIHRoZSBsb25nLXRlcm0g
b3V0Y29tZXMgZ3JvdXAgZm9yIHRoZTwva2V5d29yZD48a2V5d29yZD5JbnRlcm5hdGlvbmFsIE5l
b25hdGFsIENvbnNvcnRpdW0sIENyaXRpY2FsIFBhdGggSW5zdGl0dXRlLiBOTW8gaXMgRGlyZWN0
b3Igb2YgdGhlPC9rZXl3b3JkPjxrZXl3b3JkPk5lb25hdGFsIERhdGEgQW5hbHlzaXMgVW5pdCBh
dCBJbXBlcmlhbCBDb2xsZWdlIExvbmRvbi4gSW4gdGhlIGxhc3QgNSB5ZWFycyBOTW8gaGFzPC9r
ZXl3b3JkPjxrZXl3b3JkPnNlcnZlZCBvbiB0aGUgQm9hcmQgb2YgVHJ1c3RlZXMgb2YgdGhlIFJv
eWFsIENvbGxlZ2Ugb2YgUGFlZGlhdHJpY3MgYW5kIENoaWxkPC9rZXl3b3JkPjxrZXl3b3JkPkhl
YWx0aCwgRGF2aWQgSGFydmV5IFRydXN0LCBNZWRpY2FsIFdvbWVu4oCZcyBGZWRlcmF0aW9uIGFu
ZCBNZWRhY3Q8L2tleXdvcmQ+PGtleXdvcmQ+YW5kIGlzIGEgbWVtYmVyPC9rZXl3b3JkPjxrZXl3
b3JkPm9mIHRoZSBOZXN0bGUgU2NpZW50aWZpYyBBZHZpc29yeSBCb2FyZC4gTk1vIGhhcyByZWNl
aXZlZCByZXNlYXJjaCBncmFudHMgZnJvbSB0aGU8L2tleXdvcmQ+PGtleXdvcmQ+QnJpdGlzaCBI
ZWFydCBGb3VuZGF0aW9uLCBNZWRpY2FsIFJlc2VhcmNoIENvdW5jaWwsIE5hdGlvbmFsIEluc3Rp
dHV0ZSBvZiBIZWFsdGg8L2tleXdvcmQ+PGtleXdvcmQ+UmVzZWFyY2gsIFdlc3RtaW5zdGVyIFJl
c2VhcmNoIEZ1bmQsIENvbGxhYm9yYXRpb24gZm9yIExlYWRlcnNoaXAgaW4gQXBwbGllZCBIZWFs
dGg8L2tleXdvcmQ+PGtleXdvcmQ+UmVzZWFyY2ggYW5kIENhcmUgTm9ydGh3ZXN0IExvbmRvbiwg
SGVhbHRoY2FyZSBRdWFsaXR5IEltcHJvdmVtZW50IFBhcnRuZXJzaGlwLDwva2V5d29yZD48a2V5
d29yZD5CbGlzcywgUHJvbGFjdGEgTGlmZSBTY2llbmNlcywgQ2hpZXNpLCBTaGlyZSBhbmQgSENB
IEludGVybmF0aW9uYWw8L2tleXdvcmQ+PGtleXdvcmQ+dHJhdmVsIGFuZDwva2V5d29yZD48a2V5
d29yZD5hY2NvbW1vZGF0aW9uIGV4cGVuc2VzIGZyb20gTnV0cmljaWEsIFByb2xhY3RhLCBOZXN0
bGUgYW5kIENoaWVzaTwva2V5d29yZD48a2V5d29yZD5ob25vcmFyaWEgZnJvbTwva2V5d29yZD48
a2V5d29yZD5GZXJyaW5nIFBoYXJtYWNldXRpY2FscyBhbmQgQWxleGlvbiBQaGFybWFjZXV0aWNh
bHMgZm9yIGNvbnRyaWJ1dGlvbnMgdG8gZXhwZXJ0PC9rZXl3b3JkPjxrZXl3b3JkPmFkdmlzb3J5
IGJvYXJkczwva2V5d29yZD48a2V5d29yZD5hbmQgQ2hpZXNpIGZvciBjb250cmlidXRpbmcgdG8g
YSBsZWN0dXJlIHByb2dyYW1tZS4gQ0cgaXMgcGFydCBvZjwva2V5d29yZD48a2V5d29yZD5hbiBp
bnRlcm5hdGlvbmFsIHRlYW0gZGV2ZWxvcGluZyByZXBvcnRpbmcgZ3VpZGFuY2UgKGEgQ09OU09S
VCBleHRlbnNpb24pIGZvcjwva2V5d29yZD48a2V5d29yZD5jbGluaWNhbCB0cmlhbHMgdXNpbmcg
Y29ob3J0cyBhbmQgcm91dGluZWx5IGNvbGxlY3RlZCBoZWFsdGggZGF0YS4gSGUgaGFzIHJlY2Vp
dmVkPC9rZXl3b3JkPjxrZXl3b3JkPnN1cHBvcnQgZnJvbSBDaGllc2kgUGhhcm1hY2V1dGljYWxz
IHRvIGF0dGVuZCBhbiBlZHVjYXRpb25hbCBjb25mZXJlbmNlPC9rZXl3b3JkPjxrZXl3b3JkPmlu
IHRoZSBwYXN0PC9rZXl3b3JkPjxrZXl3b3JkPjUgeWVhcnMgaGUgaGFzIGJlZW4gaW52ZXN0aWdh
dG9yIG9uIHJlY2VpdmVkIHJlc2VhcmNoIGdyYW50cyBmcm9tIE1lZGljYWwgUmVzZWFyY2g8L2tl
eXdvcmQ+PGtleXdvcmQ+Q291bmNpbCwgTmF0aW9uYWwgSW5zdGl0dXRlIG9mIEhlYWx0aCBSZXNl
YXJjaCwgQ2FuYWRpYW4gSW5zdGl0dXRlcyBvZiBIZWFsdGg8L2tleXdvcmQ+PGtleXdvcmQ+UmVz
ZWFyY2gsIERlcGFydG1lbnQgb2YgSGVhbHRoIGluIEVuZ2xhbmQsIE1hc29uIE1lZGljYWwgUmVz
ZWFyY2ggRm91bmRhdGlvbiw8L2tleXdvcmQ+PGtleXdvcmQ+V2VzdG1pbnN0ZXIgTWVkaWNhbCBT
Y2hvb2wgUmVzZWFyY2ggVHJ1c3QgYW5kIENoaWVzaSBQaGFybWFjZXV0aWNhbHMuPC9rZXl3b3Jk
Pjwva2V5d29yZHM+PGRhdGVzPjx5ZWFyPjIwMjA8L3llYXI+PHB1Yi1kYXRlcz48ZGF0ZT5KdWw8
L2RhdGU+PC9wdWItZGF0ZXM+PC9kYXRlcz48aXNibj4xMzU5LTI5OTggKFByaW50KSYjeEQ7MTM1
OS0yOTk4PC9pc2JuPjxhY2Nlc3Npb24tbnVtPjMxNzMyNjgzPC9hY2Nlc3Npb24tbnVtPjxsYWJl
bD40MjU8L2xhYmVsPjx1cmxzPjwvdXJscz48Y3VzdG9tMj5QTUM3MzYzNzkwPC9jdXN0b20yPjxl
bGVjdHJvbmljLXJlc291cmNlLW51bT4xMC4xMTM2L2FyY2hkaXNjaGlsZC0yMDE5LTMxNzUwMTwv
ZWxlY3Ryb25pYy1yZXNvdXJjZS1udW0+PHJlbW90ZS1kYXRhYmFzZS1wcm92aWRlcj5OTE08L3Jl
bW90ZS1kYXRhYmFzZS1wcm92aWRlcj48bGFuZ3VhZ2U+ZW5nPC9sYW5ndWFnZT48L3JlY29yZD48
L0NpdGU+PC9FbmROb3RlPn==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TdHJhbmQ8L0F1dGhvcj48WWVhcj4yMDIwPC9ZZWFyPjxS
ZWNOdW0+NTI8L1JlY051bT48RGlzcGxheVRleHQ+e1N0cmFuZCAyMDIwIEYzMjgsIFdlYmJlIDIw
MjAgNDI1fTwvRGlzcGxheVRleHQ+PHJlY29yZD48cmVjLW51bWJlcj41MjwvcmVjLW51bWJlcj48
Zm9yZWlnbi1rZXlzPjxrZXkgYXBwPSJFTiIgZGItaWQ9Ino1YXYwMmFkcmU5Mng0ZWVlZnBwenBy
ZHR2OTB4ZGZkeHpyYSIgdGltZXN0YW1wPSIxNjYzNzg4MjEyIj41Mj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L3BlcmlvZGljYWw+PHBh
Z2VzPkYzMjjigJNGMzMwLjwvcGFnZXM+PHZvbHVtZT4xMDU6PC92b2x1bWU+PGVkaXRpb24+MjAx
OS8wMy8zMTwvZWRpdGlvbj48a2V5d29yZHM+PGtleXdvcmQ+ZGVsaXZlcnkgcm9vbTwva2V5d29y
ZD48a2V5d29yZD5uZW9uYXRvbG9neTwva2V5d29yZD48a2V5d29yZD5vdXRjb21lPC9rZXl3b3Jk
PjxrZXl3b3JkPnJlc3VzY2l0YXRpb24sIG5lb25hdGFsPC9rZXl3b3JkPjwva2V5d29yZHM+PGRh
dGVzPjx5ZWFyPjIwMjA8L3llYXI+PHB1Yi1kYXRlcz48ZGF0ZT5NYXIgMjk8L2RhdGU+PC9wdWIt
ZGF0ZXM+PC9kYXRlcz48aXNibj4xMzU5LTI5OTg8L2lzYm4+PGFjY2Vzc2lvbi1udW0+MzA5MjY3
MTU8L2FjY2Vzc2lvbi1udW0+PGxhYmVsPkYzMjg8L2xhYmVsPjx1cmxzPjxyZWxhdGVkLXVybHM+
PHVybD5odHRwczovL2ZuLmJtai5jb20vY29udGVudC8xMDUvMy8zMjg8L3VybD48L3JlbGF0ZWQt
dXJscz48L3VybHM+PGVsZWN0cm9uaWMtcmVzb3VyY2UtbnVtPjEwLjExMzYvYXJjaGRpc2NoaWxk
LTIwMTktMzE2OTQyPC9lbGVjdHJvbmljLXJlc291cmNlLW51bT48cmVtb3RlLWRhdGFiYXNlLXBy
b3ZpZGVyPk5MTTwvcmVtb3RlLWRhdGFiYXNlLXByb3ZpZGVyPjxsYW5ndWFnZT5lbmc8L2xhbmd1
YWdlPjwvcmVjb3JkPjwvQ2l0ZT48Q2l0ZT48QXV0aG9yPldlYmJlPC9BdXRob3I+PFllYXI+MjAy
MDwvWWVhcj48UmVjTnVtPjUzPC9SZWNOdW0+PHJlY29yZD48cmVjLW51bWJlcj41MzwvcmVjLW51
bWJlcj48Zm9yZWlnbi1rZXlzPjxrZXkgYXBwPSJFTiIgZGItaWQ9Ino1YXYwMmFkcmU5Mng0ZWVl
ZnBwenByZHR2OTB4ZGZkeHpyYSIgdGltZXN0YW1wPSIxNjYzNzg4MzAzIj41Mzwva2V5PjwvZm9y
ZWlnbi1rZXlzPjxyZWYtdHlwZSBuYW1lPSJKb3VybmFsIEFydGljbGUiPjE3PC9yZWYtdHlwZT48
Y29udHJpYnV0b3JzPjxhdXRob3JzPjxhdXRob3I+V2ViYmUsIEouIFcuIEguPC9hdXRob3I+PGF1
dGhvcj5EdWZmeSwgSi4gTS4gTi48L2F1dGhvcj48YXV0aG9yPkFmb25zbywgRS48L2F1dGhvcj48
YXV0aG9yPkFsLU11emFmZmFyLCBJLjwvYXV0aG9yPjxhdXRob3I+QnJ1bnRvbiwgRy48L2F1dGhv
cj48YXV0aG9yPkdyZWVub3VnaCwgQS48L2F1dGhvcj48YXV0aG9yPkhhbGwsIE4uIEouPC9hdXRo
b3I+PGF1dGhvcj5LbmlnaHQsIE0uPC9hdXRob3I+PGF1dGhvcj5MYXRvdXIsIEouIE0uPC9hdXRo
b3I+PGF1dGhvcj5MZWUtRGF2ZXksIEMuPC9hdXRob3I+PGF1dGhvcj5NYXJsb3csIE4uPC9hdXRo
b3I+PGF1dGhvcj5Ob2FrZXMsIEwuPC9hdXRob3I+PGF1dGhvcj5OeWN5aywgSi48L2F1dGhvcj48
YXV0aG9yPlJpY2hhcmQtTMO2bmR0LCBBLjwvYXV0aG9yPjxhdXRob3I+V2lsbHMtRXZlLCBCLjwv
YXV0aG9yPjxhdXRob3I+TW9kaSwgTi48L2F1dGhvcj48YXV0aG9yPkdhbGUsIEMuPC9hdXRob3I+
PC9hdXRob3JzPjwvY29udHJpYnV0b3JzPjxhdXRoLWFkZHJlc3M+QWNhZGVtaWMgTmVvbmF0YWwg
TWVkaWNpbmUsIEltcGVyaWFsIENvbGxlZ2UgTG9uZG9uLCBMb25kb24sIFVLIGoud2ViYmVAaW1w
ZXJpYWwuYWMudWsuJiN4RDtOdWZmaWVsZCBEZXBhcnRtZW50IG9mIFByaW1hcnkgQ2FyZSBIZWFs
dGggU2NpZW5jZXMsIFVuaXZlcnNpdHkgb2YgT3hmb3JkLCBPeGZvcmQsIE94Zm9yZHNoaXJlLCBV
Sy4mI3hEO05lb25hdGFsIFVuaXQsIFJvc2llIEhvc3BpdGFsLCBDYW1icmlkZ2UsIENhbWJyaWRn
ZXNoaXJlLCBVSy4mI3hEO1RoZSBOZW9uYXRhbCBVbml0LCBSb3lhbCBHbGFtb3JnYW4gSG9zcGl0
YWwsIExsYW50cmlzYW50LCBSaG9uZGRhIEN5bm9uIFRhZiwgVUsuJiN4RDtVQ0wgSW5zdGl0dXRl
IG9mIEVkdWNhdGlvbiBDZW50cmUgZm9yIExvbmdpdHVkaW5hbCBTdHVkaWVzLCBMb25kb24sIFVL
LiYjeEQ7RGVwYXJ0bWVudCBvZiBXb21lbiBhbmQgQ2hpbGRyZW4mYXBvcztzIEhlYWx0aCwgU2No
b29sIG9mIExpZmUgU2NpZW5jZXMsIEZhY3VsdHkgb2YgTGlmZSBTY2llbmNlcyBhbmQgTWVkaWNp
bmUsIEtpbmcmYXBvcztzIENvbGxlZ2UgTG9uZG9uLCBMb25kb24sIFVLLiYjeEQ7UGFlZGlhdHJp
YyBTdXJnZXJ5LCBTb3V0aGFtcHRvbiBHZW5lcmFsIEhvc3BpdGFsLCBTb3V0aGFtcHRvbiwgVUsu
JiN4RDtOYXRpb25hbCBQZXJpbmF0YWwgRXBpZGVtaW9sb2d5IFVuaXQsIE94Zm9yZCwgVUsuJiN4
RDtTY2hvb2wgb2YgTnVyc2luZyBhbmQgTWlkd2lmZXJ5LCBGYWN1bHR5IG9mIEhlYWx0aCwgRWR1
Y2F0aW9uIGFuZCBTb2NpZXR5LCBQbHltb3V0aCBVbml2ZXJzaXR5LCBQbHltb3V0aCwgRGV2b24s
IFVLLiYjeEQ7U2Nob29sIG9mIE51cnNpbmcgYW5kIE1pZHdpZmVyeSwgRmFjdWx0eSBvZiBIZWFs
dGggU2NpZW5jZXMsIEN1cnRpbiBVbml2ZXJzaXR5LCBQZXJ0aCwgV2VzdGVybiBBdXN0cmFsaWEs
IEF1c3RyYWxpYS4mI3hEO0JsaXNzLCBMb25kb24sIFVLLiYjeEQ7SW5zdGl0dXRlIGZvciBXb21l
biZhcG9zO3MgSGVhbHRoLCBVbml2ZXJzaXR5IENvbGxlZ2UgTG9uZG9uLCBMb25kb24sIFVLLiYj
eEQ7UGFyZW50IG9mIE5lb25hdGFsIFBhdGllbnQsIExvbmRvbiwgVUsuJiN4RDtOZW9uYXRhbCBV
bml0LCBCaXJtaW5naGFtIENpdHkgSG9zcGl0YWwsIEJpcm1pbmdoYW0sIFVLLiYjeEQ7Rm9ybWVy
IG5lb25hdGFsIHBhdGllbnQsIExvbmRvbiwgVUsuJiN4RDtOZW9uYXRhbCBNZWRpY2luZSwgSW1w
ZXJpYWwgQ29sbGVnZSBMb25kb24sIExvbmRvbiwgVUsuJiN4RDtBY2FkZW1pYyBOZW9uYXRhbCBN
ZWRpY2luZSwgSW1wZXJpYWwgQ29sbGVnZSBMb25kb24sIExvbmRvbiwgVUsuPC9hdXRoLWFkZHJl
c3M+PHRpdGxlcz48dGl0bGU+Q29yZSBvdXRjb21lcyBpbiBuZW9uYXRvbG9neTogZGV2ZWxvcG1l
bnQgb2YgYSBjb3JlIG91dGNvbWUgc2V0IGZvciBuZW9uYXRhbCByZXNlYXJjaDwvdGl0bGU+PHNl
Y29uZGFyeS10aXRsZT5BcmNoIERpcyBDaGlsZCBGZXRhbCBOZW9uYXRhbCBFZDwvc2Vjb25kYXJ5
LXRpdGxlPjwvdGl0bGVzPjxwZXJpb2RpY2FsPjxmdWxsLXRpdGxlPkFyY2ggRGlzIENoaWxkIEZl
dGFsIE5lb25hdGFsIEVkPC9mdWxsLXRpdGxlPjwvcGVyaW9kaWNhbD48cGFnZXM+NDI1LTQzMTwv
cGFnZXM+PHZvbHVtZT4xMDU8L3ZvbHVtZT48bnVtYmVyPjQ8L251bWJlcj48ZWRpdGlvbj4yMDE5
LzExLzE3PC9lZGl0aW9uPjxzZWN0aW9uPjQyNTwvc2VjdGlvbj48a2V5d29yZHM+PGtleXdvcmQ+
KkJpb21lZGljYWwgUmVzZWFyY2g8L2tleXdvcmQ+PGtleXdvcmQ+SHVtYW5zPC9rZXl3b3JkPjxr
ZXl3b3JkPkluZmFudDwva2V5d29yZD48a2V5d29yZD4qTmVvbmF0b2xvZ3k8L2tleXdvcmQ+PGtl
eXdvcmQ+Kk91dGNvbWUgQXNzZXNzbWVudCwgSGVhbHRoIENhcmU8L2tleXdvcmQ+PGtleXdvcmQ+
ZXZpZGVuY2UgYmFzZWQgbWVkaWNpbmU8L2tleXdvcmQ+PGtleXdvcmQ+bmVvbmF0b2xvZ3k8L2tl
eXdvcmQ+PGtleXdvcmQ+b3V0Y29tZXMgcmVzZWFyY2g8L2tleXdvcmQ+PGtleXdvcmQ+YW4gZWR1
Y2F0aW9uYWwgY29uZmVyZW5jZSBhbmQgaGFzIHJlY2VpdmVkIGEgcmVzZWFyY2ggZ3JhbnQgZnJv
bSBNYXNvbiBNZWRpY2FsPC9rZXl3b3JkPjxrZXl3b3JkPlJlc2VhcmNoIEZvdW5kYXRpb24uIEFH
IGhhcyBoZWxkIGdyYW50cyBmcm9tIHZhcmlvdXMgbWFudWZhY3R1cmVycyAoQWJib3R0PC9rZXl3
b3JkPjxrZXl3b3JkPkxhYm9yYXRvcmllcywgTWVkSW1tdW5lKSBhbmQgdmVudGlsYXRvciBtYW51
ZmFjdHVyZXJzIChTTEUpLiBBRyBoYXMgcmVjZWl2ZWQ8L2tleXdvcmQ+PGtleXdvcmQ+aG9ub3Jh
cmlhIGZvciBnaXZpbmcgbGVjdHVyZXMgYW5kIGFkdmlzaW5nIHZhcmlvdXMgbWFudWZhY3R1cmVy
cyAoQWJib3R0PC9rZXl3b3JkPjxrZXl3b3JkPkxhYm9yYXRvcmllcywgTWVkSW1tdW5lKSBhbmQg
dmVudGlsYXRvciBtYW51ZmFjdHVyZXJzIChTTEUpLiBBRyBpcyBjdXJyZW50bHk8L2tleXdvcmQ+
PGtleXdvcmQ+cmVjZWl2aW5nIGEgbm9uLWNvbmRpdGlvbmFsIGVkdWNhdGlvbmFsIGdyYW50IGZy
b20gU0xFLiBOTWEgaGFzIHJlY2VpdmVkIGNvbnN1bHRhbmN5PC9rZXl3b3JkPjxrZXl3b3JkPmZl
ZXMgZnJvbSBTaGlyZSBhbmQgTm92YXJ0aXMgYW5kIGlzIENoYWlyIG9mIHRoZSBsb25nLXRlcm0g
b3V0Y29tZXMgZ3JvdXAgZm9yIHRoZTwva2V5d29yZD48a2V5d29yZD5JbnRlcm5hdGlvbmFsIE5l
b25hdGFsIENvbnNvcnRpdW0sIENyaXRpY2FsIFBhdGggSW5zdGl0dXRlLiBOTW8gaXMgRGlyZWN0
b3Igb2YgdGhlPC9rZXl3b3JkPjxrZXl3b3JkPk5lb25hdGFsIERhdGEgQW5hbHlzaXMgVW5pdCBh
dCBJbXBlcmlhbCBDb2xsZWdlIExvbmRvbi4gSW4gdGhlIGxhc3QgNSB5ZWFycyBOTW8gaGFzPC9r
ZXl3b3JkPjxrZXl3b3JkPnNlcnZlZCBvbiB0aGUgQm9hcmQgb2YgVHJ1c3RlZXMgb2YgdGhlIFJv
eWFsIENvbGxlZ2Ugb2YgUGFlZGlhdHJpY3MgYW5kIENoaWxkPC9rZXl3b3JkPjxrZXl3b3JkPkhl
YWx0aCwgRGF2aWQgSGFydmV5IFRydXN0LCBNZWRpY2FsIFdvbWVu4oCZcyBGZWRlcmF0aW9uIGFu
ZCBNZWRhY3Q8L2tleXdvcmQ+PGtleXdvcmQ+YW5kIGlzIGEgbWVtYmVyPC9rZXl3b3JkPjxrZXl3
b3JkPm9mIHRoZSBOZXN0bGUgU2NpZW50aWZpYyBBZHZpc29yeSBCb2FyZC4gTk1vIGhhcyByZWNl
aXZlZCByZXNlYXJjaCBncmFudHMgZnJvbSB0aGU8L2tleXdvcmQ+PGtleXdvcmQ+QnJpdGlzaCBI
ZWFydCBGb3VuZGF0aW9uLCBNZWRpY2FsIFJlc2VhcmNoIENvdW5jaWwsIE5hdGlvbmFsIEluc3Rp
dHV0ZSBvZiBIZWFsdGg8L2tleXdvcmQ+PGtleXdvcmQ+UmVzZWFyY2gsIFdlc3RtaW5zdGVyIFJl
c2VhcmNoIEZ1bmQsIENvbGxhYm9yYXRpb24gZm9yIExlYWRlcnNoaXAgaW4gQXBwbGllZCBIZWFs
dGg8L2tleXdvcmQ+PGtleXdvcmQ+UmVzZWFyY2ggYW5kIENhcmUgTm9ydGh3ZXN0IExvbmRvbiwg
SGVhbHRoY2FyZSBRdWFsaXR5IEltcHJvdmVtZW50IFBhcnRuZXJzaGlwLDwva2V5d29yZD48a2V5
d29yZD5CbGlzcywgUHJvbGFjdGEgTGlmZSBTY2llbmNlcywgQ2hpZXNpLCBTaGlyZSBhbmQgSENB
IEludGVybmF0aW9uYWw8L2tleXdvcmQ+PGtleXdvcmQ+dHJhdmVsIGFuZDwva2V5d29yZD48a2V5
d29yZD5hY2NvbW1vZGF0aW9uIGV4cGVuc2VzIGZyb20gTnV0cmljaWEsIFByb2xhY3RhLCBOZXN0
bGUgYW5kIENoaWVzaTwva2V5d29yZD48a2V5d29yZD5ob25vcmFyaWEgZnJvbTwva2V5d29yZD48
a2V5d29yZD5GZXJyaW5nIFBoYXJtYWNldXRpY2FscyBhbmQgQWxleGlvbiBQaGFybWFjZXV0aWNh
bHMgZm9yIGNvbnRyaWJ1dGlvbnMgdG8gZXhwZXJ0PC9rZXl3b3JkPjxrZXl3b3JkPmFkdmlzb3J5
IGJvYXJkczwva2V5d29yZD48a2V5d29yZD5hbmQgQ2hpZXNpIGZvciBjb250cmlidXRpbmcgdG8g
YSBsZWN0dXJlIHByb2dyYW1tZS4gQ0cgaXMgcGFydCBvZjwva2V5d29yZD48a2V5d29yZD5hbiBp
bnRlcm5hdGlvbmFsIHRlYW0gZGV2ZWxvcGluZyByZXBvcnRpbmcgZ3VpZGFuY2UgKGEgQ09OU09S
VCBleHRlbnNpb24pIGZvcjwva2V5d29yZD48a2V5d29yZD5jbGluaWNhbCB0cmlhbHMgdXNpbmcg
Y29ob3J0cyBhbmQgcm91dGluZWx5IGNvbGxlY3RlZCBoZWFsdGggZGF0YS4gSGUgaGFzIHJlY2Vp
dmVkPC9rZXl3b3JkPjxrZXl3b3JkPnN1cHBvcnQgZnJvbSBDaGllc2kgUGhhcm1hY2V1dGljYWxz
IHRvIGF0dGVuZCBhbiBlZHVjYXRpb25hbCBjb25mZXJlbmNlPC9rZXl3b3JkPjxrZXl3b3JkPmlu
IHRoZSBwYXN0PC9rZXl3b3JkPjxrZXl3b3JkPjUgeWVhcnMgaGUgaGFzIGJlZW4gaW52ZXN0aWdh
dG9yIG9uIHJlY2VpdmVkIHJlc2VhcmNoIGdyYW50cyBmcm9tIE1lZGljYWwgUmVzZWFyY2g8L2tl
eXdvcmQ+PGtleXdvcmQ+Q291bmNpbCwgTmF0aW9uYWwgSW5zdGl0dXRlIG9mIEhlYWx0aCBSZXNl
YXJjaCwgQ2FuYWRpYW4gSW5zdGl0dXRlcyBvZiBIZWFsdGg8L2tleXdvcmQ+PGtleXdvcmQ+UmVz
ZWFyY2gsIERlcGFydG1lbnQgb2YgSGVhbHRoIGluIEVuZ2xhbmQsIE1hc29uIE1lZGljYWwgUmVz
ZWFyY2ggRm91bmRhdGlvbiw8L2tleXdvcmQ+PGtleXdvcmQ+V2VzdG1pbnN0ZXIgTWVkaWNhbCBT
Y2hvb2wgUmVzZWFyY2ggVHJ1c3QgYW5kIENoaWVzaSBQaGFybWFjZXV0aWNhbHMuPC9rZXl3b3Jk
Pjwva2V5d29yZHM+PGRhdGVzPjx5ZWFyPjIwMjA8L3llYXI+PHB1Yi1kYXRlcz48ZGF0ZT5KdWw8
L2RhdGU+PC9wdWItZGF0ZXM+PC9kYXRlcz48aXNibj4xMzU5LTI5OTggKFByaW50KSYjeEQ7MTM1
OS0yOTk4PC9pc2JuPjxhY2Nlc3Npb24tbnVtPjMxNzMyNjgzPC9hY2Nlc3Npb24tbnVtPjxsYWJl
bD40MjU8L2xhYmVsPjx1cmxzPjwvdXJscz48Y3VzdG9tMj5QTUM3MzYzNzkwPC9jdXN0b20yPjxl
bGVjdHJvbmljLXJlc291cmNlLW51bT4xMC4xMTM2L2FyY2hkaXNjaGlsZC0yMDE5LTMxNzUwMTwv
ZWxlY3Ryb25pYy1yZXNvdXJjZS1udW0+PHJlbW90ZS1kYXRhYmFzZS1wcm92aWRlcj5OTE08L3Jl
bW90ZS1kYXRhYmFzZS1wcm92aWRlcj48bGFuZ3VhZ2U+ZW5nPC9sYW5ndWFnZT48L3JlY29yZD48
L0NpdGU+PC9FbmROb3RlPn==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Strand 2020 F328, Webbe 2020 425}</w:t>
                  </w:r>
                  <w:r>
                    <w:rPr>
                      <w:rFonts w:ascii="Calibri" w:eastAsia="Times New Roman" w:hAnsi="Calibri" w:cs="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BBF127"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br/>
                  </w:r>
                </w:p>
              </w:tc>
            </w:tr>
            <w:tr w:rsidR="008A3110" w14:paraId="5171BDAE"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47C5B86" w14:textId="77777777" w:rsidR="008A3110" w:rsidRDefault="008A3110" w:rsidP="008A3110">
                  <w:pPr>
                    <w:pStyle w:val="Heading2"/>
                    <w:keepNext/>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71CFF187" w14:textId="77777777" w:rsidR="008A3110" w:rsidRDefault="008A3110" w:rsidP="008A3110">
                  <w:pPr>
                    <w:pStyle w:val="Subtitle1"/>
                    <w:keepNext/>
                    <w:spacing w:before="0" w:beforeAutospacing="0" w:after="0" w:afterAutospacing="0"/>
                    <w:rPr>
                      <w:rFonts w:ascii="Calibri" w:hAnsi="Calibri" w:cs="Calibri"/>
                      <w:color w:val="FFFFFF"/>
                      <w:sz w:val="16"/>
                      <w:szCs w:val="16"/>
                    </w:rPr>
                  </w:pPr>
                  <w:r>
                    <w:rPr>
                      <w:rFonts w:ascii="Calibri" w:hAnsi="Calibri" w:cs="Calibri"/>
                      <w:color w:val="FFFFFF"/>
                      <w:sz w:val="16"/>
                      <w:szCs w:val="16"/>
                    </w:rPr>
                    <w:t xml:space="preserve">Does the balance between desirable and undesirable effects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8A3110" w14:paraId="552C2482"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869CF2" w14:textId="77777777" w:rsidR="008A3110" w:rsidRDefault="008A3110" w:rsidP="008A3110">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3FB67F" w14:textId="77777777" w:rsidR="008A3110" w:rsidRDefault="008A3110" w:rsidP="008A3110">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490405" w14:textId="77777777" w:rsidR="008A3110" w:rsidRDefault="008A3110" w:rsidP="008A3110">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4331B000" w14:textId="77777777" w:rsidTr="00EC24AC">
              <w:trPr>
                <w:trHeight w:val="170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817043"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Does not </w:t>
                  </w:r>
                  <w:proofErr w:type="spellStart"/>
                  <w:r>
                    <w:rPr>
                      <w:rStyle w:val="ep-radiobuttonlabel"/>
                      <w:rFonts w:ascii="Calibri" w:eastAsia="Times New Roman" w:hAnsi="Calibri" w:cs="Calibri"/>
                      <w:sz w:val="16"/>
                      <w:szCs w:val="16"/>
                    </w:rPr>
                    <w:t>favor</w:t>
                  </w:r>
                  <w:proofErr w:type="spellEnd"/>
                  <w:r>
                    <w:rPr>
                      <w:rStyle w:val="ep-radiobuttonlabel"/>
                      <w:rFonts w:ascii="Calibri" w:eastAsia="Times New Roman" w:hAnsi="Calibri" w:cs="Calibri"/>
                      <w:sz w:val="16"/>
                      <w:szCs w:val="16"/>
                    </w:rPr>
                    <w:t xml:space="preserve"> either the intervention or the comparison</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BC766F"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The review found evidence of probable clinical benefit for two important secondary outcomes (any hypothermia &lt; 36.5°C, and mean body temperature on admission to the NICU with MD 0.8°C higher temperature with the intervention. </w:t>
                  </w:r>
                </w:p>
                <w:p w14:paraId="7A184DB9"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There was no evidence of harm. However, the single RCT was of insufficient size to measure uncommon effect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6AA467" w14:textId="77777777" w:rsidR="008A3110" w:rsidRDefault="008A3110" w:rsidP="008A3110">
                  <w:pPr>
                    <w:rPr>
                      <w:rFonts w:ascii="Calibri" w:eastAsia="Times New Roman" w:hAnsi="Calibri" w:cs="Calibri"/>
                      <w:sz w:val="16"/>
                      <w:szCs w:val="16"/>
                    </w:rPr>
                  </w:pPr>
                </w:p>
              </w:tc>
            </w:tr>
            <w:tr w:rsidR="008A3110" w14:paraId="485AE36B"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439CCC2"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187129BD" w14:textId="77777777" w:rsidR="008A3110" w:rsidRDefault="008A3110" w:rsidP="008A311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8A3110" w14:paraId="5A52B444"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D35CB5"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98679F"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CBE666"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5468B842" w14:textId="77777777" w:rsidTr="00EC24AC">
              <w:trPr>
                <w:trHeight w:val="156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DA6D0B"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961EC2"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The study included in this review did not provide an estimate of costs to determine the certainty of evidence for required resourc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26B132"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The Task Force also considered the environmental impacts of recommending widespread use of plastic caps. However, this must be weighed against benefits, </w:t>
                  </w:r>
                  <w:proofErr w:type="gramStart"/>
                  <w:r>
                    <w:rPr>
                      <w:rFonts w:ascii="Calibri" w:eastAsia="Times New Roman" w:hAnsi="Calibri" w:cs="Calibri"/>
                      <w:sz w:val="16"/>
                      <w:szCs w:val="16"/>
                    </w:rPr>
                    <w:t>and also</w:t>
                  </w:r>
                  <w:proofErr w:type="gramEnd"/>
                  <w:r>
                    <w:rPr>
                      <w:rFonts w:ascii="Calibri" w:eastAsia="Times New Roman" w:hAnsi="Calibri" w:cs="Calibri"/>
                      <w:sz w:val="16"/>
                      <w:szCs w:val="16"/>
                    </w:rPr>
                    <w:t xml:space="preserve"> compared with the widespread use of other disposables in clinical care.</w:t>
                  </w:r>
                </w:p>
              </w:tc>
            </w:tr>
            <w:tr w:rsidR="008A3110" w14:paraId="1890C0BC"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071A7CC"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333F258F" w14:textId="77777777" w:rsidR="008A3110" w:rsidRDefault="008A3110" w:rsidP="008A311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8A3110" w14:paraId="15AD9EE1"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3EA15A"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C09DE2"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75DD0B"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54EC40C5" w14:textId="77777777" w:rsidTr="00EC24AC">
              <w:trPr>
                <w:trHeight w:val="99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B4D3D6"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2F981F"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The study provided in this review did not provide sufficient detail about costs to determine the certainty of evidence for required resourc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EBE63B" w14:textId="77777777" w:rsidR="008A3110" w:rsidRDefault="008A3110" w:rsidP="008A3110">
                  <w:pPr>
                    <w:rPr>
                      <w:rFonts w:ascii="Calibri" w:eastAsia="Times New Roman" w:hAnsi="Calibri" w:cs="Calibri"/>
                      <w:sz w:val="16"/>
                      <w:szCs w:val="16"/>
                    </w:rPr>
                  </w:pPr>
                </w:p>
              </w:tc>
            </w:tr>
            <w:tr w:rsidR="008A3110" w14:paraId="40E16C06"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67DAF85" w14:textId="77777777" w:rsidR="008A3110" w:rsidRDefault="008A3110" w:rsidP="008A3110">
                  <w:pPr>
                    <w:pStyle w:val="Heading2"/>
                    <w:keepNext/>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1EC32EA6" w14:textId="77777777" w:rsidR="008A3110" w:rsidRDefault="008A3110" w:rsidP="008A3110">
                  <w:pPr>
                    <w:pStyle w:val="Subtitle1"/>
                    <w:keepNext/>
                    <w:spacing w:before="0" w:beforeAutospacing="0" w:after="0" w:afterAutospacing="0"/>
                    <w:rPr>
                      <w:rFonts w:ascii="Calibri" w:hAnsi="Calibri" w:cs="Calibri"/>
                      <w:color w:val="FFFFFF"/>
                      <w:sz w:val="16"/>
                      <w:szCs w:val="16"/>
                    </w:rPr>
                  </w:pPr>
                  <w:r>
                    <w:rPr>
                      <w:rFonts w:ascii="Calibri" w:hAnsi="Calibri" w:cs="Calibri"/>
                      <w:color w:val="FFFFFF"/>
                      <w:sz w:val="16"/>
                      <w:szCs w:val="16"/>
                    </w:rPr>
                    <w:t xml:space="preserve">Does the cost-effectiveness of the intervention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8A3110" w14:paraId="6F117A9C"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F9F43A" w14:textId="77777777" w:rsidR="008A3110" w:rsidRDefault="008A3110" w:rsidP="008A3110">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1B2AF0" w14:textId="77777777" w:rsidR="008A3110" w:rsidRDefault="008A3110" w:rsidP="008A3110">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4B192C" w14:textId="77777777" w:rsidR="008A3110" w:rsidRDefault="008A3110" w:rsidP="008A3110">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1C9F8EDB" w14:textId="77777777" w:rsidTr="00EC24AC">
              <w:trPr>
                <w:trHeight w:val="183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999368"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Does not </w:t>
                  </w:r>
                  <w:proofErr w:type="spellStart"/>
                  <w:r>
                    <w:rPr>
                      <w:rStyle w:val="ep-radiobuttonlabel"/>
                      <w:rFonts w:ascii="Calibri" w:eastAsia="Times New Roman" w:hAnsi="Calibri" w:cs="Calibri"/>
                      <w:sz w:val="16"/>
                      <w:szCs w:val="16"/>
                    </w:rPr>
                    <w:t>favor</w:t>
                  </w:r>
                  <w:proofErr w:type="spellEnd"/>
                  <w:r>
                    <w:rPr>
                      <w:rStyle w:val="ep-radiobuttonlabel"/>
                      <w:rFonts w:ascii="Calibri" w:eastAsia="Times New Roman" w:hAnsi="Calibri" w:cs="Calibri"/>
                      <w:sz w:val="16"/>
                      <w:szCs w:val="16"/>
                    </w:rPr>
                    <w:t xml:space="preserve">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B8C36F"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No studies in the review examined cost effectiveness of the plastic cap.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2E848B"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The Task Force considered that the effects of use of a plastic cap in decreasing rates of hypothermia on admission to a neonatal unit may offset the minimal cost of the plastic caps themselves.</w:t>
                  </w:r>
                </w:p>
              </w:tc>
            </w:tr>
            <w:tr w:rsidR="008A3110" w14:paraId="177F2290"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038308A"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Equity</w:t>
                  </w:r>
                </w:p>
                <w:p w14:paraId="76AAF4D2" w14:textId="77777777" w:rsidR="008A3110" w:rsidRDefault="008A3110" w:rsidP="008A311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would be the impact on health equity?</w:t>
                  </w:r>
                </w:p>
              </w:tc>
            </w:tr>
            <w:tr w:rsidR="008A3110" w14:paraId="2B356875"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5DB4F9"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F472F3"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EA9A7D"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5438B54A"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F50913"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69FD0F"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The one RCT identified in this review took place in a high resource setting. In high resource settings it may be relatively easy to introduce plastic caps in the delivery room. In low and middle resource settings plastic caps may be unavailable or unaffordabl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1E1C84"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Alternatives to plastic caps that might be more readily available include woven or knitted hats made of various fibres. </w:t>
                  </w:r>
                </w:p>
              </w:tc>
            </w:tr>
            <w:tr w:rsidR="008A3110" w14:paraId="47E66643"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E8FC0B6"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0BE0BE04" w14:textId="77777777" w:rsidR="008A3110" w:rsidRDefault="008A3110" w:rsidP="008A311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8A3110" w14:paraId="5197B226"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EDE4C4"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6E1787"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899EA4"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7F426E37"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9A3AF7"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D4E36F"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The study included in this review did not report did not report any concerns about acceptability of plastic caps in the delivery room.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25DAAA"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The ILCOR NLS Task Force has recommended the use of a cap as one of several measures to maintain normal temperature for preterm infants in the delivery room since 2015, </w:t>
                  </w:r>
                  <w:r>
                    <w:rPr>
                      <w:rFonts w:ascii="Calibri" w:eastAsia="Times New Roman" w:hAnsi="Calibri" w:cs="Calibri"/>
                      <w:sz w:val="16"/>
                      <w:szCs w:val="16"/>
                      <w:shd w:val="clear" w:color="auto" w:fill="EBEBEB"/>
                    </w:rPr>
                    <w:t>(1)</w:t>
                  </w:r>
                  <w:r>
                    <w:rPr>
                      <w:rFonts w:ascii="Calibri" w:eastAsia="Times New Roman" w:hAnsi="Calibri" w:cs="Calibri"/>
                      <w:sz w:val="16"/>
                      <w:szCs w:val="16"/>
                    </w:rPr>
                    <w:t xml:space="preserve"> and this recommendation is reflected in many regional and national guidelines.</w:t>
                  </w:r>
                </w:p>
              </w:tc>
            </w:tr>
            <w:tr w:rsidR="008A3110" w14:paraId="0EF86012"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28B389B"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22075945" w14:textId="77777777" w:rsidR="008A3110" w:rsidRDefault="008A3110" w:rsidP="008A311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feasible to implement?</w:t>
                  </w:r>
                </w:p>
              </w:tc>
            </w:tr>
            <w:tr w:rsidR="008A3110" w14:paraId="34D11FD6"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8A4843"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03153E"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52E2BD" w14:textId="77777777" w:rsidR="008A3110" w:rsidRDefault="008A3110" w:rsidP="008A311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8A3110" w14:paraId="6FC15DC7"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BF30E7" w14:textId="77777777" w:rsidR="008A3110" w:rsidRDefault="008A3110" w:rsidP="008A311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C3F7CB"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Use of a plastic cap appeared feasible in the setting in the study identified in this review. </w:t>
                  </w:r>
                </w:p>
                <w:p w14:paraId="5305F379"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In addition, quality improvement studies identified for this systematic review commonly used some type of head covering for maintaining normal temperature in preterm infants, suggesting feasibility and acceptability</w:t>
                  </w:r>
                  <w:r>
                    <w:rPr>
                      <w:rFonts w:ascii="Calibri" w:eastAsia="Times New Roman" w:hAnsi="Calibri" w:cs="Calibri"/>
                      <w:sz w:val="16"/>
                      <w:szCs w:val="16"/>
                      <w:shd w:val="clear" w:color="auto" w:fill="FFDDAA"/>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5A42CC"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Some of the plastic wraps purpose-designed for maintaining normal infant temperatures at birth now incorporate a head covering, obviating the need for a separate cap. </w:t>
                  </w:r>
                </w:p>
              </w:tc>
            </w:tr>
          </w:tbl>
          <w:p w14:paraId="68379B0B" w14:textId="77777777" w:rsidR="008A3110" w:rsidRDefault="008A3110" w:rsidP="008A3110">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336"/>
              <w:gridCol w:w="1714"/>
              <w:gridCol w:w="1714"/>
              <w:gridCol w:w="1723"/>
              <w:gridCol w:w="1728"/>
              <w:gridCol w:w="1723"/>
              <w:gridCol w:w="1634"/>
              <w:gridCol w:w="1670"/>
            </w:tblGrid>
            <w:tr w:rsidR="008A3110" w14:paraId="48E805C1" w14:textId="77777777" w:rsidTr="00EC24AC">
              <w:trPr>
                <w:tblHeader/>
              </w:trPr>
              <w:tc>
                <w:tcPr>
                  <w:tcW w:w="0" w:type="auto"/>
                  <w:tcBorders>
                    <w:top w:val="nil"/>
                    <w:left w:val="nil"/>
                    <w:bottom w:val="nil"/>
                    <w:right w:val="nil"/>
                  </w:tcBorders>
                  <w:tcMar>
                    <w:top w:w="75" w:type="dxa"/>
                    <w:left w:w="75" w:type="dxa"/>
                    <w:bottom w:w="75" w:type="dxa"/>
                    <w:right w:w="75" w:type="dxa"/>
                  </w:tcMar>
                  <w:vAlign w:val="center"/>
                  <w:hideMark/>
                </w:tcPr>
                <w:p w14:paraId="3843E9A9" w14:textId="77777777" w:rsidR="008A3110" w:rsidRDefault="008A3110" w:rsidP="008A3110">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067CB1E"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8A3110" w14:paraId="5F5971DC"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8319E60"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957382"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7D29A0"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B2D270"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40016F"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B83C4A1" w14:textId="77777777" w:rsidR="008A3110" w:rsidRDefault="008A3110" w:rsidP="008A3110">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1B555E"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A6BACE"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8A3110" w14:paraId="3568F73F"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571FCE3"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FF3C87"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C1B306"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FDDEEC"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5DDEB2"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5354023" w14:textId="77777777" w:rsidR="008A3110" w:rsidRDefault="008A3110" w:rsidP="008A3110">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EA40A8"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BF1A83"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8A3110" w14:paraId="756D7892"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6E1F5B2"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lastRenderedPageBreak/>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9B5DEA"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6ED94F"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939CEB"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F7A875"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006561E" w14:textId="77777777" w:rsidR="008A3110" w:rsidRDefault="008A3110" w:rsidP="008A3110">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22668F"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C5557D"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Don't know</w:t>
                  </w:r>
                </w:p>
              </w:tc>
            </w:tr>
            <w:tr w:rsidR="008A3110" w14:paraId="1EBB8FB5"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3B762EB"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5A77D0"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B32103"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061747"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B7D88F"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0FBC7A7" w14:textId="77777777" w:rsidR="008A3110" w:rsidRDefault="008A3110" w:rsidP="008A3110">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6274C7B" w14:textId="77777777" w:rsidR="008A3110" w:rsidRDefault="008A3110" w:rsidP="008A3110">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ADB312"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8A3110" w14:paraId="2C82380B"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C84E840"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CE9C65"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528A8F"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9A6ED0"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99D365"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24F7526" w14:textId="77777777" w:rsidR="008A3110" w:rsidRDefault="008A3110" w:rsidP="008A3110">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D4E1A23" w14:textId="77777777" w:rsidR="008A3110" w:rsidRDefault="008A3110" w:rsidP="008A3110">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84D6756" w14:textId="77777777" w:rsidR="008A3110" w:rsidRDefault="008A3110" w:rsidP="008A3110">
                  <w:pPr>
                    <w:jc w:val="center"/>
                    <w:rPr>
                      <w:rFonts w:eastAsia="Times New Roman"/>
                      <w:sz w:val="20"/>
                      <w:szCs w:val="20"/>
                    </w:rPr>
                  </w:pPr>
                </w:p>
              </w:tc>
            </w:tr>
            <w:tr w:rsidR="008A3110" w14:paraId="33AD2CFE"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AACC3C2"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DEA112"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D62734"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AAAC83"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A90763"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 xml:space="preserve">Probably </w:t>
                  </w:r>
                  <w:proofErr w:type="spellStart"/>
                  <w:r>
                    <w:rPr>
                      <w:rFonts w:ascii="Calibri" w:hAnsi="Calibri" w:cs="Calibri"/>
                      <w:b/>
                      <w:bCs/>
                      <w:color w:val="000000"/>
                      <w:sz w:val="16"/>
                      <w:szCs w:val="16"/>
                    </w:rPr>
                    <w:t>favors</w:t>
                  </w:r>
                  <w:proofErr w:type="spellEnd"/>
                  <w:r>
                    <w:rPr>
                      <w:rFonts w:ascii="Calibri" w:hAnsi="Calibri" w:cs="Calibri"/>
                      <w:b/>
                      <w:bCs/>
                      <w:color w:val="000000"/>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8D4D17"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D32308"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F39BD0"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8A3110" w14:paraId="02EC90E8"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5A3C91E"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674A42"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988EF4"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B123B2"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B34393"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342510"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7E954E"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32978B"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Don't know</w:t>
                  </w:r>
                </w:p>
              </w:tc>
            </w:tr>
            <w:tr w:rsidR="008A3110" w14:paraId="59F48F1A"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87FCCDA"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E2A65B"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14D5C3"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59787A"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6FA39B"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9E44F7F" w14:textId="77777777" w:rsidR="008A3110" w:rsidRDefault="008A3110" w:rsidP="008A3110">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6CA7AFA" w14:textId="77777777" w:rsidR="008A3110" w:rsidRDefault="008A3110" w:rsidP="008A3110">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DC995E"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8A3110" w14:paraId="2CBB1BFD"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622BE47"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EA5780"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2B9BB3"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00DF78"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89D656"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F06F9E"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F6DA17"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196818"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8A3110" w14:paraId="4544FCD4"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12D8663"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8956C2"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D245AA"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C767E4"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E98D8F"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E8B157"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E84353"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6BB67F"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8A3110" w14:paraId="5702B4F7"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2A430EE"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F5BAC1"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0A62F8"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83A161"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D2E58C"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FBD077F" w14:textId="77777777" w:rsidR="008A3110" w:rsidRDefault="008A3110" w:rsidP="008A3110">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D57299"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9A1ACA"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8A3110" w14:paraId="728890BB"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DE542C5" w14:textId="77777777" w:rsidR="008A3110" w:rsidRDefault="008A3110" w:rsidP="008A311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3F4DA3"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9270C2"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FC96C6" w14:textId="77777777" w:rsidR="008A3110" w:rsidRDefault="008A3110" w:rsidP="008A311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30EAAB"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EA7798F" w14:textId="77777777" w:rsidR="008A3110" w:rsidRDefault="008A3110" w:rsidP="008A3110">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EF622D"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9642AB" w14:textId="77777777" w:rsidR="008A3110" w:rsidRDefault="008A3110" w:rsidP="008A311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bl>
          <w:p w14:paraId="7C254473" w14:textId="77777777" w:rsidR="008A3110" w:rsidRDefault="008A3110" w:rsidP="008A3110">
            <w:pPr>
              <w:rPr>
                <w:rFonts w:ascii="Calibri" w:eastAsia="Times New Roman" w:hAnsi="Calibri" w:cs="Calibri"/>
                <w:color w:val="000000"/>
                <w:sz w:val="16"/>
                <w:szCs w:val="16"/>
                <w:lang w:val="en"/>
              </w:rPr>
            </w:pPr>
          </w:p>
          <w:p w14:paraId="3CBFECFC" w14:textId="77777777" w:rsidR="008A3110" w:rsidRDefault="008A3110" w:rsidP="008A3110">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846"/>
              <w:gridCol w:w="2847"/>
              <w:gridCol w:w="2847"/>
              <w:gridCol w:w="2847"/>
              <w:gridCol w:w="2847"/>
            </w:tblGrid>
            <w:tr w:rsidR="008A3110" w14:paraId="3A65EE53" w14:textId="77777777" w:rsidTr="00EC24A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9F3471B" w14:textId="77777777" w:rsidR="008A3110" w:rsidRDefault="008A3110" w:rsidP="008A3110">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4FB9C30" w14:textId="77777777" w:rsidR="008A3110" w:rsidRDefault="008A3110" w:rsidP="008A3110">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3A3E548" w14:textId="77777777" w:rsidR="008A3110" w:rsidRDefault="008A3110" w:rsidP="008A3110">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719FE122" w14:textId="77777777" w:rsidR="008A3110" w:rsidRDefault="008A3110" w:rsidP="008A3110">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D8CB76F" w14:textId="77777777" w:rsidR="008A3110" w:rsidRDefault="008A3110" w:rsidP="008A3110">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8A3110" w14:paraId="61280952" w14:textId="77777777" w:rsidTr="00EC24A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374A730" w14:textId="77777777" w:rsidR="008A3110" w:rsidRDefault="008A3110" w:rsidP="008A3110">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D3ECFC0" w14:textId="77777777" w:rsidR="008A3110" w:rsidRDefault="008A3110" w:rsidP="008A3110">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DB4E792" w14:textId="77777777" w:rsidR="008A3110" w:rsidRDefault="008A3110" w:rsidP="008A3110">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30249851" w14:textId="77777777" w:rsidR="008A3110" w:rsidRDefault="008A3110" w:rsidP="008A3110">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6F431D2" w14:textId="77777777" w:rsidR="008A3110" w:rsidRDefault="008A3110" w:rsidP="008A3110">
                  <w:pPr>
                    <w:pStyle w:val="marker"/>
                    <w:spacing w:before="0" w:beforeAutospacing="0" w:after="0" w:afterAutospacing="0"/>
                    <w:jc w:val="center"/>
                    <w:rPr>
                      <w:color w:val="000000"/>
                    </w:rPr>
                  </w:pPr>
                  <w:r>
                    <w:rPr>
                      <w:color w:val="000000"/>
                    </w:rPr>
                    <w:t xml:space="preserve">○ </w:t>
                  </w:r>
                </w:p>
              </w:tc>
            </w:tr>
          </w:tbl>
          <w:p w14:paraId="57FA8C4B" w14:textId="77777777" w:rsidR="008A3110" w:rsidRDefault="008A3110" w:rsidP="008A3110">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4250"/>
            </w:tblGrid>
            <w:tr w:rsidR="008A3110" w14:paraId="08BB743E" w14:textId="77777777" w:rsidTr="00EC24AC">
              <w:tc>
                <w:tcPr>
                  <w:tcW w:w="0" w:type="auto"/>
                  <w:shd w:val="clear" w:color="auto" w:fill="2E74B5"/>
                  <w:tcMar>
                    <w:top w:w="75" w:type="dxa"/>
                    <w:left w:w="75" w:type="dxa"/>
                    <w:bottom w:w="75" w:type="dxa"/>
                    <w:right w:w="75" w:type="dxa"/>
                  </w:tcMar>
                  <w:hideMark/>
                </w:tcPr>
                <w:p w14:paraId="41E4FC9A"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p>
              </w:tc>
            </w:tr>
            <w:tr w:rsidR="008A3110" w14:paraId="0269F904" w14:textId="77777777" w:rsidTr="00EC24AC">
              <w:trPr>
                <w:trHeight w:val="1080"/>
              </w:trPr>
              <w:tc>
                <w:tcPr>
                  <w:tcW w:w="0" w:type="auto"/>
                  <w:tcMar>
                    <w:top w:w="75" w:type="dxa"/>
                    <w:left w:w="75" w:type="dxa"/>
                    <w:bottom w:w="75" w:type="dxa"/>
                    <w:right w:w="75" w:type="dxa"/>
                  </w:tcMar>
                  <w:hideMark/>
                </w:tcPr>
                <w:p w14:paraId="1A672F44" w14:textId="77777777" w:rsidR="008A3110" w:rsidRDefault="008A3110" w:rsidP="008A3110">
                  <w:pPr>
                    <w:rPr>
                      <w:rFonts w:ascii="Calibri" w:eastAsia="Times New Roman" w:hAnsi="Calibri" w:cs="Calibri"/>
                      <w:sz w:val="16"/>
                      <w:szCs w:val="16"/>
                      <w:lang w:val="en-NZ"/>
                    </w:rPr>
                  </w:pPr>
                  <w:r w:rsidRPr="00505C1E">
                    <w:rPr>
                      <w:rFonts w:ascii="Calibri" w:eastAsia="Times New Roman" w:hAnsi="Calibri" w:cs="Calibri"/>
                      <w:iCs/>
                      <w:sz w:val="16"/>
                      <w:szCs w:val="16"/>
                      <w:lang w:val="en-NZ"/>
                    </w:rPr>
                    <w:t xml:space="preserve">In preterm infants </w:t>
                  </w:r>
                  <w:r w:rsidRPr="00505C1E">
                    <w:rPr>
                      <w:rFonts w:ascii="Calibri" w:eastAsia="Times New Roman" w:hAnsi="Calibri" w:cs="Calibri"/>
                      <w:sz w:val="16"/>
                      <w:szCs w:val="16"/>
                      <w:lang w:val="en-NZ"/>
                    </w:rPr>
                    <w:t xml:space="preserve">(&lt;34 weeks’ gestation) immediately after birth we suggest the use of a head covering to maintain normal temperature. (Strong recommendation, moderate certainty evidence). </w:t>
                  </w:r>
                </w:p>
                <w:p w14:paraId="038CF4C9" w14:textId="77777777" w:rsidR="008A3110" w:rsidRPr="00505C1E" w:rsidRDefault="008A3110" w:rsidP="008A3110">
                  <w:pPr>
                    <w:rPr>
                      <w:rFonts w:ascii="Calibri" w:eastAsia="Times New Roman" w:hAnsi="Calibri" w:cs="Calibri"/>
                      <w:sz w:val="16"/>
                      <w:szCs w:val="16"/>
                      <w:lang w:val="en-NZ"/>
                    </w:rPr>
                  </w:pPr>
                  <w:r>
                    <w:rPr>
                      <w:rFonts w:ascii="Calibri" w:eastAsia="Times New Roman" w:hAnsi="Calibri" w:cs="Calibri"/>
                      <w:sz w:val="16"/>
                      <w:szCs w:val="16"/>
                      <w:lang w:val="en-NZ"/>
                    </w:rPr>
                    <w:t>In preterm infants (&lt;34 weeks’ gestation) we recommend any head covering is preferable to no head covering (Good practice point)</w:t>
                  </w:r>
                </w:p>
                <w:p w14:paraId="51977585" w14:textId="77777777" w:rsidR="008A3110" w:rsidRPr="00505C1E" w:rsidRDefault="008A3110" w:rsidP="008A3110">
                  <w:pPr>
                    <w:rPr>
                      <w:rFonts w:ascii="Calibri" w:eastAsia="Times New Roman" w:hAnsi="Calibri" w:cs="Calibri"/>
                      <w:sz w:val="16"/>
                      <w:szCs w:val="16"/>
                      <w:lang w:val="en-NZ"/>
                    </w:rPr>
                  </w:pPr>
                  <w:r>
                    <w:rPr>
                      <w:rFonts w:ascii="Calibri" w:eastAsia="Times New Roman" w:hAnsi="Calibri" w:cs="Calibri"/>
                      <w:sz w:val="16"/>
                      <w:szCs w:val="16"/>
                      <w:lang w:val="en-NZ"/>
                    </w:rPr>
                    <w:t>In preterm infants (&lt;34 weeks’ gestation) i</w:t>
                  </w:r>
                  <w:r w:rsidRPr="00505C1E">
                    <w:rPr>
                      <w:rFonts w:ascii="Calibri" w:eastAsia="Times New Roman" w:hAnsi="Calibri" w:cs="Calibri"/>
                      <w:sz w:val="16"/>
                      <w:szCs w:val="16"/>
                      <w:lang w:val="en-NZ"/>
                    </w:rPr>
                    <w:t xml:space="preserve">t is reasonable to consider the use of a plastic cap </w:t>
                  </w:r>
                  <w:r>
                    <w:rPr>
                      <w:rFonts w:ascii="Calibri" w:eastAsia="Times New Roman" w:hAnsi="Calibri" w:cs="Calibri"/>
                      <w:sz w:val="16"/>
                      <w:szCs w:val="16"/>
                      <w:lang w:val="en-NZ"/>
                    </w:rPr>
                    <w:t xml:space="preserve">as a </w:t>
                  </w:r>
                  <w:r w:rsidRPr="00505C1E">
                    <w:rPr>
                      <w:rFonts w:ascii="Calibri" w:eastAsia="Times New Roman" w:hAnsi="Calibri" w:cs="Calibri"/>
                      <w:sz w:val="16"/>
                      <w:szCs w:val="16"/>
                      <w:lang w:val="en-NZ"/>
                    </w:rPr>
                    <w:t xml:space="preserve">head covering. (Conditional recommendation, moderate certainty evidence). </w:t>
                  </w:r>
                </w:p>
                <w:p w14:paraId="3A84597E" w14:textId="77777777" w:rsidR="008A3110" w:rsidRPr="00505C1E" w:rsidRDefault="008A3110" w:rsidP="008A3110">
                  <w:pPr>
                    <w:rPr>
                      <w:rFonts w:ascii="Calibri" w:eastAsia="Times New Roman" w:hAnsi="Calibri" w:cs="Calibri"/>
                      <w:sz w:val="16"/>
                      <w:szCs w:val="16"/>
                      <w:lang w:val="en-NZ"/>
                    </w:rPr>
                  </w:pPr>
                  <w:r w:rsidRPr="00505C1E">
                    <w:rPr>
                      <w:rFonts w:ascii="Calibri" w:eastAsia="Times New Roman" w:hAnsi="Calibri" w:cs="Calibri"/>
                      <w:sz w:val="16"/>
                      <w:szCs w:val="16"/>
                      <w:lang w:val="en-NZ"/>
                    </w:rPr>
                    <w:lastRenderedPageBreak/>
                    <w:t>There is currently little published evidence that head coverings of other materials are effective in preterm infants (&lt; 34 weeks’ gestation), but they may also help maintain normothermia based on an observational study and studies in infants ≥ 34 weeks’ gestation.</w:t>
                  </w:r>
                  <w:r w:rsidRPr="00505C1E">
                    <w:rPr>
                      <w:rFonts w:ascii="Calibri" w:eastAsia="Times New Roman" w:hAnsi="Calibri" w:cs="Calibri"/>
                      <w:b/>
                      <w:bCs/>
                      <w:i/>
                      <w:iCs/>
                      <w:sz w:val="16"/>
                      <w:szCs w:val="16"/>
                      <w:lang w:val="en-NZ"/>
                    </w:rPr>
                    <w:t xml:space="preserve"> </w:t>
                  </w:r>
                </w:p>
              </w:tc>
            </w:tr>
            <w:tr w:rsidR="008A3110" w14:paraId="4EDE3596" w14:textId="77777777" w:rsidTr="00EC24AC">
              <w:tc>
                <w:tcPr>
                  <w:tcW w:w="0" w:type="auto"/>
                  <w:shd w:val="clear" w:color="auto" w:fill="2E74B5"/>
                  <w:tcMar>
                    <w:top w:w="75" w:type="dxa"/>
                    <w:left w:w="75" w:type="dxa"/>
                    <w:bottom w:w="75" w:type="dxa"/>
                    <w:right w:w="75" w:type="dxa"/>
                  </w:tcMar>
                  <w:hideMark/>
                </w:tcPr>
                <w:p w14:paraId="3682B172" w14:textId="77777777" w:rsidR="008A3110" w:rsidRDefault="008A3110" w:rsidP="008A3110">
                  <w:pPr>
                    <w:pStyle w:val="Heading2"/>
                    <w:keepNext/>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Justification</w:t>
                  </w:r>
                </w:p>
              </w:tc>
            </w:tr>
            <w:tr w:rsidR="008A3110" w14:paraId="7CDDEB94" w14:textId="77777777" w:rsidTr="00EC24AC">
              <w:trPr>
                <w:trHeight w:val="1080"/>
              </w:trPr>
              <w:tc>
                <w:tcPr>
                  <w:tcW w:w="0" w:type="auto"/>
                  <w:tcMar>
                    <w:top w:w="75" w:type="dxa"/>
                    <w:left w:w="75" w:type="dxa"/>
                    <w:bottom w:w="75" w:type="dxa"/>
                    <w:right w:w="75" w:type="dxa"/>
                  </w:tcMar>
                  <w:hideMark/>
                </w:tcPr>
                <w:p w14:paraId="3DBA9DCC" w14:textId="77777777" w:rsidR="008A3110" w:rsidRDefault="008A3110" w:rsidP="008A3110">
                  <w:pPr>
                    <w:rPr>
                      <w:rFonts w:ascii="Calibri" w:eastAsia="Times New Roman" w:hAnsi="Calibri" w:cs="Calibri"/>
                      <w:sz w:val="16"/>
                      <w:szCs w:val="16"/>
                    </w:rPr>
                  </w:pPr>
                  <w:r>
                    <w:rPr>
                      <w:rFonts w:ascii="Calibri" w:eastAsia="Times New Roman" w:hAnsi="Calibri" w:cs="Calibri"/>
                      <w:b/>
                      <w:bCs/>
                      <w:sz w:val="16"/>
                      <w:szCs w:val="16"/>
                    </w:rPr>
                    <w:t>Overall justification</w:t>
                  </w:r>
                </w:p>
                <w:p w14:paraId="3B4480F0"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Applying a plastic cap to prevent heat loss from the head of a newly born preterm infant is feasible and effective. </w:t>
                  </w:r>
                </w:p>
                <w:p w14:paraId="4E134B42" w14:textId="77777777" w:rsidR="008A3110" w:rsidRDefault="008A3110" w:rsidP="008A3110">
                  <w:pPr>
                    <w:pStyle w:val="description"/>
                    <w:spacing w:before="0" w:beforeAutospacing="0" w:after="0" w:afterAutospacing="0"/>
                    <w:rPr>
                      <w:rFonts w:ascii="Calibri" w:hAnsi="Calibri" w:cs="Calibri"/>
                      <w:sz w:val="16"/>
                      <w:szCs w:val="16"/>
                    </w:rPr>
                  </w:pPr>
                  <w:r>
                    <w:rPr>
                      <w:rFonts w:ascii="Calibri" w:hAnsi="Calibri" w:cs="Calibri"/>
                      <w:b/>
                      <w:bCs/>
                      <w:sz w:val="16"/>
                      <w:szCs w:val="16"/>
                    </w:rPr>
                    <w:t>Detailed justification</w:t>
                  </w:r>
                </w:p>
                <w:p w14:paraId="553AF52C" w14:textId="77777777" w:rsidR="008A3110" w:rsidRDefault="008A3110" w:rsidP="008A3110">
                  <w:pPr>
                    <w:pStyle w:val="criterion-name"/>
                    <w:spacing w:before="0" w:beforeAutospacing="0" w:after="0" w:afterAutospacing="0"/>
                    <w:rPr>
                      <w:rFonts w:ascii="Calibri" w:hAnsi="Calibri" w:cs="Calibri"/>
                      <w:sz w:val="16"/>
                      <w:szCs w:val="16"/>
                    </w:rPr>
                  </w:pPr>
                  <w:r>
                    <w:rPr>
                      <w:rFonts w:ascii="Calibri" w:hAnsi="Calibri" w:cs="Calibri"/>
                      <w:i/>
                      <w:iCs/>
                      <w:sz w:val="16"/>
                      <w:szCs w:val="16"/>
                    </w:rPr>
                    <w:t>Problem</w:t>
                  </w:r>
                </w:p>
                <w:p w14:paraId="51DC7CCA"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Hypothermia is a common problem in preterm infants (&lt; 34 weeks’ gestation) and has been associated with increased mortality and morbidity.</w:t>
                  </w:r>
                </w:p>
                <w:p w14:paraId="12AC2920" w14:textId="77777777" w:rsidR="008A3110" w:rsidRDefault="008A3110" w:rsidP="008A3110">
                  <w:pPr>
                    <w:pStyle w:val="criterion-name"/>
                    <w:spacing w:before="0" w:beforeAutospacing="0" w:after="0" w:afterAutospacing="0"/>
                    <w:rPr>
                      <w:rFonts w:ascii="Calibri" w:hAnsi="Calibri" w:cs="Calibri"/>
                      <w:sz w:val="16"/>
                      <w:szCs w:val="16"/>
                    </w:rPr>
                  </w:pPr>
                  <w:r>
                    <w:rPr>
                      <w:rFonts w:ascii="Calibri" w:hAnsi="Calibri" w:cs="Calibri"/>
                      <w:i/>
                      <w:iCs/>
                      <w:sz w:val="16"/>
                      <w:szCs w:val="16"/>
                    </w:rPr>
                    <w:t>Desirable Effects</w:t>
                  </w:r>
                </w:p>
                <w:p w14:paraId="71B27EFF"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A plastic cap compared to no plastic cap increased mean body temperature and the proportion of infants who were hypothermic on admission to the NICU. </w:t>
                  </w:r>
                </w:p>
                <w:p w14:paraId="67BEFCB0" w14:textId="77777777" w:rsidR="008A3110" w:rsidRDefault="008A3110" w:rsidP="008A3110">
                  <w:pPr>
                    <w:pStyle w:val="criterion-name"/>
                    <w:spacing w:before="0" w:beforeAutospacing="0" w:after="0" w:afterAutospacing="0"/>
                    <w:rPr>
                      <w:rFonts w:ascii="Calibri" w:hAnsi="Calibri" w:cs="Calibri"/>
                      <w:sz w:val="16"/>
                      <w:szCs w:val="16"/>
                    </w:rPr>
                  </w:pPr>
                  <w:r>
                    <w:rPr>
                      <w:rFonts w:ascii="Calibri" w:hAnsi="Calibri" w:cs="Calibri"/>
                      <w:i/>
                      <w:iCs/>
                      <w:sz w:val="16"/>
                      <w:szCs w:val="16"/>
                    </w:rPr>
                    <w:t>Undesirable Effects</w:t>
                  </w:r>
                </w:p>
                <w:p w14:paraId="24F0D61D"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No undesirable effects were identified. The study was of insufficient size to measure uncommon adverse outcomes including hyperthermia.</w:t>
                  </w:r>
                </w:p>
                <w:p w14:paraId="4652D8C6" w14:textId="77777777" w:rsidR="008A3110" w:rsidRDefault="008A3110" w:rsidP="008A3110">
                  <w:pPr>
                    <w:pStyle w:val="criterion-name"/>
                    <w:spacing w:before="0" w:beforeAutospacing="0" w:after="0" w:afterAutospacing="0"/>
                    <w:rPr>
                      <w:rFonts w:ascii="Calibri" w:hAnsi="Calibri" w:cs="Calibri"/>
                      <w:sz w:val="16"/>
                      <w:szCs w:val="16"/>
                    </w:rPr>
                  </w:pPr>
                  <w:r>
                    <w:rPr>
                      <w:rFonts w:ascii="Calibri" w:hAnsi="Calibri" w:cs="Calibri"/>
                      <w:i/>
                      <w:iCs/>
                      <w:sz w:val="16"/>
                      <w:szCs w:val="16"/>
                    </w:rPr>
                    <w:t>Certainty of evidence</w:t>
                  </w:r>
                </w:p>
                <w:p w14:paraId="7352ED48"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The evidence was moderate for most outcomes reported </w:t>
                  </w:r>
                </w:p>
                <w:p w14:paraId="4F65DCB0" w14:textId="77777777" w:rsidR="008A3110" w:rsidRDefault="008A3110" w:rsidP="008A3110">
                  <w:pPr>
                    <w:pStyle w:val="criterion-name"/>
                    <w:spacing w:before="0" w:beforeAutospacing="0" w:after="0" w:afterAutospacing="0"/>
                    <w:rPr>
                      <w:rFonts w:ascii="Calibri" w:hAnsi="Calibri" w:cs="Calibri"/>
                      <w:sz w:val="16"/>
                      <w:szCs w:val="16"/>
                    </w:rPr>
                  </w:pPr>
                  <w:r>
                    <w:rPr>
                      <w:rFonts w:ascii="Calibri" w:hAnsi="Calibri" w:cs="Calibri"/>
                      <w:i/>
                      <w:iCs/>
                      <w:sz w:val="16"/>
                      <w:szCs w:val="16"/>
                    </w:rPr>
                    <w:t>Cost effectiveness</w:t>
                  </w:r>
                </w:p>
                <w:p w14:paraId="11D03DC2"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There were no data to determine cost effectiveness</w:t>
                  </w:r>
                </w:p>
              </w:tc>
            </w:tr>
            <w:tr w:rsidR="008A3110" w14:paraId="632AB172" w14:textId="77777777" w:rsidTr="00EC24AC">
              <w:tc>
                <w:tcPr>
                  <w:tcW w:w="0" w:type="auto"/>
                  <w:shd w:val="clear" w:color="auto" w:fill="2E74B5"/>
                  <w:tcMar>
                    <w:top w:w="75" w:type="dxa"/>
                    <w:left w:w="75" w:type="dxa"/>
                    <w:bottom w:w="75" w:type="dxa"/>
                    <w:right w:w="75" w:type="dxa"/>
                  </w:tcMar>
                  <w:hideMark/>
                </w:tcPr>
                <w:p w14:paraId="68A37E21"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Subgroup considerations</w:t>
                  </w:r>
                </w:p>
              </w:tc>
            </w:tr>
            <w:tr w:rsidR="008A3110" w14:paraId="59291E30" w14:textId="77777777" w:rsidTr="00EC24AC">
              <w:trPr>
                <w:trHeight w:val="455"/>
              </w:trPr>
              <w:tc>
                <w:tcPr>
                  <w:tcW w:w="0" w:type="auto"/>
                  <w:tcMar>
                    <w:top w:w="75" w:type="dxa"/>
                    <w:left w:w="75" w:type="dxa"/>
                    <w:bottom w:w="75" w:type="dxa"/>
                    <w:right w:w="75" w:type="dxa"/>
                  </w:tcMar>
                  <w:hideMark/>
                </w:tcPr>
                <w:p w14:paraId="77E64D1C"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In the single study identified in this review there were no data on the pre-specified subgroups analyses; inborn vs. </w:t>
                  </w:r>
                  <w:proofErr w:type="spellStart"/>
                  <w:r>
                    <w:rPr>
                      <w:rFonts w:ascii="Calibri" w:eastAsia="Times New Roman" w:hAnsi="Calibri" w:cs="Calibri"/>
                      <w:sz w:val="16"/>
                      <w:szCs w:val="16"/>
                    </w:rPr>
                    <w:t>outborn</w:t>
                  </w:r>
                  <w:proofErr w:type="spellEnd"/>
                  <w:r>
                    <w:rPr>
                      <w:rFonts w:ascii="Calibri" w:eastAsia="Times New Roman" w:hAnsi="Calibri" w:cs="Calibri"/>
                      <w:sz w:val="16"/>
                      <w:szCs w:val="16"/>
                    </w:rPr>
                    <w:t xml:space="preserve">, by resources of setting, by gestational age or by effect of delayed cord clamping. </w:t>
                  </w:r>
                </w:p>
              </w:tc>
            </w:tr>
            <w:tr w:rsidR="008A3110" w14:paraId="28678E5D" w14:textId="77777777" w:rsidTr="00EC24AC">
              <w:tc>
                <w:tcPr>
                  <w:tcW w:w="0" w:type="auto"/>
                  <w:shd w:val="clear" w:color="auto" w:fill="2E74B5"/>
                  <w:tcMar>
                    <w:top w:w="75" w:type="dxa"/>
                    <w:left w:w="75" w:type="dxa"/>
                    <w:bottom w:w="75" w:type="dxa"/>
                    <w:right w:w="75" w:type="dxa"/>
                  </w:tcMar>
                  <w:hideMark/>
                </w:tcPr>
                <w:p w14:paraId="1977EA63"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Implementation considerations</w:t>
                  </w:r>
                </w:p>
              </w:tc>
            </w:tr>
            <w:tr w:rsidR="008A3110" w14:paraId="0C1C9756" w14:textId="77777777" w:rsidTr="00EC24AC">
              <w:trPr>
                <w:trHeight w:val="513"/>
              </w:trPr>
              <w:tc>
                <w:tcPr>
                  <w:tcW w:w="0" w:type="auto"/>
                  <w:tcMar>
                    <w:top w:w="75" w:type="dxa"/>
                    <w:left w:w="75" w:type="dxa"/>
                    <w:bottom w:w="75" w:type="dxa"/>
                    <w:right w:w="75" w:type="dxa"/>
                  </w:tcMar>
                  <w:hideMark/>
                </w:tcPr>
                <w:p w14:paraId="27CD5AAE"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 xml:space="preserve">Covering the head of preterm infants (&lt;34 weeks’ gestation) in the delivery room is common practice in high-income countries. In low resource settings practice change might be required to implement the intervention. </w:t>
                  </w:r>
                </w:p>
              </w:tc>
            </w:tr>
            <w:tr w:rsidR="008A3110" w14:paraId="07186C59" w14:textId="77777777" w:rsidTr="00EC24AC">
              <w:tc>
                <w:tcPr>
                  <w:tcW w:w="0" w:type="auto"/>
                  <w:shd w:val="clear" w:color="auto" w:fill="2E74B5"/>
                  <w:tcMar>
                    <w:top w:w="75" w:type="dxa"/>
                    <w:left w:w="75" w:type="dxa"/>
                    <w:bottom w:w="75" w:type="dxa"/>
                    <w:right w:w="75" w:type="dxa"/>
                  </w:tcMar>
                  <w:hideMark/>
                </w:tcPr>
                <w:p w14:paraId="3FE674B7"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Monitoring and evaluation</w:t>
                  </w:r>
                </w:p>
              </w:tc>
            </w:tr>
            <w:tr w:rsidR="008A3110" w14:paraId="7D19BC4D" w14:textId="77777777" w:rsidTr="00EC24AC">
              <w:trPr>
                <w:trHeight w:val="657"/>
              </w:trPr>
              <w:tc>
                <w:tcPr>
                  <w:tcW w:w="0" w:type="auto"/>
                  <w:tcMar>
                    <w:top w:w="75" w:type="dxa"/>
                    <w:left w:w="75" w:type="dxa"/>
                    <w:bottom w:w="75" w:type="dxa"/>
                    <w:right w:w="75" w:type="dxa"/>
                  </w:tcMar>
                  <w:hideMark/>
                </w:tcPr>
                <w:p w14:paraId="4F0139F8" w14:textId="77777777" w:rsidR="008A3110" w:rsidRDefault="008A3110" w:rsidP="008A3110">
                  <w:pPr>
                    <w:rPr>
                      <w:rFonts w:ascii="Calibri" w:eastAsia="Times New Roman" w:hAnsi="Calibri" w:cs="Calibri"/>
                      <w:sz w:val="16"/>
                      <w:szCs w:val="16"/>
                    </w:rPr>
                  </w:pPr>
                  <w:r>
                    <w:rPr>
                      <w:rFonts w:ascii="Calibri" w:eastAsia="Times New Roman" w:hAnsi="Calibri" w:cs="Calibri"/>
                      <w:sz w:val="16"/>
                      <w:szCs w:val="16"/>
                    </w:rPr>
                    <w:t>Preterm neonate's temperatures on admission to neonatal intensive care units should continue to be monitored as important indicators of the quality of care.</w:t>
                  </w:r>
                  <w:r>
                    <w:t xml:space="preserve"> </w: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p>
              </w:tc>
            </w:tr>
            <w:tr w:rsidR="008A3110" w14:paraId="1440D0AF" w14:textId="77777777" w:rsidTr="00EC24AC">
              <w:tc>
                <w:tcPr>
                  <w:tcW w:w="0" w:type="auto"/>
                  <w:shd w:val="clear" w:color="auto" w:fill="2E74B5"/>
                  <w:tcMar>
                    <w:top w:w="75" w:type="dxa"/>
                    <w:left w:w="75" w:type="dxa"/>
                    <w:bottom w:w="75" w:type="dxa"/>
                    <w:right w:w="75" w:type="dxa"/>
                  </w:tcMar>
                  <w:hideMark/>
                </w:tcPr>
                <w:p w14:paraId="5F59D4AD" w14:textId="77777777" w:rsidR="008A3110" w:rsidRDefault="008A3110" w:rsidP="008A311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earch priorities</w:t>
                  </w:r>
                </w:p>
              </w:tc>
            </w:tr>
            <w:tr w:rsidR="008A3110" w14:paraId="4EC1DFF0" w14:textId="77777777" w:rsidTr="00EC24AC">
              <w:trPr>
                <w:trHeight w:val="1080"/>
              </w:trPr>
              <w:tc>
                <w:tcPr>
                  <w:tcW w:w="0" w:type="auto"/>
                  <w:tcMar>
                    <w:top w:w="75" w:type="dxa"/>
                    <w:left w:w="75" w:type="dxa"/>
                    <w:bottom w:w="75" w:type="dxa"/>
                    <w:right w:w="75" w:type="dxa"/>
                  </w:tcMar>
                  <w:hideMark/>
                </w:tcPr>
                <w:p w14:paraId="15928944" w14:textId="2E744CC3" w:rsidR="008A3110" w:rsidRDefault="008A3110">
                  <w:pPr>
                    <w:pStyle w:val="public-draftstyledefault-unorderedlistitem"/>
                    <w:numPr>
                      <w:ilvl w:val="0"/>
                      <w:numId w:val="23"/>
                    </w:numPr>
                    <w:rPr>
                      <w:rFonts w:ascii="Calibri" w:eastAsia="Times New Roman" w:hAnsi="Calibri" w:cs="Calibri"/>
                      <w:sz w:val="16"/>
                      <w:szCs w:val="16"/>
                    </w:rPr>
                  </w:pPr>
                  <w:r>
                    <w:rPr>
                      <w:rFonts w:ascii="Calibri" w:eastAsia="Times New Roman" w:hAnsi="Calibri" w:cs="Calibri"/>
                      <w:sz w:val="16"/>
                      <w:szCs w:val="16"/>
                    </w:rPr>
                    <w:lastRenderedPageBreak/>
                    <w:t xml:space="preserve">What </w:t>
                  </w:r>
                  <w:r w:rsidR="00A92767">
                    <w:rPr>
                      <w:rFonts w:ascii="Calibri" w:eastAsia="Times New Roman" w:hAnsi="Calibri" w:cs="Calibri"/>
                      <w:sz w:val="16"/>
                      <w:szCs w:val="16"/>
                    </w:rPr>
                    <w:t>is</w:t>
                  </w:r>
                  <w:r>
                    <w:rPr>
                      <w:rFonts w:ascii="Calibri" w:eastAsia="Times New Roman" w:hAnsi="Calibri" w:cs="Calibri"/>
                      <w:sz w:val="16"/>
                      <w:szCs w:val="16"/>
                    </w:rPr>
                    <w:t xml:space="preserve"> the balance of risks and benefits when using head covering composed of different materials?</w:t>
                  </w:r>
                </w:p>
                <w:p w14:paraId="31A8B851" w14:textId="77777777" w:rsidR="008A3110" w:rsidRDefault="008A3110">
                  <w:pPr>
                    <w:pStyle w:val="public-draftstyledefault-unorderedlistitem"/>
                    <w:numPr>
                      <w:ilvl w:val="0"/>
                      <w:numId w:val="23"/>
                    </w:numPr>
                    <w:rPr>
                      <w:rFonts w:ascii="Calibri" w:eastAsia="Times New Roman" w:hAnsi="Calibri" w:cs="Calibri"/>
                      <w:sz w:val="16"/>
                      <w:szCs w:val="16"/>
                    </w:rPr>
                  </w:pPr>
                  <w:r>
                    <w:rPr>
                      <w:rFonts w:ascii="Calibri" w:eastAsia="Times New Roman" w:hAnsi="Calibri" w:cs="Calibri"/>
                      <w:sz w:val="16"/>
                      <w:szCs w:val="16"/>
                    </w:rPr>
                    <w:t xml:space="preserve">We do not know if caps made from other materials, might be more, or less effective in maintaining normal temperature. </w:t>
                  </w:r>
                </w:p>
                <w:p w14:paraId="30B3C143" w14:textId="37289F3C" w:rsidR="008A3110" w:rsidRDefault="008A3110">
                  <w:pPr>
                    <w:pStyle w:val="public-draftstyledefault-unorderedlistitem"/>
                    <w:numPr>
                      <w:ilvl w:val="0"/>
                      <w:numId w:val="23"/>
                    </w:numPr>
                    <w:rPr>
                      <w:rFonts w:ascii="Calibri" w:eastAsia="Times New Roman" w:hAnsi="Calibri" w:cs="Calibri"/>
                      <w:sz w:val="16"/>
                      <w:szCs w:val="16"/>
                    </w:rPr>
                  </w:pPr>
                  <w:r>
                    <w:rPr>
                      <w:rFonts w:ascii="Calibri" w:eastAsia="Times New Roman" w:hAnsi="Calibri" w:cs="Calibri"/>
                      <w:sz w:val="16"/>
                      <w:szCs w:val="16"/>
                    </w:rPr>
                    <w:t xml:space="preserve">What </w:t>
                  </w:r>
                  <w:r w:rsidR="00A92767">
                    <w:rPr>
                      <w:rFonts w:ascii="Calibri" w:eastAsia="Times New Roman" w:hAnsi="Calibri" w:cs="Calibri"/>
                      <w:sz w:val="16"/>
                      <w:szCs w:val="16"/>
                    </w:rPr>
                    <w:t>is</w:t>
                  </w:r>
                  <w:r>
                    <w:rPr>
                      <w:rFonts w:ascii="Calibri" w:eastAsia="Times New Roman" w:hAnsi="Calibri" w:cs="Calibri"/>
                      <w:sz w:val="16"/>
                      <w:szCs w:val="16"/>
                    </w:rPr>
                    <w:t xml:space="preserve"> the balance of risks and benefits of a plastic head covering for preterm infants when receiving other combinations of interventions to promote thermoregulation (heating and humidifying gases for positive pressure ventilation in the birthing room; ambient temperature, plastic bag or wrap, exothermic mattress, servo-controlled radiant warmer) are applied?</w:t>
                  </w:r>
                </w:p>
                <w:p w14:paraId="7B09E5E7" w14:textId="77777777" w:rsidR="008A3110" w:rsidRDefault="008A3110">
                  <w:pPr>
                    <w:pStyle w:val="public-draftstyledefault-unorderedlistitem"/>
                    <w:numPr>
                      <w:ilvl w:val="0"/>
                      <w:numId w:val="23"/>
                    </w:numPr>
                    <w:rPr>
                      <w:rFonts w:ascii="Calibri" w:eastAsia="Times New Roman" w:hAnsi="Calibri" w:cs="Calibri"/>
                      <w:sz w:val="16"/>
                      <w:szCs w:val="16"/>
                    </w:rPr>
                  </w:pPr>
                  <w:r>
                    <w:rPr>
                      <w:rFonts w:ascii="Calibri" w:eastAsia="Times New Roman" w:hAnsi="Calibri" w:cs="Calibri"/>
                      <w:sz w:val="16"/>
                      <w:szCs w:val="16"/>
                    </w:rPr>
                    <w:t xml:space="preserve">Can plastic caps be used in the setting of delayed cord clamping? </w:t>
                  </w:r>
                </w:p>
                <w:p w14:paraId="29ABDDB2" w14:textId="77777777" w:rsidR="008A3110" w:rsidRDefault="008A3110">
                  <w:pPr>
                    <w:pStyle w:val="public-draftstyledefault-unorderedlistitem"/>
                    <w:numPr>
                      <w:ilvl w:val="0"/>
                      <w:numId w:val="23"/>
                    </w:numPr>
                    <w:rPr>
                      <w:rFonts w:ascii="Calibri" w:eastAsia="Times New Roman" w:hAnsi="Calibri" w:cs="Calibri"/>
                      <w:sz w:val="16"/>
                      <w:szCs w:val="16"/>
                    </w:rPr>
                  </w:pPr>
                  <w:r>
                    <w:rPr>
                      <w:rFonts w:ascii="Calibri" w:eastAsia="Times New Roman" w:hAnsi="Calibri" w:cs="Calibri"/>
                      <w:sz w:val="16"/>
                      <w:szCs w:val="16"/>
                    </w:rPr>
                    <w:t xml:space="preserve">We do not know the costs and environmental impact of plastic caps. </w:t>
                  </w:r>
                </w:p>
                <w:tbl>
                  <w:tblPr>
                    <w:tblW w:w="5000" w:type="pct"/>
                    <w:tblCellMar>
                      <w:top w:w="15" w:type="dxa"/>
                      <w:left w:w="15" w:type="dxa"/>
                      <w:bottom w:w="15" w:type="dxa"/>
                      <w:right w:w="15" w:type="dxa"/>
                    </w:tblCellMar>
                    <w:tblLook w:val="04A0" w:firstRow="1" w:lastRow="0" w:firstColumn="1" w:lastColumn="0" w:noHBand="0" w:noVBand="1"/>
                  </w:tblPr>
                  <w:tblGrid>
                    <w:gridCol w:w="2585"/>
                    <w:gridCol w:w="11515"/>
                  </w:tblGrid>
                  <w:tr w:rsidR="00A573F4" w14:paraId="52D580E8" w14:textId="77777777" w:rsidTr="00EC24AC">
                    <w:tc>
                      <w:tcPr>
                        <w:tcW w:w="0" w:type="auto"/>
                        <w:gridSpan w:val="2"/>
                        <w:tcBorders>
                          <w:bottom w:val="single" w:sz="6" w:space="0" w:color="2E74B5"/>
                        </w:tcBorders>
                        <w:tcMar>
                          <w:top w:w="0" w:type="dxa"/>
                          <w:left w:w="0" w:type="dxa"/>
                          <w:bottom w:w="0" w:type="dxa"/>
                          <w:right w:w="0" w:type="dxa"/>
                        </w:tcMar>
                        <w:hideMark/>
                      </w:tcPr>
                      <w:p w14:paraId="4164CB3B" w14:textId="2C4093DA" w:rsidR="00A573F4" w:rsidRDefault="00A573F4" w:rsidP="00A573F4">
                        <w:pPr>
                          <w:pStyle w:val="Heading1"/>
                          <w:spacing w:after="20" w:afterAutospacing="0"/>
                          <w:rPr>
                            <w:rFonts w:ascii="Calibri" w:eastAsia="Times New Roman" w:hAnsi="Calibri" w:cs="Calibri"/>
                            <w:caps/>
                            <w:sz w:val="30"/>
                            <w:szCs w:val="30"/>
                          </w:rPr>
                        </w:pPr>
                        <w:r>
                          <w:rPr>
                            <w:rFonts w:ascii="Calibri" w:eastAsia="Times New Roman" w:hAnsi="Calibri" w:cs="Calibri"/>
                            <w:caps/>
                            <w:sz w:val="30"/>
                            <w:szCs w:val="30"/>
                          </w:rPr>
                          <w:t>Question</w:t>
                        </w:r>
                        <w:r w:rsidR="00464ADA">
                          <w:rPr>
                            <w:rFonts w:ascii="Calibri" w:eastAsia="Times New Roman" w:hAnsi="Calibri" w:cs="Calibri"/>
                            <w:caps/>
                            <w:sz w:val="30"/>
                            <w:szCs w:val="30"/>
                          </w:rPr>
                          <w:t xml:space="preserve"> 5.</w:t>
                        </w:r>
                      </w:p>
                    </w:tc>
                  </w:tr>
                  <w:tr w:rsidR="00A573F4" w14:paraId="36973590" w14:textId="77777777" w:rsidTr="00EC24AC">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63BF2264" w14:textId="77777777" w:rsidR="00A573F4" w:rsidRDefault="00A573F4" w:rsidP="00A573F4">
                        <w:pPr>
                          <w:pStyle w:val="NormalWeb"/>
                          <w:spacing w:before="0" w:beforeAutospacing="0" w:after="0" w:afterAutospacing="0"/>
                          <w:rPr>
                            <w:rFonts w:ascii="Calibri" w:hAnsi="Calibri" w:cs="Calibri"/>
                            <w:b/>
                            <w:bCs/>
                            <w:color w:val="FFFFFF"/>
                          </w:rPr>
                        </w:pPr>
                        <w:r>
                          <w:rPr>
                            <w:rFonts w:ascii="Calibri" w:hAnsi="Calibri" w:cs="Calibri"/>
                            <w:b/>
                            <w:bCs/>
                            <w:color w:val="FFFFFF"/>
                          </w:rPr>
                          <w:t>Should heated and humidified gas vs. non-heated non-humidified gases be used for resuscitation in the delivery room for preterm neonates born at less than 34 weeks' gestation or equivalent birth weight immediately after birth?</w:t>
                        </w:r>
                      </w:p>
                    </w:tc>
                  </w:tr>
                  <w:tr w:rsidR="00A573F4" w14:paraId="29AA530A" w14:textId="77777777" w:rsidTr="00EC24AC">
                    <w:tc>
                      <w:tcPr>
                        <w:tcW w:w="2337" w:type="dxa"/>
                        <w:tcBorders>
                          <w:bottom w:val="single" w:sz="6" w:space="0" w:color="2E74B5"/>
                        </w:tcBorders>
                        <w:shd w:val="clear" w:color="auto" w:fill="2E74B5"/>
                        <w:tcMar>
                          <w:top w:w="75" w:type="dxa"/>
                          <w:left w:w="75" w:type="dxa"/>
                          <w:bottom w:w="75" w:type="dxa"/>
                          <w:right w:w="75" w:type="dxa"/>
                        </w:tcMar>
                        <w:hideMark/>
                      </w:tcPr>
                      <w:p w14:paraId="61EEA9FB"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opulation:</w:t>
                        </w:r>
                      </w:p>
                    </w:tc>
                    <w:tc>
                      <w:tcPr>
                        <w:tcW w:w="12063" w:type="dxa"/>
                        <w:tcBorders>
                          <w:bottom w:val="single" w:sz="6" w:space="0" w:color="2E74B5"/>
                          <w:right w:val="single" w:sz="6" w:space="0" w:color="2E74B5"/>
                        </w:tcBorders>
                        <w:tcMar>
                          <w:top w:w="75" w:type="dxa"/>
                          <w:left w:w="75" w:type="dxa"/>
                          <w:bottom w:w="75" w:type="dxa"/>
                          <w:right w:w="75" w:type="dxa"/>
                        </w:tcMar>
                        <w:hideMark/>
                      </w:tcPr>
                      <w:p w14:paraId="1BFBE5C4" w14:textId="77777777" w:rsidR="00A573F4" w:rsidRDefault="00A573F4" w:rsidP="00A573F4">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Resuscitation in the delivery room for preterm neonates born at less than 34 weeks' gestation or equivalent birth weight immediately after birth</w:t>
                        </w:r>
                      </w:p>
                    </w:tc>
                  </w:tr>
                  <w:tr w:rsidR="00A573F4" w14:paraId="3FE6B791" w14:textId="77777777" w:rsidTr="00EC24AC">
                    <w:tc>
                      <w:tcPr>
                        <w:tcW w:w="2337" w:type="dxa"/>
                        <w:tcBorders>
                          <w:bottom w:val="single" w:sz="6" w:space="0" w:color="2E74B5"/>
                        </w:tcBorders>
                        <w:shd w:val="clear" w:color="auto" w:fill="2E74B5"/>
                        <w:tcMar>
                          <w:top w:w="75" w:type="dxa"/>
                          <w:left w:w="75" w:type="dxa"/>
                          <w:bottom w:w="75" w:type="dxa"/>
                          <w:right w:w="75" w:type="dxa"/>
                        </w:tcMar>
                        <w:hideMark/>
                      </w:tcPr>
                      <w:p w14:paraId="06408160"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Intervention:</w:t>
                        </w:r>
                      </w:p>
                    </w:tc>
                    <w:tc>
                      <w:tcPr>
                        <w:tcW w:w="12063" w:type="dxa"/>
                        <w:tcBorders>
                          <w:bottom w:val="single" w:sz="6" w:space="0" w:color="2E74B5"/>
                          <w:right w:val="single" w:sz="6" w:space="0" w:color="2E74B5"/>
                        </w:tcBorders>
                        <w:tcMar>
                          <w:top w:w="75" w:type="dxa"/>
                          <w:left w:w="75" w:type="dxa"/>
                          <w:bottom w:w="75" w:type="dxa"/>
                          <w:right w:w="75" w:type="dxa"/>
                        </w:tcMar>
                        <w:hideMark/>
                      </w:tcPr>
                      <w:p w14:paraId="73AFF213" w14:textId="77777777" w:rsidR="00A573F4" w:rsidRDefault="00A573F4" w:rsidP="00A573F4">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Heated and humidified gas</w:t>
                        </w:r>
                      </w:p>
                    </w:tc>
                  </w:tr>
                  <w:tr w:rsidR="00A573F4" w14:paraId="63BB4DCA" w14:textId="77777777" w:rsidTr="00EC24AC">
                    <w:tc>
                      <w:tcPr>
                        <w:tcW w:w="2337" w:type="dxa"/>
                        <w:tcBorders>
                          <w:bottom w:val="single" w:sz="6" w:space="0" w:color="2E74B5"/>
                        </w:tcBorders>
                        <w:shd w:val="clear" w:color="auto" w:fill="2E74B5"/>
                        <w:tcMar>
                          <w:top w:w="75" w:type="dxa"/>
                          <w:left w:w="75" w:type="dxa"/>
                          <w:bottom w:w="75" w:type="dxa"/>
                          <w:right w:w="75" w:type="dxa"/>
                        </w:tcMar>
                        <w:hideMark/>
                      </w:tcPr>
                      <w:p w14:paraId="111D087A"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mparison:</w:t>
                        </w:r>
                      </w:p>
                    </w:tc>
                    <w:tc>
                      <w:tcPr>
                        <w:tcW w:w="12063" w:type="dxa"/>
                        <w:tcBorders>
                          <w:bottom w:val="single" w:sz="6" w:space="0" w:color="2E74B5"/>
                          <w:right w:val="single" w:sz="6" w:space="0" w:color="2E74B5"/>
                        </w:tcBorders>
                        <w:tcMar>
                          <w:top w:w="75" w:type="dxa"/>
                          <w:left w:w="75" w:type="dxa"/>
                          <w:bottom w:w="75" w:type="dxa"/>
                          <w:right w:w="75" w:type="dxa"/>
                        </w:tcMar>
                        <w:hideMark/>
                      </w:tcPr>
                      <w:p w14:paraId="21DAD8C9" w14:textId="77777777" w:rsidR="00A573F4" w:rsidRDefault="00A573F4" w:rsidP="00A573F4">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Non-heated non-humidified gases</w:t>
                        </w:r>
                      </w:p>
                    </w:tc>
                  </w:tr>
                  <w:tr w:rsidR="00A573F4" w14:paraId="56BA3E0A" w14:textId="77777777" w:rsidTr="00EC24AC">
                    <w:tc>
                      <w:tcPr>
                        <w:tcW w:w="2337" w:type="dxa"/>
                        <w:tcBorders>
                          <w:bottom w:val="single" w:sz="6" w:space="0" w:color="2E74B5"/>
                        </w:tcBorders>
                        <w:shd w:val="clear" w:color="auto" w:fill="2E74B5"/>
                        <w:tcMar>
                          <w:top w:w="75" w:type="dxa"/>
                          <w:left w:w="75" w:type="dxa"/>
                          <w:bottom w:w="75" w:type="dxa"/>
                          <w:right w:w="75" w:type="dxa"/>
                        </w:tcMar>
                        <w:hideMark/>
                      </w:tcPr>
                      <w:p w14:paraId="23A4361F"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Main outcomes:</w:t>
                        </w:r>
                      </w:p>
                    </w:tc>
                    <w:tc>
                      <w:tcPr>
                        <w:tcW w:w="12063" w:type="dxa"/>
                        <w:tcBorders>
                          <w:bottom w:val="single" w:sz="6" w:space="0" w:color="2E74B5"/>
                          <w:right w:val="single" w:sz="6" w:space="0" w:color="2E74B5"/>
                        </w:tcBorders>
                        <w:tcMar>
                          <w:top w:w="75" w:type="dxa"/>
                          <w:left w:w="75" w:type="dxa"/>
                          <w:bottom w:w="75" w:type="dxa"/>
                          <w:right w:w="75" w:type="dxa"/>
                        </w:tcMar>
                        <w:hideMark/>
                      </w:tcPr>
                      <w:p w14:paraId="6DBD00C6" w14:textId="77777777" w:rsidR="00A573F4" w:rsidRDefault="00A573F4" w:rsidP="00A573F4">
                        <w:pPr>
                          <w:spacing w:line="200" w:lineRule="atLeast"/>
                          <w:rPr>
                            <w:rFonts w:ascii="Calibri" w:eastAsia="Times New Roman" w:hAnsi="Calibri" w:cs="Calibri"/>
                            <w:sz w:val="16"/>
                            <w:szCs w:val="16"/>
                            <w:lang w:val="en-NZ"/>
                          </w:rPr>
                        </w:pPr>
                        <w:r>
                          <w:rPr>
                            <w:rFonts w:ascii="Calibri" w:eastAsia="Times New Roman" w:hAnsi="Calibri" w:cs="Calibri"/>
                            <w:sz w:val="16"/>
                            <w:szCs w:val="16"/>
                            <w:lang w:val="en-NZ"/>
                          </w:rPr>
                          <w:t>Primary outcomes</w:t>
                        </w:r>
                      </w:p>
                      <w:p w14:paraId="06D3B102" w14:textId="77777777" w:rsidR="00A573F4" w:rsidRPr="005C75BF" w:rsidRDefault="00A573F4">
                        <w:pPr>
                          <w:numPr>
                            <w:ilvl w:val="0"/>
                            <w:numId w:val="9"/>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Survival to hospital discharge (critical)</w:t>
                        </w:r>
                      </w:p>
                      <w:p w14:paraId="023A3D9F" w14:textId="77777777" w:rsidR="00A573F4" w:rsidRPr="005C75BF" w:rsidRDefault="00A573F4">
                        <w:pPr>
                          <w:numPr>
                            <w:ilvl w:val="0"/>
                            <w:numId w:val="9"/>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Rate of normothermia on admission to neonatal unit or postnatal ward (important)</w:t>
                        </w:r>
                      </w:p>
                      <w:p w14:paraId="0F5AB077" w14:textId="77777777" w:rsidR="00A573F4" w:rsidRPr="005C75BF" w:rsidRDefault="00A573F4" w:rsidP="00A573F4">
                        <w:p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 xml:space="preserve">Secondary outcomes: </w:t>
                        </w:r>
                      </w:p>
                      <w:p w14:paraId="25308573" w14:textId="77777777" w:rsidR="00A573F4" w:rsidRPr="005C75BF" w:rsidRDefault="00A573F4">
                        <w:pPr>
                          <w:numPr>
                            <w:ilvl w:val="0"/>
                            <w:numId w:val="9"/>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 xml:space="preserve">Body temperature (and rates of moderate hypothermia, cold stress and hyperthermia) on admission to neonatal unit or before transfer to neonatal unit or postnatal ward, or at times ≤ 1 hour of age (as defined by authors). </w:t>
                        </w:r>
                      </w:p>
                      <w:p w14:paraId="517C4A71" w14:textId="77777777" w:rsidR="00A573F4" w:rsidRPr="005C75BF" w:rsidRDefault="00A573F4">
                        <w:pPr>
                          <w:numPr>
                            <w:ilvl w:val="0"/>
                            <w:numId w:val="9"/>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Response to resuscitation, e.g., need for assisted ventilation, highest FiO</w:t>
                        </w:r>
                        <w:r w:rsidRPr="005C75BF">
                          <w:rPr>
                            <w:rFonts w:ascii="Calibri" w:eastAsia="Times New Roman" w:hAnsi="Calibri" w:cs="Calibri"/>
                            <w:sz w:val="16"/>
                            <w:szCs w:val="16"/>
                            <w:vertAlign w:val="subscript"/>
                            <w:lang w:val="en-NZ"/>
                          </w:rPr>
                          <w:t>2</w:t>
                        </w:r>
                      </w:p>
                      <w:p w14:paraId="2840BDB3" w14:textId="77777777" w:rsidR="00A573F4" w:rsidRDefault="00A573F4" w:rsidP="00A573F4">
                        <w:pPr>
                          <w:spacing w:line="200" w:lineRule="atLeast"/>
                          <w:rPr>
                            <w:rFonts w:ascii="Calibri" w:eastAsia="Times New Roman" w:hAnsi="Calibri" w:cs="Calibri"/>
                            <w:sz w:val="16"/>
                            <w:szCs w:val="16"/>
                          </w:rPr>
                        </w:pPr>
                        <w:r w:rsidRPr="002B3C63">
                          <w:rPr>
                            <w:rFonts w:ascii="Calibri" w:eastAsia="Times New Roman" w:hAnsi="Calibri" w:cs="Calibri"/>
                            <w:sz w:val="16"/>
                            <w:szCs w:val="16"/>
                          </w:rPr>
                          <w:t>Major morbidity</w:t>
                        </w:r>
                        <w:r>
                          <w:rPr>
                            <w:rFonts w:ascii="Calibri" w:eastAsia="Times New Roman" w:hAnsi="Calibri" w:cs="Calibri"/>
                            <w:sz w:val="16"/>
                            <w:szCs w:val="16"/>
                          </w:rPr>
                          <w:t>:</w:t>
                        </w:r>
                        <w:r w:rsidRPr="002B3C63">
                          <w:rPr>
                            <w:rFonts w:ascii="Calibri" w:eastAsia="Times New Roman" w:hAnsi="Calibri" w:cs="Calibri"/>
                            <w:sz w:val="16"/>
                            <w:szCs w:val="16"/>
                          </w:rPr>
                          <w:t xml:space="preserve"> bronchopulmonary dysplasia (important), intraventricular </w:t>
                        </w:r>
                        <w:proofErr w:type="spellStart"/>
                        <w:r w:rsidRPr="002B3C63">
                          <w:rPr>
                            <w:rFonts w:ascii="Calibri" w:eastAsia="Times New Roman" w:hAnsi="Calibri" w:cs="Calibri"/>
                            <w:sz w:val="16"/>
                            <w:szCs w:val="16"/>
                          </w:rPr>
                          <w:t>hemorrhage</w:t>
                        </w:r>
                        <w:proofErr w:type="spellEnd"/>
                        <w:r w:rsidRPr="002B3C63">
                          <w:rPr>
                            <w:rFonts w:ascii="Calibri" w:eastAsia="Times New Roman" w:hAnsi="Calibri" w:cs="Calibri"/>
                            <w:sz w:val="16"/>
                            <w:szCs w:val="16"/>
                          </w:rPr>
                          <w:t xml:space="preserve"> all grades (important) and severe (critical), necrotising enterocolitis (important), respiratory distress syndrome (surfactant treatment for), late onset sepsis. </w:t>
                        </w:r>
                      </w:p>
                    </w:tc>
                  </w:tr>
                  <w:tr w:rsidR="00A573F4" w14:paraId="3014B875" w14:textId="77777777" w:rsidTr="00EC24AC">
                    <w:tc>
                      <w:tcPr>
                        <w:tcW w:w="2337" w:type="dxa"/>
                        <w:tcBorders>
                          <w:bottom w:val="single" w:sz="6" w:space="0" w:color="2E74B5"/>
                        </w:tcBorders>
                        <w:shd w:val="clear" w:color="auto" w:fill="2E74B5"/>
                        <w:tcMar>
                          <w:top w:w="75" w:type="dxa"/>
                          <w:left w:w="75" w:type="dxa"/>
                          <w:bottom w:w="75" w:type="dxa"/>
                          <w:right w:w="75" w:type="dxa"/>
                        </w:tcMar>
                        <w:hideMark/>
                      </w:tcPr>
                      <w:p w14:paraId="41EAE072"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12063" w:type="dxa"/>
                        <w:tcBorders>
                          <w:bottom w:val="single" w:sz="6" w:space="0" w:color="2E74B5"/>
                          <w:right w:val="single" w:sz="6" w:space="0" w:color="2E74B5"/>
                        </w:tcBorders>
                        <w:tcMar>
                          <w:top w:w="75" w:type="dxa"/>
                          <w:left w:w="75" w:type="dxa"/>
                          <w:bottom w:w="75" w:type="dxa"/>
                          <w:right w:w="75" w:type="dxa"/>
                        </w:tcMar>
                        <w:hideMark/>
                      </w:tcPr>
                      <w:p w14:paraId="6AB154F2" w14:textId="77777777" w:rsidR="00A573F4" w:rsidRDefault="00A573F4" w:rsidP="00A573F4">
                        <w:pPr>
                          <w:rPr>
                            <w:rFonts w:ascii="Calibri" w:hAnsi="Calibri" w:cs="Calibri"/>
                            <w:b/>
                            <w:bCs/>
                            <w:caps/>
                            <w:color w:val="FFFFFF"/>
                            <w:sz w:val="16"/>
                            <w:szCs w:val="16"/>
                          </w:rPr>
                        </w:pPr>
                        <w:r w:rsidRPr="00A33092">
                          <w:rPr>
                            <w:rFonts w:ascii="Calibri" w:hAnsi="Calibri" w:cs="Calibri"/>
                            <w:sz w:val="16"/>
                            <w:szCs w:val="16"/>
                          </w:rPr>
                          <w:t>Birth environment, in hospital</w:t>
                        </w:r>
                        <w:r>
                          <w:rPr>
                            <w:rFonts w:ascii="Calibri" w:hAnsi="Calibri" w:cs="Calibri"/>
                            <w:b/>
                            <w:bCs/>
                            <w:color w:val="FFFFFF"/>
                            <w:sz w:val="16"/>
                            <w:szCs w:val="16"/>
                          </w:rPr>
                          <w:t xml:space="preserve"> </w:t>
                        </w:r>
                      </w:p>
                    </w:tc>
                  </w:tr>
                  <w:tr w:rsidR="00A573F4" w14:paraId="2A5919CF" w14:textId="77777777" w:rsidTr="00EC24AC">
                    <w:tc>
                      <w:tcPr>
                        <w:tcW w:w="2337" w:type="dxa"/>
                        <w:tcBorders>
                          <w:bottom w:val="single" w:sz="6" w:space="0" w:color="2E74B5"/>
                        </w:tcBorders>
                        <w:shd w:val="clear" w:color="auto" w:fill="2E74B5"/>
                        <w:tcMar>
                          <w:top w:w="75" w:type="dxa"/>
                          <w:left w:w="75" w:type="dxa"/>
                          <w:bottom w:w="75" w:type="dxa"/>
                          <w:right w:w="75" w:type="dxa"/>
                        </w:tcMar>
                        <w:hideMark/>
                      </w:tcPr>
                      <w:p w14:paraId="25F5339A"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erspective:</w:t>
                        </w:r>
                      </w:p>
                    </w:tc>
                    <w:tc>
                      <w:tcPr>
                        <w:tcW w:w="12063" w:type="dxa"/>
                        <w:tcBorders>
                          <w:bottom w:val="single" w:sz="6" w:space="0" w:color="2E74B5"/>
                          <w:right w:val="single" w:sz="6" w:space="0" w:color="2E74B5"/>
                        </w:tcBorders>
                        <w:tcMar>
                          <w:top w:w="75" w:type="dxa"/>
                          <w:left w:w="75" w:type="dxa"/>
                          <w:bottom w:w="75" w:type="dxa"/>
                          <w:right w:w="75" w:type="dxa"/>
                        </w:tcMar>
                        <w:hideMark/>
                      </w:tcPr>
                      <w:p w14:paraId="4AC95F48" w14:textId="77777777" w:rsidR="00A573F4" w:rsidRPr="00A33092" w:rsidRDefault="00A573F4" w:rsidP="00A573F4">
                        <w:pPr>
                          <w:pStyle w:val="NormalWeb"/>
                          <w:spacing w:before="0" w:beforeAutospacing="0" w:after="0" w:afterAutospacing="0" w:line="200" w:lineRule="atLeast"/>
                          <w:rPr>
                            <w:rFonts w:ascii="Calibri" w:hAnsi="Calibri" w:cs="Calibri"/>
                            <w:caps/>
                            <w:color w:val="FFFFFF"/>
                            <w:sz w:val="16"/>
                            <w:szCs w:val="16"/>
                          </w:rPr>
                        </w:pPr>
                        <w:r>
                          <w:rPr>
                            <w:rFonts w:ascii="Calibri" w:hAnsi="Calibri" w:cs="Calibri"/>
                            <w:sz w:val="16"/>
                            <w:szCs w:val="16"/>
                          </w:rPr>
                          <w:t xml:space="preserve">Individual patients, their families and providers caring for those patients. </w:t>
                        </w:r>
                      </w:p>
                    </w:tc>
                  </w:tr>
                  <w:tr w:rsidR="00A573F4" w14:paraId="241812E5" w14:textId="77777777" w:rsidTr="00EC24AC">
                    <w:tc>
                      <w:tcPr>
                        <w:tcW w:w="2337" w:type="dxa"/>
                        <w:tcBorders>
                          <w:bottom w:val="single" w:sz="6" w:space="0" w:color="2E74B5"/>
                        </w:tcBorders>
                        <w:shd w:val="clear" w:color="auto" w:fill="2E74B5"/>
                        <w:tcMar>
                          <w:top w:w="75" w:type="dxa"/>
                          <w:left w:w="75" w:type="dxa"/>
                          <w:bottom w:w="75" w:type="dxa"/>
                          <w:right w:w="75" w:type="dxa"/>
                        </w:tcMar>
                        <w:hideMark/>
                      </w:tcPr>
                      <w:p w14:paraId="373FED12"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12063" w:type="dxa"/>
                        <w:tcBorders>
                          <w:bottom w:val="single" w:sz="6" w:space="0" w:color="2E74B5"/>
                          <w:right w:val="single" w:sz="6" w:space="0" w:color="2E74B5"/>
                        </w:tcBorders>
                        <w:tcMar>
                          <w:top w:w="75" w:type="dxa"/>
                          <w:left w:w="75" w:type="dxa"/>
                          <w:bottom w:w="75" w:type="dxa"/>
                          <w:right w:w="75" w:type="dxa"/>
                        </w:tcMar>
                        <w:hideMark/>
                      </w:tcPr>
                      <w:p w14:paraId="2A76A155" w14:textId="77777777" w:rsidR="00A573F4" w:rsidRPr="00BB156E" w:rsidRDefault="00A573F4" w:rsidP="00A573F4">
                        <w:pPr>
                          <w:spacing w:line="200" w:lineRule="atLeast"/>
                          <w:rPr>
                            <w:rFonts w:ascii="Calibri" w:eastAsia="Times New Roman" w:hAnsi="Calibri" w:cs="Calibri"/>
                            <w:sz w:val="16"/>
                            <w:szCs w:val="16"/>
                          </w:rPr>
                        </w:pPr>
                        <w:r>
                          <w:rPr>
                            <w:rFonts w:ascii="Calibri" w:eastAsia="Times New Roman" w:hAnsi="Calibri" w:cs="Calibri"/>
                            <w:sz w:val="16"/>
                            <w:szCs w:val="16"/>
                          </w:rPr>
                          <w:t xml:space="preserve">Use of warmed and humidified gases is regarded as routine in mechanically ventilated patients in intensive care units, to prevent damage to the lungs.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Sottiaux&lt;/Author&gt;&lt;Year&gt;2006&lt;/Year&gt;&lt;RecNum&gt;59&lt;/RecNum&gt;&lt;DisplayText&gt;{Sottiaux 2006 }&lt;/DisplayText&gt;&lt;record&gt;&lt;rec-number&gt;59&lt;/rec-number&gt;&lt;foreign-keys&gt;&lt;key app="EN" db-id="z5av02adre92x4eeefppzprdtv90xdfdxzra" timestamp="1663824774"&gt;59&lt;/key&gt;&lt;/foreign-keys&gt;&lt;ref-type name="Journal Article"&gt;17&lt;/ref-type&gt;&lt;contributors&gt;&lt;authors&gt;&lt;author&gt;Sottiaux, T. M.&lt;/author&gt;&lt;/authors&gt;&lt;/contributors&gt;&lt;auth-address&gt;Intensive Care Unit, Thierry Sottiaux Clinique Notre-Dame de Grâce, Gosselies Hospital, 212 Chaussée de Nivelles, B-6041-Gosselies, Belgium. thierry.sottiaux@skynet.be&lt;/auth-address&gt;&lt;titles&gt;&lt;title&gt;Consequences of under- and over-humidification&lt;/title&gt;&lt;secondary-title&gt;Respir Care Clin N Am&lt;/secondary-title&gt;&lt;/titles&gt;&lt;pages&gt;233-52&lt;/pages&gt;&lt;volume&gt;12&lt;/volume&gt;&lt;number&gt;2&lt;/number&gt;&lt;keywords&gt;&lt;keyword&gt;Humans&lt;/keyword&gt;&lt;keyword&gt;*Humidity&lt;/keyword&gt;&lt;keyword&gt;Intubation, Intratracheal/adverse effects/*instrumentation&lt;/keyword&gt;&lt;keyword&gt;Models, Biological&lt;/keyword&gt;&lt;keyword&gt;Respiration, Artificial/adverse effects/*instrumentation&lt;/keyword&gt;&lt;keyword&gt;Respiratory Physiological Phenomena&lt;/keyword&gt;&lt;keyword&gt;Safety Management&lt;/keyword&gt;&lt;keyword&gt;Tracheotomy/instrumentation&lt;/keyword&gt;&lt;/keywords&gt;&lt;dates&gt;&lt;year&gt;2006&lt;/year&gt;&lt;pub-dates&gt;&lt;date&gt;Jun&lt;/date&gt;&lt;/pub-dates&gt;&lt;/dates&gt;&lt;isbn&gt;1078-5337 (Print)&amp;#xD;1078-5337&lt;/isbn&gt;&lt;accession-num&gt;16828692&lt;/accession-num&gt;&lt;urls&gt;&lt;/urls&gt;&lt;electronic-resource-num&gt;10.1016/j.rcc.2006.03.010&lt;/electronic-resource-num&gt;&lt;remote-database-provider&gt;NLM&lt;/remote-database-provider&gt;&lt;language&gt;eng&lt;/language&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Sottiaux 2006 }</w:t>
                        </w:r>
                        <w:r>
                          <w:rPr>
                            <w:rFonts w:ascii="Calibri" w:eastAsia="Times New Roman" w:hAnsi="Calibri" w:cs="Calibri"/>
                            <w:sz w:val="16"/>
                            <w:szCs w:val="16"/>
                          </w:rPr>
                          <w:fldChar w:fldCharType="end"/>
                        </w:r>
                        <w:r>
                          <w:rPr>
                            <w:rFonts w:ascii="Calibri" w:eastAsia="Times New Roman" w:hAnsi="Calibri" w:cs="Calibri"/>
                            <w:sz w:val="16"/>
                            <w:szCs w:val="16"/>
                          </w:rPr>
                          <w:t xml:space="preserve"> Heating and humidification may also play a key role in maintaining normal body temperature, </w:t>
                        </w:r>
                        <w:r>
                          <w:rPr>
                            <w:rFonts w:ascii="Calibri" w:eastAsia="Times New Roman" w:hAnsi="Calibri" w:cs="Calibri"/>
                            <w:sz w:val="16"/>
                            <w:szCs w:val="16"/>
                          </w:rPr>
                          <w:fldChar w:fldCharType="begin">
                            <w:fldData xml:space="preserve">PEVuZE5vdGU+PENpdGU+PEF1dGhvcj5HaWxsaWVzPC9BdXRob3I+PFllYXI+MjAxNzwvWWVhcj48
UmVjTnVtPjYyPC9SZWNOdW0+PERpc3BsYXlUZXh0PntHaWxsaWVzIDIwMTcgQ2QwMDQ3MTF9PC9E
aXNwbGF5VGV4dD48cmVjb3JkPjxyZWMtbnVtYmVyPjYyPC9yZWMtbnVtYmVyPjxmb3JlaWduLWtl
eXM+PGtleSBhcHA9IkVOIiBkYi1pZD0iejVhdjAyYWRyZTkyeDRlZWVmcHB6cHJkdHY5MHhkZmR4
enJhIiB0aW1lc3RhbXA9IjE2Njk3Nzg4MTgiPjYyPC9rZXk+PC9mb3JlaWduLWtleXM+PHJlZi10
eXBlIG5hbWU9IkpvdXJuYWwgQXJ0aWNsZSI+MTc8L3JlZi10eXBlPjxjb250cmlidXRvcnM+PGF1
dGhvcnM+PGF1dGhvcj5HaWxsaWVzLCBELjwvYXV0aG9yPjxhdXRob3I+VG9kZCwgRC4gQS48L2F1
dGhvcj48YXV0aG9yPkZvc3RlciwgSi4gUC48L2F1dGhvcj48YXV0aG9yPkJhdHV3aXRhZ2UsIEIu
IFQuPC9hdXRob3I+PC9hdXRob3JzPjwvY29udHJpYnV0b3JzPjxhdXRoLWFkZHJlc3M+V2VzdGVy
biBTeWRuZXkgTG9jYWwgSGVhbHRoIERpc3RyaWN0IC0gTWVudGFsIEhlYWx0aCwgQ3VtYmVybGFu
ZCBIb3NwaXRhbCwgTG9ja2VkIEJhZyA3MTE4LCBQYXJyYW1hdHRhLCBOU1csIEF1c3RyYWxpYSwg
MjEyNC48L2F1dGgtYWRkcmVzcz48dGl0bGVzPjx0aXRsZT5IZWF0IGFuZCBtb2lzdHVyZSBleGNo
YW5nZXJzIHZlcnN1cyBoZWF0ZWQgaHVtaWRpZmllcnMgZm9yIG1lY2hhbmljYWxseSB2ZW50aWxh
dGVkIGFkdWx0cyBhbmQgY2hpbGRyZW48L3RpdGxlPjxzZWNvbmRhcnktdGl0bGU+Q29jaHJhbmUg
RGF0YWJhc2UgU3lzdCBSZXY8L3NlY29uZGFyeS10aXRsZT48L3RpdGxlcz48cGVyaW9kaWNhbD48
ZnVsbC10aXRsZT5Db2NocmFuZSBEYXRhYmFzZSBTeXN0IFJldjwvZnVsbC10aXRsZT48L3Blcmlv
ZGljYWw+PHBhZ2VzPkNkMDA0NzExPC9wYWdlcz48dm9sdW1lPjk8L3ZvbHVtZT48bnVtYmVyPjk8
L251bWJlcj48ZWRpdGlvbj4yMDE3MDkxNDwvZWRpdGlvbj48a2V5d29yZHM+PGtleXdvcmQ+QWRv
bGVzY2VudDwva2V5d29yZD48a2V5d29yZD5BZHVsdDwva2V5d29yZD48a2V5d29yZD5DaGlsZDwv
a2V5d29yZD48a2V5d29yZD5DaGlsZCwgUHJlc2Nob29sPC9rZXl3b3JkPjxrZXl3b3JkPkNyb3Nz
LU92ZXIgU3R1ZGllczwva2V5d29yZD48a2V5d29yZD5IZWF0aW5nLyppbnN0cnVtZW50YXRpb248
L2tleXdvcmQ+PGtleXdvcmQ+SHVtYW5zPC9rZXl3b3JkPjxrZXl3b3JkPipIdW1pZGl0eTwva2V5
d29yZD48a2V5d29yZD5JbmZhbnQ8L2tleXdvcmQ+PGtleXdvcmQ+SW5mYW50LCBOZXdib3JuPC9r
ZXl3b3JkPjxrZXl3b3JkPlBuZXVtb25pYS9ldGlvbG9neTwva2V5d29yZD48a2V5d29yZD5SYW5k
b21pemVkIENvbnRyb2xsZWQgVHJpYWxzIGFzIFRvcGljPC9rZXl3b3JkPjxrZXl3b3JkPipSZXNw
aXJhdGlvbiwgQXJ0aWZpY2lhbC9hZHZlcnNlIGVmZmVjdHM8L2tleXdvcmQ+PGtleXdvcmQ+KlN0
ZWFtPC9rZXl3b3JkPjxrZXl3b3JkPllvdW5nIEFkdWx0PC9rZXl3b3JkPjwva2V5d29yZHM+PGRh
dGVzPjx5ZWFyPjIwMTc8L3llYXI+PHB1Yi1kYXRlcz48ZGF0ZT5TZXAgMTQ8L2RhdGU+PC9wdWIt
ZGF0ZXM+PC9kYXRlcz48aXNibj4xMzYxLTYxMzc8L2lzYm4+PGFjY2Vzc2lvbi1udW0+Mjg5MDUz
NzQ8L2FjY2Vzc2lvbi1udW0+PGxhYmVsPkNkMDA0NzExPC9sYWJlbD48dXJscz48L3VybHM+PGN1
c3RvbTE+RG9ubmEgR2lsbGllczogbm8gY29uZmxpY3Qgb2YgaW50ZXJlc3QuIERhdmlkIEEgVG9k
ZDogbm8gY29uZmxpY3Qgb2YgaW50ZXJlc3QuIEphbm4gUCBGb3N0ZXI6IG5vIGNvbmZsaWN0IG9m
IGludGVyZXN0LiBCaXNhbnRoIFQgQmF0dXdpdGFnZTogbm8gY29uZmxpY3Qgb2YgaW50ZXJlc3Qu
PC9jdXN0b20xPjxjdXN0b20yPlBNQzY0ODM3NDk8L2N1c3RvbTI+PGVsZWN0cm9uaWMtcmVzb3Vy
Y2UtbnVtPjEwLjEwMDIvMTQ2NTE4NTguQ0QwMDQ3MTEucHViM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HaWxsaWVzPC9BdXRob3I+PFllYXI+MjAxNzwvWWVhcj48
UmVjTnVtPjYyPC9SZWNOdW0+PERpc3BsYXlUZXh0PntHaWxsaWVzIDIwMTcgQ2QwMDQ3MTF9PC9E
aXNwbGF5VGV4dD48cmVjb3JkPjxyZWMtbnVtYmVyPjYyPC9yZWMtbnVtYmVyPjxmb3JlaWduLWtl
eXM+PGtleSBhcHA9IkVOIiBkYi1pZD0iejVhdjAyYWRyZTkyeDRlZWVmcHB6cHJkdHY5MHhkZmR4
enJhIiB0aW1lc3RhbXA9IjE2Njk3Nzg4MTgiPjYyPC9rZXk+PC9mb3JlaWduLWtleXM+PHJlZi10
eXBlIG5hbWU9IkpvdXJuYWwgQXJ0aWNsZSI+MTc8L3JlZi10eXBlPjxjb250cmlidXRvcnM+PGF1
dGhvcnM+PGF1dGhvcj5HaWxsaWVzLCBELjwvYXV0aG9yPjxhdXRob3I+VG9kZCwgRC4gQS48L2F1
dGhvcj48YXV0aG9yPkZvc3RlciwgSi4gUC48L2F1dGhvcj48YXV0aG9yPkJhdHV3aXRhZ2UsIEIu
IFQuPC9hdXRob3I+PC9hdXRob3JzPjwvY29udHJpYnV0b3JzPjxhdXRoLWFkZHJlc3M+V2VzdGVy
biBTeWRuZXkgTG9jYWwgSGVhbHRoIERpc3RyaWN0IC0gTWVudGFsIEhlYWx0aCwgQ3VtYmVybGFu
ZCBIb3NwaXRhbCwgTG9ja2VkIEJhZyA3MTE4LCBQYXJyYW1hdHRhLCBOU1csIEF1c3RyYWxpYSwg
MjEyNC48L2F1dGgtYWRkcmVzcz48dGl0bGVzPjx0aXRsZT5IZWF0IGFuZCBtb2lzdHVyZSBleGNo
YW5nZXJzIHZlcnN1cyBoZWF0ZWQgaHVtaWRpZmllcnMgZm9yIG1lY2hhbmljYWxseSB2ZW50aWxh
dGVkIGFkdWx0cyBhbmQgY2hpbGRyZW48L3RpdGxlPjxzZWNvbmRhcnktdGl0bGU+Q29jaHJhbmUg
RGF0YWJhc2UgU3lzdCBSZXY8L3NlY29uZGFyeS10aXRsZT48L3RpdGxlcz48cGVyaW9kaWNhbD48
ZnVsbC10aXRsZT5Db2NocmFuZSBEYXRhYmFzZSBTeXN0IFJldjwvZnVsbC10aXRsZT48L3Blcmlv
ZGljYWw+PHBhZ2VzPkNkMDA0NzExPC9wYWdlcz48dm9sdW1lPjk8L3ZvbHVtZT48bnVtYmVyPjk8
L251bWJlcj48ZWRpdGlvbj4yMDE3MDkxNDwvZWRpdGlvbj48a2V5d29yZHM+PGtleXdvcmQ+QWRv
bGVzY2VudDwva2V5d29yZD48a2V5d29yZD5BZHVsdDwva2V5d29yZD48a2V5d29yZD5DaGlsZDwv
a2V5d29yZD48a2V5d29yZD5DaGlsZCwgUHJlc2Nob29sPC9rZXl3b3JkPjxrZXl3b3JkPkNyb3Nz
LU92ZXIgU3R1ZGllczwva2V5d29yZD48a2V5d29yZD5IZWF0aW5nLyppbnN0cnVtZW50YXRpb248
L2tleXdvcmQ+PGtleXdvcmQ+SHVtYW5zPC9rZXl3b3JkPjxrZXl3b3JkPipIdW1pZGl0eTwva2V5
d29yZD48a2V5d29yZD5JbmZhbnQ8L2tleXdvcmQ+PGtleXdvcmQ+SW5mYW50LCBOZXdib3JuPC9r
ZXl3b3JkPjxrZXl3b3JkPlBuZXVtb25pYS9ldGlvbG9neTwva2V5d29yZD48a2V5d29yZD5SYW5k
b21pemVkIENvbnRyb2xsZWQgVHJpYWxzIGFzIFRvcGljPC9rZXl3b3JkPjxrZXl3b3JkPipSZXNw
aXJhdGlvbiwgQXJ0aWZpY2lhbC9hZHZlcnNlIGVmZmVjdHM8L2tleXdvcmQ+PGtleXdvcmQ+KlN0
ZWFtPC9rZXl3b3JkPjxrZXl3b3JkPllvdW5nIEFkdWx0PC9rZXl3b3JkPjwva2V5d29yZHM+PGRh
dGVzPjx5ZWFyPjIwMTc8L3llYXI+PHB1Yi1kYXRlcz48ZGF0ZT5TZXAgMTQ8L2RhdGU+PC9wdWIt
ZGF0ZXM+PC9kYXRlcz48aXNibj4xMzYxLTYxMzc8L2lzYm4+PGFjY2Vzc2lvbi1udW0+Mjg5MDUz
NzQ8L2FjY2Vzc2lvbi1udW0+PGxhYmVsPkNkMDA0NzExPC9sYWJlbD48dXJscz48L3VybHM+PGN1
c3RvbTE+RG9ubmEgR2lsbGllczogbm8gY29uZmxpY3Qgb2YgaW50ZXJlc3QuIERhdmlkIEEgVG9k
ZDogbm8gY29uZmxpY3Qgb2YgaW50ZXJlc3QuIEphbm4gUCBGb3N0ZXI6IG5vIGNvbmZsaWN0IG9m
IGludGVyZXN0LiBCaXNhbnRoIFQgQmF0dXdpdGFnZTogbm8gY29uZmxpY3Qgb2YgaW50ZXJlc3Qu
PC9jdXN0b20xPjxjdXN0b20yPlBNQzY0ODM3NDk8L2N1c3RvbTI+PGVsZWN0cm9uaWMtcmVzb3Vy
Y2UtbnVtPjEwLjEwMDIvMTQ2NTE4NTguQ0QwMDQ3MTEucHViMzwvZWxlY3Ryb25pYy1yZXNvdXJj
ZS1udW0+PHJlbW90ZS1kYXRhYmFzZS1wcm92aWRlcj5OTE08L3JlbW90ZS1kYXRhYmFzZS1wcm92
aWRlcj48bGFuZ3VhZ2U+ZW5nPC9sYW5ndWFnZT48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Gillies 2017 Cd004711}</w:t>
                        </w:r>
                        <w:r>
                          <w:rPr>
                            <w:rFonts w:ascii="Calibri" w:eastAsia="Times New Roman" w:hAnsi="Calibri" w:cs="Calibri"/>
                            <w:sz w:val="16"/>
                            <w:szCs w:val="16"/>
                          </w:rPr>
                          <w:fldChar w:fldCharType="end"/>
                        </w:r>
                        <w:r>
                          <w:rPr>
                            <w:rFonts w:ascii="Calibri" w:eastAsia="Times New Roman" w:hAnsi="Calibri" w:cs="Calibri"/>
                            <w:sz w:val="16"/>
                            <w:szCs w:val="16"/>
                          </w:rPr>
                          <w:t xml:space="preserve"> particularly in preterm infants.  However, clinical trials of the use of heated and humidified gases during initial resuscitation at birth have only been published recently.</w:t>
                        </w:r>
                      </w:p>
                    </w:tc>
                  </w:tr>
                  <w:tr w:rsidR="00A573F4" w14:paraId="166DEBF7" w14:textId="77777777" w:rsidTr="00EC24AC">
                    <w:tc>
                      <w:tcPr>
                        <w:tcW w:w="2337" w:type="dxa"/>
                        <w:tcBorders>
                          <w:bottom w:val="single" w:sz="6" w:space="0" w:color="2E74B5"/>
                        </w:tcBorders>
                        <w:shd w:val="clear" w:color="auto" w:fill="2E74B5"/>
                        <w:tcMar>
                          <w:top w:w="75" w:type="dxa"/>
                          <w:left w:w="75" w:type="dxa"/>
                          <w:bottom w:w="75" w:type="dxa"/>
                          <w:right w:w="75" w:type="dxa"/>
                        </w:tcMar>
                        <w:hideMark/>
                      </w:tcPr>
                      <w:p w14:paraId="4A99ACF0"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proofErr w:type="gramStart"/>
                        <w:r>
                          <w:rPr>
                            <w:rFonts w:ascii="Calibri" w:hAnsi="Calibri" w:cs="Calibri"/>
                            <w:b/>
                            <w:bCs/>
                            <w:caps/>
                            <w:color w:val="FFFFFF"/>
                            <w:sz w:val="16"/>
                            <w:szCs w:val="16"/>
                          </w:rPr>
                          <w:t>;  (</w:t>
                        </w:r>
                        <w:proofErr w:type="gramEnd"/>
                        <w:r>
                          <w:rPr>
                            <w:rFonts w:ascii="Calibri" w:hAnsi="Calibri" w:cs="Calibri"/>
                            <w:b/>
                            <w:bCs/>
                            <w:caps/>
                            <w:color w:val="FFFFFF"/>
                            <w:sz w:val="16"/>
                            <w:szCs w:val="16"/>
                          </w:rPr>
                          <w:t>; Conflict of interests:</w:t>
                        </w:r>
                      </w:p>
                    </w:tc>
                    <w:tc>
                      <w:tcPr>
                        <w:tcW w:w="12063" w:type="dxa"/>
                        <w:tcBorders>
                          <w:bottom w:val="single" w:sz="6" w:space="0" w:color="2E74B5"/>
                          <w:right w:val="single" w:sz="6" w:space="0" w:color="2E74B5"/>
                        </w:tcBorders>
                        <w:tcMar>
                          <w:top w:w="75" w:type="dxa"/>
                          <w:left w:w="75" w:type="dxa"/>
                          <w:bottom w:w="75" w:type="dxa"/>
                          <w:right w:w="75" w:type="dxa"/>
                        </w:tcMar>
                        <w:hideMark/>
                      </w:tcPr>
                      <w:p w14:paraId="048C538D" w14:textId="77777777" w:rsidR="00A573F4" w:rsidRDefault="00A573F4" w:rsidP="00A573F4">
                        <w:pPr>
                          <w:spacing w:line="200" w:lineRule="atLeast"/>
                          <w:rPr>
                            <w:rFonts w:ascii="Calibri" w:eastAsia="Times New Roman" w:hAnsi="Calibri" w:cs="Calibri"/>
                            <w:sz w:val="16"/>
                            <w:szCs w:val="16"/>
                          </w:rPr>
                        </w:pPr>
                        <w:r>
                          <w:rPr>
                            <w:rFonts w:ascii="Calibri" w:eastAsia="Times New Roman" w:hAnsi="Calibri" w:cs="Calibri"/>
                            <w:sz w:val="16"/>
                            <w:szCs w:val="16"/>
                          </w:rPr>
                          <w:t xml:space="preserve">Lead author J Dawson was a co-author of one of the trials included for this comparison,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McGrory&lt;/Author&gt;&lt;Year&gt;2018&lt;/Year&gt;&lt;RecNum&gt;19&lt;/RecNum&gt;&lt;DisplayText&gt;{McGrory 2018 47}&lt;/DisplayText&gt;&lt;record&gt;&lt;rec-number&gt;19&lt;/rec-number&gt;&lt;foreign-keys&gt;&lt;key app="EN" db-id="z5av02adre92x4eeefppzprdtv90xdfdxzra" timestamp="1660200769"&gt;19&lt;/key&gt;&lt;/foreign-keys&gt;&lt;ref-type name="Journal Article"&gt;17&lt;/ref-type&gt;&lt;contributors&gt;&lt;authors&gt;&lt;author&gt;McGrory, L.&lt;/author&gt;&lt;author&gt;Owen, L. S.&lt;/author&gt;&lt;author&gt;Thio, M.&lt;/author&gt;&lt;author&gt;Dawson, J. A.&lt;/author&gt;&lt;author&gt;Rafferty, A. R.&lt;/author&gt;&lt;author&gt;Malhotra, A.&lt;/author&gt;&lt;author&gt;Davis, P. G.&lt;/author&gt;&lt;author&gt;Kamlin, C. O. F.&lt;/author&gt;&lt;/authors&gt;&lt;/contributors&gt;&lt;titles&gt;&lt;title&gt;A Randomized Trial of Conditioned or Unconditioned Gases for Stabilizing Preterm Infants at Birth&lt;/title&gt;&lt;secondary-title&gt;J Pediatr&lt;/secondary-title&gt;&lt;/titles&gt;&lt;periodical&gt;&lt;full-title&gt;J Pediatr&lt;/full-title&gt;&lt;/periodical&gt;&lt;pages&gt;47-53&lt;/pages&gt;&lt;volume&gt;193&lt;/volume&gt;&lt;dates&gt;&lt;year&gt;2018&lt;/year&gt;&lt;/dates&gt;&lt;accession-num&gt;29106924&lt;/accession-num&gt;&lt;label&gt;47&lt;/label&gt;&lt;urls&gt;&lt;related-urls&gt;&lt;url&gt;https://www.jpeds.com/article/S0022-3476(17)31167-8/fulltext&lt;/url&gt;&lt;/related-urls&gt;&lt;/urls&gt;&lt;electronic-resource-num&gt;10.1016/j.jpeds.2017.09.006&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McGrory 2018 47}</w:t>
                        </w:r>
                        <w:r>
                          <w:rPr>
                            <w:rFonts w:ascii="Calibri" w:eastAsia="Times New Roman" w:hAnsi="Calibri" w:cs="Calibri"/>
                            <w:sz w:val="16"/>
                            <w:szCs w:val="16"/>
                          </w:rPr>
                          <w:fldChar w:fldCharType="end"/>
                        </w:r>
                        <w:r>
                          <w:rPr>
                            <w:rFonts w:ascii="Calibri" w:eastAsia="Times New Roman" w:hAnsi="Calibri" w:cs="Calibri"/>
                            <w:sz w:val="16"/>
                            <w:szCs w:val="16"/>
                          </w:rPr>
                          <w:t xml:space="preserve"> and was excluded from decisions about inclusion and risk of bias assessment for this article. </w:t>
                        </w:r>
                      </w:p>
                    </w:tc>
                  </w:tr>
                </w:tbl>
                <w:p w14:paraId="12022EDC" w14:textId="77777777" w:rsidR="00A573F4" w:rsidRDefault="00A573F4" w:rsidP="00704417">
                  <w:pPr>
                    <w:pStyle w:val="Heading1"/>
                    <w:keepNext/>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6484"/>
                    <w:gridCol w:w="4400"/>
                  </w:tblGrid>
                  <w:tr w:rsidR="00A573F4" w14:paraId="5853257F"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8CC7660"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56E63384"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problem a priority?</w:t>
                        </w:r>
                      </w:p>
                    </w:tc>
                  </w:tr>
                  <w:tr w:rsidR="00A573F4" w14:paraId="14DD4532"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D24B1D"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984013"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DED6A5"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385E34FD"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B44D0F"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FCED46"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A systematic review conducted for ILCOR concluded that "For the critical outcome of mortality, there is evidence from 36 observational studies of increased risk of mortality associated with hypothermia at admission (low-quality evidence but upgraded to moderate-quality evidence due to effect size, dose-effect relationship, and single direction of evidence)".</w:t>
                        </w:r>
                        <w:r>
                          <w:t xml:space="preserve"> </w:t>
                        </w:r>
                        <w:r>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r>
                          <w:rPr>
                            <w:rFonts w:ascii="Calibri" w:eastAsia="Times New Roman" w:hAnsi="Calibri" w:cs="Calibri"/>
                            <w:sz w:val="16"/>
                            <w:szCs w:val="16"/>
                          </w:rPr>
                          <w:t xml:space="preserve"> The same systematic review concluded that "There is evidence of a dose effect on mortality, suggesting an increased risk of at least 28% for each 1° below 36.5°C body temperature at admission and dose-dependent effect size". </w:t>
                        </w:r>
                        <w:r>
                          <w:rPr>
                            <w:rFonts w:ascii="Calibri" w:eastAsia="Times New Roman" w:hAnsi="Calibri" w:cs="Calibri"/>
                            <w:sz w:val="16"/>
                            <w:szCs w:val="16"/>
                            <w:shd w:val="clear" w:color="auto" w:fill="EBEBEB"/>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shd w:val="clear" w:color="auto" w:fill="EBEBEB"/>
                          </w:rPr>
                          <w:instrText xml:space="preserve"> ADDIN EN.CITE </w:instrText>
                        </w:r>
                        <w:r>
                          <w:rPr>
                            <w:rFonts w:ascii="Calibri" w:eastAsia="Times New Roman" w:hAnsi="Calibri" w:cs="Calibri"/>
                            <w:sz w:val="16"/>
                            <w:szCs w:val="16"/>
                            <w:shd w:val="clear" w:color="auto" w:fill="EBEBEB"/>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shd w:val="clear" w:color="auto" w:fill="EBEBEB"/>
                          </w:rPr>
                          <w:instrText xml:space="preserve"> ADDIN EN.CITE.DATA </w:instrText>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Perlman 2015 S204}</w:t>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shd w:val="clear" w:color="auto" w:fill="EBEBEB"/>
                          </w:rPr>
                          <w:t xml:space="preserve"> </w:t>
                        </w:r>
                        <w:r>
                          <w:rPr>
                            <w:rFonts w:ascii="Calibri" w:eastAsia="Times New Roman" w:hAnsi="Calibri" w:cs="Calibri"/>
                            <w:sz w:val="16"/>
                            <w:szCs w:val="16"/>
                          </w:rPr>
                          <w:t xml:space="preserve">In preterm infants it is common to measure a </w:t>
                        </w:r>
                        <w:proofErr w:type="gramStart"/>
                        <w:r>
                          <w:rPr>
                            <w:rFonts w:ascii="Calibri" w:eastAsia="Times New Roman" w:hAnsi="Calibri" w:cs="Calibri"/>
                            <w:sz w:val="16"/>
                            <w:szCs w:val="16"/>
                          </w:rPr>
                          <w:t>lower than normal</w:t>
                        </w:r>
                        <w:proofErr w:type="gramEnd"/>
                        <w:r>
                          <w:rPr>
                            <w:rFonts w:ascii="Calibri" w:eastAsia="Times New Roman" w:hAnsi="Calibri" w:cs="Calibri"/>
                            <w:sz w:val="16"/>
                            <w:szCs w:val="16"/>
                          </w:rPr>
                          <w:t xml:space="preserve"> body temperature. A large cohort study of 5697 infants &lt; 32 weeks’ gestation in 19 regions in 11 European countries found that hypothermia was common in infants born in hospitals (prevalence range, 32% to 85%) and homes (prevalence range, 11% to 92%), even in warm climates.</w:t>
                        </w:r>
                        <w:r>
                          <w:t xml:space="preserve"> </w:t>
                        </w:r>
                        <w:r>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Wilson 2016 61}</w:t>
                        </w:r>
                        <w:r>
                          <w:rPr>
                            <w:rFonts w:ascii="Calibri" w:eastAsia="Times New Roman" w:hAnsi="Calibri" w:cs="Calibri"/>
                            <w:sz w:val="16"/>
                            <w:szCs w:val="16"/>
                          </w:rPr>
                          <w:fldChar w:fldCharType="end"/>
                        </w:r>
                        <w:r>
                          <w:rPr>
                            <w:rFonts w:ascii="Calibri" w:eastAsia="Times New Roman" w:hAnsi="Calibri" w:cs="Calibri"/>
                            <w:sz w:val="16"/>
                            <w:szCs w:val="16"/>
                          </w:rPr>
                          <w:t xml:space="preserve"> In this cohort, 53.4% had a body temperature at admission below 36.5°C, and 12.9% below 35.5°C. After adjusting for pregnancy complications, singleton or multiple pregnancy, antenatal corticosteroids, mode of delivery, gestational age, infant size and sex, and Apgar score &lt;7 at 5 minutes, an admission temperature &lt;35.5°C was associated with increased mortality at postnatal ages 1-6 days, (risk ratio 2.41; 95% CI 1.45-4.00), and 7-28 days (risk ratio 1.79; 1.15-2.78) but not after 28 days of age.</w:t>
                        </w:r>
                        <w:r>
                          <w:t xml:space="preserve"> </w:t>
                        </w:r>
                        <w:r>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Wilson 2016 61}</w:t>
                        </w:r>
                        <w:r>
                          <w:rPr>
                            <w:rFonts w:ascii="Calibri" w:eastAsia="Times New Roman" w:hAnsi="Calibri" w:cs="Calibri"/>
                            <w:sz w:val="16"/>
                            <w:szCs w:val="16"/>
                          </w:rPr>
                          <w:fldChar w:fldCharType="end"/>
                        </w:r>
                        <w:r>
                          <w:rPr>
                            <w:rFonts w:ascii="Calibri" w:eastAsia="Times New Roman" w:hAnsi="Calibri" w:cs="Calibri"/>
                            <w:sz w:val="16"/>
                            <w:szCs w:val="16"/>
                          </w:rPr>
                          <w:t xml:space="preserve"> A recent network meta-analysis examining benefit and safety of interventions to reduce mortality and morbidity from hypothermia reported that various interventions aimed at improving thermoregulation can improve body temperature at admission and are associated with a lower risk of mortality and major brain injury. </w:t>
                        </w:r>
                        <w:r>
                          <w:rPr>
                            <w:rFonts w:ascii="Calibri" w:eastAsia="Times New Roman" w:hAnsi="Calibri" w:cs="Calibri"/>
                            <w:sz w:val="16"/>
                            <w:szCs w:val="16"/>
                          </w:rPr>
                          <w:fldChar w:fldCharType="begin">
                            <w:fldData xml:space="preserve">PEVuZE5vdGU+PENpdGU+PEF1dGhvcj5BYmlyYW1hbGF0aGE8L0F1dGhvcj48WWVhcj4yMDIxPC9Z
ZWFyPjxSZWNOdW0+NDY8L1JlY051bT48SURUZXh0PmUyMTA3NzU8L0lEVGV4dD48RGlzcGxheVRl
eHQ+e0FiaXJhbWFsYXRoYSAyMDIxIGUyMTA3NzV9PC9EaXNwbGF5VGV4dD48cmVjb3JkPjxyZWMt
bnVtYmVyPjQ2PC9yZWMtbnVtYmVyPjxmb3JlaWduLWtleXM+PGtleSBhcHA9IkVOIiBkYi1pZD0i
ejVhdjAyYWRyZTkyeDRlZWVmcHB6cHJkdHY5MHhkZmR4enJhIiB0aW1lc3RhbXA9IjE2NjM2NTU3
MTIiPjQ2PC9rZXk+PC9mb3JlaWduLWtleXM+PHJlZi10eXBlIG5hbWU9IkpvdXJuYWwgQXJ0aWNs
ZSI+MTc8L3JlZi10eXBlPjxjb250cmlidXRvcnM+PGF1dGhvcnM+PGF1dGhvcj5BYmlyYW1hbGF0
aGEsIFQuPC9hdXRob3I+PGF1dGhvcj5SYW1hc3dhbXksIFYuIFYuPC9hdXRob3I+PGF1dGhvcj5C
YW5keW9wYWRoeWF5LCBULjwvYXV0aG9yPjxhdXRob3I+UHVsbGF0dGF5aWwsIEEuIEsuPC9hdXRo
b3I+PGF1dGhvcj5UaGFuaWdhaW5hdGhhbiwgUy48L2F1dGhvcj48YXV0aG9yPlRyZXZpc2FudXRv
LCBELjwvYXV0aG9yPjxhdXRob3I+Um9laHIsIEMuIEMuPC9hdXRob3I+PC9hdXRob3JzPjwvY29u
dHJpYnV0b3JzPjxhdXRoLWFkZHJlc3M+RGVwYXJ0bWVudCBvZiBOZW9uYXRvbG9neSwgU3JpIFJh
bWFjaGFuZHJhIEluc3RpdHV0ZSBvZiBIaWdoZXIgRWR1Y2F0aW9uIGFuZCBSZXNlYXJjaCwgQ2hl
bm5haSwgSW5kaWEuJiN4RDtEZXBhcnRtZW50IG9mIE5lb25hdG9sb2d5LCBBbmt1cmEgSG9zcGl0
YWwgZm9yIFdvbWVuIGFuZCBDaGlsZHJlbiwgSHlkZXJhYmFkLCBJbmRpYS4mI3hEO0RlcGFydG1l
bnQgb2YgTmVvbmF0b2xvZ3ksIERyIFJhbSBNYW5vaGFyIExvaGlhIEhvc3BpdGFsIGFuZCBQb3N0
IEdyYWR1YXRlIEluc3RpdHV0ZSBvZiBNZWRpY2FsIEVkdWNhdGlvbiBhbmQgUmVzZWFyY2gsIE5l
dyBEZWxoaSwgSW5kaWEuJiN4RDtEaXZpc2lvbiBvZiBDbGluaWNhbCBMaWJyYXJ5LCBTaWRyYSBI
b3NwaXRhbCwgRG9oYSwgUWF0YXIuJiN4RDtEZXBhcnRtZW50IG9mIE5lb25hdG9sb2d5LCBBbGwg
SW5kaWEgSW5zdGl0dXRlIG9mIE1lZGljYWwgU2NpZW5jZXMsIEpvZGhwdXIsIEluZGlhLiYjeEQ7
RGVwYXJ0bWVudCBvZiBQZWRpYXRyaWNzLCBNZWRpY2FsIFNjaG9vbCwgVW5pdmVyc2l0eSBvZiBQ
YWR1YSwgQXppZW5kYSBPc3BlZGFsaWVyYSBQYWRvdmEsIFBhZHVhLCBJdGFseS4mI3hEO05hdGlv
bmFsIFBlcmluYXRhbCBFcGlkZW1pb2xvZ3kgVW5pdCwgTnVmZmllbGQgRGVwYXJ0bWVudCBvZiBQ
b3B1bGF0aW9uIEhlYWx0aCwgTWVkaWNhbCBTY2llbmNlcyBEaXZpc2lvbiwgVW5pdmVyc2l0eSBv
ZiBPeGZvcmQsIE94Zm9yZCwgVW5pdGVkIEtpbmdkb20uPC9hdXRoLWFkZHJlc3M+PHRpdGxlcz48
dGl0bGU+RGVsaXZlcnkgUm9vbSBJbnRlcnZlbnRpb25zIGZvciBIeXBvdGhlcm1pYSBpbiBQcmV0
ZXJtIE5lb25hdGVzOiBBIFN5c3RlbWF0aWMgUmV2aWV3IGFuZCBOZXR3b3JrIE1ldGEtYW5hbHlz
aXM8L3RpdGxlPjxzZWNvbmRhcnktdGl0bGU+SkFNQSBQZWRpYXRyPC9zZWNvbmRhcnktdGl0bGU+
PC90aXRsZXM+PHBhZ2VzPmUyMTA3NzU8L3BhZ2VzPjx2b2x1bWU+MTc1PC92b2x1bWU+PG51bWJl
cj45PC9udW1iZXI+PGVkaXRpb24+MjAyMTA5MDc8L2VkaXRpb24+PGtleXdvcmRzPjxrZXl3b3Jk
PkJvZHkgVGVtcGVyYXR1cmUgUmVndWxhdGlvbi9waHlzaW9sb2d5PC9rZXl3b3JkPjxrZXl3b3Jk
PkRlbGl2ZXJ5IFJvb21zLypzdGFuZGFyZHM8L2tleXdvcmQ+PGtleXdvcmQ+R2VzdGF0aW9uYWwg
QWdlPC9rZXl3b3JkPjxrZXl3b3JkPkh1bWFuczwva2V5d29yZD48a2V5d29yZD5IeXBvdGhlcm1p
YS9jb21wbGljYXRpb25zLypldGlvbG9neTwva2V5d29yZD48a2V5d29yZD5JbmZhbnQsIE5ld2Jv
cm48L2tleXdvcmQ+PGtleXdvcmQ+TmV0d29yayBNZXRhLUFuYWx5c2lzPC9rZXl3b3JkPjwva2V5
d29yZHM+PGRhdGVzPjx5ZWFyPjIwMjE8L3llYXI+PHB1Yi1kYXRlcz48ZGF0ZT5TZXAgMTwvZGF0
ZT48L3B1Yi1kYXRlcz48L2RhdGVzPjxpc2JuPjIxNjgtNjIxMSAoRWxlY3Ryb25pYykmI3hEOzIx
NjgtNjIwMyAoTGlua2luZyk8L2lzYm4+PGFjY2Vzc2lvbi1udW0+MzQwMjg1MTM8L2FjY2Vzc2lv
bi1udW0+PGxhYmVsPmUyMTA3NzU8L2xhYmVsPjx1cmxzPjxyZWxhdGVkLXVybHM+PHVybD5odHRw
czovL3d3dy5uY2JpLm5sbS5uaWguZ292L3B1Ym1lZC8zNDAyODUxMzwvdXJsPjx1cmw+aHR0cHM6
Ly9qYW1hbmV0d29yay5jb20vam91cm5hbHMvamFtYXBlZGlhdHJpY3MvYXJ0aWNsZXBkZi8yNzgw
MjQzL2phbWFwZWRpYXRyaWNzX2FiaXJhbWFsYXRoYV8yMDIxX29pXzIxMDAyNF8xNjMwMDg4NzM3
LjY1NDg1LnBkZjwvdXJsPjwvcmVsYXRlZC11cmxzPjwvdXJscz48Y3VzdG9tMj5QTUM4MTQ1MTU0
PC9jdXN0b20yPjxlbGVjdHJvbmljLXJlc291cmNlLW51bT4xMC4xMDAxL2phbWFwZWRpYXRyaWNz
LjIwMjEuMDc3NTwvZWxlY3Ryb25pYy1yZXNvdXJjZS1udW0+PHJlbW90ZS1kYXRhYmFzZS1uYW1l
Pk1lZGxpbmU8L3JlbW90ZS1kYXRhYmFzZS1uYW1lPjxyZW1vdGUtZGF0YWJhc2UtcHJvdmlkZXI+
TkxNPC9yZW1vdGUtZGF0YWJhc2UtcHJvdmlkZXI+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BYmlyYW1hbGF0aGE8L0F1dGhvcj48WWVhcj4yMDIxPC9Z
ZWFyPjxSZWNOdW0+NDY8L1JlY051bT48SURUZXh0PmUyMTA3NzU8L0lEVGV4dD48RGlzcGxheVRl
eHQ+e0FiaXJhbWFsYXRoYSAyMDIxIGUyMTA3NzV9PC9EaXNwbGF5VGV4dD48cmVjb3JkPjxyZWMt
bnVtYmVyPjQ2PC9yZWMtbnVtYmVyPjxmb3JlaWduLWtleXM+PGtleSBhcHA9IkVOIiBkYi1pZD0i
ejVhdjAyYWRyZTkyeDRlZWVmcHB6cHJkdHY5MHhkZmR4enJhIiB0aW1lc3RhbXA9IjE2NjM2NTU3
MTIiPjQ2PC9rZXk+PC9mb3JlaWduLWtleXM+PHJlZi10eXBlIG5hbWU9IkpvdXJuYWwgQXJ0aWNs
ZSI+MTc8L3JlZi10eXBlPjxjb250cmlidXRvcnM+PGF1dGhvcnM+PGF1dGhvcj5BYmlyYW1hbGF0
aGEsIFQuPC9hdXRob3I+PGF1dGhvcj5SYW1hc3dhbXksIFYuIFYuPC9hdXRob3I+PGF1dGhvcj5C
YW5keW9wYWRoeWF5LCBULjwvYXV0aG9yPjxhdXRob3I+UHVsbGF0dGF5aWwsIEEuIEsuPC9hdXRo
b3I+PGF1dGhvcj5UaGFuaWdhaW5hdGhhbiwgUy48L2F1dGhvcj48YXV0aG9yPlRyZXZpc2FudXRv
LCBELjwvYXV0aG9yPjxhdXRob3I+Um9laHIsIEMuIEMuPC9hdXRob3I+PC9hdXRob3JzPjwvY29u
dHJpYnV0b3JzPjxhdXRoLWFkZHJlc3M+RGVwYXJ0bWVudCBvZiBOZW9uYXRvbG9neSwgU3JpIFJh
bWFjaGFuZHJhIEluc3RpdHV0ZSBvZiBIaWdoZXIgRWR1Y2F0aW9uIGFuZCBSZXNlYXJjaCwgQ2hl
bm5haSwgSW5kaWEuJiN4RDtEZXBhcnRtZW50IG9mIE5lb25hdG9sb2d5LCBBbmt1cmEgSG9zcGl0
YWwgZm9yIFdvbWVuIGFuZCBDaGlsZHJlbiwgSHlkZXJhYmFkLCBJbmRpYS4mI3hEO0RlcGFydG1l
bnQgb2YgTmVvbmF0b2xvZ3ksIERyIFJhbSBNYW5vaGFyIExvaGlhIEhvc3BpdGFsIGFuZCBQb3N0
IEdyYWR1YXRlIEluc3RpdHV0ZSBvZiBNZWRpY2FsIEVkdWNhdGlvbiBhbmQgUmVzZWFyY2gsIE5l
dyBEZWxoaSwgSW5kaWEuJiN4RDtEaXZpc2lvbiBvZiBDbGluaWNhbCBMaWJyYXJ5LCBTaWRyYSBI
b3NwaXRhbCwgRG9oYSwgUWF0YXIuJiN4RDtEZXBhcnRtZW50IG9mIE5lb25hdG9sb2d5LCBBbGwg
SW5kaWEgSW5zdGl0dXRlIG9mIE1lZGljYWwgU2NpZW5jZXMsIEpvZGhwdXIsIEluZGlhLiYjeEQ7
RGVwYXJ0bWVudCBvZiBQZWRpYXRyaWNzLCBNZWRpY2FsIFNjaG9vbCwgVW5pdmVyc2l0eSBvZiBQ
YWR1YSwgQXppZW5kYSBPc3BlZGFsaWVyYSBQYWRvdmEsIFBhZHVhLCBJdGFseS4mI3hEO05hdGlv
bmFsIFBlcmluYXRhbCBFcGlkZW1pb2xvZ3kgVW5pdCwgTnVmZmllbGQgRGVwYXJ0bWVudCBvZiBQ
b3B1bGF0aW9uIEhlYWx0aCwgTWVkaWNhbCBTY2llbmNlcyBEaXZpc2lvbiwgVW5pdmVyc2l0eSBv
ZiBPeGZvcmQsIE94Zm9yZCwgVW5pdGVkIEtpbmdkb20uPC9hdXRoLWFkZHJlc3M+PHRpdGxlcz48
dGl0bGU+RGVsaXZlcnkgUm9vbSBJbnRlcnZlbnRpb25zIGZvciBIeXBvdGhlcm1pYSBpbiBQcmV0
ZXJtIE5lb25hdGVzOiBBIFN5c3RlbWF0aWMgUmV2aWV3IGFuZCBOZXR3b3JrIE1ldGEtYW5hbHlz
aXM8L3RpdGxlPjxzZWNvbmRhcnktdGl0bGU+SkFNQSBQZWRpYXRyPC9zZWNvbmRhcnktdGl0bGU+
PC90aXRsZXM+PHBhZ2VzPmUyMTA3NzU8L3BhZ2VzPjx2b2x1bWU+MTc1PC92b2x1bWU+PG51bWJl
cj45PC9udW1iZXI+PGVkaXRpb24+MjAyMTA5MDc8L2VkaXRpb24+PGtleXdvcmRzPjxrZXl3b3Jk
PkJvZHkgVGVtcGVyYXR1cmUgUmVndWxhdGlvbi9waHlzaW9sb2d5PC9rZXl3b3JkPjxrZXl3b3Jk
PkRlbGl2ZXJ5IFJvb21zLypzdGFuZGFyZHM8L2tleXdvcmQ+PGtleXdvcmQ+R2VzdGF0aW9uYWwg
QWdlPC9rZXl3b3JkPjxrZXl3b3JkPkh1bWFuczwva2V5d29yZD48a2V5d29yZD5IeXBvdGhlcm1p
YS9jb21wbGljYXRpb25zLypldGlvbG9neTwva2V5d29yZD48a2V5d29yZD5JbmZhbnQsIE5ld2Jv
cm48L2tleXdvcmQ+PGtleXdvcmQ+TmV0d29yayBNZXRhLUFuYWx5c2lzPC9rZXl3b3JkPjwva2V5
d29yZHM+PGRhdGVzPjx5ZWFyPjIwMjE8L3llYXI+PHB1Yi1kYXRlcz48ZGF0ZT5TZXAgMTwvZGF0
ZT48L3B1Yi1kYXRlcz48L2RhdGVzPjxpc2JuPjIxNjgtNjIxMSAoRWxlY3Ryb25pYykmI3hEOzIx
NjgtNjIwMyAoTGlua2luZyk8L2lzYm4+PGFjY2Vzc2lvbi1udW0+MzQwMjg1MTM8L2FjY2Vzc2lv
bi1udW0+PGxhYmVsPmUyMTA3NzU8L2xhYmVsPjx1cmxzPjxyZWxhdGVkLXVybHM+PHVybD5odHRw
czovL3d3dy5uY2JpLm5sbS5uaWguZ292L3B1Ym1lZC8zNDAyODUxMzwvdXJsPjx1cmw+aHR0cHM6
Ly9qYW1hbmV0d29yay5jb20vam91cm5hbHMvamFtYXBlZGlhdHJpY3MvYXJ0aWNsZXBkZi8yNzgw
MjQzL2phbWFwZWRpYXRyaWNzX2FiaXJhbWFsYXRoYV8yMDIxX29pXzIxMDAyNF8xNjMwMDg4NzM3
LjY1NDg1LnBkZjwvdXJsPjwvcmVsYXRlZC11cmxzPjwvdXJscz48Y3VzdG9tMj5QTUM4MTQ1MTU0
PC9jdXN0b20yPjxlbGVjdHJvbmljLXJlc291cmNlLW51bT4xMC4xMDAxL2phbWFwZWRpYXRyaWNz
LjIwMjEuMDc3NTwvZWxlY3Ryb25pYy1yZXNvdXJjZS1udW0+PHJlbW90ZS1kYXRhYmFzZS1uYW1l
Pk1lZGxpbmU8L3JlbW90ZS1kYXRhYmFzZS1uYW1lPjxyZW1vdGUtZGF0YWJhc2UtcHJvdmlkZXI+
TkxNPC9yZW1vdGUtZGF0YWJhc2UtcHJvdmlkZXI+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Abiramalatha 2021 e210775}</w:t>
                        </w:r>
                        <w:r>
                          <w:rPr>
                            <w:rFonts w:ascii="Calibri" w:eastAsia="Times New Roman" w:hAnsi="Calibri" w:cs="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277271"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tc>
                  </w:tr>
                  <w:tr w:rsidR="00A573F4" w14:paraId="060B1FBC"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123A2E2"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1F2C6AD5"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A573F4" w14:paraId="371B5FB3"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CD252B"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17D377"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1844FC"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24BF499A"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331BF0"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C38BB9"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This systematic review found that for the use of heated and humidified gases, when compared to non-heated and non-humidified gases for resuscitation in the delivery room for preterm infants:</w:t>
                        </w:r>
                      </w:p>
                      <w:p w14:paraId="6FD40142"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For</w:t>
                        </w:r>
                        <w:r>
                          <w:rPr>
                            <w:rFonts w:ascii="Calibri" w:eastAsia="Times New Roman" w:hAnsi="Calibri" w:cs="Calibri"/>
                            <w:b/>
                            <w:bCs/>
                            <w:sz w:val="16"/>
                            <w:szCs w:val="16"/>
                          </w:rPr>
                          <w:t xml:space="preserve"> survival to hospital discharge</w:t>
                        </w:r>
                        <w:r>
                          <w:rPr>
                            <w:rFonts w:ascii="Calibri" w:eastAsia="Times New Roman" w:hAnsi="Calibri" w:cs="Calibri"/>
                            <w:sz w:val="16"/>
                            <w:szCs w:val="16"/>
                          </w:rPr>
                          <w:t xml:space="preserve">, the first primary outcome for the review </w:t>
                        </w:r>
                        <w:r>
                          <w:rPr>
                            <w:rFonts w:ascii="Calibri" w:eastAsia="Times New Roman" w:hAnsi="Calibri" w:cs="Calibri"/>
                            <w:b/>
                            <w:bCs/>
                            <w:sz w:val="16"/>
                            <w:szCs w:val="16"/>
                          </w:rPr>
                          <w:t>clinical benefit or harm cannot be excluded</w:t>
                        </w:r>
                        <w:r>
                          <w:rPr>
                            <w:rFonts w:ascii="Calibri" w:eastAsia="Times New Roman" w:hAnsi="Calibri" w:cs="Calibri"/>
                            <w:sz w:val="16"/>
                            <w:szCs w:val="16"/>
                          </w:rPr>
                          <w:t xml:space="preserve"> (RR 1.00 95% CI 0.94 to 1.05), </w:t>
                        </w:r>
                        <w:r w:rsidRPr="000A7307">
                          <w:rPr>
                            <w:rFonts w:ascii="Calibri" w:eastAsia="Times New Roman" w:hAnsi="Calibri" w:cs="Calibri"/>
                            <w:b/>
                            <w:bCs/>
                            <w:sz w:val="16"/>
                            <w:szCs w:val="16"/>
                          </w:rPr>
                          <w:t>very</w:t>
                        </w:r>
                        <w:r>
                          <w:rPr>
                            <w:rFonts w:ascii="Calibri" w:eastAsia="Times New Roman" w:hAnsi="Calibri" w:cs="Calibri"/>
                            <w:sz w:val="16"/>
                            <w:szCs w:val="16"/>
                          </w:rPr>
                          <w:t xml:space="preserve"> </w:t>
                        </w:r>
                        <w:r w:rsidRPr="00750E0A">
                          <w:rPr>
                            <w:rFonts w:ascii="Calibri" w:eastAsia="Times New Roman" w:hAnsi="Calibri" w:cs="Calibri"/>
                            <w:b/>
                            <w:bCs/>
                            <w:sz w:val="16"/>
                            <w:szCs w:val="16"/>
                          </w:rPr>
                          <w:t>low certainty evidence</w:t>
                        </w:r>
                        <w:r>
                          <w:rPr>
                            <w:rFonts w:ascii="Calibri" w:eastAsia="Times New Roman" w:hAnsi="Calibri" w:cs="Calibri"/>
                            <w:sz w:val="16"/>
                            <w:szCs w:val="16"/>
                          </w:rPr>
                          <w:t xml:space="preserve"> downgraded for risk of bias and imprecision, from 2 RCTs enrolling 476 participants. </w: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McGrory 2018 47, Meyer 2015 245}</w:t>
                        </w:r>
                        <w:r>
                          <w:rPr>
                            <w:rFonts w:ascii="Calibri" w:eastAsia="Times New Roman" w:hAnsi="Calibri" w:cs="Calibri"/>
                            <w:sz w:val="16"/>
                            <w:szCs w:val="16"/>
                          </w:rPr>
                          <w:fldChar w:fldCharType="end"/>
                        </w:r>
                        <w:r>
                          <w:rPr>
                            <w:rFonts w:ascii="Calibri" w:eastAsia="Times New Roman" w:hAnsi="Calibri" w:cs="Calibri"/>
                            <w:sz w:val="16"/>
                            <w:szCs w:val="16"/>
                          </w:rPr>
                          <w:t xml:space="preserve"> This result was supported by </w:t>
                        </w:r>
                        <w:r w:rsidRPr="004B0DF0">
                          <w:rPr>
                            <w:rFonts w:ascii="Calibri" w:eastAsia="Times New Roman" w:hAnsi="Calibri" w:cs="Calibri"/>
                            <w:sz w:val="16"/>
                            <w:szCs w:val="16"/>
                          </w:rPr>
                          <w:t>an observational study enrolling 112 participants</w:t>
                        </w:r>
                        <w:r>
                          <w:rPr>
                            <w:rFonts w:ascii="Calibri" w:eastAsia="Times New Roman" w:hAnsi="Calibri" w:cs="Calibri"/>
                            <w:sz w:val="16"/>
                            <w:szCs w:val="16"/>
                          </w:rPr>
                          <w:t>, which also produced evidence of very low certainty.</w:t>
                        </w:r>
                        <w:r w:rsidRPr="004B0DF0">
                          <w:rPr>
                            <w:rFonts w:ascii="Calibri" w:eastAsia="Times New Roman" w:hAnsi="Calibri" w:cs="Calibri"/>
                            <w:sz w:val="16"/>
                            <w:szCs w:val="16"/>
                          </w:rP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te Pas&lt;/Author&gt;&lt;Year&gt;2010&lt;/Year&gt;&lt;RecNum&gt;15&lt;/RecNum&gt;&lt;IDText&gt;e1427-32&lt;/IDText&gt;&lt;DisplayText&gt;{te Pas 2010 e1427}&lt;/DisplayText&gt;&lt;record&gt;&lt;rec-number&gt;15&lt;/rec-number&gt;&lt;foreign-keys&gt;&lt;key app="EN" db-id="z5av02adre92x4eeefppzprdtv90xdfdxzra" timestamp="1660199865"&gt;15&lt;/key&gt;&lt;/foreign-keys&gt;&lt;ref-type name="Journal Article"&gt;17&lt;/ref-type&gt;&lt;contributors&gt;&lt;authors&gt;&lt;author&gt;te Pas, A. B.&lt;/author&gt;&lt;author&gt;Lopriore, E.&lt;/author&gt;&lt;author&gt;Dito, I.&lt;/author&gt;&lt;author&gt;Morley, C. J.&lt;/author&gt;&lt;author&gt;Walther, F. J.&lt;/author&gt;&lt;/authors&gt;&lt;/contributors&gt;&lt;titles&gt;&lt;title&gt;Humidified and heated air during stabilization at birth improves temperature in preterm infants&lt;/title&gt;&lt;secondary-title&gt;Pediatrics&lt;/secondary-title&gt;&lt;/titles&gt;&lt;periodical&gt;&lt;full-title&gt;Pediatrics&lt;/full-title&gt;&lt;/periodical&gt;&lt;pages&gt;e1427-32&lt;/pages&gt;&lt;volume&gt;125&lt;/volume&gt;&lt;number&gt;6&lt;/number&gt;&lt;dates&gt;&lt;year&gt;2010&lt;/year&gt;&lt;/dates&gt;&lt;accession-num&gt;20457686&lt;/accession-num&gt;&lt;label&gt;e1427&lt;/label&gt;&lt;urls&gt;&lt;related-urls&gt;&lt;url&gt;https://pediatrics.aappublications.org/content/pediatrics/125/6/e1427.full.pdf&lt;/url&gt;&lt;url&gt;https://publications.aap.org/pediatrics/article-abstract/125/6/e1427/72498/Humidified-and-Heated-Air-During-Stabilization-at?redirectedFrom=fulltext&lt;/url&gt;&lt;/related-urls&gt;&lt;/urls&gt;&lt;electronic-resource-num&gt;10.1542/peds.2009-2656&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te Pas 2010 e1427}</w:t>
                        </w:r>
                        <w:r>
                          <w:rPr>
                            <w:rFonts w:ascii="Calibri" w:eastAsia="Times New Roman" w:hAnsi="Calibri" w:cs="Calibri"/>
                            <w:sz w:val="16"/>
                            <w:szCs w:val="16"/>
                          </w:rPr>
                          <w:fldChar w:fldCharType="end"/>
                        </w:r>
                      </w:p>
                      <w:p w14:paraId="33414500" w14:textId="77777777" w:rsidR="00A573F4" w:rsidRPr="008434E1"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 xml:space="preserve">normothermia on admission </w:t>
                        </w:r>
                        <w:r>
                          <w:rPr>
                            <w:rFonts w:ascii="Calibri" w:eastAsia="Times New Roman" w:hAnsi="Calibri" w:cs="Calibri"/>
                            <w:sz w:val="16"/>
                            <w:szCs w:val="16"/>
                          </w:rPr>
                          <w:t xml:space="preserve">to a neonatal unit (the second primary outcome) </w:t>
                        </w:r>
                        <w:r>
                          <w:rPr>
                            <w:rFonts w:ascii="Calibri" w:eastAsia="Times New Roman" w:hAnsi="Calibri" w:cs="Calibri"/>
                            <w:b/>
                            <w:bCs/>
                            <w:sz w:val="16"/>
                            <w:szCs w:val="16"/>
                          </w:rPr>
                          <w:t>clinical benefit or harm cannot be excluded</w:t>
                        </w:r>
                        <w:r>
                          <w:rPr>
                            <w:rFonts w:ascii="Calibri" w:eastAsia="Times New Roman" w:hAnsi="Calibri" w:cs="Calibri"/>
                            <w:sz w:val="16"/>
                            <w:szCs w:val="16"/>
                          </w:rPr>
                          <w:t xml:space="preserve"> (RR 1.23 95% CI 0.93 to 1.62), </w:t>
                        </w:r>
                        <w:r w:rsidRPr="00750E0A">
                          <w:rPr>
                            <w:rFonts w:ascii="Calibri" w:eastAsia="Times New Roman" w:hAnsi="Calibri" w:cs="Calibri"/>
                            <w:b/>
                            <w:bCs/>
                            <w:sz w:val="16"/>
                            <w:szCs w:val="16"/>
                          </w:rPr>
                          <w:t xml:space="preserve">very low certainty evidence </w:t>
                        </w:r>
                        <w:r>
                          <w:rPr>
                            <w:rFonts w:ascii="Calibri" w:eastAsia="Times New Roman" w:hAnsi="Calibri" w:cs="Calibri"/>
                            <w:sz w:val="16"/>
                            <w:szCs w:val="16"/>
                          </w:rPr>
                          <w:t>downgraded for risk of bias and imprecision from 2 RCTs enrolling 476 participants.</w:t>
                        </w:r>
                        <w:r w:rsidRPr="005F7C61">
                          <w:rPr>
                            <w:rFonts w:ascii="Calibri" w:eastAsia="Times New Roman" w:hAnsi="Calibri" w:cs="Calibri"/>
                            <w:sz w:val="16"/>
                            <w:szCs w:val="16"/>
                          </w:rPr>
                          <w:t xml:space="preserve"> </w: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McGrory 2018 47, Meyer 2015 245}</w:t>
                        </w:r>
                        <w:r>
                          <w:rPr>
                            <w:rFonts w:ascii="Calibri" w:eastAsia="Times New Roman" w:hAnsi="Calibri" w:cs="Calibri"/>
                            <w:sz w:val="16"/>
                            <w:szCs w:val="16"/>
                          </w:rPr>
                          <w:fldChar w:fldCharType="end"/>
                        </w:r>
                        <w:r>
                          <w:rPr>
                            <w:rFonts w:ascii="Calibri" w:eastAsia="Times New Roman" w:hAnsi="Calibri" w:cs="Calibri"/>
                            <w:sz w:val="16"/>
                            <w:szCs w:val="16"/>
                          </w:rPr>
                          <w:t xml:space="preserve"> However, an </w:t>
                        </w:r>
                        <w:r w:rsidRPr="008434E1">
                          <w:rPr>
                            <w:rFonts w:ascii="Calibri" w:eastAsia="Times New Roman" w:hAnsi="Calibri" w:cs="Calibri"/>
                            <w:sz w:val="16"/>
                            <w:szCs w:val="16"/>
                          </w:rPr>
                          <w:t xml:space="preserve">observational study </w:t>
                        </w:r>
                        <w:r>
                          <w:rPr>
                            <w:rFonts w:ascii="Calibri" w:eastAsia="Times New Roman" w:hAnsi="Calibri" w:cs="Calibri"/>
                            <w:sz w:val="16"/>
                            <w:szCs w:val="16"/>
                          </w:rPr>
                          <w:t xml:space="preserve">of 112 infants </w:t>
                        </w:r>
                        <w:r w:rsidRPr="008434E1">
                          <w:rPr>
                            <w:rFonts w:ascii="Calibri" w:eastAsia="Times New Roman" w:hAnsi="Calibri" w:cs="Calibri"/>
                            <w:sz w:val="16"/>
                            <w:szCs w:val="16"/>
                          </w:rPr>
                          <w:t xml:space="preserve">found </w:t>
                        </w:r>
                        <w:r w:rsidRPr="00F55705">
                          <w:rPr>
                            <w:rFonts w:ascii="Calibri" w:eastAsia="Times New Roman" w:hAnsi="Calibri" w:cs="Calibri"/>
                            <w:b/>
                            <w:bCs/>
                            <w:sz w:val="16"/>
                            <w:szCs w:val="16"/>
                          </w:rPr>
                          <w:t xml:space="preserve">possible clinical </w:t>
                        </w:r>
                        <w:r w:rsidRPr="00F55705">
                          <w:rPr>
                            <w:rFonts w:ascii="Calibri" w:eastAsia="Times New Roman" w:hAnsi="Calibri" w:cs="Calibri"/>
                            <w:b/>
                            <w:bCs/>
                            <w:sz w:val="16"/>
                            <w:szCs w:val="16"/>
                          </w:rPr>
                          <w:lastRenderedPageBreak/>
                          <w:t>benefit</w:t>
                        </w:r>
                        <w:r w:rsidRPr="008434E1">
                          <w:rPr>
                            <w:rFonts w:ascii="Calibri" w:eastAsia="Times New Roman" w:hAnsi="Calibri" w:cs="Calibri"/>
                            <w:sz w:val="16"/>
                            <w:szCs w:val="16"/>
                          </w:rPr>
                          <w:t xml:space="preserve"> (RR 3.53, 95% CI 1.65 to 7.55</w:t>
                        </w:r>
                        <w:r>
                          <w:rPr>
                            <w:rFonts w:ascii="Calibri" w:eastAsia="Times New Roman" w:hAnsi="Calibri" w:cs="Calibri"/>
                            <w:sz w:val="16"/>
                            <w:szCs w:val="16"/>
                          </w:rPr>
                          <w:t xml:space="preserve">) </w:t>
                        </w:r>
                        <w:r w:rsidRPr="00750E0A">
                          <w:rPr>
                            <w:rFonts w:ascii="Calibri" w:eastAsia="Times New Roman" w:hAnsi="Calibri" w:cs="Calibri"/>
                            <w:b/>
                            <w:bCs/>
                            <w:sz w:val="16"/>
                            <w:szCs w:val="16"/>
                          </w:rPr>
                          <w:t>low certainty evidence</w:t>
                        </w:r>
                        <w:r w:rsidRPr="008434E1">
                          <w:rPr>
                            <w:rFonts w:ascii="Calibri" w:eastAsia="Times New Roman" w:hAnsi="Calibri" w:cs="Calibri"/>
                            <w:sz w:val="16"/>
                            <w:szCs w:val="16"/>
                          </w:rPr>
                          <w:t xml:space="preserve"> downgraded for risk of bias and imprecision. </w:t>
                        </w:r>
                        <w:r w:rsidRPr="008434E1">
                          <w:rPr>
                            <w:rFonts w:ascii="Calibri" w:eastAsia="Times New Roman" w:hAnsi="Calibri" w:cs="Calibri"/>
                            <w:sz w:val="16"/>
                            <w:szCs w:val="16"/>
                          </w:rPr>
                          <w:fldChar w:fldCharType="begin"/>
                        </w:r>
                        <w:r w:rsidRPr="008434E1">
                          <w:rPr>
                            <w:rFonts w:ascii="Calibri" w:eastAsia="Times New Roman" w:hAnsi="Calibri" w:cs="Calibri"/>
                            <w:sz w:val="16"/>
                            <w:szCs w:val="16"/>
                          </w:rPr>
                          <w:instrText xml:space="preserve"> ADDIN EN.CITE &lt;EndNote&gt;&lt;Cite&gt;&lt;Author&gt;te Pas&lt;/Author&gt;&lt;Year&gt;2010&lt;/Year&gt;&lt;RecNum&gt;15&lt;/RecNum&gt;&lt;IDText&gt;e1427-32&lt;/IDText&gt;&lt;DisplayText&gt;{te Pas 2010 e1427}&lt;/DisplayText&gt;&lt;record&gt;&lt;rec-number&gt;15&lt;/rec-number&gt;&lt;foreign-keys&gt;&lt;key app="EN" db-id="z5av02adre92x4eeefppzprdtv90xdfdxzra" timestamp="1660199865"&gt;15&lt;/key&gt;&lt;/foreign-keys&gt;&lt;ref-type name="Journal Article"&gt;17&lt;/ref-type&gt;&lt;contributors&gt;&lt;authors&gt;&lt;author&gt;te Pas, A. B.&lt;/author&gt;&lt;author&gt;Lopriore, E.&lt;/author&gt;&lt;author&gt;Dito, I.&lt;/author&gt;&lt;author&gt;Morley, C. J.&lt;/author&gt;&lt;author&gt;Walther, F. J.&lt;/author&gt;&lt;/authors&gt;&lt;/contributors&gt;&lt;titles&gt;&lt;title&gt;Humidified and heated air during stabilization at birth improves temperature in preterm infants&lt;/title&gt;&lt;secondary-title&gt;Pediatrics&lt;/secondary-title&gt;&lt;/titles&gt;&lt;periodical&gt;&lt;full-title&gt;Pediatrics&lt;/full-title&gt;&lt;/periodical&gt;&lt;pages&gt;e1427-32&lt;/pages&gt;&lt;volume&gt;125&lt;/volume&gt;&lt;number&gt;6&lt;/number&gt;&lt;dates&gt;&lt;year&gt;2010&lt;/year&gt;&lt;/dates&gt;&lt;accession-num&gt;20457686&lt;/accession-num&gt;&lt;label&gt;e1427&lt;/label&gt;&lt;urls&gt;&lt;related-urls&gt;&lt;url&gt;https://pediatrics.aappublications.org/content/pediatrics/125/6/e1427.full.pdf&lt;/url&gt;&lt;url&gt;https://publications.aap.org/pediatrics/article-abstract/125/6/e1427/72498/Humidified-and-Heated-Air-During-Stabilization-at?redirectedFrom=fulltext&lt;/url&gt;&lt;/related-urls&gt;&lt;/urls&gt;&lt;electronic-resource-num&gt;10.1542/peds.2009-2656&lt;/electronic-resource-num&gt;&lt;/record&gt;&lt;/Cite&gt;&lt;/EndNote&gt;</w:instrText>
                        </w:r>
                        <w:r w:rsidRPr="008434E1">
                          <w:rPr>
                            <w:rFonts w:ascii="Calibri" w:eastAsia="Times New Roman" w:hAnsi="Calibri" w:cs="Calibri"/>
                            <w:sz w:val="16"/>
                            <w:szCs w:val="16"/>
                          </w:rPr>
                          <w:fldChar w:fldCharType="separate"/>
                        </w:r>
                        <w:r w:rsidRPr="008434E1">
                          <w:rPr>
                            <w:rFonts w:ascii="Calibri" w:eastAsia="Times New Roman" w:hAnsi="Calibri" w:cs="Calibri"/>
                            <w:noProof/>
                            <w:sz w:val="16"/>
                            <w:szCs w:val="16"/>
                          </w:rPr>
                          <w:t>{te Pas 2010 e1427}</w:t>
                        </w:r>
                        <w:r w:rsidRPr="008434E1">
                          <w:rPr>
                            <w:rFonts w:ascii="Calibri" w:eastAsia="Times New Roman" w:hAnsi="Calibri" w:cs="Calibri"/>
                            <w:sz w:val="16"/>
                            <w:szCs w:val="16"/>
                          </w:rPr>
                          <w:fldChar w:fldCharType="end"/>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148"/>
                          <w:gridCol w:w="1105"/>
                          <w:gridCol w:w="1120"/>
                          <w:gridCol w:w="733"/>
                          <w:gridCol w:w="1094"/>
                          <w:gridCol w:w="1118"/>
                        </w:tblGrid>
                        <w:tr w:rsidR="00A573F4" w14:paraId="4CFC936D" w14:textId="77777777" w:rsidTr="00EC24AC">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A00ECEF" w14:textId="77777777" w:rsidR="00A573F4" w:rsidRDefault="00A573F4" w:rsidP="00A573F4">
                              <w:pPr>
                                <w:rPr>
                                  <w:rFonts w:ascii="Times New Roman" w:eastAsia="Times New Roman" w:hAnsi="Times New Roman" w:cs="Times New Roman"/>
                                  <w:b/>
                                  <w:bCs/>
                                  <w:color w:val="FFFFFF"/>
                                  <w:sz w:val="16"/>
                                  <w:szCs w:val="16"/>
                                </w:rPr>
                              </w:pPr>
                              <w:r>
                                <w:rPr>
                                  <w:rFonts w:eastAsia="Times New Roman"/>
                                  <w:b/>
                                  <w:bCs/>
                                  <w:color w:val="FFFFFF"/>
                                  <w:sz w:val="16"/>
                                  <w:szCs w:val="16"/>
                                </w:rPr>
                                <w:t>Primary 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408E8828" w14:textId="77777777" w:rsidR="00A573F4" w:rsidRDefault="00A573F4" w:rsidP="00A573F4">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70A3F9F" w14:textId="77777777" w:rsidR="00A573F4" w:rsidRDefault="00A573F4" w:rsidP="00A573F4">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1F378F7B" w14:textId="77777777" w:rsidR="00A573F4" w:rsidRDefault="00A573F4" w:rsidP="00A573F4">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188178F" w14:textId="77777777" w:rsidR="00A573F4" w:rsidRDefault="00A573F4" w:rsidP="00A573F4">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A573F4" w14:paraId="445B449C" w14:textId="77777777" w:rsidTr="00EC24AC">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0B0AB92"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4B2B3E3"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6ABFFFB"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7F8804F7" w14:textId="77777777" w:rsidR="00A573F4" w:rsidRDefault="00A573F4" w:rsidP="00A573F4">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0336E32" w14:textId="77777777" w:rsidR="00A573F4" w:rsidRDefault="00A573F4" w:rsidP="00A573F4">
                              <w:pPr>
                                <w:rPr>
                                  <w:rFonts w:eastAsia="Times New Roman"/>
                                  <w:b/>
                                  <w:bCs/>
                                  <w:color w:val="000000"/>
                                  <w:sz w:val="16"/>
                                  <w:szCs w:val="16"/>
                                </w:rPr>
                              </w:pPr>
                              <w:r>
                                <w:rPr>
                                  <w:rFonts w:eastAsia="Times New Roman"/>
                                  <w:b/>
                                  <w:bCs/>
                                  <w:color w:val="000000"/>
                                  <w:sz w:val="16"/>
                                  <w:szCs w:val="16"/>
                                </w:rPr>
                                <w:t>Risk with non-heated non-humidified gases</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0172E61" w14:textId="77777777" w:rsidR="00A573F4" w:rsidRDefault="00A573F4" w:rsidP="00A573F4">
                              <w:pPr>
                                <w:rPr>
                                  <w:rFonts w:eastAsia="Times New Roman"/>
                                  <w:b/>
                                  <w:bCs/>
                                  <w:color w:val="000000"/>
                                  <w:sz w:val="16"/>
                                  <w:szCs w:val="16"/>
                                </w:rPr>
                              </w:pPr>
                              <w:r>
                                <w:rPr>
                                  <w:rFonts w:eastAsia="Times New Roman"/>
                                  <w:b/>
                                  <w:bCs/>
                                  <w:color w:val="000000"/>
                                  <w:sz w:val="16"/>
                                  <w:szCs w:val="16"/>
                                </w:rPr>
                                <w:t>Risk difference with heated and humidified gas</w:t>
                              </w:r>
                            </w:p>
                          </w:tc>
                        </w:tr>
                        <w:tr w:rsidR="00A573F4" w14:paraId="14885EE4" w14:textId="77777777" w:rsidTr="00EC24AC">
                          <w:trPr>
                            <w:trHeight w:val="809"/>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C63FACC" w14:textId="77777777" w:rsidR="00A573F4" w:rsidRDefault="00A573F4" w:rsidP="00A573F4">
                              <w:pPr>
                                <w:rPr>
                                  <w:rFonts w:eastAsia="Times New Roman"/>
                                  <w:sz w:val="16"/>
                                  <w:szCs w:val="16"/>
                                </w:rPr>
                              </w:pPr>
                              <w:r>
                                <w:rPr>
                                  <w:rStyle w:val="label"/>
                                  <w:rFonts w:eastAsia="Times New Roman"/>
                                  <w:sz w:val="16"/>
                                  <w:szCs w:val="16"/>
                                </w:rPr>
                                <w:t xml:space="preserve">Survival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299540E"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F3A5EF2"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a,b</w:t>
                              </w:r>
                              <w:proofErr w:type="gramEnd"/>
                              <w:r>
                                <w:rPr>
                                  <w:rFonts w:eastAsia="Times New Roman"/>
                                  <w:sz w:val="16"/>
                                  <w:szCs w:val="16"/>
                                  <w:vertAlign w:val="superscript"/>
                                </w:rPr>
                                <w:t>,c</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D595D28" w14:textId="77777777" w:rsidR="00A573F4" w:rsidRDefault="00A573F4" w:rsidP="00A573F4">
                              <w:pPr>
                                <w:rPr>
                                  <w:rFonts w:eastAsia="Times New Roman"/>
                                  <w:sz w:val="16"/>
                                  <w:szCs w:val="16"/>
                                </w:rPr>
                              </w:pPr>
                              <w:r>
                                <w:rPr>
                                  <w:rStyle w:val="block"/>
                                  <w:rFonts w:eastAsia="Times New Roman"/>
                                  <w:b/>
                                  <w:bCs/>
                                  <w:sz w:val="16"/>
                                  <w:szCs w:val="16"/>
                                </w:rPr>
                                <w:t>RR 1.00</w:t>
                              </w:r>
                              <w:r>
                                <w:rPr>
                                  <w:rFonts w:eastAsia="Times New Roman"/>
                                  <w:sz w:val="16"/>
                                  <w:szCs w:val="16"/>
                                </w:rPr>
                                <w:br/>
                              </w:r>
                              <w:r>
                                <w:rPr>
                                  <w:rStyle w:val="cell"/>
                                  <w:rFonts w:eastAsia="Times New Roman"/>
                                  <w:sz w:val="16"/>
                                  <w:szCs w:val="16"/>
                                </w:rPr>
                                <w:t>(0.94 to 1.05)</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58578918" w14:textId="77777777" w:rsidR="00A573F4" w:rsidRDefault="00A573F4" w:rsidP="00A573F4">
                              <w:pPr>
                                <w:rPr>
                                  <w:rFonts w:eastAsia="Times New Roman"/>
                                  <w:color w:val="000000"/>
                                  <w:sz w:val="16"/>
                                  <w:szCs w:val="16"/>
                                </w:rPr>
                              </w:pPr>
                              <w:r>
                                <w:rPr>
                                  <w:rFonts w:eastAsia="Times New Roman"/>
                                  <w:color w:val="000000"/>
                                  <w:sz w:val="16"/>
                                  <w:szCs w:val="16"/>
                                </w:rPr>
                                <w:t>918 per 1,000</w:t>
                              </w:r>
                            </w:p>
                          </w:tc>
                          <w:tc>
                            <w:tcPr>
                              <w:tcW w:w="0" w:type="auto"/>
                              <w:tcBorders>
                                <w:top w:val="single" w:sz="6" w:space="0" w:color="BFBFBF"/>
                                <w:left w:val="single" w:sz="6" w:space="0" w:color="BFBFBF"/>
                                <w:right w:val="single" w:sz="6" w:space="0" w:color="BFBFBF"/>
                              </w:tcBorders>
                              <w:shd w:val="clear" w:color="auto" w:fill="EBEBEB"/>
                            </w:tcPr>
                            <w:p w14:paraId="31333516"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0 fewer per 1,000</w:t>
                              </w:r>
                              <w:r>
                                <w:rPr>
                                  <w:rFonts w:eastAsia="Times New Roman"/>
                                  <w:color w:val="000000"/>
                                  <w:sz w:val="16"/>
                                  <w:szCs w:val="16"/>
                                </w:rPr>
                                <w:br/>
                              </w:r>
                              <w:r>
                                <w:rPr>
                                  <w:rStyle w:val="cell-value"/>
                                  <w:rFonts w:eastAsia="Times New Roman"/>
                                  <w:color w:val="000000"/>
                                  <w:sz w:val="16"/>
                                  <w:szCs w:val="16"/>
                                </w:rPr>
                                <w:t>(55 fewer to 46 more)</w:t>
                              </w:r>
                            </w:p>
                          </w:tc>
                        </w:tr>
                        <w:tr w:rsidR="00A573F4" w14:paraId="13DEBE08" w14:textId="77777777" w:rsidTr="00EC24AC">
                          <w:trPr>
                            <w:trHeight w:val="670"/>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EAD18C2" w14:textId="77777777" w:rsidR="00A573F4" w:rsidRDefault="00A573F4" w:rsidP="00A573F4">
                              <w:pPr>
                                <w:rPr>
                                  <w:rFonts w:eastAsia="Times New Roman"/>
                                  <w:sz w:val="16"/>
                                  <w:szCs w:val="16"/>
                                </w:rPr>
                              </w:pPr>
                              <w:r>
                                <w:rPr>
                                  <w:rStyle w:val="label"/>
                                  <w:rFonts w:eastAsia="Times New Roman"/>
                                  <w:sz w:val="16"/>
                                  <w:szCs w:val="16"/>
                                </w:rPr>
                                <w:t xml:space="preserve">Survival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19BB2B3" w14:textId="77777777" w:rsidR="00A573F4" w:rsidRDefault="00A573F4" w:rsidP="00A573F4">
                              <w:pPr>
                                <w:rPr>
                                  <w:rFonts w:eastAsia="Times New Roman"/>
                                  <w:sz w:val="16"/>
                                  <w:szCs w:val="16"/>
                                </w:rPr>
                              </w:pPr>
                              <w:r>
                                <w:rPr>
                                  <w:rFonts w:eastAsia="Times New Roman"/>
                                  <w:sz w:val="16"/>
                                  <w:szCs w:val="16"/>
                                </w:rPr>
                                <w:t>112</w:t>
                              </w:r>
                              <w:r>
                                <w:rPr>
                                  <w:rFonts w:eastAsia="Times New Roman"/>
                                  <w:sz w:val="16"/>
                                  <w:szCs w:val="16"/>
                                </w:rPr>
                                <w:br/>
                                <w:t>(1 observational study)</w:t>
                              </w:r>
                              <w:r w:rsidRPr="0001428A">
                                <w:rPr>
                                  <w:rFonts w:eastAsia="Times New Roman"/>
                                  <w:sz w:val="16"/>
                                  <w:szCs w:val="16"/>
                                  <w:vertAlign w:val="superscript"/>
                                </w:rPr>
                                <w:t>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D237045"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c,d</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396C87B" w14:textId="77777777" w:rsidR="00A573F4" w:rsidRDefault="00A573F4" w:rsidP="00A573F4">
                              <w:pPr>
                                <w:rPr>
                                  <w:rFonts w:eastAsia="Times New Roman"/>
                                  <w:sz w:val="16"/>
                                  <w:szCs w:val="16"/>
                                </w:rPr>
                              </w:pPr>
                              <w:r>
                                <w:rPr>
                                  <w:rStyle w:val="block"/>
                                  <w:rFonts w:eastAsia="Times New Roman"/>
                                  <w:b/>
                                  <w:bCs/>
                                  <w:sz w:val="16"/>
                                  <w:szCs w:val="16"/>
                                </w:rPr>
                                <w:t>RR 1.01</w:t>
                              </w:r>
                              <w:r>
                                <w:rPr>
                                  <w:rFonts w:eastAsia="Times New Roman"/>
                                  <w:sz w:val="16"/>
                                  <w:szCs w:val="16"/>
                                </w:rPr>
                                <w:br/>
                              </w:r>
                              <w:r>
                                <w:rPr>
                                  <w:rStyle w:val="cell"/>
                                  <w:rFonts w:eastAsia="Times New Roman"/>
                                  <w:sz w:val="16"/>
                                  <w:szCs w:val="16"/>
                                </w:rPr>
                                <w:t>(0.92 to 1.12)</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0A95E01E" w14:textId="77777777" w:rsidR="00A573F4" w:rsidRDefault="00A573F4" w:rsidP="00A573F4">
                              <w:pPr>
                                <w:rPr>
                                  <w:rFonts w:eastAsia="Times New Roman"/>
                                  <w:color w:val="000000"/>
                                  <w:sz w:val="16"/>
                                  <w:szCs w:val="16"/>
                                </w:rPr>
                              </w:pPr>
                              <w:r>
                                <w:rPr>
                                  <w:rFonts w:eastAsia="Times New Roman"/>
                                  <w:color w:val="000000"/>
                                  <w:sz w:val="16"/>
                                  <w:szCs w:val="16"/>
                                </w:rPr>
                                <w:t>931 per 1,000</w:t>
                              </w:r>
                            </w:p>
                          </w:tc>
                          <w:tc>
                            <w:tcPr>
                              <w:tcW w:w="0" w:type="auto"/>
                              <w:tcBorders>
                                <w:top w:val="single" w:sz="6" w:space="0" w:color="BFBFBF"/>
                                <w:left w:val="single" w:sz="6" w:space="0" w:color="BFBFBF"/>
                                <w:right w:val="single" w:sz="6" w:space="0" w:color="BFBFBF"/>
                              </w:tcBorders>
                              <w:shd w:val="clear" w:color="auto" w:fill="EBEBEB"/>
                            </w:tcPr>
                            <w:p w14:paraId="32C392AD"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9 more per 1,000</w:t>
                              </w:r>
                              <w:r>
                                <w:rPr>
                                  <w:rFonts w:eastAsia="Times New Roman"/>
                                  <w:color w:val="000000"/>
                                  <w:sz w:val="16"/>
                                  <w:szCs w:val="16"/>
                                </w:rPr>
                                <w:br/>
                              </w:r>
                              <w:r>
                                <w:rPr>
                                  <w:rStyle w:val="cell-value"/>
                                  <w:rFonts w:eastAsia="Times New Roman"/>
                                  <w:color w:val="000000"/>
                                  <w:sz w:val="16"/>
                                  <w:szCs w:val="16"/>
                                </w:rPr>
                                <w:t>(74 fewer to 112 more)</w:t>
                              </w:r>
                            </w:p>
                          </w:tc>
                        </w:tr>
                        <w:tr w:rsidR="00A573F4" w14:paraId="436149DD" w14:textId="77777777" w:rsidTr="00EC24AC">
                          <w:trPr>
                            <w:trHeight w:val="954"/>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32D01CF" w14:textId="77777777" w:rsidR="00A573F4" w:rsidRDefault="00A573F4" w:rsidP="00A573F4">
                              <w:pPr>
                                <w:rPr>
                                  <w:rFonts w:eastAsia="Times New Roman"/>
                                  <w:sz w:val="16"/>
                                  <w:szCs w:val="16"/>
                                </w:rPr>
                              </w:pPr>
                              <w:r>
                                <w:rPr>
                                  <w:rStyle w:val="label"/>
                                  <w:rFonts w:eastAsia="Times New Roman"/>
                                  <w:sz w:val="16"/>
                                  <w:szCs w:val="16"/>
                                </w:rPr>
                                <w:t>Normothermi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0AB5849"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sidRPr="0001428A">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866CC8C"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a,b</w:t>
                              </w:r>
                              <w:proofErr w:type="gramEnd"/>
                              <w:r>
                                <w:rPr>
                                  <w:rFonts w:eastAsia="Times New Roman"/>
                                  <w:sz w:val="16"/>
                                  <w:szCs w:val="16"/>
                                  <w:vertAlign w:val="superscript"/>
                                </w:rPr>
                                <w:t>,c,e</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AC20381" w14:textId="77777777" w:rsidR="00A573F4" w:rsidRDefault="00A573F4" w:rsidP="00A573F4">
                              <w:pPr>
                                <w:rPr>
                                  <w:rFonts w:eastAsia="Times New Roman"/>
                                  <w:sz w:val="16"/>
                                  <w:szCs w:val="16"/>
                                </w:rPr>
                              </w:pPr>
                              <w:r>
                                <w:rPr>
                                  <w:rStyle w:val="block"/>
                                  <w:rFonts w:eastAsia="Times New Roman"/>
                                  <w:b/>
                                  <w:bCs/>
                                  <w:sz w:val="16"/>
                                  <w:szCs w:val="16"/>
                                </w:rPr>
                                <w:t>RR 1.23</w:t>
                              </w:r>
                              <w:r>
                                <w:rPr>
                                  <w:rFonts w:eastAsia="Times New Roman"/>
                                  <w:sz w:val="16"/>
                                  <w:szCs w:val="16"/>
                                </w:rPr>
                                <w:br/>
                              </w:r>
                              <w:r>
                                <w:rPr>
                                  <w:rStyle w:val="cell"/>
                                  <w:rFonts w:eastAsia="Times New Roman"/>
                                  <w:sz w:val="16"/>
                                  <w:szCs w:val="16"/>
                                </w:rPr>
                                <w:t>(0.93 to 1.62)</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000D543E" w14:textId="77777777" w:rsidR="00A573F4" w:rsidRDefault="00A573F4" w:rsidP="00A573F4">
                              <w:pPr>
                                <w:rPr>
                                  <w:rFonts w:eastAsia="Times New Roman"/>
                                  <w:color w:val="000000"/>
                                  <w:sz w:val="16"/>
                                  <w:szCs w:val="16"/>
                                </w:rPr>
                              </w:pPr>
                              <w:r>
                                <w:rPr>
                                  <w:rFonts w:eastAsia="Times New Roman"/>
                                  <w:color w:val="000000"/>
                                  <w:sz w:val="16"/>
                                  <w:szCs w:val="16"/>
                                </w:rPr>
                                <w:t>471 per 1,000</w:t>
                              </w:r>
                            </w:p>
                          </w:tc>
                          <w:tc>
                            <w:tcPr>
                              <w:tcW w:w="0" w:type="auto"/>
                              <w:tcBorders>
                                <w:top w:val="single" w:sz="6" w:space="0" w:color="BFBFBF"/>
                                <w:left w:val="single" w:sz="6" w:space="0" w:color="BFBFBF"/>
                                <w:right w:val="single" w:sz="6" w:space="0" w:color="BFBFBF"/>
                              </w:tcBorders>
                              <w:shd w:val="clear" w:color="auto" w:fill="EBEBEB"/>
                            </w:tcPr>
                            <w:p w14:paraId="1A65830D"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108 more per 1,000</w:t>
                              </w:r>
                              <w:r>
                                <w:rPr>
                                  <w:rFonts w:eastAsia="Times New Roman"/>
                                  <w:color w:val="000000"/>
                                  <w:sz w:val="16"/>
                                  <w:szCs w:val="16"/>
                                </w:rPr>
                                <w:br/>
                              </w:r>
                              <w:r>
                                <w:rPr>
                                  <w:rStyle w:val="cell-value"/>
                                  <w:rFonts w:eastAsia="Times New Roman"/>
                                  <w:color w:val="000000"/>
                                  <w:sz w:val="16"/>
                                  <w:szCs w:val="16"/>
                                </w:rPr>
                                <w:t>(33 fewer to 292 more)</w:t>
                              </w:r>
                            </w:p>
                          </w:tc>
                        </w:tr>
                        <w:tr w:rsidR="00A573F4" w14:paraId="08AAF36D" w14:textId="77777777" w:rsidTr="00EC24AC">
                          <w:trPr>
                            <w:trHeight w:val="771"/>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65B7701" w14:textId="77777777" w:rsidR="00A573F4" w:rsidRDefault="00A573F4" w:rsidP="00A573F4">
                              <w:pPr>
                                <w:rPr>
                                  <w:rFonts w:eastAsia="Times New Roman"/>
                                  <w:sz w:val="16"/>
                                  <w:szCs w:val="16"/>
                                </w:rPr>
                              </w:pPr>
                              <w:r>
                                <w:rPr>
                                  <w:rStyle w:val="label"/>
                                  <w:rFonts w:eastAsia="Times New Roman"/>
                                  <w:sz w:val="16"/>
                                  <w:szCs w:val="16"/>
                                </w:rPr>
                                <w:t>Normothermi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F108D9" w14:textId="77777777" w:rsidR="00A573F4" w:rsidRDefault="00A573F4" w:rsidP="00A573F4">
                              <w:pPr>
                                <w:rPr>
                                  <w:rFonts w:eastAsia="Times New Roman"/>
                                  <w:sz w:val="16"/>
                                  <w:szCs w:val="16"/>
                                </w:rPr>
                              </w:pPr>
                              <w:r>
                                <w:rPr>
                                  <w:rFonts w:eastAsia="Times New Roman"/>
                                  <w:sz w:val="16"/>
                                  <w:szCs w:val="16"/>
                                </w:rPr>
                                <w:t>112</w:t>
                              </w:r>
                              <w:r>
                                <w:rPr>
                                  <w:rFonts w:eastAsia="Times New Roman"/>
                                  <w:sz w:val="16"/>
                                  <w:szCs w:val="16"/>
                                </w:rPr>
                                <w:br/>
                                <w:t>(1 observational study)</w:t>
                              </w:r>
                              <w:r>
                                <w:rPr>
                                  <w:rFonts w:eastAsia="Times New Roman"/>
                                  <w:sz w:val="16"/>
                                  <w:szCs w:val="16"/>
                                  <w:vertAlign w:val="superscript"/>
                                </w:rPr>
                                <w:t>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2ED6279"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d,f</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7E77654" w14:textId="77777777" w:rsidR="00A573F4" w:rsidRDefault="00A573F4" w:rsidP="00A573F4">
                              <w:pPr>
                                <w:rPr>
                                  <w:rFonts w:eastAsia="Times New Roman"/>
                                  <w:sz w:val="16"/>
                                  <w:szCs w:val="16"/>
                                </w:rPr>
                              </w:pPr>
                              <w:r>
                                <w:rPr>
                                  <w:rStyle w:val="block"/>
                                  <w:rFonts w:eastAsia="Times New Roman"/>
                                  <w:b/>
                                  <w:bCs/>
                                  <w:sz w:val="16"/>
                                  <w:szCs w:val="16"/>
                                </w:rPr>
                                <w:t>RR 3.53</w:t>
                              </w:r>
                              <w:r>
                                <w:rPr>
                                  <w:rFonts w:eastAsia="Times New Roman"/>
                                  <w:sz w:val="16"/>
                                  <w:szCs w:val="16"/>
                                </w:rPr>
                                <w:br/>
                              </w:r>
                              <w:r>
                                <w:rPr>
                                  <w:rStyle w:val="cell"/>
                                  <w:rFonts w:eastAsia="Times New Roman"/>
                                  <w:sz w:val="16"/>
                                  <w:szCs w:val="16"/>
                                </w:rPr>
                                <w:t>(1.65 to 7.55)</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55B33B19" w14:textId="77777777" w:rsidR="00A573F4" w:rsidRDefault="00A573F4" w:rsidP="00A573F4">
                              <w:pPr>
                                <w:rPr>
                                  <w:rFonts w:eastAsia="Times New Roman"/>
                                  <w:color w:val="000000"/>
                                  <w:sz w:val="16"/>
                                  <w:szCs w:val="16"/>
                                </w:rPr>
                              </w:pPr>
                              <w:r>
                                <w:rPr>
                                  <w:rFonts w:eastAsia="Times New Roman"/>
                                  <w:color w:val="000000"/>
                                  <w:sz w:val="16"/>
                                  <w:szCs w:val="16"/>
                                </w:rPr>
                                <w:t>121 per 1,000</w:t>
                              </w:r>
                            </w:p>
                          </w:tc>
                          <w:tc>
                            <w:tcPr>
                              <w:tcW w:w="0" w:type="auto"/>
                              <w:tcBorders>
                                <w:top w:val="single" w:sz="6" w:space="0" w:color="BFBFBF"/>
                                <w:left w:val="single" w:sz="6" w:space="0" w:color="BFBFBF"/>
                                <w:right w:val="single" w:sz="6" w:space="0" w:color="BFBFBF"/>
                              </w:tcBorders>
                              <w:shd w:val="clear" w:color="auto" w:fill="EBEBEB"/>
                            </w:tcPr>
                            <w:p w14:paraId="57EF0BF7"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305 more per 1,000</w:t>
                              </w:r>
                              <w:r>
                                <w:rPr>
                                  <w:rFonts w:eastAsia="Times New Roman"/>
                                  <w:color w:val="000000"/>
                                  <w:sz w:val="16"/>
                                  <w:szCs w:val="16"/>
                                </w:rPr>
                                <w:br/>
                              </w:r>
                              <w:r>
                                <w:rPr>
                                  <w:rStyle w:val="cell-value"/>
                                  <w:rFonts w:eastAsia="Times New Roman"/>
                                  <w:color w:val="000000"/>
                                  <w:sz w:val="16"/>
                                  <w:szCs w:val="16"/>
                                </w:rPr>
                                <w:t>(78 more to 791 more)</w:t>
                              </w:r>
                            </w:p>
                          </w:tc>
                        </w:tr>
                      </w:tbl>
                      <w:p w14:paraId="21495745" w14:textId="77777777" w:rsidR="00A573F4" w:rsidRPr="0001428A" w:rsidRDefault="00A573F4">
                        <w:pPr>
                          <w:numPr>
                            <w:ilvl w:val="0"/>
                            <w:numId w:val="24"/>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Meyer&lt;/Author&gt;&lt;Year&gt;2015&lt;/Year&gt;&lt;RecNum&gt;20&lt;/RecNum&gt;&lt;IDText&gt;245-50.e1&lt;/IDText&gt;&lt;DisplayText&gt;{Meyer 2015 245}&lt;/DisplayText&gt;&lt;record&gt;&lt;rec-number&gt;20&lt;/rec-number&gt;&lt;foreign-keys&gt;&lt;key app="EN" db-id="z5av02adre92x4eeefppzprdtv90xdfdxzra" timestamp="1660200789"&gt;20&lt;/key&gt;&lt;/foreign-keys&gt;&lt;ref-type name="Journal Article"&gt;17&lt;/ref-type&gt;&lt;contributors&gt;&lt;authors&gt;&lt;author&gt;Meyer, M. P.&lt;/author&gt;&lt;author&gt;Hou, D.&lt;/author&gt;&lt;author&gt;Ishrar, N. N.&lt;/author&gt;&lt;author&gt;Dito, I.&lt;/author&gt;&lt;author&gt;te Pas, A. B.&lt;/author&gt;&lt;/authors&gt;&lt;/contributors&gt;&lt;titles&gt;&lt;title&gt;Initial respiratory support with cold, dry gas versus heated humidified gas and admission temperature of preterm infants&lt;/title&gt;&lt;secondary-title&gt;J Pediatr&lt;/secondary-title&gt;&lt;/titles&gt;&lt;periodical&gt;&lt;full-title&gt;J Pediatr&lt;/full-title&gt;&lt;/periodical&gt;&lt;pages&gt;245-50.e1&lt;/pages&gt;&lt;volume&gt;166&lt;/volume&gt;&lt;number&gt;2&lt;/number&gt;&lt;dates&gt;&lt;year&gt;2015&lt;/year&gt;&lt;/dates&gt;&lt;accession-num&gt;25449225&lt;/accession-num&gt;&lt;label&gt;245&lt;/label&gt;&lt;urls&gt;&lt;related-urls&gt;&lt;url&gt;https://www.jpeds.com/article/S0022-3476(14)00900-7/fulltext&lt;/url&gt;&lt;/related-urls&gt;&lt;/urls&gt;&lt;electronic-resource-num&gt;10.1016/j.jpeds.2014.09.049&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Meyer 2015 245}</w:t>
                        </w:r>
                        <w:r>
                          <w:rPr>
                            <w:rFonts w:eastAsia="Times New Roman" w:cstheme="minorHAnsi"/>
                            <w:sz w:val="16"/>
                            <w:szCs w:val="16"/>
                          </w:rPr>
                          <w:fldChar w:fldCharType="end"/>
                        </w:r>
                      </w:p>
                      <w:p w14:paraId="15A5AE29" w14:textId="77777777" w:rsidR="00A573F4" w:rsidRPr="0001428A" w:rsidRDefault="00A573F4">
                        <w:pPr>
                          <w:numPr>
                            <w:ilvl w:val="0"/>
                            <w:numId w:val="24"/>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McGrory&lt;/Author&gt;&lt;Year&gt;2018&lt;/Year&gt;&lt;RecNum&gt;19&lt;/RecNum&gt;&lt;IDText&gt;47-53&lt;/IDText&gt;&lt;DisplayText&gt;{McGrory 2018 47}&lt;/DisplayText&gt;&lt;record&gt;&lt;rec-number&gt;19&lt;/rec-number&gt;&lt;foreign-keys&gt;&lt;key app="EN" db-id="z5av02adre92x4eeefppzprdtv90xdfdxzra" timestamp="1660200769"&gt;19&lt;/key&gt;&lt;/foreign-keys&gt;&lt;ref-type name="Journal Article"&gt;17&lt;/ref-type&gt;&lt;contributors&gt;&lt;authors&gt;&lt;author&gt;McGrory, L.&lt;/author&gt;&lt;author&gt;Owen, L. S.&lt;/author&gt;&lt;author&gt;Thio, M.&lt;/author&gt;&lt;author&gt;Dawson, J. A.&lt;/author&gt;&lt;author&gt;Rafferty, A. R.&lt;/author&gt;&lt;author&gt;Malhotra, A.&lt;/author&gt;&lt;author&gt;Davis, P. G.&lt;/author&gt;&lt;author&gt;Kamlin, C. O. F.&lt;/author&gt;&lt;/authors&gt;&lt;/contributors&gt;&lt;titles&gt;&lt;title&gt;A Randomized Trial of Conditioned or Unconditioned Gases for Stabilizing Preterm Infants at Birth&lt;/title&gt;&lt;secondary-title&gt;J Pediatr&lt;/secondary-title&gt;&lt;/titles&gt;&lt;periodical&gt;&lt;full-title&gt;J Pediatr&lt;/full-title&gt;&lt;/periodical&gt;&lt;pages&gt;47-53&lt;/pages&gt;&lt;volume&gt;193&lt;/volume&gt;&lt;dates&gt;&lt;year&gt;2018&lt;/year&gt;&lt;/dates&gt;&lt;accession-num&gt;29106924&lt;/accession-num&gt;&lt;label&gt;47&lt;/label&gt;&lt;urls&gt;&lt;related-urls&gt;&lt;url&gt;https://www.jpeds.com/article/S0022-3476(17)31167-8/fulltext&lt;/url&gt;&lt;/related-urls&gt;&lt;/urls&gt;&lt;electronic-resource-num&gt;10.1016/j.jpeds.2017.09.006&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McGrory 2018 47}</w:t>
                        </w:r>
                        <w:r>
                          <w:rPr>
                            <w:rFonts w:eastAsia="Times New Roman" w:cstheme="minorHAnsi"/>
                            <w:sz w:val="16"/>
                            <w:szCs w:val="16"/>
                          </w:rPr>
                          <w:fldChar w:fldCharType="end"/>
                        </w:r>
                      </w:p>
                      <w:p w14:paraId="1017284C" w14:textId="77777777" w:rsidR="00A573F4" w:rsidRPr="0001428A" w:rsidRDefault="00A573F4">
                        <w:pPr>
                          <w:numPr>
                            <w:ilvl w:val="0"/>
                            <w:numId w:val="24"/>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te Pas&lt;/Author&gt;&lt;Year&gt;2010&lt;/Year&gt;&lt;RecNum&gt;15&lt;/RecNum&gt;&lt;IDText&gt;e1427-32&lt;/IDText&gt;&lt;DisplayText&gt;{te Pas 2010 e1427}&lt;/DisplayText&gt;&lt;record&gt;&lt;rec-number&gt;15&lt;/rec-number&gt;&lt;foreign-keys&gt;&lt;key app="EN" db-id="z5av02adre92x4eeefppzprdtv90xdfdxzra" timestamp="1660199865"&gt;15&lt;/key&gt;&lt;/foreign-keys&gt;&lt;ref-type name="Journal Article"&gt;17&lt;/ref-type&gt;&lt;contributors&gt;&lt;authors&gt;&lt;author&gt;te Pas, A. B.&lt;/author&gt;&lt;author&gt;Lopriore, E.&lt;/author&gt;&lt;author&gt;Dito, I.&lt;/author&gt;&lt;author&gt;Morley, C. J.&lt;/author&gt;&lt;author&gt;Walther, F. J.&lt;/author&gt;&lt;/authors&gt;&lt;/contributors&gt;&lt;titles&gt;&lt;title&gt;Humidified and heated air during stabilization at birth improves temperature in preterm infants&lt;/title&gt;&lt;secondary-title&gt;Pediatrics&lt;/secondary-title&gt;&lt;/titles&gt;&lt;periodical&gt;&lt;full-title&gt;Pediatrics&lt;/full-title&gt;&lt;/periodical&gt;&lt;pages&gt;e1427-32&lt;/pages&gt;&lt;volume&gt;125&lt;/volume&gt;&lt;number&gt;6&lt;/number&gt;&lt;dates&gt;&lt;year&gt;2010&lt;/year&gt;&lt;/dates&gt;&lt;accession-num&gt;20457686&lt;/accession-num&gt;&lt;label&gt;e1427&lt;/label&gt;&lt;urls&gt;&lt;related-urls&gt;&lt;url&gt;https://pediatrics.aappublications.org/content/pediatrics/125/6/e1427.full.pdf&lt;/url&gt;&lt;url&gt;https://publications.aap.org/pediatrics/article-abstract/125/6/e1427/72498/Humidified-and-Heated-Air-During-Stabilization-at?redirectedFrom=fulltext&lt;/url&gt;&lt;/related-urls&gt;&lt;/urls&gt;&lt;electronic-resource-num&gt;10.1542/peds.2009-2656&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te Pas 2010 e1427}</w:t>
                        </w:r>
                        <w:r>
                          <w:rPr>
                            <w:rFonts w:eastAsia="Times New Roman" w:cstheme="minorHAnsi"/>
                            <w:sz w:val="16"/>
                            <w:szCs w:val="16"/>
                          </w:rPr>
                          <w:fldChar w:fldCharType="end"/>
                        </w:r>
                      </w:p>
                      <w:p w14:paraId="6371B76F" w14:textId="77777777" w:rsidR="00A573F4" w:rsidRPr="0001428A" w:rsidRDefault="00A573F4">
                        <w:pPr>
                          <w:numPr>
                            <w:ilvl w:val="0"/>
                            <w:numId w:val="24"/>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t>Of</w:t>
                        </w:r>
                        <w:r w:rsidRPr="0001428A">
                          <w:rPr>
                            <w:rFonts w:eastAsia="Times New Roman" w:cstheme="minorHAnsi"/>
                            <w:sz w:val="16"/>
                            <w:szCs w:val="16"/>
                          </w:rPr>
                          <w:t xml:space="preserve"> the two trials, one had some concerns</w:t>
                        </w:r>
                        <w:r>
                          <w:rPr>
                            <w:rFonts w:eastAsia="Times New Roman" w:cstheme="minorHAnsi"/>
                            <w:sz w:val="16"/>
                            <w:szCs w:val="16"/>
                          </w:rPr>
                          <w:t xml:space="preserve"> for risk of bias</w:t>
                        </w:r>
                      </w:p>
                      <w:p w14:paraId="1C9716A3" w14:textId="77777777" w:rsidR="00A573F4" w:rsidRPr="00A33092" w:rsidRDefault="00A573F4">
                        <w:pPr>
                          <w:numPr>
                            <w:ilvl w:val="0"/>
                            <w:numId w:val="24"/>
                          </w:numPr>
                          <w:spacing w:before="100" w:beforeAutospacing="1" w:after="100" w:afterAutospacing="1" w:line="240" w:lineRule="auto"/>
                          <w:rPr>
                            <w:rFonts w:eastAsia="Times New Roman" w:cstheme="minorHAnsi"/>
                            <w:sz w:val="16"/>
                            <w:szCs w:val="16"/>
                          </w:rPr>
                        </w:pPr>
                        <w:r w:rsidRPr="00A33092">
                          <w:rPr>
                            <w:rFonts w:eastAsia="Times New Roman" w:cstheme="minorHAnsi"/>
                            <w:sz w:val="16"/>
                            <w:szCs w:val="16"/>
                          </w:rPr>
                          <w:t xml:space="preserve">In the trials, plastic bag or wrap was used &lt;28 weeks, &lt;30 weeks or for all infants, according to each hospital’s protocol </w:t>
                        </w:r>
                      </w:p>
                      <w:p w14:paraId="6B4C219C" w14:textId="77777777" w:rsidR="00A573F4" w:rsidRPr="0001428A" w:rsidRDefault="00A573F4">
                        <w:pPr>
                          <w:numPr>
                            <w:ilvl w:val="0"/>
                            <w:numId w:val="24"/>
                          </w:numPr>
                          <w:spacing w:before="100" w:beforeAutospacing="1" w:after="100" w:afterAutospacing="1" w:line="240" w:lineRule="auto"/>
                          <w:rPr>
                            <w:rFonts w:eastAsia="Times New Roman" w:cstheme="minorHAnsi"/>
                            <w:sz w:val="16"/>
                            <w:szCs w:val="16"/>
                          </w:rPr>
                        </w:pPr>
                        <w:r w:rsidRPr="0001428A">
                          <w:rPr>
                            <w:rFonts w:eastAsia="Times New Roman" w:cstheme="minorHAnsi"/>
                            <w:sz w:val="16"/>
                            <w:szCs w:val="16"/>
                          </w:rPr>
                          <w:t>Optimal information size (OIS) criterion not satisfied and 95% CI crosses line of no effect</w:t>
                        </w:r>
                      </w:p>
                      <w:p w14:paraId="62B258ED" w14:textId="77777777" w:rsidR="00A573F4" w:rsidRPr="0001428A" w:rsidRDefault="00A573F4">
                        <w:pPr>
                          <w:numPr>
                            <w:ilvl w:val="0"/>
                            <w:numId w:val="24"/>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t>T</w:t>
                        </w:r>
                        <w:r w:rsidRPr="0001428A">
                          <w:rPr>
                            <w:rFonts w:eastAsia="Times New Roman" w:cstheme="minorHAnsi"/>
                            <w:sz w:val="16"/>
                            <w:szCs w:val="16"/>
                          </w:rPr>
                          <w:t xml:space="preserve">he </w:t>
                        </w:r>
                        <w:r>
                          <w:rPr>
                            <w:rFonts w:eastAsia="Times New Roman" w:cstheme="minorHAnsi"/>
                            <w:sz w:val="16"/>
                            <w:szCs w:val="16"/>
                          </w:rPr>
                          <w:t xml:space="preserve">study </w:t>
                        </w:r>
                        <w:r w:rsidRPr="0001428A">
                          <w:rPr>
                            <w:rFonts w:eastAsia="Times New Roman" w:cstheme="minorHAnsi"/>
                            <w:sz w:val="16"/>
                            <w:szCs w:val="16"/>
                          </w:rPr>
                          <w:t>had a moderate risk of bias</w:t>
                        </w:r>
                      </w:p>
                      <w:p w14:paraId="6F0A74A8" w14:textId="77777777" w:rsidR="00A573F4" w:rsidRPr="0001428A" w:rsidRDefault="00A573F4">
                        <w:pPr>
                          <w:numPr>
                            <w:ilvl w:val="0"/>
                            <w:numId w:val="24"/>
                          </w:numPr>
                          <w:spacing w:before="100" w:beforeAutospacing="1" w:after="100" w:afterAutospacing="1" w:line="240" w:lineRule="auto"/>
                          <w:rPr>
                            <w:rFonts w:eastAsia="Times New Roman" w:cstheme="minorHAnsi"/>
                            <w:sz w:val="16"/>
                            <w:szCs w:val="16"/>
                          </w:rPr>
                        </w:pPr>
                        <w:r w:rsidRPr="0001428A">
                          <w:rPr>
                            <w:rFonts w:eastAsia="Times New Roman" w:cstheme="minorHAnsi"/>
                            <w:sz w:val="16"/>
                            <w:szCs w:val="16"/>
                          </w:rPr>
                          <w:t>I</w:t>
                        </w:r>
                        <w:r w:rsidRPr="0001428A">
                          <w:rPr>
                            <w:rFonts w:eastAsia="Times New Roman" w:cstheme="minorHAnsi"/>
                            <w:sz w:val="16"/>
                            <w:szCs w:val="16"/>
                            <w:vertAlign w:val="superscript"/>
                          </w:rPr>
                          <w:t>2</w:t>
                        </w:r>
                        <w:r w:rsidRPr="0001428A">
                          <w:rPr>
                            <w:rFonts w:eastAsia="Times New Roman" w:cstheme="minorHAnsi"/>
                            <w:sz w:val="16"/>
                            <w:szCs w:val="16"/>
                          </w:rPr>
                          <w:t>=52%</w:t>
                        </w:r>
                      </w:p>
                      <w:p w14:paraId="7F2A34D5" w14:textId="77777777" w:rsidR="00A573F4" w:rsidRPr="00EF453F" w:rsidRDefault="00A573F4">
                        <w:pPr>
                          <w:numPr>
                            <w:ilvl w:val="0"/>
                            <w:numId w:val="24"/>
                          </w:numPr>
                          <w:spacing w:before="100" w:beforeAutospacing="1" w:after="100" w:afterAutospacing="1" w:line="240" w:lineRule="auto"/>
                          <w:rPr>
                            <w:rFonts w:ascii="Calibri" w:eastAsia="Times New Roman" w:hAnsi="Calibri" w:cs="Calibri"/>
                            <w:sz w:val="16"/>
                            <w:szCs w:val="16"/>
                          </w:rPr>
                        </w:pPr>
                        <w:r w:rsidRPr="0001428A">
                          <w:rPr>
                            <w:rFonts w:eastAsia="Times New Roman" w:cstheme="minorHAnsi"/>
                            <w:sz w:val="16"/>
                            <w:szCs w:val="16"/>
                          </w:rPr>
                          <w:lastRenderedPageBreak/>
                          <w:t>OIS criterion not satisfied</w:t>
                        </w:r>
                      </w:p>
                      <w:p w14:paraId="1139CD7D"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For secondary outcomes:</w:t>
                        </w:r>
                      </w:p>
                      <w:p w14:paraId="718CDC7E" w14:textId="77777777" w:rsidR="00A573F4" w:rsidRDefault="00A573F4" w:rsidP="00464ADA">
                        <w:pPr>
                          <w:pStyle w:val="public-draftstyledefault-unorderedlistitem"/>
                          <w:rPr>
                            <w:rFonts w:ascii="Calibri" w:eastAsia="Times New Roman" w:hAnsi="Calibri" w:cs="Calibri"/>
                            <w:sz w:val="16"/>
                            <w:szCs w:val="16"/>
                          </w:rPr>
                        </w:pPr>
                        <w:r w:rsidRPr="0001428A">
                          <w:rPr>
                            <w:rFonts w:ascii="Calibri" w:eastAsia="Times New Roman" w:hAnsi="Calibri" w:cs="Calibri"/>
                            <w:sz w:val="16"/>
                            <w:szCs w:val="16"/>
                          </w:rPr>
                          <w:t xml:space="preserve">For </w:t>
                        </w:r>
                        <w:r>
                          <w:rPr>
                            <w:rFonts w:ascii="Calibri" w:eastAsia="Times New Roman" w:hAnsi="Calibri" w:cs="Calibri"/>
                            <w:b/>
                            <w:bCs/>
                            <w:sz w:val="16"/>
                            <w:szCs w:val="16"/>
                          </w:rPr>
                          <w:t>mean body temperature on admission</w:t>
                        </w:r>
                        <w:r>
                          <w:rPr>
                            <w:rFonts w:ascii="Calibri" w:eastAsia="Times New Roman" w:hAnsi="Calibri" w:cs="Calibri"/>
                            <w:sz w:val="16"/>
                            <w:szCs w:val="16"/>
                          </w:rPr>
                          <w:t xml:space="preserve">, there was </w:t>
                        </w:r>
                        <w:r w:rsidRPr="005C290B">
                          <w:rPr>
                            <w:rFonts w:ascii="Calibri" w:eastAsia="Times New Roman" w:hAnsi="Calibri" w:cs="Calibri"/>
                            <w:b/>
                            <w:bCs/>
                            <w:sz w:val="16"/>
                            <w:szCs w:val="16"/>
                          </w:rPr>
                          <w:t xml:space="preserve">possible </w:t>
                        </w:r>
                        <w:proofErr w:type="gramStart"/>
                        <w:r w:rsidRPr="005C290B">
                          <w:rPr>
                            <w:rFonts w:ascii="Calibri" w:eastAsia="Times New Roman" w:hAnsi="Calibri" w:cs="Calibri"/>
                            <w:b/>
                            <w:bCs/>
                            <w:sz w:val="16"/>
                            <w:szCs w:val="16"/>
                          </w:rPr>
                          <w:t>benefit</w:t>
                        </w:r>
                        <w:proofErr w:type="gramEnd"/>
                        <w:r>
                          <w:rPr>
                            <w:rFonts w:ascii="Calibri" w:eastAsia="Times New Roman" w:hAnsi="Calibri" w:cs="Calibri"/>
                            <w:b/>
                            <w:bCs/>
                            <w:sz w:val="16"/>
                            <w:szCs w:val="16"/>
                          </w:rPr>
                          <w:t xml:space="preserve"> but the clinical significance is uncertain </w:t>
                        </w:r>
                        <w:r>
                          <w:rPr>
                            <w:rFonts w:ascii="Calibri" w:eastAsia="Times New Roman" w:hAnsi="Calibri" w:cs="Calibri"/>
                            <w:sz w:val="16"/>
                            <w:szCs w:val="16"/>
                          </w:rPr>
                          <w:t xml:space="preserve">(mean body temperature was 0.15°C higher 95% CI 0.03 to 0.26°C higher), </w:t>
                        </w:r>
                        <w:r w:rsidRPr="00382663">
                          <w:rPr>
                            <w:rFonts w:ascii="Calibri" w:eastAsia="Times New Roman" w:hAnsi="Calibri" w:cs="Calibri"/>
                            <w:b/>
                            <w:bCs/>
                            <w:sz w:val="16"/>
                            <w:szCs w:val="16"/>
                          </w:rPr>
                          <w:t>moderate certainty evidence</w:t>
                        </w:r>
                        <w:r>
                          <w:rPr>
                            <w:rFonts w:ascii="Calibri" w:eastAsia="Times New Roman" w:hAnsi="Calibri" w:cs="Calibri"/>
                            <w:sz w:val="16"/>
                            <w:szCs w:val="16"/>
                          </w:rPr>
                          <w:t xml:space="preserve"> from 2 RCTs enrolling 476 participants. </w: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McGrory 2018 47, Meyer 2015 245}</w:t>
                        </w:r>
                        <w:r>
                          <w:rPr>
                            <w:rFonts w:ascii="Calibri" w:eastAsia="Times New Roman" w:hAnsi="Calibri" w:cs="Calibri"/>
                            <w:sz w:val="16"/>
                            <w:szCs w:val="16"/>
                          </w:rPr>
                          <w:fldChar w:fldCharType="end"/>
                        </w:r>
                        <w:r>
                          <w:rPr>
                            <w:rFonts w:ascii="Calibri" w:eastAsia="Times New Roman" w:hAnsi="Calibri" w:cs="Calibri"/>
                            <w:sz w:val="16"/>
                            <w:szCs w:val="16"/>
                          </w:rPr>
                          <w:t xml:space="preserve"> </w:t>
                        </w:r>
                      </w:p>
                      <w:p w14:paraId="43F3D4CB"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 xml:space="preserve">any hypothermia &lt;36.5 °C </w:t>
                        </w:r>
                        <w:r>
                          <w:rPr>
                            <w:rFonts w:ascii="Calibri" w:eastAsia="Times New Roman" w:hAnsi="Calibri" w:cs="Calibri"/>
                            <w:sz w:val="16"/>
                            <w:szCs w:val="16"/>
                          </w:rPr>
                          <w:t xml:space="preserve">there was </w:t>
                        </w:r>
                        <w:r>
                          <w:rPr>
                            <w:rFonts w:ascii="Calibri" w:eastAsia="Times New Roman" w:hAnsi="Calibri" w:cs="Calibri"/>
                            <w:b/>
                            <w:bCs/>
                            <w:sz w:val="16"/>
                            <w:szCs w:val="16"/>
                          </w:rPr>
                          <w:t>possible clinical benefit</w:t>
                        </w:r>
                        <w:r>
                          <w:rPr>
                            <w:rFonts w:ascii="Calibri" w:eastAsia="Times New Roman" w:hAnsi="Calibri" w:cs="Calibri"/>
                            <w:sz w:val="16"/>
                            <w:szCs w:val="16"/>
                          </w:rPr>
                          <w:t xml:space="preserve"> (RR 0.67 95% CI 0.51 to 0.87), </w:t>
                        </w:r>
                        <w:r w:rsidRPr="00382663">
                          <w:rPr>
                            <w:rFonts w:ascii="Calibri" w:eastAsia="Times New Roman" w:hAnsi="Calibri" w:cs="Calibri"/>
                            <w:b/>
                            <w:bCs/>
                            <w:sz w:val="16"/>
                            <w:szCs w:val="16"/>
                          </w:rPr>
                          <w:t>low certainty evidence</w:t>
                        </w:r>
                        <w:r>
                          <w:rPr>
                            <w:rFonts w:ascii="Calibri" w:eastAsia="Times New Roman" w:hAnsi="Calibri" w:cs="Calibri"/>
                            <w:sz w:val="16"/>
                            <w:szCs w:val="16"/>
                          </w:rPr>
                          <w:t xml:space="preserve"> downgraded for risk of bias and imprecision from 2 RCTs enrolling 476 participants. </w: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McGrory 2018 47, Meyer 2015 245}</w:t>
                        </w:r>
                        <w:r>
                          <w:rPr>
                            <w:rFonts w:ascii="Calibri" w:eastAsia="Times New Roman" w:hAnsi="Calibri" w:cs="Calibri"/>
                            <w:sz w:val="16"/>
                            <w:szCs w:val="16"/>
                          </w:rPr>
                          <w:fldChar w:fldCharType="end"/>
                        </w:r>
                      </w:p>
                      <w:p w14:paraId="7C3755DF" w14:textId="4474CBAA"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For</w:t>
                        </w:r>
                        <w:r>
                          <w:rPr>
                            <w:rFonts w:ascii="Calibri" w:eastAsia="Times New Roman" w:hAnsi="Calibri" w:cs="Calibri"/>
                            <w:b/>
                            <w:bCs/>
                            <w:sz w:val="16"/>
                            <w:szCs w:val="16"/>
                          </w:rPr>
                          <w:t xml:space="preserve"> mild hypothermia clinical benefit or harm cannot be excluded</w:t>
                        </w:r>
                        <w:r>
                          <w:rPr>
                            <w:rFonts w:ascii="Calibri" w:eastAsia="Times New Roman" w:hAnsi="Calibri" w:cs="Calibri"/>
                            <w:sz w:val="16"/>
                            <w:szCs w:val="16"/>
                          </w:rPr>
                          <w:t xml:space="preserve"> (RR 0.61 95% CI 0.35 to 1.05), </w:t>
                        </w:r>
                        <w:r w:rsidRPr="00382663">
                          <w:rPr>
                            <w:rFonts w:ascii="Calibri" w:eastAsia="Times New Roman" w:hAnsi="Calibri" w:cs="Calibri"/>
                            <w:b/>
                            <w:bCs/>
                            <w:sz w:val="16"/>
                            <w:szCs w:val="16"/>
                          </w:rPr>
                          <w:t>low certainty evidence</w:t>
                        </w:r>
                        <w:r>
                          <w:rPr>
                            <w:rFonts w:ascii="Calibri" w:eastAsia="Times New Roman" w:hAnsi="Calibri" w:cs="Calibri"/>
                            <w:sz w:val="16"/>
                            <w:szCs w:val="16"/>
                          </w:rPr>
                          <w:t xml:space="preserve"> downgraded for risk of bias and imprecision from 2 RCTs enrolling 476 participants</w:t>
                        </w:r>
                        <w:r>
                          <w:rPr>
                            <w:rFonts w:ascii="Calibri" w:eastAsia="Times New Roman" w:hAnsi="Calibri" w:cs="Calibri"/>
                            <w:sz w:val="16"/>
                            <w:szCs w:val="16"/>
                            <w:shd w:val="clear" w:color="auto" w:fill="EBEBEB"/>
                          </w:rPr>
                          <w:t xml:space="preserve">. </w: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 </w:instrTex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DATA </w:instrText>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McGrory 2018 47, Meyer 2015 245}</w:t>
                        </w:r>
                        <w:r>
                          <w:rPr>
                            <w:rFonts w:ascii="Calibri" w:eastAsia="Times New Roman" w:hAnsi="Calibri" w:cs="Calibri"/>
                            <w:sz w:val="16"/>
                            <w:szCs w:val="16"/>
                            <w:shd w:val="clear" w:color="auto" w:fill="EBEBEB"/>
                          </w:rPr>
                          <w:fldChar w:fldCharType="end"/>
                        </w:r>
                        <w:r w:rsidRPr="002C1B57" w:rsidDel="002C1B57">
                          <w:rPr>
                            <w:rFonts w:ascii="Calibri" w:eastAsia="Times New Roman" w:hAnsi="Calibri" w:cs="Calibri"/>
                            <w:sz w:val="16"/>
                            <w:szCs w:val="16"/>
                            <w:shd w:val="clear" w:color="auto" w:fill="EBEBEB"/>
                          </w:rPr>
                          <w:t xml:space="preserve"> </w:t>
                        </w:r>
                      </w:p>
                      <w:p w14:paraId="71E63BF4"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moderate hypothermia</w:t>
                        </w:r>
                        <w:r>
                          <w:rPr>
                            <w:rFonts w:ascii="Calibri" w:eastAsia="Times New Roman" w:hAnsi="Calibri" w:cs="Calibri"/>
                            <w:sz w:val="16"/>
                            <w:szCs w:val="16"/>
                          </w:rPr>
                          <w:t xml:space="preserve"> there was </w:t>
                        </w:r>
                        <w:r>
                          <w:rPr>
                            <w:rFonts w:ascii="Calibri" w:eastAsia="Times New Roman" w:hAnsi="Calibri" w:cs="Calibri"/>
                            <w:b/>
                            <w:bCs/>
                            <w:sz w:val="16"/>
                            <w:szCs w:val="16"/>
                          </w:rPr>
                          <w:t>possible clinical benefit</w:t>
                        </w:r>
                        <w:r>
                          <w:rPr>
                            <w:rFonts w:ascii="Calibri" w:eastAsia="Times New Roman" w:hAnsi="Calibri" w:cs="Calibri"/>
                            <w:sz w:val="16"/>
                            <w:szCs w:val="16"/>
                          </w:rPr>
                          <w:t xml:space="preserve"> (RR 0.58 95% CI 0.36 to 0.94), </w:t>
                        </w:r>
                        <w:r w:rsidRPr="00382663">
                          <w:rPr>
                            <w:rFonts w:ascii="Calibri" w:eastAsia="Times New Roman" w:hAnsi="Calibri" w:cs="Calibri"/>
                            <w:b/>
                            <w:bCs/>
                            <w:sz w:val="16"/>
                            <w:szCs w:val="16"/>
                          </w:rPr>
                          <w:t>low certainty evidence</w:t>
                        </w:r>
                        <w:r>
                          <w:rPr>
                            <w:rFonts w:ascii="Calibri" w:eastAsia="Times New Roman" w:hAnsi="Calibri" w:cs="Calibri"/>
                            <w:sz w:val="16"/>
                            <w:szCs w:val="16"/>
                          </w:rPr>
                          <w:t xml:space="preserve"> downgraded for risk of bias and imprecision from 2 RCTs enrolling 476 participants. </w: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McGrory 2018 47, Meyer 2015 245}</w:t>
                        </w:r>
                        <w:r>
                          <w:rPr>
                            <w:rFonts w:ascii="Calibri" w:eastAsia="Times New Roman" w:hAnsi="Calibri" w:cs="Calibri"/>
                            <w:sz w:val="16"/>
                            <w:szCs w:val="16"/>
                          </w:rPr>
                          <w:fldChar w:fldCharType="end"/>
                        </w:r>
                        <w:r w:rsidRPr="002C1B57" w:rsidDel="002C1B57">
                          <w:rPr>
                            <w:rFonts w:ascii="Calibri" w:eastAsia="Times New Roman" w:hAnsi="Calibri" w:cs="Calibri"/>
                            <w:sz w:val="16"/>
                            <w:szCs w:val="16"/>
                          </w:rPr>
                          <w:t xml:space="preserve"> </w:t>
                        </w:r>
                      </w:p>
                      <w:p w14:paraId="2896E7DE"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For</w:t>
                        </w:r>
                        <w:r>
                          <w:rPr>
                            <w:rFonts w:ascii="Calibri" w:eastAsia="Times New Roman" w:hAnsi="Calibri" w:cs="Calibri"/>
                            <w:b/>
                            <w:bCs/>
                            <w:sz w:val="16"/>
                            <w:szCs w:val="16"/>
                          </w:rPr>
                          <w:t xml:space="preserve"> RDS requiring surfactant clinical benefit or harm cannot be excluded</w:t>
                        </w:r>
                        <w:r>
                          <w:rPr>
                            <w:rFonts w:ascii="Calibri" w:eastAsia="Times New Roman" w:hAnsi="Calibri" w:cs="Calibri"/>
                            <w:sz w:val="16"/>
                            <w:szCs w:val="16"/>
                          </w:rPr>
                          <w:t xml:space="preserve"> (RR 0.91 95%CI 0.76 to 1.09), </w:t>
                        </w:r>
                        <w:r w:rsidRPr="00382663">
                          <w:rPr>
                            <w:rFonts w:ascii="Calibri" w:eastAsia="Times New Roman" w:hAnsi="Calibri" w:cs="Calibri"/>
                            <w:b/>
                            <w:bCs/>
                            <w:sz w:val="16"/>
                            <w:szCs w:val="16"/>
                          </w:rPr>
                          <w:t>low certainty evidence</w:t>
                        </w:r>
                        <w:r>
                          <w:rPr>
                            <w:rFonts w:ascii="Calibri" w:eastAsia="Times New Roman" w:hAnsi="Calibri" w:cs="Calibri"/>
                            <w:sz w:val="16"/>
                            <w:szCs w:val="16"/>
                          </w:rPr>
                          <w:t xml:space="preserve"> downgraded for risk of bias, and imprecision from 2 RCTs enrolling 476 participants. </w: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McGrory 2018 47, Meyer 2015 245}</w:t>
                        </w:r>
                        <w:r>
                          <w:rPr>
                            <w:rFonts w:ascii="Calibri" w:eastAsia="Times New Roman" w:hAnsi="Calibri" w:cs="Calibri"/>
                            <w:sz w:val="16"/>
                            <w:szCs w:val="16"/>
                          </w:rPr>
                          <w:fldChar w:fldCharType="end"/>
                        </w:r>
                        <w:r w:rsidRPr="002C1B57" w:rsidDel="002C1B57">
                          <w:rPr>
                            <w:rFonts w:ascii="Calibri" w:eastAsia="Times New Roman" w:hAnsi="Calibri" w:cs="Calibri"/>
                            <w:sz w:val="16"/>
                            <w:szCs w:val="16"/>
                          </w:rPr>
                          <w:t xml:space="preserve"> </w:t>
                        </w:r>
                      </w:p>
                      <w:p w14:paraId="4049FC9A"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delivery room intubation clinical benefit or harm cannot be excluded</w:t>
                        </w:r>
                        <w:r>
                          <w:rPr>
                            <w:rFonts w:ascii="Calibri" w:eastAsia="Times New Roman" w:hAnsi="Calibri" w:cs="Calibri"/>
                            <w:sz w:val="16"/>
                            <w:szCs w:val="16"/>
                          </w:rPr>
                          <w:t xml:space="preserve"> (RR 1.10 95%CI 0.88 to 1.39), </w:t>
                        </w:r>
                        <w:r w:rsidRPr="00382663">
                          <w:rPr>
                            <w:rFonts w:ascii="Calibri" w:eastAsia="Times New Roman" w:hAnsi="Calibri" w:cs="Calibri"/>
                            <w:b/>
                            <w:bCs/>
                            <w:sz w:val="16"/>
                            <w:szCs w:val="16"/>
                          </w:rPr>
                          <w:t>low certainty evidence</w:t>
                        </w:r>
                        <w:r>
                          <w:rPr>
                            <w:rFonts w:ascii="Calibri" w:eastAsia="Times New Roman" w:hAnsi="Calibri" w:cs="Calibri"/>
                            <w:sz w:val="16"/>
                            <w:szCs w:val="16"/>
                          </w:rPr>
                          <w:t xml:space="preserve"> downgraded for risk of bias, </w:t>
                        </w:r>
                        <w:proofErr w:type="gramStart"/>
                        <w:r>
                          <w:rPr>
                            <w:rFonts w:ascii="Calibri" w:eastAsia="Times New Roman" w:hAnsi="Calibri" w:cs="Calibri"/>
                            <w:sz w:val="16"/>
                            <w:szCs w:val="16"/>
                          </w:rPr>
                          <w:t>indirectness</w:t>
                        </w:r>
                        <w:proofErr w:type="gramEnd"/>
                        <w:r>
                          <w:rPr>
                            <w:rFonts w:ascii="Calibri" w:eastAsia="Times New Roman" w:hAnsi="Calibri" w:cs="Calibri"/>
                            <w:sz w:val="16"/>
                            <w:szCs w:val="16"/>
                          </w:rPr>
                          <w:t xml:space="preserve"> and imprecision from 2 RCTs enrolling 476 participants</w:t>
                        </w:r>
                        <w:r>
                          <w:rPr>
                            <w:rFonts w:ascii="Calibri" w:eastAsia="Times New Roman" w:hAnsi="Calibri" w:cs="Calibri"/>
                            <w:sz w:val="16"/>
                            <w:szCs w:val="16"/>
                            <w:shd w:val="clear" w:color="auto" w:fill="EBEBEB"/>
                          </w:rPr>
                          <w:t xml:space="preserve">. </w: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 </w:instrTex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DATA </w:instrText>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McGrory 2018 47, Meyer 2015 245}</w:t>
                        </w:r>
                        <w:r>
                          <w:rPr>
                            <w:rFonts w:ascii="Calibri" w:eastAsia="Times New Roman" w:hAnsi="Calibri" w:cs="Calibri"/>
                            <w:sz w:val="16"/>
                            <w:szCs w:val="16"/>
                            <w:shd w:val="clear" w:color="auto" w:fill="EBEBEB"/>
                          </w:rPr>
                          <w:fldChar w:fldCharType="end"/>
                        </w:r>
                      </w:p>
                      <w:p w14:paraId="716C6853" w14:textId="77777777" w:rsidR="00A573F4" w:rsidRPr="00A24E0A"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BPD</w:t>
                        </w:r>
                        <w:r>
                          <w:rPr>
                            <w:rFonts w:ascii="Calibri" w:eastAsia="Times New Roman" w:hAnsi="Calibri" w:cs="Calibri"/>
                            <w:sz w:val="16"/>
                            <w:szCs w:val="16"/>
                          </w:rPr>
                          <w:t xml:space="preserve"> </w:t>
                        </w:r>
                        <w:r>
                          <w:rPr>
                            <w:rFonts w:ascii="Calibri" w:eastAsia="Times New Roman" w:hAnsi="Calibri" w:cs="Calibri"/>
                            <w:b/>
                            <w:bCs/>
                            <w:sz w:val="16"/>
                            <w:szCs w:val="16"/>
                          </w:rPr>
                          <w:t>clinical benefit or harm cannot be excluded</w:t>
                        </w:r>
                        <w:r>
                          <w:rPr>
                            <w:rFonts w:ascii="Calibri" w:eastAsia="Times New Roman" w:hAnsi="Calibri" w:cs="Calibri"/>
                            <w:sz w:val="16"/>
                            <w:szCs w:val="16"/>
                          </w:rPr>
                          <w:t xml:space="preserve"> (RR 0.89 95%CI 0.70 to 1.13), </w:t>
                        </w:r>
                        <w:r w:rsidRPr="00382663">
                          <w:rPr>
                            <w:rFonts w:ascii="Calibri" w:eastAsia="Times New Roman" w:hAnsi="Calibri" w:cs="Calibri"/>
                            <w:b/>
                            <w:bCs/>
                            <w:sz w:val="16"/>
                            <w:szCs w:val="16"/>
                          </w:rPr>
                          <w:t xml:space="preserve">very low certainty evidence </w:t>
                        </w:r>
                        <w:r>
                          <w:rPr>
                            <w:rFonts w:ascii="Calibri" w:eastAsia="Times New Roman" w:hAnsi="Calibri" w:cs="Calibri"/>
                            <w:sz w:val="16"/>
                            <w:szCs w:val="16"/>
                          </w:rPr>
                          <w:t xml:space="preserve">downgraded for risk of bias, </w:t>
                        </w:r>
                        <w:proofErr w:type="gramStart"/>
                        <w:r>
                          <w:rPr>
                            <w:rFonts w:ascii="Calibri" w:eastAsia="Times New Roman" w:hAnsi="Calibri" w:cs="Calibri"/>
                            <w:sz w:val="16"/>
                            <w:szCs w:val="16"/>
                          </w:rPr>
                          <w:t>indirectness</w:t>
                        </w:r>
                        <w:proofErr w:type="gramEnd"/>
                        <w:r>
                          <w:rPr>
                            <w:rFonts w:ascii="Calibri" w:eastAsia="Times New Roman" w:hAnsi="Calibri" w:cs="Calibri"/>
                            <w:sz w:val="16"/>
                            <w:szCs w:val="16"/>
                          </w:rPr>
                          <w:t xml:space="preserve"> and imprecision from 2 RCTs enrolling 476 participants. </w: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 </w:instrTex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DATA </w:instrText>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McGrory 2018 47, Meyer 2015 245}</w:t>
                        </w:r>
                        <w:r>
                          <w:rPr>
                            <w:rFonts w:ascii="Calibri" w:eastAsia="Times New Roman" w:hAnsi="Calibri" w:cs="Calibri"/>
                            <w:sz w:val="16"/>
                            <w:szCs w:val="16"/>
                            <w:shd w:val="clear" w:color="auto" w:fill="EBEBEB"/>
                          </w:rPr>
                          <w:fldChar w:fldCharType="end"/>
                        </w:r>
                      </w:p>
                      <w:p w14:paraId="66EB23D2" w14:textId="77777777" w:rsidR="00A573F4" w:rsidRPr="00A24E0A"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 xml:space="preserve">IVH &gt;Grade 2, </w:t>
                        </w:r>
                        <w:r>
                          <w:rPr>
                            <w:rFonts w:ascii="Calibri" w:eastAsia="Times New Roman" w:hAnsi="Calibri" w:cs="Calibri"/>
                            <w:sz w:val="16"/>
                            <w:szCs w:val="16"/>
                          </w:rPr>
                          <w:t xml:space="preserve">there was </w:t>
                        </w:r>
                        <w:r>
                          <w:rPr>
                            <w:rFonts w:ascii="Calibri" w:eastAsia="Times New Roman" w:hAnsi="Calibri" w:cs="Calibri"/>
                            <w:b/>
                            <w:bCs/>
                            <w:sz w:val="16"/>
                            <w:szCs w:val="16"/>
                          </w:rPr>
                          <w:t>probable clinical benefit</w:t>
                        </w:r>
                        <w:r>
                          <w:rPr>
                            <w:rFonts w:ascii="Calibri" w:eastAsia="Times New Roman" w:hAnsi="Calibri" w:cs="Calibri"/>
                            <w:sz w:val="16"/>
                            <w:szCs w:val="16"/>
                          </w:rPr>
                          <w:t xml:space="preserve"> (RR 0.39 95% CI 0.17 to 0.91), </w:t>
                        </w:r>
                        <w:r w:rsidRPr="00382663">
                          <w:rPr>
                            <w:rFonts w:ascii="Calibri" w:eastAsia="Times New Roman" w:hAnsi="Calibri" w:cs="Calibri"/>
                            <w:b/>
                            <w:bCs/>
                            <w:sz w:val="16"/>
                            <w:szCs w:val="16"/>
                          </w:rPr>
                          <w:t>moderate certainty evidence</w:t>
                        </w:r>
                        <w:r>
                          <w:rPr>
                            <w:rFonts w:ascii="Calibri" w:eastAsia="Times New Roman" w:hAnsi="Calibri" w:cs="Calibri"/>
                            <w:sz w:val="16"/>
                            <w:szCs w:val="16"/>
                          </w:rPr>
                          <w:t xml:space="preserve"> downgraded for imprecision from 2 RCTs enrolling 476 participants. </w: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 </w:instrTex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DATA </w:instrText>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McGrory 2018 47, Meyer 2015 245}</w:t>
                        </w:r>
                        <w:r>
                          <w:rPr>
                            <w:rFonts w:ascii="Calibri" w:eastAsia="Times New Roman" w:hAnsi="Calibri" w:cs="Calibri"/>
                            <w:sz w:val="16"/>
                            <w:szCs w:val="16"/>
                            <w:shd w:val="clear" w:color="auto" w:fill="EBEBEB"/>
                          </w:rPr>
                          <w:fldChar w:fldCharType="end"/>
                        </w:r>
                      </w:p>
                      <w:p w14:paraId="65CA303D" w14:textId="77777777" w:rsidR="00A573F4" w:rsidRPr="0001428A" w:rsidRDefault="00A573F4" w:rsidP="00464ADA">
                        <w:pPr>
                          <w:pStyle w:val="public-draftstyledefault-unorderedlistitem"/>
                          <w:rPr>
                            <w:rFonts w:ascii="Calibri" w:eastAsia="Times New Roman" w:hAnsi="Calibri" w:cs="Calibri"/>
                            <w:sz w:val="16"/>
                            <w:szCs w:val="16"/>
                          </w:rPr>
                        </w:pPr>
                        <w:r w:rsidRPr="00A24E0A">
                          <w:rPr>
                            <w:rFonts w:ascii="Calibri" w:eastAsia="Times New Roman" w:hAnsi="Calibri" w:cs="Calibri"/>
                            <w:sz w:val="16"/>
                            <w:szCs w:val="16"/>
                          </w:rPr>
                          <w:t xml:space="preserve">For </w:t>
                        </w:r>
                        <w:r w:rsidRPr="00A24E0A">
                          <w:rPr>
                            <w:rFonts w:ascii="Calibri" w:eastAsia="Times New Roman" w:hAnsi="Calibri" w:cs="Calibri"/>
                            <w:b/>
                            <w:bCs/>
                            <w:sz w:val="16"/>
                            <w:szCs w:val="16"/>
                          </w:rPr>
                          <w:t>NEC</w:t>
                        </w:r>
                        <w:r w:rsidRPr="00A24E0A">
                          <w:rPr>
                            <w:rFonts w:ascii="Calibri" w:eastAsia="Times New Roman" w:hAnsi="Calibri" w:cs="Calibri"/>
                            <w:sz w:val="16"/>
                            <w:szCs w:val="16"/>
                          </w:rPr>
                          <w:t xml:space="preserve"> </w:t>
                        </w:r>
                        <w:r w:rsidRPr="00A24E0A">
                          <w:rPr>
                            <w:rFonts w:ascii="Calibri" w:eastAsia="Times New Roman" w:hAnsi="Calibri" w:cs="Calibri"/>
                            <w:b/>
                            <w:bCs/>
                            <w:sz w:val="16"/>
                            <w:szCs w:val="16"/>
                          </w:rPr>
                          <w:t>clinical benefit or harm cannot be excluded</w:t>
                        </w:r>
                        <w:r w:rsidRPr="00A24E0A">
                          <w:rPr>
                            <w:rFonts w:ascii="Calibri" w:eastAsia="Times New Roman" w:hAnsi="Calibri" w:cs="Calibri"/>
                            <w:sz w:val="16"/>
                            <w:szCs w:val="16"/>
                          </w:rPr>
                          <w:t xml:space="preserve"> (RR1.55 CI 95% 0.45 to 5.31)</w:t>
                        </w:r>
                        <w:r>
                          <w:rPr>
                            <w:rFonts w:ascii="Calibri" w:eastAsia="Times New Roman" w:hAnsi="Calibri" w:cs="Calibri"/>
                            <w:sz w:val="16"/>
                            <w:szCs w:val="16"/>
                          </w:rPr>
                          <w:t xml:space="preserve">, </w:t>
                        </w:r>
                        <w:r w:rsidRPr="00382663">
                          <w:rPr>
                            <w:rFonts w:ascii="Calibri" w:eastAsia="Times New Roman" w:hAnsi="Calibri" w:cs="Calibri"/>
                            <w:b/>
                            <w:bCs/>
                            <w:sz w:val="16"/>
                            <w:szCs w:val="16"/>
                          </w:rPr>
                          <w:t xml:space="preserve">very low certainty evidence </w:t>
                        </w:r>
                        <w:r w:rsidRPr="00A24E0A">
                          <w:rPr>
                            <w:rFonts w:ascii="Calibri" w:eastAsia="Times New Roman" w:hAnsi="Calibri" w:cs="Calibri"/>
                            <w:sz w:val="16"/>
                            <w:szCs w:val="16"/>
                          </w:rPr>
                          <w:t xml:space="preserve">downgraded for risk of bias, and imprecision from 2 RCTs enrolling 476 participants. </w: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 </w:instrTex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DATA </w:instrText>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McGrory 2018 47, Meyer 2015 245}</w:t>
                        </w:r>
                        <w:r>
                          <w:rPr>
                            <w:rFonts w:ascii="Calibri" w:eastAsia="Times New Roman" w:hAnsi="Calibri" w:cs="Calibri"/>
                            <w:sz w:val="16"/>
                            <w:szCs w:val="16"/>
                            <w:shd w:val="clear" w:color="auto" w:fill="EBEBEB"/>
                          </w:rPr>
                          <w:fldChar w:fldCharType="end"/>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142"/>
                          <w:gridCol w:w="984"/>
                          <w:gridCol w:w="1125"/>
                          <w:gridCol w:w="735"/>
                          <w:gridCol w:w="1201"/>
                          <w:gridCol w:w="1131"/>
                        </w:tblGrid>
                        <w:tr w:rsidR="00A573F4" w14:paraId="46706CF7" w14:textId="77777777" w:rsidTr="00EC24AC">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18A98528" w14:textId="77777777" w:rsidR="00A573F4" w:rsidRDefault="00A573F4" w:rsidP="00A573F4">
                              <w:pPr>
                                <w:rPr>
                                  <w:rFonts w:ascii="Times New Roman" w:eastAsia="Times New Roman" w:hAnsi="Times New Roman" w:cs="Times New Roman"/>
                                  <w:b/>
                                  <w:bCs/>
                                  <w:color w:val="FFFFFF"/>
                                  <w:sz w:val="16"/>
                                  <w:szCs w:val="16"/>
                                </w:rPr>
                              </w:pPr>
                              <w:r>
                                <w:rPr>
                                  <w:rFonts w:eastAsia="Times New Roman"/>
                                  <w:b/>
                                  <w:bCs/>
                                  <w:color w:val="FFFFFF"/>
                                  <w:sz w:val="16"/>
                                  <w:szCs w:val="16"/>
                                </w:rPr>
                                <w:lastRenderedPageBreak/>
                                <w:t>Secondary 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A65FFB6" w14:textId="77777777" w:rsidR="00A573F4" w:rsidRDefault="00A573F4" w:rsidP="00A573F4">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760FBB16" w14:textId="77777777" w:rsidR="00A573F4" w:rsidRDefault="00A573F4" w:rsidP="00A573F4">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54893041" w14:textId="77777777" w:rsidR="00A573F4" w:rsidRDefault="00A573F4" w:rsidP="00A573F4">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E0D11CB" w14:textId="77777777" w:rsidR="00A573F4" w:rsidRDefault="00A573F4" w:rsidP="00A573F4">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A573F4" w14:paraId="27EE347B" w14:textId="77777777" w:rsidTr="00EC24AC">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2111FDD"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6003CD9"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22B2953"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CDD1C7D" w14:textId="77777777" w:rsidR="00A573F4" w:rsidRDefault="00A573F4" w:rsidP="00A573F4">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99A97E3" w14:textId="77777777" w:rsidR="00A573F4" w:rsidRDefault="00A573F4" w:rsidP="00A573F4">
                              <w:pPr>
                                <w:rPr>
                                  <w:rFonts w:eastAsia="Times New Roman"/>
                                  <w:b/>
                                  <w:bCs/>
                                  <w:color w:val="000000"/>
                                  <w:sz w:val="16"/>
                                  <w:szCs w:val="16"/>
                                </w:rPr>
                              </w:pPr>
                              <w:r>
                                <w:rPr>
                                  <w:rFonts w:eastAsia="Times New Roman"/>
                                  <w:b/>
                                  <w:bCs/>
                                  <w:color w:val="000000"/>
                                  <w:sz w:val="16"/>
                                  <w:szCs w:val="16"/>
                                </w:rPr>
                                <w:t>Risk with non-heated non-humidified gases</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AC1CD4F" w14:textId="77777777" w:rsidR="00A573F4" w:rsidRDefault="00A573F4" w:rsidP="00A573F4">
                              <w:pPr>
                                <w:rPr>
                                  <w:rFonts w:eastAsia="Times New Roman"/>
                                  <w:b/>
                                  <w:bCs/>
                                  <w:color w:val="000000"/>
                                  <w:sz w:val="16"/>
                                  <w:szCs w:val="16"/>
                                </w:rPr>
                              </w:pPr>
                              <w:r>
                                <w:rPr>
                                  <w:rFonts w:eastAsia="Times New Roman"/>
                                  <w:b/>
                                  <w:bCs/>
                                  <w:color w:val="000000"/>
                                  <w:sz w:val="16"/>
                                  <w:szCs w:val="16"/>
                                </w:rPr>
                                <w:t>Risk difference with heated and humidified gas</w:t>
                              </w:r>
                            </w:p>
                          </w:tc>
                        </w:tr>
                        <w:tr w:rsidR="00A573F4" w14:paraId="53DCA1DE" w14:textId="77777777" w:rsidTr="00EC24AC">
                          <w:trPr>
                            <w:trHeight w:val="1044"/>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86011EC" w14:textId="77777777" w:rsidR="00A573F4" w:rsidRDefault="00A573F4" w:rsidP="00A573F4">
                              <w:pPr>
                                <w:rPr>
                                  <w:rFonts w:eastAsia="Times New Roman"/>
                                  <w:sz w:val="16"/>
                                  <w:szCs w:val="16"/>
                                </w:rPr>
                              </w:pPr>
                              <w:r>
                                <w:rPr>
                                  <w:rStyle w:val="label"/>
                                  <w:rFonts w:eastAsia="Times New Roman"/>
                                  <w:sz w:val="16"/>
                                  <w:szCs w:val="16"/>
                                </w:rPr>
                                <w:t>Mean body temperatu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89C7044"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48B98F9"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a,b</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A78721B" w14:textId="77777777" w:rsidR="00A573F4" w:rsidRDefault="00A573F4" w:rsidP="00A573F4">
                              <w:pPr>
                                <w:rPr>
                                  <w:rFonts w:eastAsia="Times New Roman"/>
                                  <w:sz w:val="16"/>
                                  <w:szCs w:val="16"/>
                                </w:rPr>
                              </w:pPr>
                              <w:r>
                                <w:rPr>
                                  <w:rStyle w:val="cell"/>
                                  <w:rFonts w:eastAsia="Times New Roman"/>
                                  <w:sz w:val="16"/>
                                  <w:szCs w:val="16"/>
                                </w:rPr>
                                <w:t>-</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9BE53FF" w14:textId="77777777" w:rsidR="00A573F4" w:rsidRDefault="00A573F4" w:rsidP="00A573F4">
                              <w:pPr>
                                <w:rPr>
                                  <w:rFonts w:eastAsia="Times New Roman"/>
                                  <w:color w:val="000000"/>
                                  <w:sz w:val="16"/>
                                  <w:szCs w:val="16"/>
                                </w:rPr>
                              </w:pPr>
                              <w:r>
                                <w:rPr>
                                  <w:rStyle w:val="cell-value"/>
                                  <w:rFonts w:eastAsia="Times New Roman"/>
                                  <w:color w:val="000000"/>
                                  <w:sz w:val="16"/>
                                  <w:szCs w:val="16"/>
                                </w:rPr>
                                <w:t xml:space="preserve">The mean body temperature was </w:t>
                              </w:r>
                              <w:r>
                                <w:rPr>
                                  <w:rStyle w:val="cell-value"/>
                                  <w:rFonts w:eastAsia="Times New Roman"/>
                                  <w:b/>
                                  <w:bCs/>
                                  <w:color w:val="000000"/>
                                  <w:sz w:val="16"/>
                                  <w:szCs w:val="16"/>
                                </w:rPr>
                                <w:t>36.59</w:t>
                              </w:r>
                              <w:r w:rsidRPr="0011591E">
                                <w:rPr>
                                  <w:rFonts w:eastAsia="Times New Roman"/>
                                  <w:b/>
                                  <w:bCs/>
                                  <w:color w:val="000000"/>
                                  <w:sz w:val="16"/>
                                  <w:szCs w:val="16"/>
                                </w:rPr>
                                <w:t>°C</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5A91D7A" w14:textId="77777777" w:rsidR="00A573F4" w:rsidRDefault="00A573F4" w:rsidP="00A573F4">
                              <w:pPr>
                                <w:rPr>
                                  <w:rFonts w:eastAsia="Times New Roman"/>
                                  <w:color w:val="000000"/>
                                  <w:sz w:val="16"/>
                                  <w:szCs w:val="16"/>
                                </w:rPr>
                              </w:pPr>
                              <w:r>
                                <w:rPr>
                                  <w:rStyle w:val="cell-value"/>
                                  <w:rFonts w:eastAsia="Times New Roman"/>
                                  <w:color w:val="000000"/>
                                  <w:sz w:val="16"/>
                                  <w:szCs w:val="16"/>
                                </w:rPr>
                                <w:t xml:space="preserve">MD </w:t>
                              </w:r>
                              <w:r>
                                <w:rPr>
                                  <w:rStyle w:val="cell-value"/>
                                  <w:rFonts w:eastAsia="Times New Roman"/>
                                  <w:b/>
                                  <w:bCs/>
                                  <w:color w:val="000000"/>
                                  <w:sz w:val="16"/>
                                  <w:szCs w:val="16"/>
                                </w:rPr>
                                <w:t>0.15</w:t>
                              </w:r>
                              <w:r w:rsidRPr="0011591E">
                                <w:rPr>
                                  <w:rFonts w:eastAsia="Times New Roman"/>
                                  <w:b/>
                                  <w:bCs/>
                                  <w:color w:val="000000"/>
                                  <w:sz w:val="16"/>
                                  <w:szCs w:val="16"/>
                                </w:rPr>
                                <w:t>°C</w:t>
                              </w:r>
                              <w:r>
                                <w:rPr>
                                  <w:rStyle w:val="cell-value"/>
                                  <w:rFonts w:eastAsia="Times New Roman"/>
                                  <w:b/>
                                  <w:bCs/>
                                  <w:color w:val="000000"/>
                                  <w:sz w:val="16"/>
                                  <w:szCs w:val="16"/>
                                </w:rPr>
                                <w:t xml:space="preserve"> higher</w:t>
                              </w:r>
                              <w:r>
                                <w:rPr>
                                  <w:rFonts w:eastAsia="Times New Roman"/>
                                  <w:color w:val="000000"/>
                                  <w:sz w:val="16"/>
                                  <w:szCs w:val="16"/>
                                </w:rPr>
                                <w:br/>
                              </w:r>
                              <w:r>
                                <w:rPr>
                                  <w:rStyle w:val="cell-value"/>
                                  <w:rFonts w:eastAsia="Times New Roman"/>
                                  <w:color w:val="000000"/>
                                  <w:sz w:val="16"/>
                                  <w:szCs w:val="16"/>
                                </w:rPr>
                                <w:t>(0.03</w:t>
                              </w:r>
                              <w:r>
                                <w:rPr>
                                  <w:rFonts w:ascii="Calibri" w:eastAsia="Times New Roman" w:hAnsi="Calibri" w:cs="Calibri"/>
                                  <w:sz w:val="16"/>
                                  <w:szCs w:val="16"/>
                                </w:rPr>
                                <w:t>°C</w:t>
                              </w:r>
                              <w:r>
                                <w:rPr>
                                  <w:rStyle w:val="cell-value"/>
                                  <w:rFonts w:eastAsia="Times New Roman"/>
                                  <w:color w:val="000000"/>
                                  <w:sz w:val="16"/>
                                  <w:szCs w:val="16"/>
                                </w:rPr>
                                <w:t xml:space="preserve"> higher to 0.26</w:t>
                              </w:r>
                              <w:r>
                                <w:rPr>
                                  <w:rFonts w:ascii="Calibri" w:eastAsia="Times New Roman" w:hAnsi="Calibri" w:cs="Calibri"/>
                                  <w:sz w:val="16"/>
                                  <w:szCs w:val="16"/>
                                </w:rPr>
                                <w:t>°C</w:t>
                              </w:r>
                              <w:r>
                                <w:rPr>
                                  <w:rStyle w:val="cell-value"/>
                                  <w:rFonts w:eastAsia="Times New Roman"/>
                                  <w:color w:val="000000"/>
                                  <w:sz w:val="16"/>
                                  <w:szCs w:val="16"/>
                                </w:rPr>
                                <w:t xml:space="preserve"> higher)</w:t>
                              </w:r>
                            </w:p>
                          </w:tc>
                        </w:tr>
                        <w:tr w:rsidR="00A573F4" w14:paraId="1DC9DC0C" w14:textId="77777777" w:rsidTr="00EC24AC">
                          <w:trPr>
                            <w:trHeight w:val="795"/>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23AA59A" w14:textId="77777777" w:rsidR="00A573F4" w:rsidRDefault="00A573F4" w:rsidP="00A573F4">
                              <w:pPr>
                                <w:rPr>
                                  <w:rFonts w:eastAsia="Times New Roman"/>
                                  <w:sz w:val="16"/>
                                  <w:szCs w:val="16"/>
                                </w:rPr>
                              </w:pPr>
                              <w:r>
                                <w:rPr>
                                  <w:rStyle w:val="label"/>
                                  <w:rFonts w:eastAsia="Times New Roman"/>
                                  <w:sz w:val="16"/>
                                  <w:szCs w:val="16"/>
                                </w:rPr>
                                <w:t>Hypothermia &lt; 36.5 C</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EEFEAA0"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508C242"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b,c</w:t>
                              </w:r>
                              <w:proofErr w:type="gramEnd"/>
                              <w:r>
                                <w:rPr>
                                  <w:rFonts w:eastAsia="Times New Roman"/>
                                  <w:sz w:val="16"/>
                                  <w:szCs w:val="16"/>
                                  <w:vertAlign w:val="superscript"/>
                                </w:rPr>
                                <w:t>,d</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C113869" w14:textId="77777777" w:rsidR="00A573F4" w:rsidRDefault="00A573F4" w:rsidP="00A573F4">
                              <w:pPr>
                                <w:rPr>
                                  <w:rFonts w:eastAsia="Times New Roman"/>
                                  <w:sz w:val="16"/>
                                  <w:szCs w:val="16"/>
                                </w:rPr>
                              </w:pPr>
                              <w:r>
                                <w:rPr>
                                  <w:rStyle w:val="block"/>
                                  <w:rFonts w:eastAsia="Times New Roman"/>
                                  <w:b/>
                                  <w:bCs/>
                                  <w:sz w:val="16"/>
                                  <w:szCs w:val="16"/>
                                </w:rPr>
                                <w:t>RR 0.67</w:t>
                              </w:r>
                              <w:r>
                                <w:rPr>
                                  <w:rFonts w:eastAsia="Times New Roman"/>
                                  <w:sz w:val="16"/>
                                  <w:szCs w:val="16"/>
                                </w:rPr>
                                <w:br/>
                              </w:r>
                              <w:r>
                                <w:rPr>
                                  <w:rStyle w:val="cell"/>
                                  <w:rFonts w:eastAsia="Times New Roman"/>
                                  <w:sz w:val="16"/>
                                  <w:szCs w:val="16"/>
                                </w:rPr>
                                <w:t>(0.51 to 0.87)</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3BAE1D90" w14:textId="77777777" w:rsidR="00A573F4" w:rsidRDefault="00A573F4" w:rsidP="00A573F4">
                              <w:pPr>
                                <w:rPr>
                                  <w:rFonts w:eastAsia="Times New Roman"/>
                                  <w:color w:val="000000"/>
                                  <w:sz w:val="16"/>
                                  <w:szCs w:val="16"/>
                                </w:rPr>
                              </w:pPr>
                              <w:r>
                                <w:rPr>
                                  <w:rFonts w:eastAsia="Times New Roman"/>
                                  <w:color w:val="000000"/>
                                  <w:sz w:val="16"/>
                                  <w:szCs w:val="16"/>
                                </w:rPr>
                                <w:t>389 per 1,000</w:t>
                              </w:r>
                            </w:p>
                          </w:tc>
                          <w:tc>
                            <w:tcPr>
                              <w:tcW w:w="0" w:type="auto"/>
                              <w:tcBorders>
                                <w:top w:val="single" w:sz="6" w:space="0" w:color="BFBFBF"/>
                                <w:left w:val="single" w:sz="6" w:space="0" w:color="BFBFBF"/>
                                <w:right w:val="single" w:sz="6" w:space="0" w:color="BFBFBF"/>
                              </w:tcBorders>
                              <w:shd w:val="clear" w:color="auto" w:fill="EBEBEB"/>
                            </w:tcPr>
                            <w:p w14:paraId="21B0FC40"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128 fewer per 1,000</w:t>
                              </w:r>
                              <w:r>
                                <w:rPr>
                                  <w:rFonts w:eastAsia="Times New Roman"/>
                                  <w:color w:val="000000"/>
                                  <w:sz w:val="16"/>
                                  <w:szCs w:val="16"/>
                                </w:rPr>
                                <w:br/>
                              </w:r>
                              <w:r>
                                <w:rPr>
                                  <w:rStyle w:val="cell-value"/>
                                  <w:rFonts w:eastAsia="Times New Roman"/>
                                  <w:color w:val="000000"/>
                                  <w:sz w:val="16"/>
                                  <w:szCs w:val="16"/>
                                </w:rPr>
                                <w:t>(191 fewer to 51 fewer)</w:t>
                              </w:r>
                            </w:p>
                          </w:tc>
                        </w:tr>
                        <w:tr w:rsidR="00A573F4" w14:paraId="0D1B2635" w14:textId="77777777" w:rsidTr="00EC24AC">
                          <w:trPr>
                            <w:trHeight w:val="755"/>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40B860F" w14:textId="77777777" w:rsidR="00A573F4" w:rsidRDefault="00A573F4" w:rsidP="00A573F4">
                              <w:pPr>
                                <w:rPr>
                                  <w:rFonts w:eastAsia="Times New Roman"/>
                                  <w:sz w:val="16"/>
                                  <w:szCs w:val="16"/>
                                </w:rPr>
                              </w:pPr>
                              <w:r>
                                <w:rPr>
                                  <w:rStyle w:val="label"/>
                                  <w:rFonts w:eastAsia="Times New Roman"/>
                                  <w:sz w:val="16"/>
                                  <w:szCs w:val="16"/>
                                </w:rPr>
                                <w:t>Mild hypothermi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922D527"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857FBA1"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b,c</w:t>
                              </w:r>
                              <w:proofErr w:type="gramEnd"/>
                              <w:r>
                                <w:rPr>
                                  <w:rFonts w:eastAsia="Times New Roman"/>
                                  <w:sz w:val="16"/>
                                  <w:szCs w:val="16"/>
                                  <w:vertAlign w:val="superscript"/>
                                </w:rPr>
                                <w:t>,d,e</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25D2DC0" w14:textId="77777777" w:rsidR="00A573F4" w:rsidRDefault="00A573F4" w:rsidP="00A573F4">
                              <w:pPr>
                                <w:rPr>
                                  <w:rFonts w:eastAsia="Times New Roman"/>
                                  <w:sz w:val="16"/>
                                  <w:szCs w:val="16"/>
                                </w:rPr>
                              </w:pPr>
                              <w:r>
                                <w:rPr>
                                  <w:rStyle w:val="block"/>
                                  <w:rFonts w:eastAsia="Times New Roman"/>
                                  <w:b/>
                                  <w:bCs/>
                                  <w:sz w:val="16"/>
                                  <w:szCs w:val="16"/>
                                </w:rPr>
                                <w:t>RR 0.61</w:t>
                              </w:r>
                              <w:r>
                                <w:rPr>
                                  <w:rFonts w:eastAsia="Times New Roman"/>
                                  <w:sz w:val="16"/>
                                  <w:szCs w:val="16"/>
                                </w:rPr>
                                <w:br/>
                              </w:r>
                              <w:r>
                                <w:rPr>
                                  <w:rStyle w:val="cell"/>
                                  <w:rFonts w:eastAsia="Times New Roman"/>
                                  <w:sz w:val="16"/>
                                  <w:szCs w:val="16"/>
                                </w:rPr>
                                <w:t>(0.35 to 1.05)</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6BB0E58E" w14:textId="77777777" w:rsidR="00A573F4" w:rsidRDefault="00A573F4" w:rsidP="00A573F4">
                              <w:pPr>
                                <w:rPr>
                                  <w:rFonts w:eastAsia="Times New Roman"/>
                                  <w:color w:val="000000"/>
                                  <w:sz w:val="16"/>
                                  <w:szCs w:val="16"/>
                                </w:rPr>
                              </w:pPr>
                              <w:r>
                                <w:rPr>
                                  <w:rFonts w:eastAsia="Times New Roman"/>
                                  <w:color w:val="000000"/>
                                  <w:sz w:val="16"/>
                                  <w:szCs w:val="16"/>
                                </w:rPr>
                                <w:t>234 per 1,000</w:t>
                              </w:r>
                            </w:p>
                          </w:tc>
                          <w:tc>
                            <w:tcPr>
                              <w:tcW w:w="0" w:type="auto"/>
                              <w:tcBorders>
                                <w:top w:val="single" w:sz="6" w:space="0" w:color="BFBFBF"/>
                                <w:left w:val="single" w:sz="6" w:space="0" w:color="BFBFBF"/>
                                <w:right w:val="single" w:sz="6" w:space="0" w:color="BFBFBF"/>
                              </w:tcBorders>
                              <w:shd w:val="clear" w:color="auto" w:fill="EBEBEB"/>
                            </w:tcPr>
                            <w:p w14:paraId="7C636B5F"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91 fewer per 1,000</w:t>
                              </w:r>
                              <w:r>
                                <w:rPr>
                                  <w:rFonts w:eastAsia="Times New Roman"/>
                                  <w:color w:val="000000"/>
                                  <w:sz w:val="16"/>
                                  <w:szCs w:val="16"/>
                                </w:rPr>
                                <w:br/>
                              </w:r>
                              <w:r>
                                <w:rPr>
                                  <w:rStyle w:val="cell-value"/>
                                  <w:rFonts w:eastAsia="Times New Roman"/>
                                  <w:color w:val="000000"/>
                                  <w:sz w:val="16"/>
                                  <w:szCs w:val="16"/>
                                </w:rPr>
                                <w:t>(152 fewer to 12 more)</w:t>
                              </w:r>
                            </w:p>
                          </w:tc>
                        </w:tr>
                        <w:tr w:rsidR="00A573F4" w14:paraId="7CDE3DCE" w14:textId="77777777" w:rsidTr="00EC24AC">
                          <w:trPr>
                            <w:trHeight w:val="715"/>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957B1F" w14:textId="77777777" w:rsidR="00A573F4" w:rsidRDefault="00A573F4" w:rsidP="00A573F4">
                              <w:pPr>
                                <w:rPr>
                                  <w:rFonts w:eastAsia="Times New Roman"/>
                                  <w:sz w:val="16"/>
                                  <w:szCs w:val="16"/>
                                </w:rPr>
                              </w:pPr>
                              <w:r>
                                <w:rPr>
                                  <w:rStyle w:val="label"/>
                                  <w:rFonts w:eastAsia="Times New Roman"/>
                                  <w:sz w:val="16"/>
                                  <w:szCs w:val="16"/>
                                </w:rPr>
                                <w:t>Moderate hypothermi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2A1331F"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D330473"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c,d</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93EA7F6" w14:textId="77777777" w:rsidR="00A573F4" w:rsidRDefault="00A573F4" w:rsidP="00A573F4">
                              <w:pPr>
                                <w:rPr>
                                  <w:rFonts w:eastAsia="Times New Roman"/>
                                  <w:sz w:val="16"/>
                                  <w:szCs w:val="16"/>
                                </w:rPr>
                              </w:pPr>
                              <w:r>
                                <w:rPr>
                                  <w:rStyle w:val="block"/>
                                  <w:rFonts w:eastAsia="Times New Roman"/>
                                  <w:b/>
                                  <w:bCs/>
                                  <w:sz w:val="16"/>
                                  <w:szCs w:val="16"/>
                                </w:rPr>
                                <w:t>RR 0.58</w:t>
                              </w:r>
                              <w:r>
                                <w:rPr>
                                  <w:rFonts w:eastAsia="Times New Roman"/>
                                  <w:sz w:val="16"/>
                                  <w:szCs w:val="16"/>
                                </w:rPr>
                                <w:br/>
                              </w:r>
                              <w:r>
                                <w:rPr>
                                  <w:rStyle w:val="cell"/>
                                  <w:rFonts w:eastAsia="Times New Roman"/>
                                  <w:sz w:val="16"/>
                                  <w:szCs w:val="16"/>
                                </w:rPr>
                                <w:t>(0.36 to 0.94)</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53BE6FB1" w14:textId="77777777" w:rsidR="00A573F4" w:rsidRDefault="00A573F4" w:rsidP="00A573F4">
                              <w:pPr>
                                <w:rPr>
                                  <w:rFonts w:eastAsia="Times New Roman"/>
                                  <w:color w:val="000000"/>
                                  <w:sz w:val="16"/>
                                  <w:szCs w:val="16"/>
                                </w:rPr>
                              </w:pPr>
                              <w:r>
                                <w:rPr>
                                  <w:rFonts w:eastAsia="Times New Roman"/>
                                  <w:color w:val="000000"/>
                                  <w:sz w:val="16"/>
                                  <w:szCs w:val="16"/>
                                </w:rPr>
                                <w:t>172 per 1,000</w:t>
                              </w:r>
                            </w:p>
                          </w:tc>
                          <w:tc>
                            <w:tcPr>
                              <w:tcW w:w="0" w:type="auto"/>
                              <w:tcBorders>
                                <w:top w:val="single" w:sz="6" w:space="0" w:color="BFBFBF"/>
                                <w:left w:val="single" w:sz="6" w:space="0" w:color="BFBFBF"/>
                                <w:right w:val="single" w:sz="6" w:space="0" w:color="BFBFBF"/>
                              </w:tcBorders>
                              <w:shd w:val="clear" w:color="auto" w:fill="EBEBEB"/>
                            </w:tcPr>
                            <w:p w14:paraId="4BCFC5A6"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72 fewer per 1,000</w:t>
                              </w:r>
                              <w:r>
                                <w:rPr>
                                  <w:rFonts w:eastAsia="Times New Roman"/>
                                  <w:color w:val="000000"/>
                                  <w:sz w:val="16"/>
                                  <w:szCs w:val="16"/>
                                </w:rPr>
                                <w:br/>
                              </w:r>
                              <w:r>
                                <w:rPr>
                                  <w:rStyle w:val="cell-value"/>
                                  <w:rFonts w:eastAsia="Times New Roman"/>
                                  <w:color w:val="000000"/>
                                  <w:sz w:val="16"/>
                                  <w:szCs w:val="16"/>
                                </w:rPr>
                                <w:t>(110 fewer to 10 fewer)</w:t>
                              </w:r>
                            </w:p>
                          </w:tc>
                        </w:tr>
                        <w:tr w:rsidR="00A573F4" w14:paraId="06975D80" w14:textId="77777777" w:rsidTr="00EC24AC">
                          <w:trPr>
                            <w:trHeight w:val="831"/>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4F5F321" w14:textId="77777777" w:rsidR="00A573F4" w:rsidRDefault="00A573F4" w:rsidP="00A573F4">
                              <w:pPr>
                                <w:rPr>
                                  <w:rFonts w:eastAsia="Times New Roman"/>
                                  <w:sz w:val="16"/>
                                  <w:szCs w:val="16"/>
                                </w:rPr>
                              </w:pPr>
                              <w:r>
                                <w:rPr>
                                  <w:rStyle w:val="label"/>
                                  <w:rFonts w:eastAsia="Times New Roman"/>
                                  <w:sz w:val="16"/>
                                  <w:szCs w:val="16"/>
                                </w:rPr>
                                <w:t>IVH &gt; grade 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A7D3D64"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1A8D74E"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a,b</w:t>
                              </w:r>
                              <w:proofErr w:type="gramEnd"/>
                              <w:r>
                                <w:rPr>
                                  <w:rFonts w:eastAsia="Times New Roman"/>
                                  <w:sz w:val="16"/>
                                  <w:szCs w:val="16"/>
                                  <w:vertAlign w:val="superscript"/>
                                </w:rPr>
                                <w:t>,d</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558AB18" w14:textId="77777777" w:rsidR="00A573F4" w:rsidRDefault="00A573F4" w:rsidP="00A573F4">
                              <w:pPr>
                                <w:rPr>
                                  <w:rFonts w:eastAsia="Times New Roman"/>
                                  <w:sz w:val="16"/>
                                  <w:szCs w:val="16"/>
                                </w:rPr>
                              </w:pPr>
                              <w:r>
                                <w:rPr>
                                  <w:rStyle w:val="block"/>
                                  <w:rFonts w:eastAsia="Times New Roman"/>
                                  <w:b/>
                                  <w:bCs/>
                                  <w:sz w:val="16"/>
                                  <w:szCs w:val="16"/>
                                </w:rPr>
                                <w:t>RR 0.39</w:t>
                              </w:r>
                              <w:r>
                                <w:rPr>
                                  <w:rFonts w:eastAsia="Times New Roman"/>
                                  <w:sz w:val="16"/>
                                  <w:szCs w:val="16"/>
                                </w:rPr>
                                <w:br/>
                              </w:r>
                              <w:r>
                                <w:rPr>
                                  <w:rStyle w:val="cell"/>
                                  <w:rFonts w:eastAsia="Times New Roman"/>
                                  <w:sz w:val="16"/>
                                  <w:szCs w:val="16"/>
                                </w:rPr>
                                <w:t>(0.17 to 0.91)</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45A896CD" w14:textId="77777777" w:rsidR="00A573F4" w:rsidRDefault="00A573F4" w:rsidP="00A573F4">
                              <w:pPr>
                                <w:rPr>
                                  <w:rFonts w:eastAsia="Times New Roman"/>
                                  <w:color w:val="000000"/>
                                  <w:sz w:val="16"/>
                                  <w:szCs w:val="16"/>
                                </w:rPr>
                              </w:pPr>
                              <w:r>
                                <w:rPr>
                                  <w:rFonts w:eastAsia="Times New Roman"/>
                                  <w:color w:val="000000"/>
                                  <w:sz w:val="16"/>
                                  <w:szCs w:val="16"/>
                                </w:rPr>
                                <w:t>82 per 1,000</w:t>
                              </w:r>
                            </w:p>
                          </w:tc>
                          <w:tc>
                            <w:tcPr>
                              <w:tcW w:w="0" w:type="auto"/>
                              <w:tcBorders>
                                <w:top w:val="single" w:sz="6" w:space="0" w:color="BFBFBF"/>
                                <w:left w:val="single" w:sz="6" w:space="0" w:color="BFBFBF"/>
                                <w:right w:val="single" w:sz="6" w:space="0" w:color="BFBFBF"/>
                              </w:tcBorders>
                              <w:shd w:val="clear" w:color="auto" w:fill="EBEBEB"/>
                            </w:tcPr>
                            <w:p w14:paraId="6FAE2391"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50 fewer per 1,000</w:t>
                              </w:r>
                              <w:r>
                                <w:rPr>
                                  <w:rFonts w:eastAsia="Times New Roman"/>
                                  <w:color w:val="000000"/>
                                  <w:sz w:val="16"/>
                                  <w:szCs w:val="16"/>
                                </w:rPr>
                                <w:br/>
                              </w:r>
                              <w:r>
                                <w:rPr>
                                  <w:rStyle w:val="cell-value"/>
                                  <w:rFonts w:eastAsia="Times New Roman"/>
                                  <w:color w:val="000000"/>
                                  <w:sz w:val="16"/>
                                  <w:szCs w:val="16"/>
                                </w:rPr>
                                <w:t>(68 fewer to 7 fewer)</w:t>
                              </w:r>
                            </w:p>
                          </w:tc>
                        </w:tr>
                        <w:tr w:rsidR="00A573F4" w14:paraId="2020A41B" w14:textId="77777777" w:rsidTr="00EC24AC">
                          <w:trPr>
                            <w:trHeight w:val="953"/>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7EAB9A9" w14:textId="77777777" w:rsidR="00A573F4" w:rsidRDefault="00A573F4" w:rsidP="00A573F4">
                              <w:pPr>
                                <w:rPr>
                                  <w:rFonts w:eastAsia="Times New Roman"/>
                                  <w:sz w:val="16"/>
                                  <w:szCs w:val="16"/>
                                </w:rPr>
                              </w:pPr>
                              <w:r>
                                <w:rPr>
                                  <w:rStyle w:val="label"/>
                                  <w:rFonts w:eastAsia="Times New Roman"/>
                                  <w:sz w:val="16"/>
                                  <w:szCs w:val="16"/>
                                </w:rPr>
                                <w:t>RDS requiring surfactant therapy</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2E17126"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DBE6FE3"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b,c</w:t>
                              </w:r>
                              <w:proofErr w:type="gramEnd"/>
                              <w:r>
                                <w:rPr>
                                  <w:rFonts w:eastAsia="Times New Roman"/>
                                  <w:sz w:val="16"/>
                                  <w:szCs w:val="16"/>
                                  <w:vertAlign w:val="superscript"/>
                                </w:rPr>
                                <w:t>,f</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DD709F8" w14:textId="77777777" w:rsidR="00A573F4" w:rsidRDefault="00A573F4" w:rsidP="00A573F4">
                              <w:pPr>
                                <w:rPr>
                                  <w:rFonts w:eastAsia="Times New Roman"/>
                                  <w:sz w:val="16"/>
                                  <w:szCs w:val="16"/>
                                </w:rPr>
                              </w:pPr>
                              <w:r>
                                <w:rPr>
                                  <w:rStyle w:val="block"/>
                                  <w:rFonts w:eastAsia="Times New Roman"/>
                                  <w:b/>
                                  <w:bCs/>
                                  <w:sz w:val="16"/>
                                  <w:szCs w:val="16"/>
                                </w:rPr>
                                <w:t>RR 0.91</w:t>
                              </w:r>
                              <w:r>
                                <w:rPr>
                                  <w:rFonts w:eastAsia="Times New Roman"/>
                                  <w:sz w:val="16"/>
                                  <w:szCs w:val="16"/>
                                </w:rPr>
                                <w:br/>
                              </w:r>
                              <w:r>
                                <w:rPr>
                                  <w:rStyle w:val="cell"/>
                                  <w:rFonts w:eastAsia="Times New Roman"/>
                                  <w:sz w:val="16"/>
                                  <w:szCs w:val="16"/>
                                </w:rPr>
                                <w:t>(0.76 to 1.09)</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2DA649E9" w14:textId="77777777" w:rsidR="00A573F4" w:rsidRDefault="00A573F4" w:rsidP="00A573F4">
                              <w:pPr>
                                <w:rPr>
                                  <w:rFonts w:eastAsia="Times New Roman"/>
                                  <w:color w:val="000000"/>
                                  <w:sz w:val="16"/>
                                  <w:szCs w:val="16"/>
                                </w:rPr>
                              </w:pPr>
                              <w:r>
                                <w:rPr>
                                  <w:rFonts w:eastAsia="Times New Roman"/>
                                  <w:color w:val="000000"/>
                                  <w:sz w:val="16"/>
                                  <w:szCs w:val="16"/>
                                </w:rPr>
                                <w:t>500 per 1,000</w:t>
                              </w:r>
                            </w:p>
                          </w:tc>
                          <w:tc>
                            <w:tcPr>
                              <w:tcW w:w="0" w:type="auto"/>
                              <w:tcBorders>
                                <w:top w:val="single" w:sz="6" w:space="0" w:color="BFBFBF"/>
                                <w:left w:val="single" w:sz="6" w:space="0" w:color="BFBFBF"/>
                                <w:right w:val="single" w:sz="6" w:space="0" w:color="BFBFBF"/>
                              </w:tcBorders>
                              <w:shd w:val="clear" w:color="auto" w:fill="EBEBEB"/>
                            </w:tcPr>
                            <w:p w14:paraId="5F6E28D0"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45 fewer per 1,000</w:t>
                              </w:r>
                              <w:r>
                                <w:rPr>
                                  <w:rFonts w:eastAsia="Times New Roman"/>
                                  <w:color w:val="000000"/>
                                  <w:sz w:val="16"/>
                                  <w:szCs w:val="16"/>
                                </w:rPr>
                                <w:br/>
                              </w:r>
                              <w:r>
                                <w:rPr>
                                  <w:rStyle w:val="cell-value"/>
                                  <w:rFonts w:eastAsia="Times New Roman"/>
                                  <w:color w:val="000000"/>
                                  <w:sz w:val="16"/>
                                  <w:szCs w:val="16"/>
                                </w:rPr>
                                <w:t>(120 fewer to 45 more)</w:t>
                              </w:r>
                            </w:p>
                          </w:tc>
                        </w:tr>
                        <w:tr w:rsidR="00A573F4" w14:paraId="124C3B8F" w14:textId="77777777" w:rsidTr="00EC24AC">
                          <w:trPr>
                            <w:trHeight w:val="629"/>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F4472E8" w14:textId="77777777" w:rsidR="00A573F4" w:rsidRDefault="00A573F4" w:rsidP="00A573F4">
                              <w:pPr>
                                <w:rPr>
                                  <w:rFonts w:eastAsia="Times New Roman"/>
                                  <w:sz w:val="16"/>
                                  <w:szCs w:val="16"/>
                                </w:rPr>
                              </w:pPr>
                              <w:r>
                                <w:rPr>
                                  <w:rStyle w:val="label"/>
                                  <w:rFonts w:eastAsia="Times New Roman"/>
                                  <w:sz w:val="16"/>
                                  <w:szCs w:val="16"/>
                                </w:rPr>
                                <w:lastRenderedPageBreak/>
                                <w:t>NEC</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FF8F29E" w14:textId="77777777" w:rsidR="00A573F4" w:rsidRDefault="00A573F4" w:rsidP="00A573F4">
                              <w:pPr>
                                <w:rPr>
                                  <w:rFonts w:eastAsia="Times New Roman"/>
                                  <w:sz w:val="16"/>
                                  <w:szCs w:val="16"/>
                                </w:rPr>
                              </w:pPr>
                              <w:r>
                                <w:rPr>
                                  <w:rFonts w:eastAsia="Times New Roman"/>
                                  <w:sz w:val="16"/>
                                  <w:szCs w:val="16"/>
                                </w:rPr>
                                <w:t>203</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C80640D"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b,c</w:t>
                              </w:r>
                              <w:proofErr w:type="gramEnd"/>
                              <w:r>
                                <w:rPr>
                                  <w:rFonts w:eastAsia="Times New Roman"/>
                                  <w:sz w:val="16"/>
                                  <w:szCs w:val="16"/>
                                  <w:vertAlign w:val="superscript"/>
                                </w:rPr>
                                <w:t>,f,g</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8B1998" w14:textId="77777777" w:rsidR="00A573F4" w:rsidRDefault="00A573F4" w:rsidP="00A573F4">
                              <w:pPr>
                                <w:rPr>
                                  <w:rFonts w:eastAsia="Times New Roman"/>
                                  <w:sz w:val="16"/>
                                  <w:szCs w:val="16"/>
                                </w:rPr>
                              </w:pPr>
                              <w:r>
                                <w:rPr>
                                  <w:rStyle w:val="block"/>
                                  <w:rFonts w:eastAsia="Times New Roman"/>
                                  <w:b/>
                                  <w:bCs/>
                                  <w:sz w:val="16"/>
                                  <w:szCs w:val="16"/>
                                </w:rPr>
                                <w:t>RR 1.55</w:t>
                              </w:r>
                              <w:r>
                                <w:rPr>
                                  <w:rFonts w:eastAsia="Times New Roman"/>
                                  <w:sz w:val="16"/>
                                  <w:szCs w:val="16"/>
                                </w:rPr>
                                <w:br/>
                              </w:r>
                              <w:r>
                                <w:rPr>
                                  <w:rStyle w:val="cell"/>
                                  <w:rFonts w:eastAsia="Times New Roman"/>
                                  <w:sz w:val="16"/>
                                  <w:szCs w:val="16"/>
                                </w:rPr>
                                <w:t>(0.45 to 5.31)</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7761B202" w14:textId="77777777" w:rsidR="00A573F4" w:rsidRDefault="00A573F4" w:rsidP="00A573F4">
                              <w:pPr>
                                <w:rPr>
                                  <w:rFonts w:eastAsia="Times New Roman"/>
                                  <w:color w:val="000000"/>
                                  <w:sz w:val="16"/>
                                  <w:szCs w:val="16"/>
                                </w:rPr>
                              </w:pPr>
                              <w:r>
                                <w:rPr>
                                  <w:rFonts w:eastAsia="Times New Roman"/>
                                  <w:color w:val="000000"/>
                                  <w:sz w:val="16"/>
                                  <w:szCs w:val="16"/>
                                </w:rPr>
                                <w:t>39 per 1,000</w:t>
                              </w:r>
                            </w:p>
                          </w:tc>
                          <w:tc>
                            <w:tcPr>
                              <w:tcW w:w="0" w:type="auto"/>
                              <w:tcBorders>
                                <w:top w:val="single" w:sz="6" w:space="0" w:color="BFBFBF"/>
                                <w:left w:val="single" w:sz="6" w:space="0" w:color="BFBFBF"/>
                                <w:right w:val="single" w:sz="6" w:space="0" w:color="BFBFBF"/>
                              </w:tcBorders>
                              <w:shd w:val="clear" w:color="auto" w:fill="EBEBEB"/>
                            </w:tcPr>
                            <w:p w14:paraId="79F6F61A"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21 more per 1,000</w:t>
                              </w:r>
                              <w:r>
                                <w:rPr>
                                  <w:rFonts w:eastAsia="Times New Roman"/>
                                  <w:color w:val="000000"/>
                                  <w:sz w:val="16"/>
                                  <w:szCs w:val="16"/>
                                </w:rPr>
                                <w:br/>
                              </w:r>
                              <w:r>
                                <w:rPr>
                                  <w:rStyle w:val="cell-value"/>
                                  <w:rFonts w:eastAsia="Times New Roman"/>
                                  <w:color w:val="000000"/>
                                  <w:sz w:val="16"/>
                                  <w:szCs w:val="16"/>
                                </w:rPr>
                                <w:t>(21 fewer to 167 more)</w:t>
                              </w:r>
                            </w:p>
                          </w:tc>
                        </w:tr>
                        <w:tr w:rsidR="00A573F4" w14:paraId="1C89C0A2" w14:textId="77777777" w:rsidTr="00EC24AC">
                          <w:trPr>
                            <w:trHeight w:val="746"/>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1959706" w14:textId="77777777" w:rsidR="00A573F4" w:rsidRDefault="00A573F4" w:rsidP="00A573F4">
                              <w:pPr>
                                <w:rPr>
                                  <w:rFonts w:eastAsia="Times New Roman"/>
                                  <w:sz w:val="16"/>
                                  <w:szCs w:val="16"/>
                                </w:rPr>
                              </w:pPr>
                              <w:r>
                                <w:rPr>
                                  <w:rStyle w:val="label"/>
                                  <w:rFonts w:eastAsia="Times New Roman"/>
                                  <w:sz w:val="16"/>
                                  <w:szCs w:val="16"/>
                                </w:rPr>
                                <w:t>Late onset neonatal sepsi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2CF6BE4"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A6AD1D5"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b,c</w:t>
                              </w:r>
                              <w:proofErr w:type="gramEnd"/>
                              <w:r>
                                <w:rPr>
                                  <w:rFonts w:eastAsia="Times New Roman"/>
                                  <w:sz w:val="16"/>
                                  <w:szCs w:val="16"/>
                                  <w:vertAlign w:val="superscript"/>
                                </w:rPr>
                                <w:t>,f</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F00C792" w14:textId="77777777" w:rsidR="00A573F4" w:rsidRDefault="00A573F4" w:rsidP="00A573F4">
                              <w:pPr>
                                <w:rPr>
                                  <w:rFonts w:eastAsia="Times New Roman"/>
                                  <w:sz w:val="16"/>
                                  <w:szCs w:val="16"/>
                                </w:rPr>
                              </w:pPr>
                              <w:r>
                                <w:rPr>
                                  <w:rStyle w:val="block"/>
                                  <w:rFonts w:eastAsia="Times New Roman"/>
                                  <w:b/>
                                  <w:bCs/>
                                  <w:sz w:val="16"/>
                                  <w:szCs w:val="16"/>
                                </w:rPr>
                                <w:t>RR 1.07</w:t>
                              </w:r>
                              <w:r>
                                <w:rPr>
                                  <w:rFonts w:eastAsia="Times New Roman"/>
                                  <w:sz w:val="16"/>
                                  <w:szCs w:val="16"/>
                                </w:rPr>
                                <w:br/>
                              </w:r>
                              <w:r>
                                <w:rPr>
                                  <w:rStyle w:val="cell"/>
                                  <w:rFonts w:eastAsia="Times New Roman"/>
                                  <w:sz w:val="16"/>
                                  <w:szCs w:val="16"/>
                                </w:rPr>
                                <w:t>(0.75 to 1.54)</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6BF51B28" w14:textId="77777777" w:rsidR="00A573F4" w:rsidRDefault="00A573F4" w:rsidP="00A573F4">
                              <w:pPr>
                                <w:rPr>
                                  <w:rFonts w:eastAsia="Times New Roman"/>
                                  <w:color w:val="000000"/>
                                  <w:sz w:val="16"/>
                                  <w:szCs w:val="16"/>
                                </w:rPr>
                              </w:pPr>
                              <w:r>
                                <w:rPr>
                                  <w:rFonts w:eastAsia="Times New Roman"/>
                                  <w:color w:val="000000"/>
                                  <w:sz w:val="16"/>
                                  <w:szCs w:val="16"/>
                                </w:rPr>
                                <w:t>213 per 1,000</w:t>
                              </w:r>
                            </w:p>
                          </w:tc>
                          <w:tc>
                            <w:tcPr>
                              <w:tcW w:w="0" w:type="auto"/>
                              <w:tcBorders>
                                <w:top w:val="single" w:sz="6" w:space="0" w:color="BFBFBF"/>
                                <w:left w:val="single" w:sz="6" w:space="0" w:color="BFBFBF"/>
                                <w:right w:val="single" w:sz="6" w:space="0" w:color="BFBFBF"/>
                              </w:tcBorders>
                              <w:shd w:val="clear" w:color="auto" w:fill="EBEBEB"/>
                            </w:tcPr>
                            <w:p w14:paraId="351FB5AF"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15 more per 1,000</w:t>
                              </w:r>
                              <w:r>
                                <w:rPr>
                                  <w:rFonts w:eastAsia="Times New Roman"/>
                                  <w:color w:val="000000"/>
                                  <w:sz w:val="16"/>
                                  <w:szCs w:val="16"/>
                                </w:rPr>
                                <w:br/>
                              </w:r>
                              <w:r>
                                <w:rPr>
                                  <w:rStyle w:val="cell-value"/>
                                  <w:rFonts w:eastAsia="Times New Roman"/>
                                  <w:color w:val="000000"/>
                                  <w:sz w:val="16"/>
                                  <w:szCs w:val="16"/>
                                </w:rPr>
                                <w:t>(53 fewer to 115 more)</w:t>
                              </w:r>
                            </w:p>
                          </w:tc>
                        </w:tr>
                        <w:tr w:rsidR="00A573F4" w14:paraId="0741D3C6" w14:textId="77777777" w:rsidTr="00EC24AC">
                          <w:trPr>
                            <w:trHeight w:val="436"/>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BAFDA52" w14:textId="77777777" w:rsidR="00A573F4" w:rsidRDefault="00A573F4" w:rsidP="00A573F4">
                              <w:pPr>
                                <w:rPr>
                                  <w:rFonts w:eastAsia="Times New Roman"/>
                                  <w:sz w:val="16"/>
                                  <w:szCs w:val="16"/>
                                </w:rPr>
                              </w:pPr>
                              <w:r>
                                <w:rPr>
                                  <w:rStyle w:val="label"/>
                                  <w:rFonts w:eastAsia="Times New Roman"/>
                                  <w:sz w:val="16"/>
                                  <w:szCs w:val="16"/>
                                </w:rPr>
                                <w:t>BPD</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5762F7"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77C7C37"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b,c</w:t>
                              </w:r>
                              <w:proofErr w:type="gramEnd"/>
                              <w:r>
                                <w:rPr>
                                  <w:rFonts w:eastAsia="Times New Roman"/>
                                  <w:sz w:val="16"/>
                                  <w:szCs w:val="16"/>
                                  <w:vertAlign w:val="superscript"/>
                                </w:rPr>
                                <w:t>,f</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DB625B1" w14:textId="77777777" w:rsidR="00A573F4" w:rsidRDefault="00A573F4" w:rsidP="00A573F4">
                              <w:pPr>
                                <w:rPr>
                                  <w:rFonts w:eastAsia="Times New Roman"/>
                                  <w:sz w:val="16"/>
                                  <w:szCs w:val="16"/>
                                </w:rPr>
                              </w:pPr>
                              <w:r>
                                <w:rPr>
                                  <w:rStyle w:val="block"/>
                                  <w:rFonts w:eastAsia="Times New Roman"/>
                                  <w:b/>
                                  <w:bCs/>
                                  <w:sz w:val="16"/>
                                  <w:szCs w:val="16"/>
                                </w:rPr>
                                <w:t>RR 0.89</w:t>
                              </w:r>
                              <w:r>
                                <w:rPr>
                                  <w:rFonts w:eastAsia="Times New Roman"/>
                                  <w:sz w:val="16"/>
                                  <w:szCs w:val="16"/>
                                </w:rPr>
                                <w:br/>
                              </w:r>
                              <w:r>
                                <w:rPr>
                                  <w:rStyle w:val="cell"/>
                                  <w:rFonts w:eastAsia="Times New Roman"/>
                                  <w:sz w:val="16"/>
                                  <w:szCs w:val="16"/>
                                </w:rPr>
                                <w:t>(0.70 to 1.13)</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0FD0DDBB" w14:textId="77777777" w:rsidR="00A573F4" w:rsidRDefault="00A573F4" w:rsidP="00A573F4">
                              <w:pPr>
                                <w:rPr>
                                  <w:rFonts w:eastAsia="Times New Roman"/>
                                  <w:color w:val="000000"/>
                                  <w:sz w:val="16"/>
                                  <w:szCs w:val="16"/>
                                </w:rPr>
                              </w:pPr>
                              <w:r>
                                <w:rPr>
                                  <w:rFonts w:eastAsia="Times New Roman"/>
                                  <w:color w:val="000000"/>
                                  <w:sz w:val="16"/>
                                  <w:szCs w:val="16"/>
                                </w:rPr>
                                <w:t>377 per 1,000</w:t>
                              </w:r>
                            </w:p>
                          </w:tc>
                          <w:tc>
                            <w:tcPr>
                              <w:tcW w:w="0" w:type="auto"/>
                              <w:tcBorders>
                                <w:top w:val="single" w:sz="6" w:space="0" w:color="BFBFBF"/>
                                <w:left w:val="single" w:sz="6" w:space="0" w:color="BFBFBF"/>
                                <w:right w:val="single" w:sz="6" w:space="0" w:color="BFBFBF"/>
                              </w:tcBorders>
                              <w:shd w:val="clear" w:color="auto" w:fill="EBEBEB"/>
                            </w:tcPr>
                            <w:p w14:paraId="5AD70E06"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41 fewer per 1,000</w:t>
                              </w:r>
                              <w:r>
                                <w:rPr>
                                  <w:rFonts w:eastAsia="Times New Roman"/>
                                  <w:color w:val="000000"/>
                                  <w:sz w:val="16"/>
                                  <w:szCs w:val="16"/>
                                </w:rPr>
                                <w:br/>
                              </w:r>
                              <w:r>
                                <w:rPr>
                                  <w:rStyle w:val="cell-value"/>
                                  <w:rFonts w:eastAsia="Times New Roman"/>
                                  <w:color w:val="000000"/>
                                  <w:sz w:val="16"/>
                                  <w:szCs w:val="16"/>
                                </w:rPr>
                                <w:t>(113 fewer to 49 more)</w:t>
                              </w:r>
                            </w:p>
                          </w:tc>
                        </w:tr>
                        <w:tr w:rsidR="00A573F4" w14:paraId="4DAA6345" w14:textId="77777777" w:rsidTr="00EC24AC">
                          <w:trPr>
                            <w:trHeight w:val="822"/>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366135F" w14:textId="77777777" w:rsidR="00A573F4" w:rsidRDefault="00A573F4" w:rsidP="00A573F4">
                              <w:pPr>
                                <w:rPr>
                                  <w:rFonts w:eastAsia="Times New Roman"/>
                                  <w:sz w:val="16"/>
                                  <w:szCs w:val="16"/>
                                </w:rPr>
                              </w:pPr>
                              <w:r>
                                <w:rPr>
                                  <w:rStyle w:val="label"/>
                                  <w:rFonts w:eastAsia="Times New Roman"/>
                                  <w:sz w:val="16"/>
                                  <w:szCs w:val="16"/>
                                </w:rPr>
                                <w:t>Delivery room intub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E01DF14"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8D7EB9E"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a,b</w:t>
                              </w:r>
                              <w:proofErr w:type="gramEnd"/>
                              <w:r>
                                <w:rPr>
                                  <w:rFonts w:eastAsia="Times New Roman"/>
                                  <w:sz w:val="16"/>
                                  <w:szCs w:val="16"/>
                                  <w:vertAlign w:val="superscript"/>
                                </w:rPr>
                                <w:t>,f</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E76CEDB" w14:textId="77777777" w:rsidR="00A573F4" w:rsidRDefault="00A573F4" w:rsidP="00A573F4">
                              <w:pPr>
                                <w:rPr>
                                  <w:rFonts w:eastAsia="Times New Roman"/>
                                  <w:sz w:val="16"/>
                                  <w:szCs w:val="16"/>
                                </w:rPr>
                              </w:pPr>
                              <w:r>
                                <w:rPr>
                                  <w:rStyle w:val="block"/>
                                  <w:rFonts w:eastAsia="Times New Roman"/>
                                  <w:b/>
                                  <w:bCs/>
                                  <w:sz w:val="16"/>
                                  <w:szCs w:val="16"/>
                                </w:rPr>
                                <w:t>RR 1.10</w:t>
                              </w:r>
                              <w:r>
                                <w:rPr>
                                  <w:rFonts w:eastAsia="Times New Roman"/>
                                  <w:sz w:val="16"/>
                                  <w:szCs w:val="16"/>
                                </w:rPr>
                                <w:br/>
                              </w:r>
                              <w:r>
                                <w:rPr>
                                  <w:rStyle w:val="cell"/>
                                  <w:rFonts w:eastAsia="Times New Roman"/>
                                  <w:sz w:val="16"/>
                                  <w:szCs w:val="16"/>
                                </w:rPr>
                                <w:t>(0.88 to 1.39)</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2EEAAC2F" w14:textId="77777777" w:rsidR="00A573F4" w:rsidRDefault="00A573F4" w:rsidP="00A573F4">
                              <w:pPr>
                                <w:rPr>
                                  <w:rFonts w:eastAsia="Times New Roman"/>
                                  <w:color w:val="000000"/>
                                  <w:sz w:val="16"/>
                                  <w:szCs w:val="16"/>
                                </w:rPr>
                              </w:pPr>
                              <w:r>
                                <w:rPr>
                                  <w:rFonts w:eastAsia="Times New Roman"/>
                                  <w:color w:val="000000"/>
                                  <w:sz w:val="16"/>
                                  <w:szCs w:val="16"/>
                                </w:rPr>
                                <w:t>344 per 1,000</w:t>
                              </w:r>
                            </w:p>
                          </w:tc>
                          <w:tc>
                            <w:tcPr>
                              <w:tcW w:w="0" w:type="auto"/>
                              <w:tcBorders>
                                <w:top w:val="single" w:sz="6" w:space="0" w:color="BFBFBF"/>
                                <w:left w:val="single" w:sz="6" w:space="0" w:color="BFBFBF"/>
                                <w:right w:val="single" w:sz="6" w:space="0" w:color="BFBFBF"/>
                              </w:tcBorders>
                              <w:shd w:val="clear" w:color="auto" w:fill="EBEBEB"/>
                            </w:tcPr>
                            <w:p w14:paraId="7BDC4E07"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34 more per 1,000</w:t>
                              </w:r>
                              <w:r>
                                <w:rPr>
                                  <w:rFonts w:eastAsia="Times New Roman"/>
                                  <w:color w:val="000000"/>
                                  <w:sz w:val="16"/>
                                  <w:szCs w:val="16"/>
                                </w:rPr>
                                <w:br/>
                              </w:r>
                              <w:r>
                                <w:rPr>
                                  <w:rStyle w:val="cell-value"/>
                                  <w:rFonts w:eastAsia="Times New Roman"/>
                                  <w:color w:val="000000"/>
                                  <w:sz w:val="16"/>
                                  <w:szCs w:val="16"/>
                                </w:rPr>
                                <w:t>(41 fewer to 134 more)</w:t>
                              </w:r>
                            </w:p>
                          </w:tc>
                        </w:tr>
                      </w:tbl>
                      <w:p w14:paraId="1CAF2A4E" w14:textId="77777777" w:rsidR="00A573F4" w:rsidRPr="000855FA" w:rsidRDefault="00A573F4" w:rsidP="00A573F4">
                        <w:pPr>
                          <w:spacing w:after="0" w:line="240" w:lineRule="auto"/>
                          <w:ind w:left="360"/>
                          <w:rPr>
                            <w:rFonts w:eastAsia="Times New Roman" w:cstheme="minorHAnsi"/>
                            <w:sz w:val="16"/>
                            <w:szCs w:val="16"/>
                          </w:rPr>
                        </w:pPr>
                        <w:r w:rsidRPr="00382663">
                          <w:rPr>
                            <w:rFonts w:eastAsia="Times New Roman" w:cstheme="minorHAnsi"/>
                            <w:sz w:val="16"/>
                            <w:szCs w:val="16"/>
                            <w:vertAlign w:val="superscript"/>
                          </w:rPr>
                          <w:t>1</w:t>
                        </w:r>
                        <w:r>
                          <w:rPr>
                            <w:rFonts w:eastAsia="Times New Roman" w:cstheme="minorHAnsi"/>
                            <w:sz w:val="16"/>
                            <w:szCs w:val="16"/>
                          </w:rPr>
                          <w:t xml:space="preserve"> </w:t>
                        </w: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Meyer&lt;/Author&gt;&lt;Year&gt;2015&lt;/Year&gt;&lt;RecNum&gt;20&lt;/RecNum&gt;&lt;IDText&gt;245-50.e1&lt;/IDText&gt;&lt;DisplayText&gt;{Meyer 2015 245}&lt;/DisplayText&gt;&lt;record&gt;&lt;rec-number&gt;20&lt;/rec-number&gt;&lt;foreign-keys&gt;&lt;key app="EN" db-id="z5av02adre92x4eeefppzprdtv90xdfdxzra" timestamp="1660200789"&gt;20&lt;/key&gt;&lt;/foreign-keys&gt;&lt;ref-type name="Journal Article"&gt;17&lt;/ref-type&gt;&lt;contributors&gt;&lt;authors&gt;&lt;author&gt;Meyer, M. P.&lt;/author&gt;&lt;author&gt;Hou, D.&lt;/author&gt;&lt;author&gt;Ishrar, N. N.&lt;/author&gt;&lt;author&gt;Dito, I.&lt;/author&gt;&lt;author&gt;te Pas, A. B.&lt;/author&gt;&lt;/authors&gt;&lt;/contributors&gt;&lt;titles&gt;&lt;title&gt;Initial respiratory support with cold, dry gas versus heated humidified gas and admission temperature of preterm infants&lt;/title&gt;&lt;secondary-title&gt;J Pediatr&lt;/secondary-title&gt;&lt;/titles&gt;&lt;periodical&gt;&lt;full-title&gt;J Pediatr&lt;/full-title&gt;&lt;/periodical&gt;&lt;pages&gt;245-50.e1&lt;/pages&gt;&lt;volume&gt;166&lt;/volume&gt;&lt;number&gt;2&lt;/number&gt;&lt;dates&gt;&lt;year&gt;2015&lt;/year&gt;&lt;/dates&gt;&lt;accession-num&gt;25449225&lt;/accession-num&gt;&lt;label&gt;245&lt;/label&gt;&lt;urls&gt;&lt;related-urls&gt;&lt;url&gt;https://www.jpeds.com/article/S0022-3476(14)00900-7/fulltext&lt;/url&gt;&lt;/related-urls&gt;&lt;/urls&gt;&lt;electronic-resource-num&gt;10.1016/j.jpeds.2014.09.049&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Meyer 2015 245}</w:t>
                        </w:r>
                        <w:r>
                          <w:rPr>
                            <w:rFonts w:eastAsia="Times New Roman" w:cstheme="minorHAnsi"/>
                            <w:sz w:val="16"/>
                            <w:szCs w:val="16"/>
                          </w:rPr>
                          <w:fldChar w:fldCharType="end"/>
                        </w:r>
                      </w:p>
                      <w:p w14:paraId="06F6BCD2" w14:textId="77777777" w:rsidR="00A573F4" w:rsidRPr="000855FA" w:rsidRDefault="00A573F4" w:rsidP="00A573F4">
                        <w:pPr>
                          <w:spacing w:after="100" w:afterAutospacing="1" w:line="240" w:lineRule="auto"/>
                          <w:ind w:left="360"/>
                          <w:rPr>
                            <w:rFonts w:eastAsia="Times New Roman" w:cstheme="minorHAnsi"/>
                            <w:sz w:val="16"/>
                            <w:szCs w:val="16"/>
                          </w:rPr>
                        </w:pPr>
                        <w:r w:rsidRPr="00382663">
                          <w:rPr>
                            <w:rFonts w:eastAsia="Times New Roman" w:cstheme="minorHAnsi"/>
                            <w:sz w:val="16"/>
                            <w:szCs w:val="16"/>
                            <w:vertAlign w:val="superscript"/>
                          </w:rPr>
                          <w:t>2</w:t>
                        </w:r>
                        <w:r>
                          <w:rPr>
                            <w:rFonts w:eastAsia="Times New Roman" w:cstheme="minorHAnsi"/>
                            <w:sz w:val="16"/>
                            <w:szCs w:val="16"/>
                          </w:rPr>
                          <w:t xml:space="preserve"> </w:t>
                        </w: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McGrory&lt;/Author&gt;&lt;Year&gt;2018&lt;/Year&gt;&lt;RecNum&gt;19&lt;/RecNum&gt;&lt;IDText&gt;47-53&lt;/IDText&gt;&lt;DisplayText&gt;{McGrory 2018 47}&lt;/DisplayText&gt;&lt;record&gt;&lt;rec-number&gt;19&lt;/rec-number&gt;&lt;foreign-keys&gt;&lt;key app="EN" db-id="z5av02adre92x4eeefppzprdtv90xdfdxzra" timestamp="1660200769"&gt;19&lt;/key&gt;&lt;/foreign-keys&gt;&lt;ref-type name="Journal Article"&gt;17&lt;/ref-type&gt;&lt;contributors&gt;&lt;authors&gt;&lt;author&gt;McGrory, L.&lt;/author&gt;&lt;author&gt;Owen, L. S.&lt;/author&gt;&lt;author&gt;Thio, M.&lt;/author&gt;&lt;author&gt;Dawson, J. A.&lt;/author&gt;&lt;author&gt;Rafferty, A. R.&lt;/author&gt;&lt;author&gt;Malhotra, A.&lt;/author&gt;&lt;author&gt;Davis, P. G.&lt;/author&gt;&lt;author&gt;Kamlin, C. O. F.&lt;/author&gt;&lt;/authors&gt;&lt;/contributors&gt;&lt;titles&gt;&lt;title&gt;A Randomized Trial of Conditioned or Unconditioned Gases for Stabilizing Preterm Infants at Birth&lt;/title&gt;&lt;secondary-title&gt;J Pediatr&lt;/secondary-title&gt;&lt;/titles&gt;&lt;periodical&gt;&lt;full-title&gt;J Pediatr&lt;/full-title&gt;&lt;/periodical&gt;&lt;pages&gt;47-53&lt;/pages&gt;&lt;volume&gt;193&lt;/volume&gt;&lt;dates&gt;&lt;year&gt;2018&lt;/year&gt;&lt;/dates&gt;&lt;accession-num&gt;29106924&lt;/accession-num&gt;&lt;label&gt;47&lt;/label&gt;&lt;urls&gt;&lt;related-urls&gt;&lt;url&gt;https://www.jpeds.com/article/S0022-3476(17)31167-8/fulltext&lt;/url&gt;&lt;/related-urls&gt;&lt;/urls&gt;&lt;electronic-resource-num&gt;10.1016/j.jpeds.2017.09.006&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McGrory 2018 47}</w:t>
                        </w:r>
                        <w:r>
                          <w:rPr>
                            <w:rFonts w:eastAsia="Times New Roman" w:cstheme="minorHAnsi"/>
                            <w:sz w:val="16"/>
                            <w:szCs w:val="16"/>
                          </w:rPr>
                          <w:fldChar w:fldCharType="end"/>
                        </w:r>
                      </w:p>
                      <w:p w14:paraId="42B66688" w14:textId="77777777" w:rsidR="00A573F4" w:rsidRPr="0001428A" w:rsidRDefault="00A573F4">
                        <w:pPr>
                          <w:numPr>
                            <w:ilvl w:val="0"/>
                            <w:numId w:val="33"/>
                          </w:numPr>
                          <w:spacing w:before="100" w:beforeAutospacing="1" w:after="100" w:afterAutospacing="1" w:line="240" w:lineRule="auto"/>
                          <w:rPr>
                            <w:rFonts w:eastAsia="Times New Roman" w:cstheme="minorHAnsi"/>
                            <w:sz w:val="16"/>
                            <w:szCs w:val="16"/>
                          </w:rPr>
                        </w:pPr>
                        <w:r w:rsidRPr="0001428A">
                          <w:rPr>
                            <w:rFonts w:eastAsia="Times New Roman" w:cstheme="minorHAnsi"/>
                            <w:sz w:val="16"/>
                            <w:szCs w:val="16"/>
                          </w:rPr>
                          <w:t>The trial with greatest weightage had a low risk of overall bias</w:t>
                        </w:r>
                      </w:p>
                      <w:p w14:paraId="6A88499E" w14:textId="77777777" w:rsidR="00A573F4" w:rsidRPr="00A33092" w:rsidRDefault="00A573F4">
                        <w:pPr>
                          <w:numPr>
                            <w:ilvl w:val="0"/>
                            <w:numId w:val="33"/>
                          </w:numPr>
                          <w:spacing w:before="100" w:beforeAutospacing="1" w:after="100" w:afterAutospacing="1" w:line="240" w:lineRule="auto"/>
                          <w:rPr>
                            <w:rFonts w:eastAsia="Times New Roman" w:cstheme="minorHAnsi"/>
                            <w:sz w:val="16"/>
                            <w:szCs w:val="16"/>
                          </w:rPr>
                        </w:pPr>
                        <w:r w:rsidRPr="00A33092">
                          <w:rPr>
                            <w:rFonts w:eastAsia="Times New Roman" w:cstheme="minorHAnsi"/>
                            <w:sz w:val="16"/>
                            <w:szCs w:val="16"/>
                          </w:rPr>
                          <w:t xml:space="preserve">In the trials, plastic bag or wrap was used &lt;28 weeks, &lt;30 weeks or for all infants, according to each hospital’s protocol </w:t>
                        </w:r>
                      </w:p>
                      <w:p w14:paraId="097D26EA" w14:textId="77777777" w:rsidR="00A573F4" w:rsidRPr="0001428A" w:rsidRDefault="00A573F4">
                        <w:pPr>
                          <w:numPr>
                            <w:ilvl w:val="0"/>
                            <w:numId w:val="33"/>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t xml:space="preserve">Of </w:t>
                        </w:r>
                        <w:r w:rsidRPr="0001428A">
                          <w:rPr>
                            <w:rFonts w:eastAsia="Times New Roman" w:cstheme="minorHAnsi"/>
                            <w:sz w:val="16"/>
                            <w:szCs w:val="16"/>
                          </w:rPr>
                          <w:t>the two trials, one had some concerns</w:t>
                        </w:r>
                        <w:r>
                          <w:rPr>
                            <w:rFonts w:eastAsia="Times New Roman" w:cstheme="minorHAnsi"/>
                            <w:sz w:val="16"/>
                            <w:szCs w:val="16"/>
                          </w:rPr>
                          <w:t xml:space="preserve"> for risk of bias</w:t>
                        </w:r>
                      </w:p>
                      <w:p w14:paraId="214AA3CB" w14:textId="77777777" w:rsidR="00A573F4" w:rsidRPr="0001428A" w:rsidRDefault="00A573F4">
                        <w:pPr>
                          <w:numPr>
                            <w:ilvl w:val="0"/>
                            <w:numId w:val="33"/>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t>Optimal information size (</w:t>
                        </w:r>
                        <w:r w:rsidRPr="0001428A">
                          <w:rPr>
                            <w:rFonts w:eastAsia="Times New Roman" w:cstheme="minorHAnsi"/>
                            <w:sz w:val="16"/>
                            <w:szCs w:val="16"/>
                          </w:rPr>
                          <w:t>OIS</w:t>
                        </w:r>
                        <w:r>
                          <w:rPr>
                            <w:rFonts w:eastAsia="Times New Roman" w:cstheme="minorHAnsi"/>
                            <w:sz w:val="16"/>
                            <w:szCs w:val="16"/>
                          </w:rPr>
                          <w:t>)</w:t>
                        </w:r>
                        <w:r w:rsidRPr="0001428A">
                          <w:rPr>
                            <w:rFonts w:eastAsia="Times New Roman" w:cstheme="minorHAnsi"/>
                            <w:sz w:val="16"/>
                            <w:szCs w:val="16"/>
                          </w:rPr>
                          <w:t xml:space="preserve"> criterion not satisfied</w:t>
                        </w:r>
                      </w:p>
                      <w:p w14:paraId="477A72D8" w14:textId="77777777" w:rsidR="00A573F4" w:rsidRPr="0001428A" w:rsidRDefault="00A573F4">
                        <w:pPr>
                          <w:numPr>
                            <w:ilvl w:val="0"/>
                            <w:numId w:val="33"/>
                          </w:numPr>
                          <w:spacing w:before="100" w:beforeAutospacing="1" w:after="100" w:afterAutospacing="1" w:line="240" w:lineRule="auto"/>
                          <w:rPr>
                            <w:rFonts w:eastAsia="Times New Roman" w:cstheme="minorHAnsi"/>
                            <w:sz w:val="16"/>
                            <w:szCs w:val="16"/>
                          </w:rPr>
                        </w:pPr>
                        <w:r w:rsidRPr="0001428A">
                          <w:rPr>
                            <w:rFonts w:eastAsia="Times New Roman" w:cstheme="minorHAnsi"/>
                            <w:sz w:val="16"/>
                            <w:szCs w:val="16"/>
                          </w:rPr>
                          <w:t>95%</w:t>
                        </w:r>
                        <w:r>
                          <w:rPr>
                            <w:rFonts w:eastAsia="Times New Roman" w:cstheme="minorHAnsi"/>
                            <w:sz w:val="16"/>
                            <w:szCs w:val="16"/>
                          </w:rPr>
                          <w:t xml:space="preserve"> </w:t>
                        </w:r>
                        <w:r w:rsidRPr="0001428A">
                          <w:rPr>
                            <w:rFonts w:eastAsia="Times New Roman" w:cstheme="minorHAnsi"/>
                            <w:sz w:val="16"/>
                            <w:szCs w:val="16"/>
                          </w:rPr>
                          <w:t>CI crosses line of no effect</w:t>
                        </w:r>
                      </w:p>
                      <w:p w14:paraId="3F94A8FA" w14:textId="77777777" w:rsidR="00A573F4" w:rsidRPr="0001428A" w:rsidRDefault="00A573F4">
                        <w:pPr>
                          <w:numPr>
                            <w:ilvl w:val="0"/>
                            <w:numId w:val="33"/>
                          </w:numPr>
                          <w:spacing w:before="100" w:beforeAutospacing="1" w:after="100" w:afterAutospacing="1" w:line="240" w:lineRule="auto"/>
                          <w:rPr>
                            <w:rFonts w:eastAsia="Times New Roman" w:cstheme="minorHAnsi"/>
                            <w:sz w:val="16"/>
                            <w:szCs w:val="16"/>
                          </w:rPr>
                        </w:pPr>
                        <w:r w:rsidRPr="0001428A">
                          <w:rPr>
                            <w:rFonts w:eastAsia="Times New Roman" w:cstheme="minorHAnsi"/>
                            <w:sz w:val="16"/>
                            <w:szCs w:val="16"/>
                          </w:rPr>
                          <w:t>OIS criterion not satisfied and 95% CI crosses line of no effect</w:t>
                        </w:r>
                      </w:p>
                      <w:p w14:paraId="452356DC" w14:textId="77777777" w:rsidR="00A573F4" w:rsidRPr="0001428A" w:rsidRDefault="00A573F4">
                        <w:pPr>
                          <w:numPr>
                            <w:ilvl w:val="0"/>
                            <w:numId w:val="33"/>
                          </w:numPr>
                          <w:spacing w:before="100" w:beforeAutospacing="1" w:after="100" w:afterAutospacing="1" w:line="240" w:lineRule="auto"/>
                          <w:rPr>
                            <w:rFonts w:eastAsia="Times New Roman" w:cstheme="minorHAnsi"/>
                            <w:sz w:val="16"/>
                            <w:szCs w:val="16"/>
                          </w:rPr>
                        </w:pPr>
                        <w:r w:rsidRPr="0001428A">
                          <w:rPr>
                            <w:rFonts w:eastAsia="Times New Roman" w:cstheme="minorHAnsi"/>
                            <w:sz w:val="16"/>
                            <w:szCs w:val="16"/>
                          </w:rPr>
                          <w:t>Very low event rates with wide 95% CI</w:t>
                        </w:r>
                      </w:p>
                      <w:p w14:paraId="77C8202B"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We found one before and after study enrolling 112 infants. This observational study provided moderate certainty evidence for each of the secondary outcomes, but none of the findings were statistically significant except for a lower risk of moderate hypothermia (</w:t>
                        </w:r>
                        <w:r w:rsidRPr="00266FCF">
                          <w:rPr>
                            <w:rFonts w:ascii="Calibri" w:eastAsia="Times New Roman" w:hAnsi="Calibri" w:cs="Calibri"/>
                            <w:sz w:val="16"/>
                            <w:szCs w:val="16"/>
                          </w:rPr>
                          <w:t>RR 0.58</w:t>
                        </w:r>
                        <w:r>
                          <w:rPr>
                            <w:rFonts w:ascii="Calibri" w:eastAsia="Times New Roman" w:hAnsi="Calibri" w:cs="Calibri"/>
                            <w:sz w:val="16"/>
                            <w:szCs w:val="16"/>
                          </w:rPr>
                          <w:t xml:space="preserve"> 95% CI </w:t>
                        </w:r>
                        <w:r w:rsidRPr="00266FCF">
                          <w:rPr>
                            <w:rFonts w:ascii="Calibri" w:eastAsia="Times New Roman" w:hAnsi="Calibri" w:cs="Calibri"/>
                            <w:sz w:val="16"/>
                            <w:szCs w:val="16"/>
                          </w:rPr>
                          <w:t>0.36 to 0.94)</w:t>
                        </w:r>
                        <w:r>
                          <w:rPr>
                            <w:rFonts w:ascii="Calibri" w:eastAsia="Times New Roman" w:hAnsi="Calibri" w:cs="Calibri"/>
                            <w:sz w:val="16"/>
                            <w:szCs w:val="16"/>
                          </w:rPr>
                          <w:t>.</w:t>
                        </w:r>
                        <w: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te Pas&lt;/Author&gt;&lt;Year&gt;2010&lt;/Year&gt;&lt;RecNum&gt;15&lt;/RecNum&gt;&lt;IDText&gt;e1427-32&lt;/IDText&gt;&lt;DisplayText&gt;{te Pas 2010 e1427}&lt;/DisplayText&gt;&lt;record&gt;&lt;rec-number&gt;15&lt;/rec-number&gt;&lt;foreign-keys&gt;&lt;key app="EN" db-id="z5av02adre92x4eeefppzprdtv90xdfdxzra" timestamp="1660199865"&gt;15&lt;/key&gt;&lt;/foreign-keys&gt;&lt;ref-type name="Journal Article"&gt;17&lt;/ref-type&gt;&lt;contributors&gt;&lt;authors&gt;&lt;author&gt;te Pas, A. B.&lt;/author&gt;&lt;author&gt;Lopriore, E.&lt;/author&gt;&lt;author&gt;Dito, I.&lt;/author&gt;&lt;author&gt;Morley, C. J.&lt;/author&gt;&lt;author&gt;Walther, F. J.&lt;/author&gt;&lt;/authors&gt;&lt;/contributors&gt;&lt;titles&gt;&lt;title&gt;Humidified and heated air during stabilization at birth improves temperature in preterm infants&lt;/title&gt;&lt;secondary-title&gt;Pediatrics&lt;/secondary-title&gt;&lt;/titles&gt;&lt;periodical&gt;&lt;full-title&gt;Pediatrics&lt;/full-title&gt;&lt;/periodical&gt;&lt;pages&gt;e1427-32&lt;/pages&gt;&lt;volume&gt;125&lt;/volume&gt;&lt;number&gt;6&lt;/number&gt;&lt;dates&gt;&lt;year&gt;2010&lt;/year&gt;&lt;/dates&gt;&lt;accession-num&gt;20457686&lt;/accession-num&gt;&lt;label&gt;e1427&lt;/label&gt;&lt;urls&gt;&lt;related-urls&gt;&lt;url&gt;https://pediatrics.aappublications.org/content/pediatrics/125/6/e1427.full.pdf&lt;/url&gt;&lt;url&gt;https://publications.aap.org/pediatrics/article-abstract/125/6/e1427/72498/Humidified-and-Heated-Air-During-Stabilization-at?redirectedFrom=fulltext&lt;/url&gt;&lt;/related-urls&gt;&lt;/urls&gt;&lt;electronic-resource-num&gt;10.1542/peds.2009-2656&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te Pas 2010 e1427}</w:t>
                        </w:r>
                        <w:r>
                          <w:rPr>
                            <w:rFonts w:ascii="Calibri" w:eastAsia="Times New Roman" w:hAnsi="Calibri" w:cs="Calibri"/>
                            <w:sz w:val="16"/>
                            <w:szCs w:val="16"/>
                          </w:rPr>
                          <w:fldChar w:fldCharType="end"/>
                        </w:r>
                      </w:p>
                      <w:p w14:paraId="53870130" w14:textId="77777777" w:rsidR="00A573F4" w:rsidRDefault="00A573F4" w:rsidP="00A573F4">
                        <w:pPr>
                          <w:rPr>
                            <w:rFonts w:ascii="Calibri" w:eastAsia="Times New Roman" w:hAnsi="Calibri" w:cs="Calibri"/>
                            <w:sz w:val="16"/>
                            <w:szCs w:val="16"/>
                          </w:rPr>
                        </w:pPr>
                        <w:r>
                          <w:rPr>
                            <w:rFonts w:ascii="Calibri" w:eastAsia="Times New Roman" w:hAnsi="Calibri" w:cs="Calibri"/>
                            <w:b/>
                            <w:bCs/>
                            <w:sz w:val="16"/>
                            <w:szCs w:val="16"/>
                          </w:rPr>
                          <w:t xml:space="preserve">The rationale for considering the effect small </w:t>
                        </w:r>
                        <w:r w:rsidRPr="005C290B">
                          <w:rPr>
                            <w:rFonts w:ascii="Calibri" w:eastAsia="Times New Roman" w:hAnsi="Calibri" w:cs="Calibri"/>
                            <w:sz w:val="16"/>
                            <w:szCs w:val="16"/>
                          </w:rPr>
                          <w:t>was that little</w:t>
                        </w:r>
                        <w:r>
                          <w:rPr>
                            <w:rFonts w:ascii="Calibri" w:eastAsia="Times New Roman" w:hAnsi="Calibri" w:cs="Calibri"/>
                            <w:sz w:val="16"/>
                            <w:szCs w:val="16"/>
                          </w:rPr>
                          <w:t xml:space="preserve"> difference was found in the primary outcomes. However, for the important secondary outcome </w:t>
                        </w:r>
                        <w:r w:rsidRPr="0001428A">
                          <w:rPr>
                            <w:rFonts w:ascii="Calibri" w:eastAsia="Times New Roman" w:hAnsi="Calibri" w:cs="Calibri"/>
                            <w:b/>
                            <w:bCs/>
                            <w:sz w:val="16"/>
                            <w:szCs w:val="16"/>
                          </w:rPr>
                          <w:t>IVH &gt; Grade 2</w:t>
                        </w:r>
                        <w:r>
                          <w:rPr>
                            <w:rFonts w:ascii="Calibri" w:eastAsia="Times New Roman" w:hAnsi="Calibri" w:cs="Calibri"/>
                            <w:sz w:val="16"/>
                            <w:szCs w:val="16"/>
                          </w:rPr>
                          <w:t xml:space="preserve"> there was probable clinical benefit, albeit in two RCTs for which the combined number of participants fell well below the optimal information size (OIS) for this (and most other outcomes). The result of reduced IVH&gt;grade 2 could easily be a type I error and would need to be replicated in larger studies. For the important secondary outcome </w:t>
                        </w:r>
                        <w:r>
                          <w:rPr>
                            <w:rFonts w:ascii="Calibri" w:eastAsia="Times New Roman" w:hAnsi="Calibri" w:cs="Calibri"/>
                            <w:b/>
                            <w:bCs/>
                            <w:sz w:val="16"/>
                            <w:szCs w:val="16"/>
                          </w:rPr>
                          <w:t>moderate hypothermia</w:t>
                        </w:r>
                        <w:r>
                          <w:rPr>
                            <w:rFonts w:ascii="Calibri" w:eastAsia="Times New Roman" w:hAnsi="Calibri" w:cs="Calibri"/>
                            <w:sz w:val="16"/>
                            <w:szCs w:val="16"/>
                          </w:rPr>
                          <w:t xml:space="preserve"> there was </w:t>
                        </w:r>
                        <w:r>
                          <w:rPr>
                            <w:rFonts w:ascii="Calibri" w:eastAsia="Times New Roman" w:hAnsi="Calibri" w:cs="Calibri"/>
                            <w:b/>
                            <w:bCs/>
                            <w:sz w:val="16"/>
                            <w:szCs w:val="16"/>
                          </w:rPr>
                          <w:t xml:space="preserve">possible clinical benefit. </w:t>
                        </w:r>
                        <w:r>
                          <w:rPr>
                            <w:rFonts w:ascii="Calibri" w:eastAsia="Times New Roman" w:hAnsi="Calibri" w:cs="Calibri"/>
                            <w:sz w:val="16"/>
                            <w:szCs w:val="16"/>
                          </w:rPr>
                          <w:t xml:space="preserve">For the secondary outcome, </w:t>
                        </w:r>
                        <w:r w:rsidRPr="0001428A">
                          <w:rPr>
                            <w:rFonts w:ascii="Calibri" w:eastAsia="Times New Roman" w:hAnsi="Calibri" w:cs="Calibri"/>
                            <w:b/>
                            <w:bCs/>
                            <w:sz w:val="16"/>
                            <w:szCs w:val="16"/>
                          </w:rPr>
                          <w:t>mean temperature on admission</w:t>
                        </w:r>
                        <w:r>
                          <w:rPr>
                            <w:rFonts w:ascii="Calibri" w:eastAsia="Times New Roman" w:hAnsi="Calibri" w:cs="Calibri"/>
                            <w:sz w:val="16"/>
                            <w:szCs w:val="16"/>
                          </w:rPr>
                          <w:t xml:space="preserve"> infants in the heated and humidified gas group achieved a higher temperature by 0.15°C</w:t>
                        </w:r>
                        <w:r>
                          <w:rPr>
                            <w:rStyle w:val="cell-value"/>
                            <w:color w:val="000000"/>
                          </w:rPr>
                          <w:t xml:space="preserve"> </w:t>
                        </w:r>
                        <w:r>
                          <w:rPr>
                            <w:rStyle w:val="cell-value"/>
                            <w:rFonts w:eastAsia="Times New Roman"/>
                            <w:color w:val="000000"/>
                            <w:sz w:val="16"/>
                            <w:szCs w:val="16"/>
                          </w:rPr>
                          <w:t>(0.03</w:t>
                        </w:r>
                        <w:r>
                          <w:rPr>
                            <w:rFonts w:ascii="Calibri" w:eastAsia="Times New Roman" w:hAnsi="Calibri" w:cs="Calibri"/>
                            <w:sz w:val="16"/>
                            <w:szCs w:val="16"/>
                          </w:rPr>
                          <w:t>°C</w:t>
                        </w:r>
                        <w:r>
                          <w:rPr>
                            <w:rStyle w:val="cell-value"/>
                            <w:rFonts w:eastAsia="Times New Roman"/>
                            <w:color w:val="000000"/>
                            <w:sz w:val="16"/>
                            <w:szCs w:val="16"/>
                          </w:rPr>
                          <w:t xml:space="preserve"> higher to 0.26</w:t>
                        </w:r>
                        <w:r>
                          <w:rPr>
                            <w:rFonts w:ascii="Calibri" w:eastAsia="Times New Roman" w:hAnsi="Calibri" w:cs="Calibri"/>
                            <w:sz w:val="16"/>
                            <w:szCs w:val="16"/>
                          </w:rPr>
                          <w:t>°C</w:t>
                        </w:r>
                        <w:r>
                          <w:rPr>
                            <w:rStyle w:val="cell-value"/>
                            <w:rFonts w:eastAsia="Times New Roman"/>
                            <w:color w:val="000000"/>
                            <w:sz w:val="16"/>
                            <w:szCs w:val="16"/>
                          </w:rPr>
                          <w:t xml:space="preserve"> higher) </w:t>
                        </w:r>
                        <w:r w:rsidRPr="00013FE3">
                          <w:rPr>
                            <w:rFonts w:ascii="Calibri" w:eastAsia="Times New Roman" w:hAnsi="Calibri" w:cs="Calibri"/>
                            <w:sz w:val="16"/>
                            <w:szCs w:val="16"/>
                          </w:rPr>
                          <w:t xml:space="preserve">a difference that may not be clinically significant, because this increase and its confidence intervals </w:t>
                        </w:r>
                        <w:r w:rsidRPr="00013FE3">
                          <w:rPr>
                            <w:rFonts w:ascii="Calibri" w:eastAsia="Times New Roman" w:hAnsi="Calibri" w:cs="Calibri"/>
                            <w:sz w:val="16"/>
                            <w:szCs w:val="16"/>
                          </w:rPr>
                          <w:lastRenderedPageBreak/>
                          <w:t>did not cross a threshold of treatment effect.</w:t>
                        </w:r>
                        <w:r>
                          <w:rPr>
                            <w:rFonts w:ascii="Calibri" w:eastAsia="Times New Roman" w:hAnsi="Calibri" w:cs="Calibri"/>
                            <w:sz w:val="16"/>
                            <w:szCs w:val="16"/>
                          </w:rPr>
                          <w:t xml:space="preserve"> In the included studies, other measures to maintain normal temperature were used for both intervention and control arms, including plastic bags or wraps (either for all infants or for all infants &lt;28 weeks’ gestation) and a radiant warmer. It is possible that in the presence of fewer other measures, the effect size for heated and humidified gases may be larger, or in the presence of more measures (e.g., increased ambient room temperature or addition of a thermal mattress) the effect may be smaller.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457A1B"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lastRenderedPageBreak/>
                          <w:t xml:space="preserve">We do not know the effect size in the presence of additional or fewer co-interventions. Infants in both the heated and humidified gas and the non-heated and humidified gas group were equally exposed to additional thermoregulation measures, for example radiant warmer. Additionally, the least mature infants were managed with a plastic bag or wrap. </w:t>
                        </w:r>
                      </w:p>
                      <w:p w14:paraId="6D6A5EAF"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se additional measures may have affected infant thermoregulation. We do not know the effect size in the presence of additional or fewer co-interventions. </w:t>
                        </w:r>
                      </w:p>
                    </w:tc>
                  </w:tr>
                  <w:tr w:rsidR="00A573F4" w14:paraId="73CC405B"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9774D52"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Undesirable Effects</w:t>
                        </w:r>
                      </w:p>
                      <w:p w14:paraId="50DE1B5B"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A573F4" w14:paraId="5FA92084"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CDDC24"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833F4C"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2027F2"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741E680C" w14:textId="77777777" w:rsidTr="00EC24AC">
                    <w:trPr>
                      <w:trHeight w:val="1888"/>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514B3B"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C00A20"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is systematic review found that when heated humidified gas compared to non-heated and humidified gas for resuscitation in the delivery room for preterm infants: </w:t>
                        </w:r>
                      </w:p>
                      <w:p w14:paraId="0D51327D" w14:textId="77777777" w:rsidR="00A573F4" w:rsidRPr="00C03046" w:rsidRDefault="00A573F4">
                        <w:pPr>
                          <w:pStyle w:val="public-draftstyledefault-unorderedlistitem"/>
                          <w:numPr>
                            <w:ilvl w:val="0"/>
                            <w:numId w:val="25"/>
                          </w:numPr>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hyperthermia (&gt; 37.5°C</w:t>
                        </w:r>
                        <w:r w:rsidRPr="008C0F9D">
                          <w:rPr>
                            <w:rFonts w:ascii="Calibri" w:eastAsia="Times New Roman" w:hAnsi="Calibri" w:cs="Calibri"/>
                            <w:sz w:val="16"/>
                            <w:szCs w:val="16"/>
                          </w:rPr>
                          <w:t xml:space="preserve">) </w:t>
                        </w:r>
                        <w:r>
                          <w:rPr>
                            <w:rFonts w:ascii="Calibri" w:eastAsia="Times New Roman" w:hAnsi="Calibri" w:cs="Calibri"/>
                            <w:b/>
                            <w:bCs/>
                            <w:sz w:val="16"/>
                            <w:szCs w:val="16"/>
                          </w:rPr>
                          <w:t xml:space="preserve">clinical benefit or harm could not be excluded </w:t>
                        </w:r>
                        <w:r>
                          <w:rPr>
                            <w:rFonts w:ascii="Calibri" w:eastAsia="Times New Roman" w:hAnsi="Calibri" w:cs="Calibri"/>
                            <w:sz w:val="16"/>
                            <w:szCs w:val="16"/>
                          </w:rPr>
                          <w:t xml:space="preserve">(RR 1.46 95% CI 0.60 to 3.52), </w:t>
                        </w:r>
                        <w:r w:rsidRPr="00750E0A">
                          <w:rPr>
                            <w:rFonts w:ascii="Calibri" w:eastAsia="Times New Roman" w:hAnsi="Calibri" w:cs="Calibri"/>
                            <w:b/>
                            <w:bCs/>
                            <w:sz w:val="16"/>
                            <w:szCs w:val="16"/>
                          </w:rPr>
                          <w:t>very low certainty evidence</w:t>
                        </w:r>
                        <w:r>
                          <w:rPr>
                            <w:rFonts w:ascii="Calibri" w:eastAsia="Times New Roman" w:hAnsi="Calibri" w:cs="Calibri"/>
                            <w:sz w:val="16"/>
                            <w:szCs w:val="16"/>
                          </w:rPr>
                          <w:t xml:space="preserve">, downgraded for risk of bias, inconsistency, and imprecision from 2 RCTs enrolling 476 infants. </w: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 </w:instrText>
                        </w:r>
                        <w:r>
                          <w:rPr>
                            <w:rFonts w:ascii="Calibri" w:eastAsia="Times New Roman" w:hAnsi="Calibri" w:cs="Calibri"/>
                            <w:sz w:val="16"/>
                            <w:szCs w:val="16"/>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16"/>
                            <w:szCs w:val="16"/>
                            <w:shd w:val="clear" w:color="auto" w:fill="EBEBEB"/>
                          </w:rPr>
                          <w:instrText xml:space="preserve"> ADDIN EN.CITE.DATA </w:instrText>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McGrory 2018 47, Meyer 2015 245}</w:t>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shd w:val="clear" w:color="auto" w:fill="EBEBEB"/>
                          </w:rPr>
                          <w:t xml:space="preserve"> </w:t>
                        </w:r>
                      </w:p>
                      <w:p w14:paraId="7F0A961C" w14:textId="77777777" w:rsidR="00A573F4" w:rsidRDefault="00A573F4">
                        <w:pPr>
                          <w:pStyle w:val="public-draftstyledefault-unorderedlistitem"/>
                          <w:numPr>
                            <w:ilvl w:val="0"/>
                            <w:numId w:val="25"/>
                          </w:numPr>
                          <w:rPr>
                            <w:rFonts w:ascii="Calibri" w:eastAsia="Times New Roman" w:hAnsi="Calibri" w:cs="Calibri"/>
                            <w:sz w:val="16"/>
                            <w:szCs w:val="16"/>
                          </w:rPr>
                        </w:pPr>
                        <w:r>
                          <w:rPr>
                            <w:rFonts w:ascii="Calibri" w:eastAsia="Times New Roman" w:hAnsi="Calibri" w:cs="Calibri"/>
                            <w:sz w:val="16"/>
                            <w:szCs w:val="16"/>
                            <w:shd w:val="clear" w:color="auto" w:fill="EBEBEB"/>
                          </w:rPr>
                          <w:t>The observational study provided low certainty evidence also supporting that clinical benefit or harm could not be excluded.</w:t>
                        </w:r>
                        <w:r>
                          <w:t xml:space="preserve"> </w:t>
                        </w:r>
                        <w:r>
                          <w:rPr>
                            <w:rFonts w:ascii="Calibri" w:eastAsia="Times New Roman" w:hAnsi="Calibri" w:cs="Calibri"/>
                            <w:sz w:val="16"/>
                            <w:szCs w:val="16"/>
                            <w:shd w:val="clear" w:color="auto" w:fill="EBEBEB"/>
                          </w:rPr>
                          <w:fldChar w:fldCharType="begin"/>
                        </w:r>
                        <w:r>
                          <w:rPr>
                            <w:rFonts w:ascii="Calibri" w:eastAsia="Times New Roman" w:hAnsi="Calibri" w:cs="Calibri"/>
                            <w:sz w:val="16"/>
                            <w:szCs w:val="16"/>
                            <w:shd w:val="clear" w:color="auto" w:fill="EBEBEB"/>
                          </w:rPr>
                          <w:instrText xml:space="preserve"> ADDIN EN.CITE &lt;EndNote&gt;&lt;Cite&gt;&lt;Author&gt;te Pas&lt;/Author&gt;&lt;Year&gt;2010&lt;/Year&gt;&lt;RecNum&gt;15&lt;/RecNum&gt;&lt;IDText&gt;e1427-32&lt;/IDText&gt;&lt;DisplayText&gt;{te Pas 2010 e1427}&lt;/DisplayText&gt;&lt;record&gt;&lt;rec-number&gt;15&lt;/rec-number&gt;&lt;foreign-keys&gt;&lt;key app="EN" db-id="z5av02adre92x4eeefppzprdtv90xdfdxzra" timestamp="1660199865"&gt;15&lt;/key&gt;&lt;/foreign-keys&gt;&lt;ref-type name="Journal Article"&gt;17&lt;/ref-type&gt;&lt;contributors&gt;&lt;authors&gt;&lt;author&gt;te Pas, A. B.&lt;/author&gt;&lt;author&gt;Lopriore, E.&lt;/author&gt;&lt;author&gt;Dito, I.&lt;/author&gt;&lt;author&gt;Morley, C. J.&lt;/author&gt;&lt;author&gt;Walther, F. J.&lt;/author&gt;&lt;/authors&gt;&lt;/contributors&gt;&lt;titles&gt;&lt;title&gt;Humidified and heated air during stabilization at birth improves temperature in preterm infants&lt;/title&gt;&lt;secondary-title&gt;Pediatrics&lt;/secondary-title&gt;&lt;/titles&gt;&lt;periodical&gt;&lt;full-title&gt;Pediatrics&lt;/full-title&gt;&lt;/periodical&gt;&lt;pages&gt;e1427-32&lt;/pages&gt;&lt;volume&gt;125&lt;/volume&gt;&lt;number&gt;6&lt;/number&gt;&lt;dates&gt;&lt;year&gt;2010&lt;/year&gt;&lt;/dates&gt;&lt;accession-num&gt;20457686&lt;/accession-num&gt;&lt;label&gt;e1427&lt;/label&gt;&lt;urls&gt;&lt;related-urls&gt;&lt;url&gt;https://pediatrics.aappublications.org/content/pediatrics/125/6/e1427.full.pdf&lt;/url&gt;&lt;url&gt;https://publications.aap.org/pediatrics/article-abstract/125/6/e1427/72498/Humidified-and-Heated-Air-During-Stabilization-at?redirectedFrom=fulltext&lt;/url&gt;&lt;/related-urls&gt;&lt;/urls&gt;&lt;electronic-resource-num&gt;10.1542/peds.2009-2656&lt;/electronic-resource-num&gt;&lt;/record&gt;&lt;/Cite&gt;&lt;/EndNote&gt;</w:instrText>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te Pas 2010 e1427}</w:t>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shd w:val="clear" w:color="auto" w:fill="EBEBEB"/>
                          </w:rPr>
                          <w:t xml:space="preserve"> </w:t>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125"/>
                          <w:gridCol w:w="1108"/>
                          <w:gridCol w:w="1123"/>
                          <w:gridCol w:w="734"/>
                          <w:gridCol w:w="1101"/>
                          <w:gridCol w:w="1127"/>
                        </w:tblGrid>
                        <w:tr w:rsidR="00A573F4" w14:paraId="3EA47811" w14:textId="77777777" w:rsidTr="00EC24AC">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542DB2EC" w14:textId="77777777" w:rsidR="00A573F4" w:rsidRDefault="00A573F4" w:rsidP="00A573F4">
                              <w:pPr>
                                <w:rPr>
                                  <w:rFonts w:ascii="Times New Roman" w:eastAsia="Times New Roman" w:hAnsi="Times New Roman" w:cs="Times New Roman"/>
                                  <w:b/>
                                  <w:bCs/>
                                  <w:color w:val="FFFFFF"/>
                                  <w:sz w:val="16"/>
                                  <w:szCs w:val="16"/>
                                </w:rPr>
                              </w:pPr>
                              <w:r>
                                <w:rPr>
                                  <w:rFonts w:eastAsia="Times New Roman"/>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7835E039" w14:textId="77777777" w:rsidR="00A573F4" w:rsidRDefault="00A573F4" w:rsidP="00A573F4">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45E7D867" w14:textId="77777777" w:rsidR="00A573F4" w:rsidRDefault="00A573F4" w:rsidP="00A573F4">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A65BE42" w14:textId="77777777" w:rsidR="00A573F4" w:rsidRDefault="00A573F4" w:rsidP="00A573F4">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5C40D7D2" w14:textId="77777777" w:rsidR="00A573F4" w:rsidRDefault="00A573F4" w:rsidP="00A573F4">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A573F4" w14:paraId="638AFA7F" w14:textId="77777777" w:rsidTr="00EC24AC">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69F09C7"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E46FCD2"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645DE2D9"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00D48184" w14:textId="77777777" w:rsidR="00A573F4" w:rsidRDefault="00A573F4" w:rsidP="00A573F4">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37960E5" w14:textId="77777777" w:rsidR="00A573F4" w:rsidRDefault="00A573F4" w:rsidP="00A573F4">
                              <w:pPr>
                                <w:rPr>
                                  <w:rFonts w:eastAsia="Times New Roman"/>
                                  <w:b/>
                                  <w:bCs/>
                                  <w:color w:val="000000"/>
                                  <w:sz w:val="16"/>
                                  <w:szCs w:val="16"/>
                                </w:rPr>
                              </w:pPr>
                              <w:r>
                                <w:rPr>
                                  <w:rFonts w:eastAsia="Times New Roman"/>
                                  <w:b/>
                                  <w:bCs/>
                                  <w:color w:val="000000"/>
                                  <w:sz w:val="16"/>
                                  <w:szCs w:val="16"/>
                                </w:rPr>
                                <w:t>Risk with non-heated non-humidified gases</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2871706" w14:textId="77777777" w:rsidR="00A573F4" w:rsidRDefault="00A573F4" w:rsidP="00A573F4">
                              <w:pPr>
                                <w:rPr>
                                  <w:rFonts w:eastAsia="Times New Roman"/>
                                  <w:b/>
                                  <w:bCs/>
                                  <w:color w:val="000000"/>
                                  <w:sz w:val="16"/>
                                  <w:szCs w:val="16"/>
                                </w:rPr>
                              </w:pPr>
                              <w:r>
                                <w:rPr>
                                  <w:rFonts w:eastAsia="Times New Roman"/>
                                  <w:b/>
                                  <w:bCs/>
                                  <w:color w:val="000000"/>
                                  <w:sz w:val="16"/>
                                  <w:szCs w:val="16"/>
                                </w:rPr>
                                <w:t>Risk difference with heated and humidified gas</w:t>
                              </w:r>
                            </w:p>
                          </w:tc>
                        </w:tr>
                        <w:tr w:rsidR="00A573F4" w14:paraId="073B2757" w14:textId="77777777" w:rsidTr="00EC24AC">
                          <w:trPr>
                            <w:trHeight w:val="871"/>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B8D89D" w14:textId="77777777" w:rsidR="00A573F4" w:rsidRDefault="00A573F4" w:rsidP="00A573F4">
                              <w:pPr>
                                <w:rPr>
                                  <w:rFonts w:eastAsia="Times New Roman"/>
                                  <w:sz w:val="16"/>
                                  <w:szCs w:val="16"/>
                                </w:rPr>
                              </w:pPr>
                              <w:r>
                                <w:rPr>
                                  <w:rStyle w:val="label"/>
                                  <w:rFonts w:eastAsia="Times New Roman"/>
                                  <w:sz w:val="16"/>
                                  <w:szCs w:val="16"/>
                                </w:rPr>
                                <w:t>Hyperthermia (&gt; 37.5 C)</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F5AF040" w14:textId="77777777" w:rsidR="00A573F4" w:rsidRDefault="00A573F4" w:rsidP="00A573F4">
                              <w:pPr>
                                <w:rPr>
                                  <w:rFonts w:eastAsia="Times New Roman"/>
                                  <w:sz w:val="16"/>
                                  <w:szCs w:val="16"/>
                                </w:rPr>
                              </w:pPr>
                              <w:r>
                                <w:rPr>
                                  <w:rFonts w:eastAsia="Times New Roman"/>
                                  <w:sz w:val="16"/>
                                  <w:szCs w:val="16"/>
                                </w:rPr>
                                <w:t>476</w:t>
                              </w:r>
                              <w:r>
                                <w:rPr>
                                  <w:rFonts w:eastAsia="Times New Roman"/>
                                  <w:sz w:val="16"/>
                                  <w:szCs w:val="16"/>
                                </w:rPr>
                                <w:br/>
                                <w:t>(2 RCTs)</w:t>
                              </w:r>
                              <w:r>
                                <w:rPr>
                                  <w:rFonts w:eastAsia="Times New Roman"/>
                                  <w:sz w:val="16"/>
                                  <w:szCs w:val="16"/>
                                  <w:vertAlign w:val="superscript"/>
                                </w:rPr>
                                <w:t>1,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EBFB2B2"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r>
                                <w:rPr>
                                  <w:rStyle w:val="quality-text"/>
                                  <w:rFonts w:eastAsia="Times New Roman"/>
                                  <w:sz w:val="16"/>
                                  <w:szCs w:val="16"/>
                                </w:rPr>
                                <w:t xml:space="preserve">Very </w:t>
                              </w:r>
                              <w:proofErr w:type="spellStart"/>
                              <w:proofErr w:type="gramStart"/>
                              <w:r>
                                <w:rPr>
                                  <w:rStyle w:val="quality-text"/>
                                  <w:rFonts w:eastAsia="Times New Roman"/>
                                  <w:sz w:val="16"/>
                                  <w:szCs w:val="16"/>
                                </w:rPr>
                                <w:t>low</w:t>
                              </w:r>
                              <w:r>
                                <w:rPr>
                                  <w:rFonts w:eastAsia="Times New Roman"/>
                                  <w:sz w:val="16"/>
                                  <w:szCs w:val="16"/>
                                  <w:vertAlign w:val="superscript"/>
                                </w:rPr>
                                <w:t>a,b</w:t>
                              </w:r>
                              <w:proofErr w:type="gramEnd"/>
                              <w:r>
                                <w:rPr>
                                  <w:rFonts w:eastAsia="Times New Roman"/>
                                  <w:sz w:val="16"/>
                                  <w:szCs w:val="16"/>
                                  <w:vertAlign w:val="superscript"/>
                                </w:rPr>
                                <w:t>,c,d</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B3742C8" w14:textId="77777777" w:rsidR="00A573F4" w:rsidRDefault="00A573F4" w:rsidP="00A573F4">
                              <w:pPr>
                                <w:rPr>
                                  <w:rFonts w:eastAsia="Times New Roman"/>
                                  <w:sz w:val="16"/>
                                  <w:szCs w:val="16"/>
                                </w:rPr>
                              </w:pPr>
                              <w:r>
                                <w:rPr>
                                  <w:rStyle w:val="block"/>
                                  <w:rFonts w:eastAsia="Times New Roman"/>
                                  <w:b/>
                                  <w:bCs/>
                                  <w:sz w:val="16"/>
                                  <w:szCs w:val="16"/>
                                </w:rPr>
                                <w:t>RR 1.46</w:t>
                              </w:r>
                              <w:r>
                                <w:rPr>
                                  <w:rFonts w:eastAsia="Times New Roman"/>
                                  <w:sz w:val="16"/>
                                  <w:szCs w:val="16"/>
                                </w:rPr>
                                <w:br/>
                              </w:r>
                              <w:r>
                                <w:rPr>
                                  <w:rStyle w:val="cell"/>
                                  <w:rFonts w:eastAsia="Times New Roman"/>
                                  <w:sz w:val="16"/>
                                  <w:szCs w:val="16"/>
                                </w:rPr>
                                <w:t>(0.60 to 3.52)</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1209F6FC" w14:textId="77777777" w:rsidR="00A573F4" w:rsidRDefault="00A573F4" w:rsidP="00A573F4">
                              <w:pPr>
                                <w:rPr>
                                  <w:rFonts w:eastAsia="Times New Roman"/>
                                  <w:color w:val="000000"/>
                                  <w:sz w:val="16"/>
                                  <w:szCs w:val="16"/>
                                </w:rPr>
                              </w:pPr>
                              <w:r>
                                <w:rPr>
                                  <w:rFonts w:eastAsia="Times New Roman"/>
                                  <w:color w:val="000000"/>
                                  <w:sz w:val="16"/>
                                  <w:szCs w:val="16"/>
                                </w:rPr>
                                <w:t>90 per 1,000</w:t>
                              </w:r>
                            </w:p>
                          </w:tc>
                          <w:tc>
                            <w:tcPr>
                              <w:tcW w:w="0" w:type="auto"/>
                              <w:tcBorders>
                                <w:top w:val="single" w:sz="6" w:space="0" w:color="BFBFBF"/>
                                <w:left w:val="single" w:sz="6" w:space="0" w:color="BFBFBF"/>
                                <w:right w:val="single" w:sz="6" w:space="0" w:color="BFBFBF"/>
                              </w:tcBorders>
                              <w:shd w:val="clear" w:color="auto" w:fill="EBEBEB"/>
                            </w:tcPr>
                            <w:p w14:paraId="2354CCA2"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41 more per 1,000</w:t>
                              </w:r>
                              <w:r>
                                <w:rPr>
                                  <w:rFonts w:eastAsia="Times New Roman"/>
                                  <w:color w:val="000000"/>
                                  <w:sz w:val="16"/>
                                  <w:szCs w:val="16"/>
                                </w:rPr>
                                <w:br/>
                              </w:r>
                              <w:r>
                                <w:rPr>
                                  <w:rStyle w:val="cell-value"/>
                                  <w:rFonts w:eastAsia="Times New Roman"/>
                                  <w:color w:val="000000"/>
                                  <w:sz w:val="16"/>
                                  <w:szCs w:val="16"/>
                                </w:rPr>
                                <w:t>(36 fewer to 227 more)</w:t>
                              </w:r>
                            </w:p>
                          </w:tc>
                        </w:tr>
                        <w:tr w:rsidR="00A573F4" w14:paraId="5A935AD8" w14:textId="77777777" w:rsidTr="00EC24AC">
                          <w:trPr>
                            <w:trHeight w:val="831"/>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360E8D6" w14:textId="77777777" w:rsidR="00A573F4" w:rsidRDefault="00A573F4" w:rsidP="00A573F4">
                              <w:pPr>
                                <w:rPr>
                                  <w:rFonts w:eastAsia="Times New Roman"/>
                                  <w:sz w:val="16"/>
                                  <w:szCs w:val="16"/>
                                </w:rPr>
                              </w:pPr>
                              <w:r>
                                <w:rPr>
                                  <w:rStyle w:val="label"/>
                                  <w:rFonts w:eastAsia="Times New Roman"/>
                                  <w:sz w:val="16"/>
                                  <w:szCs w:val="16"/>
                                </w:rPr>
                                <w:t>Hyperthermi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7D0FE02" w14:textId="77777777" w:rsidR="00A573F4" w:rsidRDefault="00A573F4" w:rsidP="00A573F4">
                              <w:pPr>
                                <w:rPr>
                                  <w:rFonts w:eastAsia="Times New Roman"/>
                                  <w:sz w:val="16"/>
                                  <w:szCs w:val="16"/>
                                </w:rPr>
                              </w:pPr>
                              <w:r>
                                <w:rPr>
                                  <w:rFonts w:eastAsia="Times New Roman"/>
                                  <w:sz w:val="16"/>
                                  <w:szCs w:val="16"/>
                                </w:rPr>
                                <w:t>112</w:t>
                              </w:r>
                              <w:r>
                                <w:rPr>
                                  <w:rFonts w:eastAsia="Times New Roman"/>
                                  <w:sz w:val="16"/>
                                  <w:szCs w:val="16"/>
                                </w:rPr>
                                <w:br/>
                                <w:t>(1 observational study)</w:t>
                              </w:r>
                              <w:r>
                                <w:rPr>
                                  <w:rFonts w:eastAsia="Times New Roman"/>
                                  <w:sz w:val="16"/>
                                  <w:szCs w:val="16"/>
                                  <w:vertAlign w:val="superscript"/>
                                </w:rPr>
                                <w:t>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7AD6944"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Low</w:t>
                              </w:r>
                              <w:r>
                                <w:rPr>
                                  <w:rFonts w:eastAsia="Times New Roman"/>
                                  <w:sz w:val="16"/>
                                  <w:szCs w:val="16"/>
                                  <w:vertAlign w:val="superscript"/>
                                </w:rPr>
                                <w:t>e,f</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2AC4E0B" w14:textId="77777777" w:rsidR="00A573F4" w:rsidRDefault="00A573F4" w:rsidP="00A573F4">
                              <w:pPr>
                                <w:rPr>
                                  <w:rFonts w:eastAsia="Times New Roman"/>
                                  <w:sz w:val="16"/>
                                  <w:szCs w:val="16"/>
                                </w:rPr>
                              </w:pPr>
                              <w:r>
                                <w:rPr>
                                  <w:rStyle w:val="block"/>
                                  <w:rFonts w:eastAsia="Times New Roman"/>
                                  <w:b/>
                                  <w:bCs/>
                                  <w:sz w:val="16"/>
                                  <w:szCs w:val="16"/>
                                </w:rPr>
                                <w:t>RR 2.15</w:t>
                              </w:r>
                              <w:r>
                                <w:rPr>
                                  <w:rFonts w:eastAsia="Times New Roman"/>
                                  <w:sz w:val="16"/>
                                  <w:szCs w:val="16"/>
                                </w:rPr>
                                <w:br/>
                              </w:r>
                              <w:r>
                                <w:rPr>
                                  <w:rStyle w:val="cell"/>
                                  <w:rFonts w:eastAsia="Times New Roman"/>
                                  <w:sz w:val="16"/>
                                  <w:szCs w:val="16"/>
                                </w:rPr>
                                <w:t>(0.20 to 23.02)</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273AA489" w14:textId="77777777" w:rsidR="00A573F4" w:rsidRDefault="00A573F4" w:rsidP="00A573F4">
                              <w:pPr>
                                <w:rPr>
                                  <w:rFonts w:eastAsia="Times New Roman"/>
                                  <w:color w:val="000000"/>
                                  <w:sz w:val="16"/>
                                  <w:szCs w:val="16"/>
                                </w:rPr>
                              </w:pPr>
                              <w:r>
                                <w:rPr>
                                  <w:rFonts w:eastAsia="Times New Roman"/>
                                  <w:color w:val="000000"/>
                                  <w:sz w:val="16"/>
                                  <w:szCs w:val="16"/>
                                </w:rPr>
                                <w:t>17 per 1,000</w:t>
                              </w:r>
                            </w:p>
                          </w:tc>
                          <w:tc>
                            <w:tcPr>
                              <w:tcW w:w="0" w:type="auto"/>
                              <w:tcBorders>
                                <w:top w:val="single" w:sz="6" w:space="0" w:color="BFBFBF"/>
                                <w:left w:val="single" w:sz="6" w:space="0" w:color="BFBFBF"/>
                                <w:right w:val="single" w:sz="6" w:space="0" w:color="BFBFBF"/>
                              </w:tcBorders>
                              <w:shd w:val="clear" w:color="auto" w:fill="EBEBEB"/>
                            </w:tcPr>
                            <w:p w14:paraId="0FC6D984"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20 more per 1,000</w:t>
                              </w:r>
                              <w:r>
                                <w:rPr>
                                  <w:rFonts w:eastAsia="Times New Roman"/>
                                  <w:color w:val="000000"/>
                                  <w:sz w:val="16"/>
                                  <w:szCs w:val="16"/>
                                </w:rPr>
                                <w:br/>
                              </w:r>
                              <w:r>
                                <w:rPr>
                                  <w:rStyle w:val="cell-value"/>
                                  <w:rFonts w:eastAsia="Times New Roman"/>
                                  <w:color w:val="000000"/>
                                  <w:sz w:val="16"/>
                                  <w:szCs w:val="16"/>
                                </w:rPr>
                                <w:t>(14 fewer to 380 more)</w:t>
                              </w:r>
                            </w:p>
                          </w:tc>
                        </w:tr>
                      </w:tbl>
                      <w:p w14:paraId="6210EBA8" w14:textId="77777777" w:rsidR="00A573F4" w:rsidRPr="009517E8" w:rsidRDefault="00A573F4">
                        <w:pPr>
                          <w:numPr>
                            <w:ilvl w:val="0"/>
                            <w:numId w:val="26"/>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Meyer&lt;/Author&gt;&lt;Year&gt;2015&lt;/Year&gt;&lt;RecNum&gt;20&lt;/RecNum&gt;&lt;DisplayText&gt;{Meyer 2015 245}&lt;/DisplayText&gt;&lt;record&gt;&lt;rec-number&gt;20&lt;/rec-number&gt;&lt;foreign-keys&gt;&lt;key app="EN" db-id="z5av02adre92x4eeefppzprdtv90xdfdxzra" timestamp="1660200789"&gt;20&lt;/key&gt;&lt;/foreign-keys&gt;&lt;ref-type name="Journal Article"&gt;17&lt;/ref-type&gt;&lt;contributors&gt;&lt;authors&gt;&lt;author&gt;Meyer, M. P.&lt;/author&gt;&lt;author&gt;Hou, D.&lt;/author&gt;&lt;author&gt;Ishrar, N. N.&lt;/author&gt;&lt;author&gt;Dito, I.&lt;/author&gt;&lt;author&gt;te Pas, A. B.&lt;/author&gt;&lt;/authors&gt;&lt;/contributors&gt;&lt;titles&gt;&lt;title&gt;Initial respiratory support with cold, dry gas versus heated humidified gas and admission temperature of preterm infants&lt;/title&gt;&lt;secondary-title&gt;J Pediatr&lt;/secondary-title&gt;&lt;/titles&gt;&lt;periodical&gt;&lt;full-title&gt;J Pediatr&lt;/full-title&gt;&lt;/periodical&gt;&lt;pages&gt;245-50.e1&lt;/pages&gt;&lt;volume&gt;166&lt;/volume&gt;&lt;number&gt;2&lt;/number&gt;&lt;dates&gt;&lt;year&gt;2015&lt;/year&gt;&lt;/dates&gt;&lt;accession-num&gt;25449225&lt;/accession-num&gt;&lt;label&gt;245&lt;/label&gt;&lt;urls&gt;&lt;related-urls&gt;&lt;url&gt;https://www.jpeds.com/article/S0022-3476(14)00900-7/fulltext&lt;/url&gt;&lt;/related-urls&gt;&lt;/urls&gt;&lt;electronic-resource-num&gt;10.1016/j.jpeds.2014.09.049&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Meyer 2015 245}</w:t>
                        </w:r>
                        <w:r>
                          <w:rPr>
                            <w:rFonts w:eastAsia="Times New Roman" w:cstheme="minorHAnsi"/>
                            <w:sz w:val="16"/>
                            <w:szCs w:val="16"/>
                          </w:rPr>
                          <w:fldChar w:fldCharType="end"/>
                        </w:r>
                      </w:p>
                      <w:p w14:paraId="3E2D680B" w14:textId="77777777" w:rsidR="00A573F4" w:rsidRDefault="00A573F4">
                        <w:pPr>
                          <w:numPr>
                            <w:ilvl w:val="0"/>
                            <w:numId w:val="26"/>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fldChar w:fldCharType="begin"/>
                        </w:r>
                        <w:r>
                          <w:rPr>
                            <w:rFonts w:eastAsia="Times New Roman" w:cstheme="minorHAnsi"/>
                            <w:sz w:val="16"/>
                            <w:szCs w:val="16"/>
                          </w:rPr>
                          <w:instrText xml:space="preserve"> ADDIN EN.CITE &lt;EndNote&gt;&lt;Cite&gt;&lt;Author&gt;McGrory&lt;/Author&gt;&lt;Year&gt;2018&lt;/Year&gt;&lt;RecNum&gt;19&lt;/RecNum&gt;&lt;DisplayText&gt;{McGrory 2018 47}&lt;/DisplayText&gt;&lt;record&gt;&lt;rec-number&gt;19&lt;/rec-number&gt;&lt;foreign-keys&gt;&lt;key app="EN" db-id="z5av02adre92x4eeefppzprdtv90xdfdxzra" timestamp="1660200769"&gt;19&lt;/key&gt;&lt;/foreign-keys&gt;&lt;ref-type name="Journal Article"&gt;17&lt;/ref-type&gt;&lt;contributors&gt;&lt;authors&gt;&lt;author&gt;McGrory, L.&lt;/author&gt;&lt;author&gt;Owen, L. S.&lt;/author&gt;&lt;author&gt;Thio, M.&lt;/author&gt;&lt;author&gt;Dawson, J. A.&lt;/author&gt;&lt;author&gt;Rafferty, A. R.&lt;/author&gt;&lt;author&gt;Malhotra, A.&lt;/author&gt;&lt;author&gt;Davis, P. G.&lt;/author&gt;&lt;author&gt;Kamlin, C. O. F.&lt;/author&gt;&lt;/authors&gt;&lt;/contributors&gt;&lt;titles&gt;&lt;title&gt;A Randomized Trial of Conditioned or Unconditioned Gases for Stabilizing Preterm Infants at Birth&lt;/title&gt;&lt;secondary-title&gt;J Pediatr&lt;/secondary-title&gt;&lt;/titles&gt;&lt;periodical&gt;&lt;full-title&gt;J Pediatr&lt;/full-title&gt;&lt;/periodical&gt;&lt;pages&gt;47-53&lt;/pages&gt;&lt;volume&gt;193&lt;/volume&gt;&lt;dates&gt;&lt;year&gt;2018&lt;/year&gt;&lt;/dates&gt;&lt;accession-num&gt;29106924&lt;/accession-num&gt;&lt;label&gt;47&lt;/label&gt;&lt;urls&gt;&lt;related-urls&gt;&lt;url&gt;https://www.jpeds.com/article/S0022-3476(17)31167-8/fulltext&lt;/url&gt;&lt;/related-urls&gt;&lt;/urls&gt;&lt;electronic-resource-num&gt;10.1016/j.jpeds.2017.09.006&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McGrory 2018 47}</w:t>
                        </w:r>
                        <w:r>
                          <w:rPr>
                            <w:rFonts w:eastAsia="Times New Roman" w:cstheme="minorHAnsi"/>
                            <w:sz w:val="16"/>
                            <w:szCs w:val="16"/>
                          </w:rPr>
                          <w:fldChar w:fldCharType="end"/>
                        </w:r>
                      </w:p>
                      <w:p w14:paraId="6EFD49EE" w14:textId="77777777" w:rsidR="00A573F4" w:rsidRDefault="00A573F4">
                        <w:pPr>
                          <w:numPr>
                            <w:ilvl w:val="0"/>
                            <w:numId w:val="26"/>
                          </w:numPr>
                          <w:spacing w:before="100" w:beforeAutospacing="1" w:after="100" w:afterAutospacing="1" w:line="240" w:lineRule="auto"/>
                          <w:rPr>
                            <w:rFonts w:eastAsia="Times New Roman" w:cstheme="minorHAnsi"/>
                            <w:sz w:val="16"/>
                            <w:szCs w:val="16"/>
                          </w:rPr>
                        </w:pPr>
                        <w:r>
                          <w:rPr>
                            <w:rFonts w:eastAsia="Times New Roman" w:cstheme="minorHAnsi"/>
                            <w:sz w:val="16"/>
                            <w:szCs w:val="16"/>
                          </w:rPr>
                          <w:lastRenderedPageBreak/>
                          <w:fldChar w:fldCharType="begin"/>
                        </w:r>
                        <w:r>
                          <w:rPr>
                            <w:rFonts w:eastAsia="Times New Roman" w:cstheme="minorHAnsi"/>
                            <w:sz w:val="16"/>
                            <w:szCs w:val="16"/>
                          </w:rPr>
                          <w:instrText xml:space="preserve"> ADDIN EN.CITE &lt;EndNote&gt;&lt;Cite&gt;&lt;Author&gt;te Pas&lt;/Author&gt;&lt;Year&gt;2010&lt;/Year&gt;&lt;RecNum&gt;15&lt;/RecNum&gt;&lt;DisplayText&gt;{te Pas 2010 e1427}&lt;/DisplayText&gt;&lt;record&gt;&lt;rec-number&gt;15&lt;/rec-number&gt;&lt;foreign-keys&gt;&lt;key app="EN" db-id="z5av02adre92x4eeefppzprdtv90xdfdxzra" timestamp="1660199865"&gt;15&lt;/key&gt;&lt;/foreign-keys&gt;&lt;ref-type name="Journal Article"&gt;17&lt;/ref-type&gt;&lt;contributors&gt;&lt;authors&gt;&lt;author&gt;te Pas, A. B.&lt;/author&gt;&lt;author&gt;Lopriore, E.&lt;/author&gt;&lt;author&gt;Dito, I.&lt;/author&gt;&lt;author&gt;Morley, C. J.&lt;/author&gt;&lt;author&gt;Walther, F. J.&lt;/author&gt;&lt;/authors&gt;&lt;/contributors&gt;&lt;titles&gt;&lt;title&gt;Humidified and heated air during stabilization at birth improves temperature in preterm infants&lt;/title&gt;&lt;secondary-title&gt;Pediatrics&lt;/secondary-title&gt;&lt;/titles&gt;&lt;periodical&gt;&lt;full-title&gt;Pediatrics&lt;/full-title&gt;&lt;/periodical&gt;&lt;pages&gt;e1427-32&lt;/pages&gt;&lt;volume&gt;125&lt;/volume&gt;&lt;number&gt;6&lt;/number&gt;&lt;dates&gt;&lt;year&gt;2010&lt;/year&gt;&lt;/dates&gt;&lt;accession-num&gt;20457686&lt;/accession-num&gt;&lt;label&gt;e1427&lt;/label&gt;&lt;urls&gt;&lt;related-urls&gt;&lt;url&gt;https://pediatrics.aappublications.org/content/pediatrics/125/6/e1427.full.pdf&lt;/url&gt;&lt;url&gt;https://publications.aap.org/pediatrics/article-abstract/125/6/e1427/72498/Humidified-and-Heated-Air-During-Stabilization-at?redirectedFrom=fulltext&lt;/url&gt;&lt;/related-urls&gt;&lt;/urls&gt;&lt;electronic-resource-num&gt;10.1542/peds.2009-2656&lt;/electronic-resource-num&gt;&lt;/record&gt;&lt;/Cite&gt;&lt;/EndNote&gt;</w:instrText>
                        </w:r>
                        <w:r>
                          <w:rPr>
                            <w:rFonts w:eastAsia="Times New Roman" w:cstheme="minorHAnsi"/>
                            <w:sz w:val="16"/>
                            <w:szCs w:val="16"/>
                          </w:rPr>
                          <w:fldChar w:fldCharType="separate"/>
                        </w:r>
                        <w:r>
                          <w:rPr>
                            <w:rFonts w:eastAsia="Times New Roman" w:cstheme="minorHAnsi"/>
                            <w:noProof/>
                            <w:sz w:val="16"/>
                            <w:szCs w:val="16"/>
                          </w:rPr>
                          <w:t>{te Pas 2010 e1427}</w:t>
                        </w:r>
                        <w:r>
                          <w:rPr>
                            <w:rFonts w:eastAsia="Times New Roman" w:cstheme="minorHAnsi"/>
                            <w:sz w:val="16"/>
                            <w:szCs w:val="16"/>
                          </w:rPr>
                          <w:fldChar w:fldCharType="end"/>
                        </w:r>
                      </w:p>
                      <w:p w14:paraId="060A2ACC" w14:textId="77777777" w:rsidR="00A573F4" w:rsidRPr="00DA0F36" w:rsidRDefault="00A573F4">
                        <w:pPr>
                          <w:pStyle w:val="ListParagraph"/>
                          <w:numPr>
                            <w:ilvl w:val="0"/>
                            <w:numId w:val="32"/>
                          </w:numPr>
                          <w:spacing w:before="100" w:beforeAutospacing="1" w:after="100" w:afterAutospacing="1" w:line="240" w:lineRule="auto"/>
                          <w:rPr>
                            <w:rFonts w:eastAsia="Times New Roman" w:cstheme="minorHAnsi"/>
                            <w:sz w:val="16"/>
                            <w:szCs w:val="16"/>
                          </w:rPr>
                        </w:pPr>
                        <w:r w:rsidRPr="00DA0F36">
                          <w:rPr>
                            <w:rFonts w:eastAsia="Times New Roman" w:cstheme="minorHAnsi"/>
                            <w:sz w:val="16"/>
                            <w:szCs w:val="16"/>
                          </w:rPr>
                          <w:t>Of the two trials, one had some concerns for risk of bias</w:t>
                        </w:r>
                      </w:p>
                      <w:p w14:paraId="4F1886FC" w14:textId="77777777" w:rsidR="00A573F4" w:rsidRPr="00DA0F36" w:rsidRDefault="00A573F4">
                        <w:pPr>
                          <w:pStyle w:val="ListParagraph"/>
                          <w:numPr>
                            <w:ilvl w:val="0"/>
                            <w:numId w:val="32"/>
                          </w:numPr>
                          <w:spacing w:before="100" w:beforeAutospacing="1" w:after="100" w:afterAutospacing="1" w:line="240" w:lineRule="auto"/>
                          <w:rPr>
                            <w:rFonts w:eastAsia="Times New Roman" w:cstheme="minorHAnsi"/>
                            <w:sz w:val="16"/>
                            <w:szCs w:val="16"/>
                          </w:rPr>
                        </w:pPr>
                        <w:r w:rsidRPr="00DA0F36">
                          <w:rPr>
                            <w:rFonts w:eastAsia="Times New Roman" w:cstheme="minorHAnsi"/>
                            <w:sz w:val="16"/>
                            <w:szCs w:val="16"/>
                          </w:rPr>
                          <w:t>I</w:t>
                        </w:r>
                        <w:r w:rsidRPr="00DA0F36">
                          <w:rPr>
                            <w:rFonts w:eastAsia="Times New Roman" w:cstheme="minorHAnsi"/>
                            <w:sz w:val="16"/>
                            <w:szCs w:val="16"/>
                            <w:vertAlign w:val="superscript"/>
                          </w:rPr>
                          <w:t>2</w:t>
                        </w:r>
                        <w:r w:rsidRPr="00DA0F36">
                          <w:rPr>
                            <w:rFonts w:eastAsia="Times New Roman" w:cstheme="minorHAnsi"/>
                            <w:sz w:val="16"/>
                            <w:szCs w:val="16"/>
                          </w:rPr>
                          <w:t>=55%</w:t>
                        </w:r>
                      </w:p>
                      <w:p w14:paraId="7AFF5832" w14:textId="77777777" w:rsidR="00A573F4" w:rsidRPr="00DA0F36" w:rsidRDefault="00A573F4">
                        <w:pPr>
                          <w:pStyle w:val="ListParagraph"/>
                          <w:numPr>
                            <w:ilvl w:val="0"/>
                            <w:numId w:val="32"/>
                          </w:numPr>
                          <w:spacing w:before="100" w:beforeAutospacing="1" w:after="100" w:afterAutospacing="1" w:line="240" w:lineRule="auto"/>
                          <w:rPr>
                            <w:rFonts w:eastAsia="Times New Roman" w:cstheme="minorHAnsi"/>
                            <w:sz w:val="16"/>
                            <w:szCs w:val="16"/>
                          </w:rPr>
                        </w:pPr>
                        <w:r w:rsidRPr="00DA0F36">
                          <w:rPr>
                            <w:rFonts w:eastAsia="Times New Roman" w:cstheme="minorHAnsi"/>
                            <w:sz w:val="16"/>
                            <w:szCs w:val="16"/>
                          </w:rPr>
                          <w:t>Amongst the extremely preterm subgroup of neonates included in both trials, plastic bag or wrap was used as a co-intervention in neonates &lt;28 weeks</w:t>
                        </w:r>
                        <w:r>
                          <w:rPr>
                            <w:rFonts w:eastAsia="Times New Roman" w:cstheme="minorHAnsi"/>
                            <w:sz w:val="16"/>
                            <w:szCs w:val="16"/>
                          </w:rPr>
                          <w:t>’</w:t>
                        </w:r>
                        <w:r w:rsidRPr="00DA0F36">
                          <w:rPr>
                            <w:rFonts w:eastAsia="Times New Roman" w:cstheme="minorHAnsi"/>
                            <w:sz w:val="16"/>
                            <w:szCs w:val="16"/>
                          </w:rPr>
                          <w:t xml:space="preserve"> gestation in one trial and &lt;30 weeks at one site in the other trial</w:t>
                        </w:r>
                      </w:p>
                      <w:p w14:paraId="30E77086" w14:textId="77777777" w:rsidR="00A573F4" w:rsidRPr="00DA0F36" w:rsidRDefault="00A573F4">
                        <w:pPr>
                          <w:pStyle w:val="ListParagraph"/>
                          <w:numPr>
                            <w:ilvl w:val="0"/>
                            <w:numId w:val="32"/>
                          </w:numPr>
                          <w:spacing w:before="100" w:beforeAutospacing="1" w:after="100" w:afterAutospacing="1" w:line="240" w:lineRule="auto"/>
                          <w:rPr>
                            <w:rFonts w:eastAsia="Times New Roman" w:cstheme="minorHAnsi"/>
                            <w:sz w:val="16"/>
                            <w:szCs w:val="16"/>
                          </w:rPr>
                        </w:pPr>
                        <w:r w:rsidRPr="00DA0F36">
                          <w:rPr>
                            <w:rFonts w:eastAsia="Times New Roman" w:cstheme="minorHAnsi"/>
                            <w:sz w:val="16"/>
                            <w:szCs w:val="16"/>
                          </w:rPr>
                          <w:t>OIS criterion not satisfied and 95% CI crosses line of no effect</w:t>
                        </w:r>
                      </w:p>
                      <w:p w14:paraId="39D48FFC" w14:textId="77777777" w:rsidR="00A573F4" w:rsidRPr="00DA0F36" w:rsidRDefault="00A573F4">
                        <w:pPr>
                          <w:pStyle w:val="ListParagraph"/>
                          <w:numPr>
                            <w:ilvl w:val="0"/>
                            <w:numId w:val="32"/>
                          </w:numPr>
                          <w:spacing w:before="100" w:beforeAutospacing="1" w:after="100" w:afterAutospacing="1" w:line="240" w:lineRule="auto"/>
                          <w:rPr>
                            <w:rFonts w:eastAsia="Times New Roman" w:cstheme="minorHAnsi"/>
                            <w:sz w:val="16"/>
                            <w:szCs w:val="16"/>
                          </w:rPr>
                        </w:pPr>
                        <w:r w:rsidRPr="00DA0F36">
                          <w:rPr>
                            <w:rFonts w:eastAsia="Times New Roman" w:cstheme="minorHAnsi"/>
                            <w:sz w:val="16"/>
                            <w:szCs w:val="16"/>
                          </w:rPr>
                          <w:t>The trial had a moderate risk of bias</w:t>
                        </w:r>
                      </w:p>
                      <w:p w14:paraId="2AA47F14" w14:textId="77777777" w:rsidR="00A573F4" w:rsidRPr="00750E0A" w:rsidRDefault="00A573F4">
                        <w:pPr>
                          <w:pStyle w:val="ListParagraph"/>
                          <w:numPr>
                            <w:ilvl w:val="0"/>
                            <w:numId w:val="32"/>
                          </w:numPr>
                          <w:spacing w:before="100" w:beforeAutospacing="1" w:after="100" w:afterAutospacing="1" w:line="240" w:lineRule="auto"/>
                          <w:rPr>
                            <w:rFonts w:ascii="Calibri" w:eastAsia="Times New Roman" w:hAnsi="Calibri" w:cs="Calibri"/>
                            <w:sz w:val="16"/>
                            <w:szCs w:val="16"/>
                          </w:rPr>
                        </w:pPr>
                        <w:r w:rsidRPr="00DA0F36">
                          <w:rPr>
                            <w:rFonts w:eastAsia="Times New Roman" w:cstheme="minorHAnsi"/>
                            <w:sz w:val="16"/>
                            <w:szCs w:val="16"/>
                          </w:rPr>
                          <w:t>95%</w:t>
                        </w:r>
                        <w:r>
                          <w:rPr>
                            <w:rFonts w:eastAsia="Times New Roman" w:cstheme="minorHAnsi"/>
                            <w:sz w:val="16"/>
                            <w:szCs w:val="16"/>
                          </w:rPr>
                          <w:t xml:space="preserve"> </w:t>
                        </w:r>
                        <w:r w:rsidRPr="00DA0F36">
                          <w:rPr>
                            <w:rFonts w:eastAsia="Times New Roman" w:cstheme="minorHAnsi"/>
                            <w:sz w:val="16"/>
                            <w:szCs w:val="16"/>
                          </w:rPr>
                          <w:t>CI crosses line of no effect</w:t>
                        </w:r>
                      </w:p>
                      <w:p w14:paraId="03ABF584" w14:textId="77777777" w:rsidR="00A573F4" w:rsidRPr="00750E0A" w:rsidRDefault="00A573F4" w:rsidP="00A573F4">
                        <w:pPr>
                          <w:spacing w:before="100" w:beforeAutospacing="1" w:after="100" w:afterAutospacing="1" w:line="240" w:lineRule="auto"/>
                          <w:rPr>
                            <w:rFonts w:ascii="Calibri" w:eastAsia="Times New Roman" w:hAnsi="Calibri" w:cs="Calibri"/>
                            <w:sz w:val="16"/>
                            <w:szCs w:val="16"/>
                          </w:rPr>
                        </w:pPr>
                        <w:r>
                          <w:rPr>
                            <w:rFonts w:ascii="Calibri" w:eastAsia="Times New Roman" w:hAnsi="Calibri" w:cs="Calibri"/>
                            <w:sz w:val="16"/>
                            <w:szCs w:val="16"/>
                          </w:rPr>
                          <w:t xml:space="preserve">The reason for concluding that the effect on hyperthermia is not known is that although the point estimates suggested a greater likelihood of clinical harm, the confidence intervals were wide and crossed the line of no effect. The evidence was of very low certainty. Furthermore, in the included studies, other measures to maintain normal temperature were used for both intervention and control arms. The number and type of other measures used could affect the risk of hyperthermia.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F674DC"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lastRenderedPageBreak/>
                          <w:t>Infants in both the heated and humidified gas and the non-heated and humidified gas group were equally exposed to additional thermoregulation measures, for example radiant warmer. Additionally, the least mature infants were managed with a plastic bag or wrap. These additional measures may have affected infant thermoregulation.</w:t>
                        </w:r>
                      </w:p>
                      <w:p w14:paraId="67EE06B1"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In one study infants were exposed to delayed cord clamping for 40 seconds. The effect of delayed cord clamping on thermoregulation in very and extremely preterm infants is unclear.</w:t>
                        </w:r>
                      </w:p>
                      <w:p w14:paraId="3183AE5C"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We do not know the effect size in the presence of additional or fewer co-interventions.</w:t>
                        </w:r>
                      </w:p>
                      <w:p w14:paraId="23C4D524"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p w14:paraId="51319820"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p w14:paraId="76A5D97D"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p w14:paraId="539596C1"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p w14:paraId="2CC55E2E"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p w14:paraId="2ABACC0D"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p w14:paraId="5B32D12F"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p w14:paraId="478FD655"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tc>
                  </w:tr>
                  <w:tr w:rsidR="00A573F4" w14:paraId="13857783"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D8A8726"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566FA122"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A573F4" w14:paraId="365E45AA"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468E1F"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C6F135"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207611"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64F9F43B" w14:textId="77777777" w:rsidTr="00EC24AC">
                    <w:trPr>
                      <w:trHeight w:val="75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A35C47" w14:textId="77777777" w:rsidR="00A573F4" w:rsidRDefault="00A573F4" w:rsidP="00A573F4">
                        <w:pPr>
                          <w:rPr>
                            <w:rFonts w:ascii="Calibri" w:eastAsia="Times New Roman" w:hAnsi="Calibri" w:cs="Calibri"/>
                            <w:sz w:val="16"/>
                            <w:szCs w:val="16"/>
                          </w:rPr>
                        </w:pP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18019B"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certainty of evidence for the primary outcomes (survival and normothermia) was very low. For the important secondary outcomes relating to body temperature the certainty of evidence was low, except for mean temperature on admission and IVH &gt; grade 2, for which the certainty of evidence was moderate. For the remaining secondary outcomes, the certainty of evidence was very low.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029424"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tc>
                  </w:tr>
                  <w:tr w:rsidR="00A573F4" w14:paraId="069A7A74"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41B5C64"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08B443D2"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A573F4" w14:paraId="69DE4A7E"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58593A"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6402E7"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D02312"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263543F2"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DCC5A1"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ossibly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ortant uncertainty or variability</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mportant uncertainty or variabilit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965CA6"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The outcome of survival to hospital discharge (or its converse, mortality) have been judged by both care givers and parents to be the highest ranked outcomes of importance.</w:t>
                        </w:r>
                        <w:r>
                          <w:t xml:space="preserve"> </w:t>
                        </w:r>
                        <w:r>
                          <w:rPr>
                            <w:rFonts w:ascii="Calibri" w:eastAsia="Times New Roman" w:hAnsi="Calibri" w:cs="Calibri"/>
                            <w:sz w:val="16"/>
                            <w:szCs w:val="16"/>
                          </w:rPr>
                          <w:fldChar w:fldCharType="begin">
                            <w:fldData xml:space="preserve">PEVuZE5vdGU+PENpdGU+PEF1dGhvcj5TdHJhbmQ8L0F1dGhvcj48WWVhcj4yMDIwPC9ZZWFyPjxS
ZWNOdW0+NTI8L1JlY051bT48SURUZXh0PkYzMjjigJNGMzMwLjwvSURUZXh0PjxEaXNwbGF5VGV4
dD57U3RyYW5kIDIwMjAgRjMyOCwgV2ViYmUgMjAyMCA0MjV9PC9EaXNwbGF5VGV4dD48cmVjb3Jk
PjxyZWMtbnVtYmVyPjUyPC9yZWMtbnVtYmVyPjxmb3JlaWduLWtleXM+PGtleSBhcHA9IkVOIiBk
Yi1pZD0iejVhdjAyYWRyZTkyeDRlZWVmcHB6cHJkdHY5MHhkZmR4enJhIiB0aW1lc3RhbXA9IjE2
NjM3ODgyMTIiPjUyPC9rZXk+PC9mb3JlaWduLWtleXM+PHJlZi10eXBlIG5hbWU9IkpvdXJuYWwg
QXJ0aWNsZSI+MTc8L3JlZi10eXBlPjxjb250cmlidXRvcnM+PGF1dGhvcnM+PGF1dGhvcj5TdHJh
bmQsIE0uIEwuPC9hdXRob3I+PGF1dGhvcj5TaW1vbiwgVy4gTS48L2F1dGhvcj48YXV0aG9yPld5
bGxpZSwgSi48L2F1dGhvcj48YXV0aG9yPld5Y2tvZmYsIE0uIEguPC9hdXRob3I+PGF1dGhvcj5X
ZWluZXIsIEcuPC9hdXRob3I+PC9hdXRob3JzPjwvY29udHJpYnV0b3JzPjxhdXRoLWFkZHJlc3M+
UGVkaWF0cmljcywgU2FpbnQgTG91aXMgVW5pdmVyc2l0eSwgU2FpbnQgTG91aXMsIE1pc3NvdXJp
LCBVU0EuJiN4RDtEaXZpc2lvbiBvZiBMaWZlIFN1cHBvcnQsIEFtZXJpY2FuIEFjYWRlbXkgb2Yg
UGVkaWF0cmljcywgSXRhc2NhLCBJTCwgVVNBLiYjeEQ7UGFlZGlhdHJpY3MsIEphbWVzIENvb2sg
VW5pdmVyc2l0eSBIb3NwaXRhbCwgTWlkZGxlc2Jyb3VnaCwgVUsuJiN4RDtQZWRpYXRyaWNzLCBV
VCBTb3V0aHdlc3Rlcm4gTWVkaWNhbCwgRGFsbGFzLCBUZXhhcywgVVNBLiYjeEQ7UGVkaWF0cmlj
cy1OZW9uYXRhbCwgVW5pdmVyc2l0eSBvZiBNaWNoaWdhbiBIb3NwaXRhbCwgQW5uIEFyYm9yLCBN
aWNoaWdhbiwgVVNBLjwvYXV0aC1hZGRyZXNzPjx0aXRsZXM+PHRpdGxlPkNvbnNlbnN1cyBvdXRj
b21lIHJhdGluZyBmb3IgaW50ZXJuYXRpb25hbCBuZW9uYXRhbCByZXN1c2NpdGF0aW9uIGd1aWRl
bGluZXM8L3RpdGxlPjxzZWNvbmRhcnktdGl0bGU+QXJjaCBEaXMgQ2hpbGQgRmV0YWwgTmVvbmF0
YWwgRWQ8L3NlY29uZGFyeS10aXRsZT48YWx0LXRpdGxlPkFyY2hpdmVzIG9mIGRpc2Vhc2UgaW4g
Y2hpbGRob29kLiBGZXRhbCBhbmQgbmVvbmF0YWwgZWRpdGlvbjwvYWx0LXRpdGxlPjwvdGl0bGVz
PjxwZXJpb2RpY2FsPjxmdWxsLXRpdGxlPkFyY2ggRGlzIENoaWxkIEZldGFsIE5lb25hdGFsIEVk
PC9mdWxsLXRpdGxlPjwvcGVyaW9kaWNhbD48cGFnZXM+RjMyOOKAk0YzMzAuPC9wYWdlcz48dm9s
dW1lPjEwNTo8L3ZvbHVtZT48ZWRpdGlvbj4yMDE5LzAzLzMxPC9lZGl0aW9uPjxrZXl3b3Jkcz48
a2V5d29yZD5kZWxpdmVyeSByb29tPC9rZXl3b3JkPjxrZXl3b3JkPm5lb25hdG9sb2d5PC9rZXl3
b3JkPjxrZXl3b3JkPm91dGNvbWU8L2tleXdvcmQ+PGtleXdvcmQ+cmVzdXNjaXRhdGlvbiwgbmVv
bmF0YWw8L2tleXdvcmQ+PC9rZXl3b3Jkcz48ZGF0ZXM+PHllYXI+MjAyMDwveWVhcj48cHViLWRh
dGVzPjxkYXRlPk1hciAyOTwvZGF0ZT48L3B1Yi1kYXRlcz48L2RhdGVzPjxpc2JuPjEzNTktMjk5
ODwvaXNibj48YWNjZXNzaW9uLW51bT4zMDkyNjcxNTwvYWNjZXNzaW9uLW51bT48bGFiZWw+RjMy
ODwvbGFiZWw+PHVybHM+PHJlbGF0ZWQtdXJscz48dXJsPmh0dHBzOi8vZm4uYm1qLmNvbS9jb250
ZW50LzEwNS8zLzMyODwvdXJsPjwvcmVsYXRlZC11cmxzPjwvdXJscz48ZWxlY3Ryb25pYy1yZXNv
dXJjZS1udW0+MTAuMTEzNi9hcmNoZGlzY2hpbGQtMjAxOS0zMTY5NDI8L2VsZWN0cm9uaWMtcmVz
b3VyY2UtbnVtPjxyZW1vdGUtZGF0YWJhc2UtcHJvdmlkZXI+TkxNPC9yZW1vdGUtZGF0YWJhc2Ut
cHJvdmlkZXI+PGxhbmd1YWdlPmVuZzwvbGFuZ3VhZ2U+PC9yZWNvcmQ+PC9DaXRlPjxDaXRlPjxB
dXRob3I+V2ViYmU8L0F1dGhvcj48WWVhcj4yMDIwPC9ZZWFyPjxSZWNOdW0+NTM8L1JlY051bT48
SURUZXh0PjQyNS00MzE8L0lEVGV4dD48cmVjb3JkPjxyZWMtbnVtYmVyPjUzPC9yZWMtbnVtYmVy
Pjxmb3JlaWduLWtleXM+PGtleSBhcHA9IkVOIiBkYi1pZD0iejVhdjAyYWRyZTkyeDRlZWVmcHB6
cHJkdHY5MHhkZmR4enJhIiB0aW1lc3RhbXA9IjE2NjM3ODgzMDMiPjUzPC9rZXk+PC9mb3JlaWdu
LWtleXM+PHJlZi10eXBlIG5hbWU9IkpvdXJuYWwgQXJ0aWNsZSI+MTc8L3JlZi10eXBlPjxjb250
cmlidXRvcnM+PGF1dGhvcnM+PGF1dGhvcj5XZWJiZSwgSi4gVy4gSC48L2F1dGhvcj48YXV0aG9y
PkR1ZmZ5LCBKLiBNLiBOLjwvYXV0aG9yPjxhdXRob3I+QWZvbnNvLCBFLjwvYXV0aG9yPjxhdXRo
b3I+QWwtTXV6YWZmYXIsIEkuPC9hdXRob3I+PGF1dGhvcj5CcnVudG9uLCBHLjwvYXV0aG9yPjxh
dXRob3I+R3JlZW5vdWdoLCBBLjwvYXV0aG9yPjxhdXRob3I+SGFsbCwgTi4gSi48L2F1dGhvcj48
YXV0aG9yPktuaWdodCwgTS48L2F1dGhvcj48YXV0aG9yPkxhdG91ciwgSi4gTS48L2F1dGhvcj48
YXV0aG9yPkxlZS1EYXZleSwgQy48L2F1dGhvcj48YXV0aG9yPk1hcmxvdywgTi48L2F1dGhvcj48
YXV0aG9yPk5vYWtlcywgTC48L2F1dGhvcj48YXV0aG9yPk55Y3lrLCBKLjwvYXV0aG9yPjxhdXRo
b3I+UmljaGFyZC1Mw7ZuZHQsIEEuPC9hdXRob3I+PGF1dGhvcj5XaWxscy1FdmUsIEIuPC9hdXRo
b3I+PGF1dGhvcj5Nb2RpLCBOLjwvYXV0aG9yPjxhdXRob3I+R2FsZSwgQy48L2F1dGhvcj48L2F1
dGhvcnM+PC9jb250cmlidXRvcnM+PGF1dGgtYWRkcmVzcz5BY2FkZW1pYyBOZW9uYXRhbCBNZWRp
Y2luZSwgSW1wZXJpYWwgQ29sbGVnZSBMb25kb24sIExvbmRvbiwgVUsgai53ZWJiZUBpbXBlcmlh
bC5hYy51ay4mI3hEO051ZmZpZWxkIERlcGFydG1lbnQgb2YgUHJpbWFyeSBDYXJlIEhlYWx0aCBT
Y2llbmNlcywgVW5pdmVyc2l0eSBvZiBPeGZvcmQsIE94Zm9yZCwgT3hmb3Jkc2hpcmUsIFVLLiYj
eEQ7TmVvbmF0YWwgVW5pdCwgUm9zaWUgSG9zcGl0YWwsIENhbWJyaWRnZSwgQ2FtYnJpZGdlc2hp
cmUsIFVLLiYjeEQ7VGhlIE5lb25hdGFsIFVuaXQsIFJveWFsIEdsYW1vcmdhbiBIb3NwaXRhbCwg
TGxhbnRyaXNhbnQsIFJob25kZGEgQ3lub24gVGFmLCBVSy4mI3hEO1VDTCBJbnN0aXR1dGUgb2Yg
RWR1Y2F0aW9uIENlbnRyZSBmb3IgTG9uZ2l0dWRpbmFsIFN0dWRpZXMsIExvbmRvbiwgVUsuJiN4
RDtEZXBhcnRtZW50IG9mIFdvbWVuIGFuZCBDaGlsZHJlbiZhcG9zO3MgSGVhbHRoLCBTY2hvb2wg
b2YgTGlmZSBTY2llbmNlcywgRmFjdWx0eSBvZiBMaWZlIFNjaWVuY2VzIGFuZCBNZWRpY2luZSwg
S2luZyZhcG9zO3MgQ29sbGVnZSBMb25kb24sIExvbmRvbiwgVUsuJiN4RDtQYWVkaWF0cmljIFN1
cmdlcnksIFNvdXRoYW1wdG9uIEdlbmVyYWwgSG9zcGl0YWwsIFNvdXRoYW1wdG9uLCBVSy4mI3hE
O05hdGlvbmFsIFBlcmluYXRhbCBFcGlkZW1pb2xvZ3kgVW5pdCwgT3hmb3JkLCBVSy4mI3hEO1Nj
aG9vbCBvZiBOdXJzaW5nIGFuZCBNaWR3aWZlcnksIEZhY3VsdHkgb2YgSGVhbHRoLCBFZHVjYXRp
b24gYW5kIFNvY2lldHksIFBseW1vdXRoIFVuaXZlcnNpdHksIFBseW1vdXRoLCBEZXZvbiwgVUsu
JiN4RDtTY2hvb2wgb2YgTnVyc2luZyBhbmQgTWlkd2lmZXJ5LCBGYWN1bHR5IG9mIEhlYWx0aCBT
Y2llbmNlcywgQ3VydGluIFVuaXZlcnNpdHksIFBlcnRoLCBXZXN0ZXJuIEF1c3RyYWxpYSwgQXVz
dHJhbGlhLiYjeEQ7Qmxpc3MsIExvbmRvbiwgVUsuJiN4RDtJbnN0aXR1dGUgZm9yIFdvbWVuJmFw
b3M7cyBIZWFsdGgsIFVuaXZlcnNpdHkgQ29sbGVnZSBMb25kb24sIExvbmRvbiwgVUsuJiN4RDtQ
YXJlbnQgb2YgTmVvbmF0YWwgUGF0aWVudCwgTG9uZG9uLCBVSy4mI3hEO05lb25hdGFsIFVuaXQs
IEJpcm1pbmdoYW0gQ2l0eSBIb3NwaXRhbCwgQmlybWluZ2hhbSwgVUsuJiN4RDtGb3JtZXIgbmVv
bmF0YWwgcGF0aWVudCwgTG9uZG9uLCBVSy4mI3hEO05lb25hdGFsIE1lZGljaW5lLCBJbXBlcmlh
bCBDb2xsZWdlIExvbmRvbiwgTG9uZG9uLCBVSy4mI3hEO0FjYWRlbWljIE5lb25hdGFsIE1lZGlj
aW5lLCBJbXBlcmlhbCBDb2xsZWdlIExvbmRvbiwgTG9uZG9uLCBVSy48L2F1dGgtYWRkcmVzcz48
dGl0bGVzPjx0aXRsZT5Db3JlIG91dGNvbWVzIGluIG5lb25hdG9sb2d5OiBkZXZlbG9wbWVudCBv
ZiBhIGNvcmUgb3V0Y29tZSBzZXQgZm9yIG5lb25hdGFsIHJlc2VhcmNoPC90aXRsZT48c2Vjb25k
YXJ5LXRpdGxlPkFyY2ggRGlzIENoaWxkIEZldGFsIE5lb25hdGFsIEVkPC9zZWNvbmRhcnktdGl0
bGU+PC90aXRsZXM+PHBlcmlvZGljYWw+PGZ1bGwtdGl0bGU+QXJjaCBEaXMgQ2hpbGQgRmV0YWwg
TmVvbmF0YWwgRWQ8L2Z1bGwtdGl0bGU+PC9wZXJpb2RpY2FsPjxwYWdlcz40MjUtNDMxPC9wYWdl
cz48dm9sdW1lPjEwNTwvdm9sdW1lPjxudW1iZXI+NDwvbnVtYmVyPjxlZGl0aW9uPjIwMTkvMTEv
MTc8L2VkaXRpb24+PHNlY3Rpb24+NDI1PC9zZWN0aW9uPjxrZXl3b3Jkcz48a2V5d29yZD4qQmlv
bWVkaWNhbCBSZXNlYXJjaDwva2V5d29yZD48a2V5d29yZD5IdW1hbnM8L2tleXdvcmQ+PGtleXdv
cmQ+SW5mYW50PC9rZXl3b3JkPjxrZXl3b3JkPipOZW9uYXRvbG9neTwva2V5d29yZD48a2V5d29y
ZD4qT3V0Y29tZSBBc3Nlc3NtZW50LCBIZWFsdGggQ2FyZTwva2V5d29yZD48a2V5d29yZD5ldmlk
ZW5jZSBiYXNlZCBtZWRpY2luZTwva2V5d29yZD48a2V5d29yZD5uZW9uYXRvbG9neTwva2V5d29y
ZD48a2V5d29yZD5vdXRjb21lcyByZXNlYXJjaDwva2V5d29yZD48a2V5d29yZD5hbiBlZHVjYXRp
b25hbCBjb25mZXJlbmNlIGFuZCBoYXMgcmVjZWl2ZWQgYSByZXNlYXJjaCBncmFudCBmcm9tIE1h
c29uIE1lZGljYWw8L2tleXdvcmQ+PGtleXdvcmQ+UmVzZWFyY2ggRm91bmRhdGlvbi4gQUcgaGFz
IGhlbGQgZ3JhbnRzIGZyb20gdmFyaW91cyBtYW51ZmFjdHVyZXJzIChBYmJvdHQ8L2tleXdvcmQ+
PGtleXdvcmQ+TGFib3JhdG9yaWVzLCBNZWRJbW11bmUpIGFuZCB2ZW50aWxhdG9yIG1hbnVmYWN0
dXJlcnMgKFNMRSkuIEFHIGhhcyByZWNlaXZlZDwva2V5d29yZD48a2V5d29yZD5ob25vcmFyaWEg
Zm9yIGdpdmluZyBsZWN0dXJlcyBhbmQgYWR2aXNpbmcgdmFyaW91cyBtYW51ZmFjdHVyZXJzIChB
YmJvdHQ8L2tleXdvcmQ+PGtleXdvcmQ+TGFib3JhdG9yaWVzLCBNZWRJbW11bmUpIGFuZCB2ZW50
aWxhdG9yIG1hbnVmYWN0dXJlcnMgKFNMRSkuIEFHIGlzIGN1cnJlbnRseTwva2V5d29yZD48a2V5
d29yZD5yZWNlaXZpbmcgYSBub24tY29uZGl0aW9uYWwgZWR1Y2F0aW9uYWwgZ3JhbnQgZnJvbSBT
TEUuIE5NYSBoYXMgcmVjZWl2ZWQgY29uc3VsdGFuY3k8L2tleXdvcmQ+PGtleXdvcmQ+ZmVlcyBm
cm9tIFNoaXJlIGFuZCBOb3ZhcnRpcyBhbmQgaXMgQ2hhaXIgb2YgdGhlIGxvbmctdGVybSBvdXRj
b21lcyBncm91cCBmb3IgdGhlPC9rZXl3b3JkPjxrZXl3b3JkPkludGVybmF0aW9uYWwgTmVvbmF0
YWwgQ29uc29ydGl1bSwgQ3JpdGljYWwgUGF0aCBJbnN0aXR1dGUuIE5NbyBpcyBEaXJlY3RvciBv
ZiB0aGU8L2tleXdvcmQ+PGtleXdvcmQ+TmVvbmF0YWwgRGF0YSBBbmFseXNpcyBVbml0IGF0IElt
cGVyaWFsIENvbGxlZ2UgTG9uZG9uLiBJbiB0aGUgbGFzdCA1IHllYXJzIE5NbyBoYXM8L2tleXdv
cmQ+PGtleXdvcmQ+c2VydmVkIG9uIHRoZSBCb2FyZCBvZiBUcnVzdGVlcyBvZiB0aGUgUm95YWwg
Q29sbGVnZSBvZiBQYWVkaWF0cmljcyBhbmQgQ2hpbGQ8L2tleXdvcmQ+PGtleXdvcmQ+SGVhbHRo
LCBEYXZpZCBIYXJ2ZXkgVHJ1c3QsIE1lZGljYWwgV29tZW7igJlzIEZlZGVyYXRpb24gYW5kIE1l
ZGFjdDwva2V5d29yZD48a2V5d29yZD5hbmQgaXMgYSBtZW1iZXI8L2tleXdvcmQ+PGtleXdvcmQ+
b2YgdGhlIE5lc3RsZSBTY2llbnRpZmljIEFkdmlzb3J5IEJvYXJkLiBOTW8gaGFzIHJlY2VpdmVk
IHJlc2VhcmNoIGdyYW50cyBmcm9tIHRoZTwva2V5d29yZD48a2V5d29yZD5Ccml0aXNoIEhlYXJ0
IEZvdW5kYXRpb24sIE1lZGljYWwgUmVzZWFyY2ggQ291bmNpbCwgTmF0aW9uYWwgSW5zdGl0dXRl
IG9mIEhlYWx0aDwva2V5d29yZD48a2V5d29yZD5SZXNlYXJjaCwgV2VzdG1pbnN0ZXIgUmVzZWFy
Y2ggRnVuZCwgQ29sbGFib3JhdGlvbiBmb3IgTGVhZGVyc2hpcCBpbiBBcHBsaWVkIEhlYWx0aDwv
a2V5d29yZD48a2V5d29yZD5SZXNlYXJjaCBhbmQgQ2FyZSBOb3J0aHdlc3QgTG9uZG9uLCBIZWFs
dGhjYXJlIFF1YWxpdHkgSW1wcm92ZW1lbnQgUGFydG5lcnNoaXAsPC9rZXl3b3JkPjxrZXl3b3Jk
PkJsaXNzLCBQcm9sYWN0YSBMaWZlIFNjaWVuY2VzLCBDaGllc2ksIFNoaXJlIGFuZCBIQ0EgSW50
ZXJuYXRpb25hbDwva2V5d29yZD48a2V5d29yZD50cmF2ZWwgYW5kPC9rZXl3b3JkPjxrZXl3b3Jk
PmFjY29tbW9kYXRpb24gZXhwZW5zZXMgZnJvbSBOdXRyaWNpYSwgUHJvbGFjdGEsIE5lc3RsZSBh
bmQgQ2hpZXNpPC9rZXl3b3JkPjxrZXl3b3JkPmhvbm9yYXJpYSBmcm9tPC9rZXl3b3JkPjxrZXl3
b3JkPkZlcnJpbmcgUGhhcm1hY2V1dGljYWxzIGFuZCBBbGV4aW9uIFBoYXJtYWNldXRpY2FscyBm
b3IgY29udHJpYnV0aW9ucyB0byBleHBlcnQ8L2tleXdvcmQ+PGtleXdvcmQ+YWR2aXNvcnkgYm9h
cmRzPC9rZXl3b3JkPjxrZXl3b3JkPmFuZCBDaGllc2kgZm9yIGNvbnRyaWJ1dGluZyB0byBhIGxl
Y3R1cmUgcHJvZ3JhbW1lLiBDRyBpcyBwYXJ0IG9mPC9rZXl3b3JkPjxrZXl3b3JkPmFuIGludGVy
bmF0aW9uYWwgdGVhbSBkZXZlbG9waW5nIHJlcG9ydGluZyBndWlkYW5jZSAoYSBDT05TT1JUIGV4
dGVuc2lvbikgZm9yPC9rZXl3b3JkPjxrZXl3b3JkPmNsaW5pY2FsIHRyaWFscyB1c2luZyBjb2hv
cnRzIGFuZCByb3V0aW5lbHkgY29sbGVjdGVkIGhlYWx0aCBkYXRhLiBIZSBoYXMgcmVjZWl2ZWQ8
L2tleXdvcmQ+PGtleXdvcmQ+c3VwcG9ydCBmcm9tIENoaWVzaSBQaGFybWFjZXV0aWNhbHMgdG8g
YXR0ZW5kIGFuIGVkdWNhdGlvbmFsIGNvbmZlcmVuY2U8L2tleXdvcmQ+PGtleXdvcmQ+aW4gdGhl
IHBhc3Q8L2tleXdvcmQ+PGtleXdvcmQ+NSB5ZWFycyBoZSBoYXMgYmVlbiBpbnZlc3RpZ2F0b3Ig
b24gcmVjZWl2ZWQgcmVzZWFyY2ggZ3JhbnRzIGZyb20gTWVkaWNhbCBSZXNlYXJjaDwva2V5d29y
ZD48a2V5d29yZD5Db3VuY2lsLCBOYXRpb25hbCBJbnN0aXR1dGUgb2YgSGVhbHRoIFJlc2VhcmNo
LCBDYW5hZGlhbiBJbnN0aXR1dGVzIG9mIEhlYWx0aDwva2V5d29yZD48a2V5d29yZD5SZXNlYXJj
aCwgRGVwYXJ0bWVudCBvZiBIZWFsdGggaW4gRW5nbGFuZCwgTWFzb24gTWVkaWNhbCBSZXNlYXJj
aCBGb3VuZGF0aW9uLDwva2V5d29yZD48a2V5d29yZD5XZXN0bWluc3RlciBNZWRpY2FsIFNjaG9v
bCBSZXNlYXJjaCBUcnVzdCBhbmQgQ2hpZXNpIFBoYXJtYWNldXRpY2Fscy48L2tleXdvcmQ+PC9r
ZXl3b3Jkcz48ZGF0ZXM+PHllYXI+MjAyMDwveWVhcj48cHViLWRhdGVzPjxkYXRlPkp1bDwvZGF0
ZT48L3B1Yi1kYXRlcz48L2RhdGVzPjxpc2JuPjEzNTktMjk5OCAoUHJpbnQpJiN4RDsxMzU5LTI5
OTg8L2lzYm4+PGFjY2Vzc2lvbi1udW0+MzE3MzI2ODM8L2FjY2Vzc2lvbi1udW0+PGxhYmVsPjQy
NTwvbGFiZWw+PHVybHM+PC91cmxzPjxjdXN0b20yPlBNQzczNjM3OTA8L2N1c3RvbTI+PGVsZWN0
cm9uaWMtcmVzb3VyY2UtbnVtPjEwLjExMzYvYXJjaGRpc2NoaWxkLTIwMTktMzE3NTAxPC9lbGVj
dHJvbmljLXJlc291cmNlLW51bT48cmVtb3RlLWRhdGFiYXNlLXByb3ZpZGVyPk5MTTwvcmVtb3Rl
LWRhdGFiYXNlLXByb3ZpZGVyPjxsYW5ndWFnZT5lbmc8L2xhbmd1YWdlPjwvcmVjb3JkPjwvQ2l0
ZT48L0VuZE5vdGU+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TdHJhbmQ8L0F1dGhvcj48WWVhcj4yMDIwPC9ZZWFyPjxS
ZWNOdW0+NTI8L1JlY051bT48SURUZXh0PkYzMjjigJNGMzMwLjwvSURUZXh0PjxEaXNwbGF5VGV4
dD57U3RyYW5kIDIwMjAgRjMyOCwgV2ViYmUgMjAyMCA0MjV9PC9EaXNwbGF5VGV4dD48cmVjb3Jk
PjxyZWMtbnVtYmVyPjUyPC9yZWMtbnVtYmVyPjxmb3JlaWduLWtleXM+PGtleSBhcHA9IkVOIiBk
Yi1pZD0iejVhdjAyYWRyZTkyeDRlZWVmcHB6cHJkdHY5MHhkZmR4enJhIiB0aW1lc3RhbXA9IjE2
NjM3ODgyMTIiPjUyPC9rZXk+PC9mb3JlaWduLWtleXM+PHJlZi10eXBlIG5hbWU9IkpvdXJuYWwg
QXJ0aWNsZSI+MTc8L3JlZi10eXBlPjxjb250cmlidXRvcnM+PGF1dGhvcnM+PGF1dGhvcj5TdHJh
bmQsIE0uIEwuPC9hdXRob3I+PGF1dGhvcj5TaW1vbiwgVy4gTS48L2F1dGhvcj48YXV0aG9yPld5
bGxpZSwgSi48L2F1dGhvcj48YXV0aG9yPld5Y2tvZmYsIE0uIEguPC9hdXRob3I+PGF1dGhvcj5X
ZWluZXIsIEcuPC9hdXRob3I+PC9hdXRob3JzPjwvY29udHJpYnV0b3JzPjxhdXRoLWFkZHJlc3M+
UGVkaWF0cmljcywgU2FpbnQgTG91aXMgVW5pdmVyc2l0eSwgU2FpbnQgTG91aXMsIE1pc3NvdXJp
LCBVU0EuJiN4RDtEaXZpc2lvbiBvZiBMaWZlIFN1cHBvcnQsIEFtZXJpY2FuIEFjYWRlbXkgb2Yg
UGVkaWF0cmljcywgSXRhc2NhLCBJTCwgVVNBLiYjeEQ7UGFlZGlhdHJpY3MsIEphbWVzIENvb2sg
VW5pdmVyc2l0eSBIb3NwaXRhbCwgTWlkZGxlc2Jyb3VnaCwgVUsuJiN4RDtQZWRpYXRyaWNzLCBV
VCBTb3V0aHdlc3Rlcm4gTWVkaWNhbCwgRGFsbGFzLCBUZXhhcywgVVNBLiYjeEQ7UGVkaWF0cmlj
cy1OZW9uYXRhbCwgVW5pdmVyc2l0eSBvZiBNaWNoaWdhbiBIb3NwaXRhbCwgQW5uIEFyYm9yLCBN
aWNoaWdhbiwgVVNBLjwvYXV0aC1hZGRyZXNzPjx0aXRsZXM+PHRpdGxlPkNvbnNlbnN1cyBvdXRj
b21lIHJhdGluZyBmb3IgaW50ZXJuYXRpb25hbCBuZW9uYXRhbCByZXN1c2NpdGF0aW9uIGd1aWRl
bGluZXM8L3RpdGxlPjxzZWNvbmRhcnktdGl0bGU+QXJjaCBEaXMgQ2hpbGQgRmV0YWwgTmVvbmF0
YWwgRWQ8L3NlY29uZGFyeS10aXRsZT48YWx0LXRpdGxlPkFyY2hpdmVzIG9mIGRpc2Vhc2UgaW4g
Y2hpbGRob29kLiBGZXRhbCBhbmQgbmVvbmF0YWwgZWRpdGlvbjwvYWx0LXRpdGxlPjwvdGl0bGVz
PjxwZXJpb2RpY2FsPjxmdWxsLXRpdGxlPkFyY2ggRGlzIENoaWxkIEZldGFsIE5lb25hdGFsIEVk
PC9mdWxsLXRpdGxlPjwvcGVyaW9kaWNhbD48cGFnZXM+RjMyOOKAk0YzMzAuPC9wYWdlcz48dm9s
dW1lPjEwNTo8L3ZvbHVtZT48ZWRpdGlvbj4yMDE5LzAzLzMxPC9lZGl0aW9uPjxrZXl3b3Jkcz48
a2V5d29yZD5kZWxpdmVyeSByb29tPC9rZXl3b3JkPjxrZXl3b3JkPm5lb25hdG9sb2d5PC9rZXl3
b3JkPjxrZXl3b3JkPm91dGNvbWU8L2tleXdvcmQ+PGtleXdvcmQ+cmVzdXNjaXRhdGlvbiwgbmVv
bmF0YWw8L2tleXdvcmQ+PC9rZXl3b3Jkcz48ZGF0ZXM+PHllYXI+MjAyMDwveWVhcj48cHViLWRh
dGVzPjxkYXRlPk1hciAyOTwvZGF0ZT48L3B1Yi1kYXRlcz48L2RhdGVzPjxpc2JuPjEzNTktMjk5
ODwvaXNibj48YWNjZXNzaW9uLW51bT4zMDkyNjcxNTwvYWNjZXNzaW9uLW51bT48bGFiZWw+RjMy
ODwvbGFiZWw+PHVybHM+PHJlbGF0ZWQtdXJscz48dXJsPmh0dHBzOi8vZm4uYm1qLmNvbS9jb250
ZW50LzEwNS8zLzMyODwvdXJsPjwvcmVsYXRlZC11cmxzPjwvdXJscz48ZWxlY3Ryb25pYy1yZXNv
dXJjZS1udW0+MTAuMTEzNi9hcmNoZGlzY2hpbGQtMjAxOS0zMTY5NDI8L2VsZWN0cm9uaWMtcmVz
b3VyY2UtbnVtPjxyZW1vdGUtZGF0YWJhc2UtcHJvdmlkZXI+TkxNPC9yZW1vdGUtZGF0YWJhc2Ut
cHJvdmlkZXI+PGxhbmd1YWdlPmVuZzwvbGFuZ3VhZ2U+PC9yZWNvcmQ+PC9DaXRlPjxDaXRlPjxB
dXRob3I+V2ViYmU8L0F1dGhvcj48WWVhcj4yMDIwPC9ZZWFyPjxSZWNOdW0+NTM8L1JlY051bT48
SURUZXh0PjQyNS00MzE8L0lEVGV4dD48cmVjb3JkPjxyZWMtbnVtYmVyPjUzPC9yZWMtbnVtYmVy
Pjxmb3JlaWduLWtleXM+PGtleSBhcHA9IkVOIiBkYi1pZD0iejVhdjAyYWRyZTkyeDRlZWVmcHB6
cHJkdHY5MHhkZmR4enJhIiB0aW1lc3RhbXA9IjE2NjM3ODgzMDMiPjUzPC9rZXk+PC9mb3JlaWdu
LWtleXM+PHJlZi10eXBlIG5hbWU9IkpvdXJuYWwgQXJ0aWNsZSI+MTc8L3JlZi10eXBlPjxjb250
cmlidXRvcnM+PGF1dGhvcnM+PGF1dGhvcj5XZWJiZSwgSi4gVy4gSC48L2F1dGhvcj48YXV0aG9y
PkR1ZmZ5LCBKLiBNLiBOLjwvYXV0aG9yPjxhdXRob3I+QWZvbnNvLCBFLjwvYXV0aG9yPjxhdXRo
b3I+QWwtTXV6YWZmYXIsIEkuPC9hdXRob3I+PGF1dGhvcj5CcnVudG9uLCBHLjwvYXV0aG9yPjxh
dXRob3I+R3JlZW5vdWdoLCBBLjwvYXV0aG9yPjxhdXRob3I+SGFsbCwgTi4gSi48L2F1dGhvcj48
YXV0aG9yPktuaWdodCwgTS48L2F1dGhvcj48YXV0aG9yPkxhdG91ciwgSi4gTS48L2F1dGhvcj48
YXV0aG9yPkxlZS1EYXZleSwgQy48L2F1dGhvcj48YXV0aG9yPk1hcmxvdywgTi48L2F1dGhvcj48
YXV0aG9yPk5vYWtlcywgTC48L2F1dGhvcj48YXV0aG9yPk55Y3lrLCBKLjwvYXV0aG9yPjxhdXRo
b3I+UmljaGFyZC1Mw7ZuZHQsIEEuPC9hdXRob3I+PGF1dGhvcj5XaWxscy1FdmUsIEIuPC9hdXRo
b3I+PGF1dGhvcj5Nb2RpLCBOLjwvYXV0aG9yPjxhdXRob3I+R2FsZSwgQy48L2F1dGhvcj48L2F1
dGhvcnM+PC9jb250cmlidXRvcnM+PGF1dGgtYWRkcmVzcz5BY2FkZW1pYyBOZW9uYXRhbCBNZWRp
Y2luZSwgSW1wZXJpYWwgQ29sbGVnZSBMb25kb24sIExvbmRvbiwgVUsgai53ZWJiZUBpbXBlcmlh
bC5hYy51ay4mI3hEO051ZmZpZWxkIERlcGFydG1lbnQgb2YgUHJpbWFyeSBDYXJlIEhlYWx0aCBT
Y2llbmNlcywgVW5pdmVyc2l0eSBvZiBPeGZvcmQsIE94Zm9yZCwgT3hmb3Jkc2hpcmUsIFVLLiYj
eEQ7TmVvbmF0YWwgVW5pdCwgUm9zaWUgSG9zcGl0YWwsIENhbWJyaWRnZSwgQ2FtYnJpZGdlc2hp
cmUsIFVLLiYjeEQ7VGhlIE5lb25hdGFsIFVuaXQsIFJveWFsIEdsYW1vcmdhbiBIb3NwaXRhbCwg
TGxhbnRyaXNhbnQsIFJob25kZGEgQ3lub24gVGFmLCBVSy4mI3hEO1VDTCBJbnN0aXR1dGUgb2Yg
RWR1Y2F0aW9uIENlbnRyZSBmb3IgTG9uZ2l0dWRpbmFsIFN0dWRpZXMsIExvbmRvbiwgVUsuJiN4
RDtEZXBhcnRtZW50IG9mIFdvbWVuIGFuZCBDaGlsZHJlbiZhcG9zO3MgSGVhbHRoLCBTY2hvb2wg
b2YgTGlmZSBTY2llbmNlcywgRmFjdWx0eSBvZiBMaWZlIFNjaWVuY2VzIGFuZCBNZWRpY2luZSwg
S2luZyZhcG9zO3MgQ29sbGVnZSBMb25kb24sIExvbmRvbiwgVUsuJiN4RDtQYWVkaWF0cmljIFN1
cmdlcnksIFNvdXRoYW1wdG9uIEdlbmVyYWwgSG9zcGl0YWwsIFNvdXRoYW1wdG9uLCBVSy4mI3hE
O05hdGlvbmFsIFBlcmluYXRhbCBFcGlkZW1pb2xvZ3kgVW5pdCwgT3hmb3JkLCBVSy4mI3hEO1Nj
aG9vbCBvZiBOdXJzaW5nIGFuZCBNaWR3aWZlcnksIEZhY3VsdHkgb2YgSGVhbHRoLCBFZHVjYXRp
b24gYW5kIFNvY2lldHksIFBseW1vdXRoIFVuaXZlcnNpdHksIFBseW1vdXRoLCBEZXZvbiwgVUsu
JiN4RDtTY2hvb2wgb2YgTnVyc2luZyBhbmQgTWlkd2lmZXJ5LCBGYWN1bHR5IG9mIEhlYWx0aCBT
Y2llbmNlcywgQ3VydGluIFVuaXZlcnNpdHksIFBlcnRoLCBXZXN0ZXJuIEF1c3RyYWxpYSwgQXVz
dHJhbGlhLiYjeEQ7Qmxpc3MsIExvbmRvbiwgVUsuJiN4RDtJbnN0aXR1dGUgZm9yIFdvbWVuJmFw
b3M7cyBIZWFsdGgsIFVuaXZlcnNpdHkgQ29sbGVnZSBMb25kb24sIExvbmRvbiwgVUsuJiN4RDtQ
YXJlbnQgb2YgTmVvbmF0YWwgUGF0aWVudCwgTG9uZG9uLCBVSy4mI3hEO05lb25hdGFsIFVuaXQs
IEJpcm1pbmdoYW0gQ2l0eSBIb3NwaXRhbCwgQmlybWluZ2hhbSwgVUsuJiN4RDtGb3JtZXIgbmVv
bmF0YWwgcGF0aWVudCwgTG9uZG9uLCBVSy4mI3hEO05lb25hdGFsIE1lZGljaW5lLCBJbXBlcmlh
bCBDb2xsZWdlIExvbmRvbiwgTG9uZG9uLCBVSy4mI3hEO0FjYWRlbWljIE5lb25hdGFsIE1lZGlj
aW5lLCBJbXBlcmlhbCBDb2xsZWdlIExvbmRvbiwgTG9uZG9uLCBVSy48L2F1dGgtYWRkcmVzcz48
dGl0bGVzPjx0aXRsZT5Db3JlIG91dGNvbWVzIGluIG5lb25hdG9sb2d5OiBkZXZlbG9wbWVudCBv
ZiBhIGNvcmUgb3V0Y29tZSBzZXQgZm9yIG5lb25hdGFsIHJlc2VhcmNoPC90aXRsZT48c2Vjb25k
YXJ5LXRpdGxlPkFyY2ggRGlzIENoaWxkIEZldGFsIE5lb25hdGFsIEVkPC9zZWNvbmRhcnktdGl0
bGU+PC90aXRsZXM+PHBlcmlvZGljYWw+PGZ1bGwtdGl0bGU+QXJjaCBEaXMgQ2hpbGQgRmV0YWwg
TmVvbmF0YWwgRWQ8L2Z1bGwtdGl0bGU+PC9wZXJpb2RpY2FsPjxwYWdlcz40MjUtNDMxPC9wYWdl
cz48dm9sdW1lPjEwNTwvdm9sdW1lPjxudW1iZXI+NDwvbnVtYmVyPjxlZGl0aW9uPjIwMTkvMTEv
MTc8L2VkaXRpb24+PHNlY3Rpb24+NDI1PC9zZWN0aW9uPjxrZXl3b3Jkcz48a2V5d29yZD4qQmlv
bWVkaWNhbCBSZXNlYXJjaDwva2V5d29yZD48a2V5d29yZD5IdW1hbnM8L2tleXdvcmQ+PGtleXdv
cmQ+SW5mYW50PC9rZXl3b3JkPjxrZXl3b3JkPipOZW9uYXRvbG9neTwva2V5d29yZD48a2V5d29y
ZD4qT3V0Y29tZSBBc3Nlc3NtZW50LCBIZWFsdGggQ2FyZTwva2V5d29yZD48a2V5d29yZD5ldmlk
ZW5jZSBiYXNlZCBtZWRpY2luZTwva2V5d29yZD48a2V5d29yZD5uZW9uYXRvbG9neTwva2V5d29y
ZD48a2V5d29yZD5vdXRjb21lcyByZXNlYXJjaDwva2V5d29yZD48a2V5d29yZD5hbiBlZHVjYXRp
b25hbCBjb25mZXJlbmNlIGFuZCBoYXMgcmVjZWl2ZWQgYSByZXNlYXJjaCBncmFudCBmcm9tIE1h
c29uIE1lZGljYWw8L2tleXdvcmQ+PGtleXdvcmQ+UmVzZWFyY2ggRm91bmRhdGlvbi4gQUcgaGFz
IGhlbGQgZ3JhbnRzIGZyb20gdmFyaW91cyBtYW51ZmFjdHVyZXJzIChBYmJvdHQ8L2tleXdvcmQ+
PGtleXdvcmQ+TGFib3JhdG9yaWVzLCBNZWRJbW11bmUpIGFuZCB2ZW50aWxhdG9yIG1hbnVmYWN0
dXJlcnMgKFNMRSkuIEFHIGhhcyByZWNlaXZlZDwva2V5d29yZD48a2V5d29yZD5ob25vcmFyaWEg
Zm9yIGdpdmluZyBsZWN0dXJlcyBhbmQgYWR2aXNpbmcgdmFyaW91cyBtYW51ZmFjdHVyZXJzIChB
YmJvdHQ8L2tleXdvcmQ+PGtleXdvcmQ+TGFib3JhdG9yaWVzLCBNZWRJbW11bmUpIGFuZCB2ZW50
aWxhdG9yIG1hbnVmYWN0dXJlcnMgKFNMRSkuIEFHIGlzIGN1cnJlbnRseTwva2V5d29yZD48a2V5
d29yZD5yZWNlaXZpbmcgYSBub24tY29uZGl0aW9uYWwgZWR1Y2F0aW9uYWwgZ3JhbnQgZnJvbSBT
TEUuIE5NYSBoYXMgcmVjZWl2ZWQgY29uc3VsdGFuY3k8L2tleXdvcmQ+PGtleXdvcmQ+ZmVlcyBm
cm9tIFNoaXJlIGFuZCBOb3ZhcnRpcyBhbmQgaXMgQ2hhaXIgb2YgdGhlIGxvbmctdGVybSBvdXRj
b21lcyBncm91cCBmb3IgdGhlPC9rZXl3b3JkPjxrZXl3b3JkPkludGVybmF0aW9uYWwgTmVvbmF0
YWwgQ29uc29ydGl1bSwgQ3JpdGljYWwgUGF0aCBJbnN0aXR1dGUuIE5NbyBpcyBEaXJlY3RvciBv
ZiB0aGU8L2tleXdvcmQ+PGtleXdvcmQ+TmVvbmF0YWwgRGF0YSBBbmFseXNpcyBVbml0IGF0IElt
cGVyaWFsIENvbGxlZ2UgTG9uZG9uLiBJbiB0aGUgbGFzdCA1IHllYXJzIE5NbyBoYXM8L2tleXdv
cmQ+PGtleXdvcmQ+c2VydmVkIG9uIHRoZSBCb2FyZCBvZiBUcnVzdGVlcyBvZiB0aGUgUm95YWwg
Q29sbGVnZSBvZiBQYWVkaWF0cmljcyBhbmQgQ2hpbGQ8L2tleXdvcmQ+PGtleXdvcmQ+SGVhbHRo
LCBEYXZpZCBIYXJ2ZXkgVHJ1c3QsIE1lZGljYWwgV29tZW7igJlzIEZlZGVyYXRpb24gYW5kIE1l
ZGFjdDwva2V5d29yZD48a2V5d29yZD5hbmQgaXMgYSBtZW1iZXI8L2tleXdvcmQ+PGtleXdvcmQ+
b2YgdGhlIE5lc3RsZSBTY2llbnRpZmljIEFkdmlzb3J5IEJvYXJkLiBOTW8gaGFzIHJlY2VpdmVk
IHJlc2VhcmNoIGdyYW50cyBmcm9tIHRoZTwva2V5d29yZD48a2V5d29yZD5Ccml0aXNoIEhlYXJ0
IEZvdW5kYXRpb24sIE1lZGljYWwgUmVzZWFyY2ggQ291bmNpbCwgTmF0aW9uYWwgSW5zdGl0dXRl
IG9mIEhlYWx0aDwva2V5d29yZD48a2V5d29yZD5SZXNlYXJjaCwgV2VzdG1pbnN0ZXIgUmVzZWFy
Y2ggRnVuZCwgQ29sbGFib3JhdGlvbiBmb3IgTGVhZGVyc2hpcCBpbiBBcHBsaWVkIEhlYWx0aDwv
a2V5d29yZD48a2V5d29yZD5SZXNlYXJjaCBhbmQgQ2FyZSBOb3J0aHdlc3QgTG9uZG9uLCBIZWFs
dGhjYXJlIFF1YWxpdHkgSW1wcm92ZW1lbnQgUGFydG5lcnNoaXAsPC9rZXl3b3JkPjxrZXl3b3Jk
PkJsaXNzLCBQcm9sYWN0YSBMaWZlIFNjaWVuY2VzLCBDaGllc2ksIFNoaXJlIGFuZCBIQ0EgSW50
ZXJuYXRpb25hbDwva2V5d29yZD48a2V5d29yZD50cmF2ZWwgYW5kPC9rZXl3b3JkPjxrZXl3b3Jk
PmFjY29tbW9kYXRpb24gZXhwZW5zZXMgZnJvbSBOdXRyaWNpYSwgUHJvbGFjdGEsIE5lc3RsZSBh
bmQgQ2hpZXNpPC9rZXl3b3JkPjxrZXl3b3JkPmhvbm9yYXJpYSBmcm9tPC9rZXl3b3JkPjxrZXl3
b3JkPkZlcnJpbmcgUGhhcm1hY2V1dGljYWxzIGFuZCBBbGV4aW9uIFBoYXJtYWNldXRpY2FscyBm
b3IgY29udHJpYnV0aW9ucyB0byBleHBlcnQ8L2tleXdvcmQ+PGtleXdvcmQ+YWR2aXNvcnkgYm9h
cmRzPC9rZXl3b3JkPjxrZXl3b3JkPmFuZCBDaGllc2kgZm9yIGNvbnRyaWJ1dGluZyB0byBhIGxl
Y3R1cmUgcHJvZ3JhbW1lLiBDRyBpcyBwYXJ0IG9mPC9rZXl3b3JkPjxrZXl3b3JkPmFuIGludGVy
bmF0aW9uYWwgdGVhbSBkZXZlbG9waW5nIHJlcG9ydGluZyBndWlkYW5jZSAoYSBDT05TT1JUIGV4
dGVuc2lvbikgZm9yPC9rZXl3b3JkPjxrZXl3b3JkPmNsaW5pY2FsIHRyaWFscyB1c2luZyBjb2hv
cnRzIGFuZCByb3V0aW5lbHkgY29sbGVjdGVkIGhlYWx0aCBkYXRhLiBIZSBoYXMgcmVjZWl2ZWQ8
L2tleXdvcmQ+PGtleXdvcmQ+c3VwcG9ydCBmcm9tIENoaWVzaSBQaGFybWFjZXV0aWNhbHMgdG8g
YXR0ZW5kIGFuIGVkdWNhdGlvbmFsIGNvbmZlcmVuY2U8L2tleXdvcmQ+PGtleXdvcmQ+aW4gdGhl
IHBhc3Q8L2tleXdvcmQ+PGtleXdvcmQ+NSB5ZWFycyBoZSBoYXMgYmVlbiBpbnZlc3RpZ2F0b3Ig
b24gcmVjZWl2ZWQgcmVzZWFyY2ggZ3JhbnRzIGZyb20gTWVkaWNhbCBSZXNlYXJjaDwva2V5d29y
ZD48a2V5d29yZD5Db3VuY2lsLCBOYXRpb25hbCBJbnN0aXR1dGUgb2YgSGVhbHRoIFJlc2VhcmNo
LCBDYW5hZGlhbiBJbnN0aXR1dGVzIG9mIEhlYWx0aDwva2V5d29yZD48a2V5d29yZD5SZXNlYXJj
aCwgRGVwYXJ0bWVudCBvZiBIZWFsdGggaW4gRW5nbGFuZCwgTWFzb24gTWVkaWNhbCBSZXNlYXJj
aCBGb3VuZGF0aW9uLDwva2V5d29yZD48a2V5d29yZD5XZXN0bWluc3RlciBNZWRpY2FsIFNjaG9v
bCBSZXNlYXJjaCBUcnVzdCBhbmQgQ2hpZXNpIFBoYXJtYWNldXRpY2Fscy48L2tleXdvcmQ+PC9r
ZXl3b3Jkcz48ZGF0ZXM+PHllYXI+MjAyMDwveWVhcj48cHViLWRhdGVzPjxkYXRlPkp1bDwvZGF0
ZT48L3B1Yi1kYXRlcz48L2RhdGVzPjxpc2JuPjEzNTktMjk5OCAoUHJpbnQpJiN4RDsxMzU5LTI5
OTg8L2lzYm4+PGFjY2Vzc2lvbi1udW0+MzE3MzI2ODM8L2FjY2Vzc2lvbi1udW0+PGxhYmVsPjQy
NTwvbGFiZWw+PHVybHM+PC91cmxzPjxjdXN0b20yPlBNQzczNjM3OTA8L2N1c3RvbTI+PGVsZWN0
cm9uaWMtcmVzb3VyY2UtbnVtPjEwLjExMzYvYXJjaGRpc2NoaWxkLTIwMTktMzE3NTAxPC9lbGVj
dHJvbmljLXJlc291cmNlLW51bT48cmVtb3RlLWRhdGFiYXNlLXByb3ZpZGVyPk5MTTwvcmVtb3Rl
LWRhdGFiYXNlLXByb3ZpZGVyPjxsYW5ndWFnZT5lbmc8L2xhbmd1YWdlPjwvcmVjb3JkPjwvQ2l0
ZT48L0VuZE5vdGU+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Strand 2020 F328, Webbe 2020 425}</w:t>
                        </w:r>
                        <w:r>
                          <w:rPr>
                            <w:rFonts w:ascii="Calibri" w:eastAsia="Times New Roman" w:hAnsi="Calibri" w:cs="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6D17C2"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Cold stress and hypothermia are common particularly among preterm infants and are associated with increased mortality and morbidity</w:t>
                        </w:r>
                        <w:r>
                          <w:rPr>
                            <w:rFonts w:ascii="Calibri" w:eastAsia="Times New Roman" w:hAnsi="Calibri" w:cs="Calibri"/>
                            <w:sz w:val="16"/>
                            <w:szCs w:val="16"/>
                            <w:shd w:val="clear" w:color="auto" w:fill="EBEBEB"/>
                          </w:rPr>
                          <w:t xml:space="preserve">. </w:t>
                        </w:r>
                        <w:r w:rsidRPr="00382663">
                          <w:rPr>
                            <w:rFonts w:ascii="Calibri" w:eastAsia="Times New Roman" w:hAnsi="Calibri" w:cs="Calibri"/>
                            <w:sz w:val="16"/>
                            <w:szCs w:val="16"/>
                          </w:rPr>
                          <w:fldChar w:fldCharType="begin"/>
                        </w:r>
                        <w:r w:rsidRPr="00382663">
                          <w:rPr>
                            <w:rFonts w:ascii="Calibri" w:eastAsia="Times New Roman" w:hAnsi="Calibri" w:cs="Calibri"/>
                            <w:sz w:val="16"/>
                            <w:szCs w:val="16"/>
                          </w:rPr>
                          <w:instrText xml:space="preserve"> ADDIN EN.CITE &lt;EndNote&gt;&lt;Cite&gt;&lt;Author&gt;de Almeida&lt;/Author&gt;&lt;Year&gt;2014&lt;/Year&gt;&lt;RecNum&gt;12&lt;/RecNum&gt;&lt;IDText&gt;271-5.e1&lt;/IDText&gt;&lt;DisplayText&gt;{de Almeida 2014 271}&lt;/DisplayText&gt;&lt;record&gt;&lt;rec-number&gt;12&lt;/rec-number&gt;&lt;foreign-keys&gt;&lt;key app="EN" db-id="z5av02adre92x4eeefppzprdtv90xdfdxzra" timestamp="1660199526"&gt;12&lt;/key&gt;&lt;/foreign-keys&gt;&lt;ref-type name="Journal Article"&gt;17&lt;/ref-type&gt;&lt;contributors&gt;&lt;authors&gt;&lt;author&gt;de Almeida, M. F.&lt;/author&gt;&lt;author&gt;Guinsburg, R.&lt;/author&gt;&lt;author&gt;Sancho, G. A.&lt;/author&gt;&lt;author&gt;Rosa, I. R.&lt;/author&gt;&lt;author&gt;Lamy, Z. C.&lt;/author&gt;&lt;author&gt;Martinez, F. E.&lt;/author&gt;&lt;author&gt;da Silva, R. P.&lt;/author&gt;&lt;author&gt;Ferrari, L. S.&lt;/author&gt;&lt;author&gt;de Souza Rugolo, L. M.&lt;/author&gt;&lt;author&gt;Abdallah, V. O.&lt;/author&gt;&lt;author&gt;Silveira Rde, C.&lt;/author&gt;&lt;/authors&gt;&lt;/contributors&gt;&lt;titles&gt;&lt;title&gt;Hypothermia and early neonatal mortality in preterm infants&lt;/title&gt;&lt;secondary-title&gt;J Pediatr&lt;/secondary-title&gt;&lt;/titles&gt;&lt;periodical&gt;&lt;full-title&gt;J Pediatr&lt;/full-title&gt;&lt;/periodical&gt;&lt;pages&gt;271-5.e1&lt;/pages&gt;&lt;volume&gt;164&lt;/volume&gt;&lt;number&gt;2&lt;/number&gt;&lt;dates&gt;&lt;year&gt;2014&lt;/year&gt;&lt;/dates&gt;&lt;accession-num&gt;24210925&lt;/accession-num&gt;&lt;label&gt;271&lt;/label&gt;&lt;urls&gt;&lt;related-urls&gt;&lt;url&gt;https://www.jpeds.com/article/S0022-3476(13)01220-1/fulltext&lt;/url&gt;&lt;/related-urls&gt;&lt;/urls&gt;&lt;electronic-resource-num&gt;10.1016/j.jpeds.2013.09.049&lt;/electronic-resource-num&gt;&lt;/record&gt;&lt;/Cite&gt;&lt;/EndNote&gt;</w:instrText>
                        </w:r>
                        <w:r w:rsidRPr="00382663">
                          <w:rPr>
                            <w:rFonts w:ascii="Calibri" w:eastAsia="Times New Roman" w:hAnsi="Calibri" w:cs="Calibri"/>
                            <w:sz w:val="16"/>
                            <w:szCs w:val="16"/>
                          </w:rPr>
                          <w:fldChar w:fldCharType="separate"/>
                        </w:r>
                        <w:r w:rsidRPr="00382663">
                          <w:rPr>
                            <w:rFonts w:ascii="Calibri" w:eastAsia="Times New Roman" w:hAnsi="Calibri" w:cs="Calibri"/>
                            <w:noProof/>
                            <w:sz w:val="16"/>
                            <w:szCs w:val="16"/>
                          </w:rPr>
                          <w:t>{de Almeida 2014 271}</w:t>
                        </w:r>
                        <w:r w:rsidRPr="00382663">
                          <w:rPr>
                            <w:rFonts w:ascii="Calibri" w:eastAsia="Times New Roman" w:hAnsi="Calibri" w:cs="Calibri"/>
                            <w:sz w:val="16"/>
                            <w:szCs w:val="16"/>
                          </w:rPr>
                          <w:fldChar w:fldCharType="end"/>
                        </w:r>
                      </w:p>
                    </w:tc>
                  </w:tr>
                  <w:tr w:rsidR="00A573F4" w14:paraId="3447CF0F"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47C65EA"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135EBB65"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 xml:space="preserve">Does the balance between desirable and undesirable effects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A573F4" w14:paraId="5D0FA082"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DF4339"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22B434"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680835"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733FBF27" w14:textId="77777777" w:rsidTr="00EC24AC">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8D9177"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Does not </w:t>
                        </w:r>
                        <w:proofErr w:type="spellStart"/>
                        <w:r>
                          <w:rPr>
                            <w:rStyle w:val="ep-radiobuttonlabel"/>
                            <w:rFonts w:ascii="Calibri" w:eastAsia="Times New Roman" w:hAnsi="Calibri" w:cs="Calibri"/>
                            <w:sz w:val="16"/>
                            <w:szCs w:val="16"/>
                          </w:rPr>
                          <w:t>favor</w:t>
                        </w:r>
                        <w:proofErr w:type="spellEnd"/>
                        <w:r>
                          <w:rPr>
                            <w:rStyle w:val="ep-radiobuttonlabel"/>
                            <w:rFonts w:ascii="Calibri" w:eastAsia="Times New Roman" w:hAnsi="Calibri" w:cs="Calibri"/>
                            <w:sz w:val="16"/>
                            <w:szCs w:val="16"/>
                          </w:rPr>
                          <w:t xml:space="preserve"> either the intervention or the comparison</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124DD5"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The review found evidence of possible clinical benefit for three outcomes (any hypothermia &lt; 36.5°C, moderate hypothermia</w:t>
                        </w:r>
                        <w:r>
                          <w:rPr>
                            <w:rFonts w:ascii="Calibri" w:eastAsia="Times New Roman" w:hAnsi="Calibri" w:cs="Calibri"/>
                            <w:b/>
                            <w:bCs/>
                            <w:sz w:val="16"/>
                            <w:szCs w:val="16"/>
                          </w:rPr>
                          <w:t xml:space="preserve"> </w:t>
                        </w:r>
                        <w:r>
                          <w:rPr>
                            <w:rFonts w:ascii="Calibri" w:eastAsia="Times New Roman" w:hAnsi="Calibri" w:cs="Calibri"/>
                            <w:sz w:val="16"/>
                            <w:szCs w:val="16"/>
                          </w:rPr>
                          <w:t>and IVH &gt;Grade 2) with heated and humidified gases for resuscitation in the delivery room. None of the remaining outcomes suggested increased likelihood of harm.</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40C8C8"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mean temperature of piped wall air has been measured as 23.4°C and mean relative humidity 5.4%. </w:t>
                        </w:r>
                        <w:r w:rsidRPr="00EF5092">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Dawson&lt;/Author&gt;&lt;Year&gt;2014&lt;/Year&gt;&lt;RecNum&gt;56&lt;/RecNum&gt;&lt;IDText&gt;24-6&lt;/IDText&gt;&lt;DisplayText&gt;{Dawson 2014 24}&lt;/DisplayText&gt;&lt;record&gt;&lt;rec-number&gt;56&lt;/rec-number&gt;&lt;foreign-keys&gt;&lt;key app="EN" db-id="z5av02adre92x4eeefppzprdtv90xdfdxzra" timestamp="1663824369"&gt;56&lt;/key&gt;&lt;/foreign-keys&gt;&lt;ref-type name="Journal Article"&gt;17&lt;/ref-type&gt;&lt;contributors&gt;&lt;authors&gt;&lt;author&gt;Dawson, J. A.&lt;/author&gt;&lt;author&gt;Owen, L. S.&lt;/author&gt;&lt;author&gt;Middleburgh, R.&lt;/author&gt;&lt;author&gt;Davis, P. G.&lt;/author&gt;&lt;/authors&gt;&lt;/contributors&gt;&lt;auth-address&gt;The Royal Women&amp;apos;s Hospital, Melbourne, Victoria, Australia; Murdoch Childrens Research Institute, Melbourne, Victoria, Australia; The University of Melbourne, Melbourne, Victoria, Australia.&lt;/auth-address&gt;&lt;titles&gt;&lt;title&gt;Quantifying temperature and relative humidity of medical gases used for newborn resuscitation&lt;/title&gt;&lt;secondary-title&gt;J Paediatr Child Health&lt;/secondary-title&gt;&lt;/titles&gt;&lt;periodical&gt;&lt;full-title&gt;J Paediatr Child Health&lt;/full-title&gt;&lt;/periodical&gt;&lt;pages&gt;24-6&lt;/pages&gt;&lt;volume&gt;50&lt;/volume&gt;&lt;number&gt;1&lt;/number&gt;&lt;edition&gt;20131006&lt;/edition&gt;&lt;keywords&gt;&lt;keyword&gt;*Gases&lt;/keyword&gt;&lt;keyword&gt;Humans&lt;/keyword&gt;&lt;keyword&gt;*Humidity&lt;/keyword&gt;&lt;keyword&gt;Infant, Newborn&lt;/keyword&gt;&lt;keyword&gt;Oxygen/chemistry&lt;/keyword&gt;&lt;keyword&gt;Oxygen Inhalation Therapy&lt;/keyword&gt;&lt;keyword&gt;*Resuscitation&lt;/keyword&gt;&lt;keyword&gt;*Temperature&lt;/keyword&gt;&lt;keyword&gt;humidification&lt;/keyword&gt;&lt;keyword&gt;medical air&lt;/keyword&gt;&lt;keyword&gt;oxygen&lt;/keyword&gt;&lt;/keywords&gt;&lt;dates&gt;&lt;year&gt;2014&lt;/year&gt;&lt;pub-dates&gt;&lt;date&gt;Jan&lt;/date&gt;&lt;/pub-dates&gt;&lt;/dates&gt;&lt;isbn&gt;1034-4810&lt;/isbn&gt;&lt;accession-num&gt;24397449&lt;/accession-num&gt;&lt;label&gt;24&lt;/label&gt;&lt;urls&gt;&lt;related-urls&gt;&lt;url&gt;https://onlinelibrary.wiley.com/doi/10.1111/jpc.12393&lt;/url&gt;&lt;/related-urls&gt;&lt;/urls&gt;&lt;electronic-resource-num&gt;10.1111/jpc.12393&lt;/electronic-resource-num&gt;&lt;remote-database-provider&gt;NLM&lt;/remote-database-provider&gt;&lt;language&gt;eng&lt;/language&gt;&lt;/record&gt;&lt;/Cite&gt;&lt;/EndNote&gt;</w:instrText>
                        </w:r>
                        <w:r w:rsidRPr="00EF5092">
                          <w:rPr>
                            <w:rFonts w:ascii="Calibri" w:eastAsia="Times New Roman" w:hAnsi="Calibri" w:cs="Calibri"/>
                            <w:sz w:val="16"/>
                            <w:szCs w:val="16"/>
                          </w:rPr>
                          <w:fldChar w:fldCharType="separate"/>
                        </w:r>
                        <w:r>
                          <w:rPr>
                            <w:rFonts w:ascii="Calibri" w:eastAsia="Times New Roman" w:hAnsi="Calibri" w:cs="Calibri"/>
                            <w:noProof/>
                            <w:sz w:val="16"/>
                            <w:szCs w:val="16"/>
                          </w:rPr>
                          <w:t>{Dawson 2014 24}</w:t>
                        </w:r>
                        <w:r w:rsidRPr="00EF5092">
                          <w:rPr>
                            <w:rFonts w:ascii="Calibri" w:eastAsia="Times New Roman" w:hAnsi="Calibri" w:cs="Calibri"/>
                            <w:sz w:val="16"/>
                            <w:szCs w:val="16"/>
                          </w:rPr>
                          <w:fldChar w:fldCharType="end"/>
                        </w:r>
                        <w:r>
                          <w:rPr>
                            <w:rFonts w:ascii="Calibri" w:eastAsia="Times New Roman" w:hAnsi="Calibri" w:cs="Calibri"/>
                            <w:sz w:val="16"/>
                            <w:szCs w:val="16"/>
                          </w:rPr>
                          <w:t xml:space="preserve"> Exposure to cold dry gas in preterm lambs has shown a trend to increased proinflammatory interleukin-1Beta messenger RNA when compared to heated and humidified gas. </w:t>
                        </w:r>
                        <w:r w:rsidRPr="00EF5092">
                          <w:rPr>
                            <w:rFonts w:ascii="Calibri" w:eastAsia="Times New Roman" w:hAnsi="Calibri" w:cs="Calibri"/>
                            <w:sz w:val="16"/>
                            <w:szCs w:val="16"/>
                          </w:rPr>
                          <w:fldChar w:fldCharType="begin">
                            <w:fldData xml:space="preserve">PEVuZE5vdGU+PENpdGU+PEF1dGhvcj5HcmVlbnNwYW48L0F1dGhvcj48WWVhcj4xOTkxPC9ZZWFy
PjxSZWNOdW0+NTc8L1JlY051bT48SURUZXh0PjQ0My01PC9JRFRleHQ+PERpc3BsYXlUZXh0PntH
cmVlbnNwYW4gMTk5MSAsIFBpbGxvdyAyMDA5IH08L0Rpc3BsYXlUZXh0PjxyZWNvcmQ+PHJlYy1u
dW1iZXI+NTc8L3JlYy1udW1iZXI+PGZvcmVpZ24ta2V5cz48a2V5IGFwcD0iRU4iIGRiLWlkPSJ6
NWF2MDJhZHJlOTJ4NGVlZWZwcHpwcmR0djkweGRmZHh6cmEiIHRpbWVzdGFtcD0iMTY2MzgyNDQy
MyI+NTc8L2tleT48L2ZvcmVpZ24ta2V5cz48cmVmLXR5cGUgbmFtZT0iSm91cm5hbCBBcnRpY2xl
Ij4xNzwvcmVmLXR5cGU+PGNvbnRyaWJ1dG9ycz48YXV0aG9ycz48YXV0aG9yPkdyZWVuc3Bhbiwg
Si4gUy48L2F1dGhvcj48YXV0aG9yPldvbGZzb24sIE0uIFIuPC9hdXRob3I+PGF1dGhvcj5TaGFm
ZmVyLCBULiBILjwvYXV0aG9yPjwvYXV0aG9ycz48L2NvbnRyaWJ1dG9ycz48YXV0aC1hZGRyZXNz
PkRlcGFydG1lbnQgb2YgUGh5c2lvbG9neSwgVGVtcGxlIFVuaXZlcnNpdHkgU2Nob29sIG9mIE1l
ZGljaW5lLCBQaGlsYWRlbHBoaWEsIFBBIDE5MTQwLTUxMDMuPC9hdXRoLWFkZHJlc3M+PHRpdGxl
cz48dGl0bGU+QWlyd2F5IHJlc3BvbnNpdmVuZXNzIHRvIGxvdyBpbnNwaXJlZCBnYXMgdGVtcGVy
YXR1cmUgaW4gcHJldGVybSBuZW9uYXRlczwvdGl0bGU+PHNlY29uZGFyeS10aXRsZT5KIFBlZGlh
dHI8L3NlY29uZGFyeS10aXRsZT48L3RpdGxlcz48cGVyaW9kaWNhbD48ZnVsbC10aXRsZT5KIFBl
ZGlhdHI8L2Z1bGwtdGl0bGU+PC9wZXJpb2RpY2FsPjxwYWdlcz40NDMtNTwvcGFnZXM+PHZvbHVt
ZT4xMTg8L3ZvbHVtZT48bnVtYmVyPjM8L251bWJlcj48a2V5d29yZHM+PGtleXdvcmQ+SGVhcnQg
UmF0ZS9waHlzaW9sb2d5PC9rZXl3b3JkPjxrZXl3b3JkPkh1bWFuczwva2V5d29yZD48a2V5d29y
ZD5IdW1pZGl0eTwva2V5d29yZD48a2V5d29yZD5JbmZhbnQsIE5ld2Jvcm48L2tleXdvcmQ+PGtl
eXdvcmQ+SW5mYW50LCBQcmVtYXR1cmUvKnBoeXNpb2xvZ3k8L2tleXdvcmQ+PGtleXdvcmQ+THVu
Zy8qcGh5c2lvcGF0aG9sb2d5PC9rZXl3b3JkPjxrZXl3b3JkPkx1bmcgQ29tcGxpYW5jZS9waHlz
aW9sb2d5PC9rZXl3b3JkPjxrZXl3b3JkPlByZXNzdXJlPC9rZXl3b3JkPjxrZXl3b3JkPlJlc3Bp
cmF0aW9uL3BoeXNpb2xvZ3k8L2tleXdvcmQ+PGtleXdvcmQ+KlJlc3BpcmF0aW9uLCBBcnRpZmlj
aWFsPC9rZXl3b3JkPjxrZXl3b3JkPlJlc3BpcmF0b3J5IE1lY2hhbmljcy9waHlzaW9sb2d5PC9r
ZXl3b3JkPjxrZXl3b3JkPlRlbXBlcmF0dXJlPC9rZXl3b3JkPjxrZXl3b3JkPlRpZGFsIFZvbHVt
ZS9waHlzaW9sb2d5PC9rZXl3b3JkPjwva2V5d29yZHM+PGRhdGVzPjx5ZWFyPjE5OTE8L3llYXI+
PHB1Yi1kYXRlcz48ZGF0ZT5NYXI8L2RhdGU+PC9wdWItZGF0ZXM+PC9kYXRlcz48aXNibj4wMDIy
LTM0NzYgKFByaW50KSYjeEQ7MDAyMi0zNDc2PC9pc2JuPjxhY2Nlc3Npb24tbnVtPjE5OTk3ODk8
L2FjY2Vzc2lvbi1udW0+PHVybHM+PHJlbGF0ZWQtdXJscz48dXJsPmh0dHBzOi8vd3d3LmpwZWRz
LmNvbS9hcnRpY2xlL1MwMDIyLTM0NzYoMDUpODIxNjUtMS9wZGY8L3VybD48L3JlbGF0ZWQtdXJs
cz48L3VybHM+PGVsZWN0cm9uaWMtcmVzb3VyY2UtbnVtPjEwLjEwMTYvczAwMjItMzQ3NigwNSk4
MjE2NS0xPC9lbGVjdHJvbmljLXJlc291cmNlLW51bT48cmVtb3RlLWRhdGFiYXNlLXByb3ZpZGVy
Pk5MTTwvcmVtb3RlLWRhdGFiYXNlLXByb3ZpZGVyPjxsYW5ndWFnZT5lbmc8L2xhbmd1YWdlPjwv
cmVjb3JkPjwvQ2l0ZT48Q2l0ZT48QXV0aG9yPlBpbGxvdzwvQXV0aG9yPjxZZWFyPjIwMDk8L1ll
YXI+PFJlY051bT41ODwvUmVjTnVtPjxJRFRleHQ+MjE1Ny02MzwvSURUZXh0PjxyZWNvcmQ+PHJl
Yy1udW1iZXI+NTg8L3JlYy1udW1iZXI+PGZvcmVpZ24ta2V5cz48a2V5IGFwcD0iRU4iIGRiLWlk
PSJ6NWF2MDJhZHJlOTJ4NGVlZWZwcHpwcmR0djkweGRmZHh6cmEiIHRpbWVzdGFtcD0iMTY2Mzgy
NDQ1NCI+NTg8L2tleT48L2ZvcmVpZ24ta2V5cz48cmVmLXR5cGUgbmFtZT0iSm91cm5hbCBBcnRp
Y2xlIj4xNzwvcmVmLXR5cGU+PGNvbnRyaWJ1dG9ycz48YXV0aG9ycz48YXV0aG9yPlBpbGxvdywg
Si4gSi48L2F1dGhvcj48YXV0aG9yPkhpbGxtYW4sIE4uIEguPC9hdXRob3I+PGF1dGhvcj5Qb2xn
bGFzZSwgRy4gUi48L2F1dGhvcj48YXV0aG9yPk1vc3MsIFQuIEouPC9hdXRob3I+PGF1dGhvcj5L
YWxsYXB1ciwgUy4gRy48L2F1dGhvcj48YXV0aG9yPkNoZWFoLCBGLiBDLjwvYXV0aG9yPjxhdXRo
b3I+S3JhbWVyLCBCLiBXLjwvYXV0aG9yPjxhdXRob3I+Sm9iZSwgQS4gSC48L2F1dGhvcj48L2F1
dGhvcnM+PC9jb250cmlidXRvcnM+PGF1dGgtYWRkcmVzcz5TY2hvb2wgb2YgV29tZW4mYXBvcztz
IGFuZCBJbmZhbnRzJmFwb3M7IEhlYWx0aCwgVGhlIFVuaXZlcnNpdHkgb2YgV2VzdGVybiBBdXN0
cmFsaWEsIFN1YmlhY28sIFBlcnRoIDYwMDgsIEF1c3RyYWxpYS4gamFuZS5waWxsb3dAdXdhLmVk
dS5hdTwvYXV0aC1hZGRyZXNzPjx0aXRsZXM+PHRpdGxlPk94eWdlbiwgdGVtcGVyYXR1cmUgYW5k
IGh1bWlkaXR5IG9mIGluc3BpcmVkIGdhc2VzIGFuZCB0aGVpciBpbmZsdWVuY2VzIG9uIGFpcndh
eSBhbmQgbHVuZyB0aXNzdWUgaW4gbmVhci10ZXJtIGxhbWJzPC90aXRsZT48c2Vjb25kYXJ5LXRp
dGxlPkludGVuc2l2ZSBDYXJlIE1lZDwvc2Vjb25kYXJ5LXRpdGxlPjwvdGl0bGVzPjxwYWdlcz4y
MTU3LTYzPC9wYWdlcz48dm9sdW1lPjM1PC92b2x1bWU+PG51bWJlcj4xMjwvbnVtYmVyPjxlZGl0
aW9uPjIwMDkwOTE1PC9lZGl0aW9uPjxrZXl3b3Jkcz48a2V5d29yZD5BbmltYWxzPC9rZXl3b3Jk
PjxrZXl3b3JkPkFuaW1hbHMsIE5ld2Jvcm48L2tleXdvcmQ+PGtleXdvcmQ+Qmxvb2QgR2FzIEFu
YWx5c2lzPC9rZXl3b3JkPjxrZXl3b3JkPkJvZHkgVGVtcGVyYXR1cmUvKnBoeXNpb2xvZ3k8L2tl
eXdvcmQ+PGtleXdvcmQ+QnJvbmNob2FsdmVvbGFyIExhdmFnZSBGbHVpZC9jeXRvbG9neTwva2V5
d29yZD48a2V5d29yZD5DeXRva2luZXMvbWV0YWJvbGlzbTwva2V5d29yZD48a2V5d29yZD4qSHVt
aWRpdHk8L2tleXdvcmQ+PGtleXdvcmQ+KkluaGFsYXRpb248L2tleXdvcmQ+PGtleXdvcmQ+THVu
Zy9tZXRhYm9saXNtPC9rZXl3b3JkPjxrZXl3b3JkPk11Y291cyBNZW1icmFuZS9tZXRhYm9saXNt
L3BhdGhvbG9neTwva2V5d29yZD48a2V5d29yZD5PeHlnZW4vKm1ldGFib2xpc208L2tleXdvcmQ+
PGtleXdvcmQ+Uk5BLCBNZXNzZW5nZXIvbWV0YWJvbGlzbTwva2V5d29yZD48a2V5d29yZD5SZXNw
aXJhdG9yeSBEaXN0cmVzcyBTeW5kcm9tZS8qZGlhZ25vc2lzL3RoZXJhcHk8L2tleXdvcmQ+PGtl
eXdvcmQ+U2hlZXA8L2tleXdvcmQ+PGtleXdvcmQ+VHJhY2hlYS9tZXRhYm9saXNtL3BhdGhvbG9n
eTwva2V5d29yZD48a2V5d29yZD5UcmFjaGVvc3RvbXk8L2tleXdvcmQ+PC9rZXl3b3Jkcz48ZGF0
ZXM+PHllYXI+MjAwOTwveWVhcj48cHViLWRhdGVzPjxkYXRlPkRlYzwvZGF0ZT48L3B1Yi1kYXRl
cz48L2RhdGVzPjxpc2JuPjAzNDItNDY0MjwvaXNibj48YWNjZXNzaW9uLW51bT4xOTc1NjUwODwv
YWNjZXNzaW9uLW51bT48dXJscz48cmVsYXRlZC11cmxzPjx1cmw+aHR0cHM6Ly9saW5rLnNwcmlu
Z2VyLmNvbS9jb250ZW50L3BkZi8xMC4xMDA3L3MwMDEzNC0wMDktMTYyNC16LnBkZjwvdXJsPjwv
cmVsYXRlZC11cmxzPjwvdXJscz48ZWxlY3Ryb25pYy1yZXNvdXJjZS1udW0+MTAuMTAwNy9zMDAx
MzQtMDA5LTE2MjQtejwvZWxlY3Ryb25pYy1yZXNvdXJjZS1udW0+PHJlbW90ZS1kYXRhYmFzZS1w
cm92aWRlcj5OTE08L3JlbW90ZS1kYXRhYmFzZS1wcm92aWRlcj48bGFuZ3VhZ2U+ZW5nPC9sYW5n
dWFnZT48L3JlY29yZD48L0NpdGU+PC9FbmROb3RlPn==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HcmVlbnNwYW48L0F1dGhvcj48WWVhcj4xOTkxPC9ZZWFy
PjxSZWNOdW0+NTc8L1JlY051bT48SURUZXh0PjQ0My01PC9JRFRleHQ+PERpc3BsYXlUZXh0PntH
cmVlbnNwYW4gMTk5MSAsIFBpbGxvdyAyMDA5IH08L0Rpc3BsYXlUZXh0PjxyZWNvcmQ+PHJlYy1u
dW1iZXI+NTc8L3JlYy1udW1iZXI+PGZvcmVpZ24ta2V5cz48a2V5IGFwcD0iRU4iIGRiLWlkPSJ6
NWF2MDJhZHJlOTJ4NGVlZWZwcHpwcmR0djkweGRmZHh6cmEiIHRpbWVzdGFtcD0iMTY2MzgyNDQy
MyI+NTc8L2tleT48L2ZvcmVpZ24ta2V5cz48cmVmLXR5cGUgbmFtZT0iSm91cm5hbCBBcnRpY2xl
Ij4xNzwvcmVmLXR5cGU+PGNvbnRyaWJ1dG9ycz48YXV0aG9ycz48YXV0aG9yPkdyZWVuc3Bhbiwg
Si4gUy48L2F1dGhvcj48YXV0aG9yPldvbGZzb24sIE0uIFIuPC9hdXRob3I+PGF1dGhvcj5TaGFm
ZmVyLCBULiBILjwvYXV0aG9yPjwvYXV0aG9ycz48L2NvbnRyaWJ1dG9ycz48YXV0aC1hZGRyZXNz
PkRlcGFydG1lbnQgb2YgUGh5c2lvbG9neSwgVGVtcGxlIFVuaXZlcnNpdHkgU2Nob29sIG9mIE1l
ZGljaW5lLCBQaGlsYWRlbHBoaWEsIFBBIDE5MTQwLTUxMDMuPC9hdXRoLWFkZHJlc3M+PHRpdGxl
cz48dGl0bGU+QWlyd2F5IHJlc3BvbnNpdmVuZXNzIHRvIGxvdyBpbnNwaXJlZCBnYXMgdGVtcGVy
YXR1cmUgaW4gcHJldGVybSBuZW9uYXRlczwvdGl0bGU+PHNlY29uZGFyeS10aXRsZT5KIFBlZGlh
dHI8L3NlY29uZGFyeS10aXRsZT48L3RpdGxlcz48cGVyaW9kaWNhbD48ZnVsbC10aXRsZT5KIFBl
ZGlhdHI8L2Z1bGwtdGl0bGU+PC9wZXJpb2RpY2FsPjxwYWdlcz40NDMtNTwvcGFnZXM+PHZvbHVt
ZT4xMTg8L3ZvbHVtZT48bnVtYmVyPjM8L251bWJlcj48a2V5d29yZHM+PGtleXdvcmQ+SGVhcnQg
UmF0ZS9waHlzaW9sb2d5PC9rZXl3b3JkPjxrZXl3b3JkPkh1bWFuczwva2V5d29yZD48a2V5d29y
ZD5IdW1pZGl0eTwva2V5d29yZD48a2V5d29yZD5JbmZhbnQsIE5ld2Jvcm48L2tleXdvcmQ+PGtl
eXdvcmQ+SW5mYW50LCBQcmVtYXR1cmUvKnBoeXNpb2xvZ3k8L2tleXdvcmQ+PGtleXdvcmQ+THVu
Zy8qcGh5c2lvcGF0aG9sb2d5PC9rZXl3b3JkPjxrZXl3b3JkPkx1bmcgQ29tcGxpYW5jZS9waHlz
aW9sb2d5PC9rZXl3b3JkPjxrZXl3b3JkPlByZXNzdXJlPC9rZXl3b3JkPjxrZXl3b3JkPlJlc3Bp
cmF0aW9uL3BoeXNpb2xvZ3k8L2tleXdvcmQ+PGtleXdvcmQ+KlJlc3BpcmF0aW9uLCBBcnRpZmlj
aWFsPC9rZXl3b3JkPjxrZXl3b3JkPlJlc3BpcmF0b3J5IE1lY2hhbmljcy9waHlzaW9sb2d5PC9r
ZXl3b3JkPjxrZXl3b3JkPlRlbXBlcmF0dXJlPC9rZXl3b3JkPjxrZXl3b3JkPlRpZGFsIFZvbHVt
ZS9waHlzaW9sb2d5PC9rZXl3b3JkPjwva2V5d29yZHM+PGRhdGVzPjx5ZWFyPjE5OTE8L3llYXI+
PHB1Yi1kYXRlcz48ZGF0ZT5NYXI8L2RhdGU+PC9wdWItZGF0ZXM+PC9kYXRlcz48aXNibj4wMDIy
LTM0NzYgKFByaW50KSYjeEQ7MDAyMi0zNDc2PC9pc2JuPjxhY2Nlc3Npb24tbnVtPjE5OTk3ODk8
L2FjY2Vzc2lvbi1udW0+PHVybHM+PHJlbGF0ZWQtdXJscz48dXJsPmh0dHBzOi8vd3d3LmpwZWRz
LmNvbS9hcnRpY2xlL1MwMDIyLTM0NzYoMDUpODIxNjUtMS9wZGY8L3VybD48L3JlbGF0ZWQtdXJs
cz48L3VybHM+PGVsZWN0cm9uaWMtcmVzb3VyY2UtbnVtPjEwLjEwMTYvczAwMjItMzQ3NigwNSk4
MjE2NS0xPC9lbGVjdHJvbmljLXJlc291cmNlLW51bT48cmVtb3RlLWRhdGFiYXNlLXByb3ZpZGVy
Pk5MTTwvcmVtb3RlLWRhdGFiYXNlLXByb3ZpZGVyPjxsYW5ndWFnZT5lbmc8L2xhbmd1YWdlPjwv
cmVjb3JkPjwvQ2l0ZT48Q2l0ZT48QXV0aG9yPlBpbGxvdzwvQXV0aG9yPjxZZWFyPjIwMDk8L1ll
YXI+PFJlY051bT41ODwvUmVjTnVtPjxJRFRleHQ+MjE1Ny02MzwvSURUZXh0PjxyZWNvcmQ+PHJl
Yy1udW1iZXI+NTg8L3JlYy1udW1iZXI+PGZvcmVpZ24ta2V5cz48a2V5IGFwcD0iRU4iIGRiLWlk
PSJ6NWF2MDJhZHJlOTJ4NGVlZWZwcHpwcmR0djkweGRmZHh6cmEiIHRpbWVzdGFtcD0iMTY2Mzgy
NDQ1NCI+NTg8L2tleT48L2ZvcmVpZ24ta2V5cz48cmVmLXR5cGUgbmFtZT0iSm91cm5hbCBBcnRp
Y2xlIj4xNzwvcmVmLXR5cGU+PGNvbnRyaWJ1dG9ycz48YXV0aG9ycz48YXV0aG9yPlBpbGxvdywg
Si4gSi48L2F1dGhvcj48YXV0aG9yPkhpbGxtYW4sIE4uIEguPC9hdXRob3I+PGF1dGhvcj5Qb2xn
bGFzZSwgRy4gUi48L2F1dGhvcj48YXV0aG9yPk1vc3MsIFQuIEouPC9hdXRob3I+PGF1dGhvcj5L
YWxsYXB1ciwgUy4gRy48L2F1dGhvcj48YXV0aG9yPkNoZWFoLCBGLiBDLjwvYXV0aG9yPjxhdXRo
b3I+S3JhbWVyLCBCLiBXLjwvYXV0aG9yPjxhdXRob3I+Sm9iZSwgQS4gSC48L2F1dGhvcj48L2F1
dGhvcnM+PC9jb250cmlidXRvcnM+PGF1dGgtYWRkcmVzcz5TY2hvb2wgb2YgV29tZW4mYXBvcztz
IGFuZCBJbmZhbnRzJmFwb3M7IEhlYWx0aCwgVGhlIFVuaXZlcnNpdHkgb2YgV2VzdGVybiBBdXN0
cmFsaWEsIFN1YmlhY28sIFBlcnRoIDYwMDgsIEF1c3RyYWxpYS4gamFuZS5waWxsb3dAdXdhLmVk
dS5hdTwvYXV0aC1hZGRyZXNzPjx0aXRsZXM+PHRpdGxlPk94eWdlbiwgdGVtcGVyYXR1cmUgYW5k
IGh1bWlkaXR5IG9mIGluc3BpcmVkIGdhc2VzIGFuZCB0aGVpciBpbmZsdWVuY2VzIG9uIGFpcndh
eSBhbmQgbHVuZyB0aXNzdWUgaW4gbmVhci10ZXJtIGxhbWJzPC90aXRsZT48c2Vjb25kYXJ5LXRp
dGxlPkludGVuc2l2ZSBDYXJlIE1lZDwvc2Vjb25kYXJ5LXRpdGxlPjwvdGl0bGVzPjxwYWdlcz4y
MTU3LTYzPC9wYWdlcz48dm9sdW1lPjM1PC92b2x1bWU+PG51bWJlcj4xMjwvbnVtYmVyPjxlZGl0
aW9uPjIwMDkwOTE1PC9lZGl0aW9uPjxrZXl3b3Jkcz48a2V5d29yZD5BbmltYWxzPC9rZXl3b3Jk
PjxrZXl3b3JkPkFuaW1hbHMsIE5ld2Jvcm48L2tleXdvcmQ+PGtleXdvcmQ+Qmxvb2QgR2FzIEFu
YWx5c2lzPC9rZXl3b3JkPjxrZXl3b3JkPkJvZHkgVGVtcGVyYXR1cmUvKnBoeXNpb2xvZ3k8L2tl
eXdvcmQ+PGtleXdvcmQ+QnJvbmNob2FsdmVvbGFyIExhdmFnZSBGbHVpZC9jeXRvbG9neTwva2V5
d29yZD48a2V5d29yZD5DeXRva2luZXMvbWV0YWJvbGlzbTwva2V5d29yZD48a2V5d29yZD4qSHVt
aWRpdHk8L2tleXdvcmQ+PGtleXdvcmQ+KkluaGFsYXRpb248L2tleXdvcmQ+PGtleXdvcmQ+THVu
Zy9tZXRhYm9saXNtPC9rZXl3b3JkPjxrZXl3b3JkPk11Y291cyBNZW1icmFuZS9tZXRhYm9saXNt
L3BhdGhvbG9neTwva2V5d29yZD48a2V5d29yZD5PeHlnZW4vKm1ldGFib2xpc208L2tleXdvcmQ+
PGtleXdvcmQ+Uk5BLCBNZXNzZW5nZXIvbWV0YWJvbGlzbTwva2V5d29yZD48a2V5d29yZD5SZXNw
aXJhdG9yeSBEaXN0cmVzcyBTeW5kcm9tZS8qZGlhZ25vc2lzL3RoZXJhcHk8L2tleXdvcmQ+PGtl
eXdvcmQ+U2hlZXA8L2tleXdvcmQ+PGtleXdvcmQ+VHJhY2hlYS9tZXRhYm9saXNtL3BhdGhvbG9n
eTwva2V5d29yZD48a2V5d29yZD5UcmFjaGVvc3RvbXk8L2tleXdvcmQ+PC9rZXl3b3Jkcz48ZGF0
ZXM+PHllYXI+MjAwOTwveWVhcj48cHViLWRhdGVzPjxkYXRlPkRlYzwvZGF0ZT48L3B1Yi1kYXRl
cz48L2RhdGVzPjxpc2JuPjAzNDItNDY0MjwvaXNibj48YWNjZXNzaW9uLW51bT4xOTc1NjUwODwv
YWNjZXNzaW9uLW51bT48dXJscz48cmVsYXRlZC11cmxzPjx1cmw+aHR0cHM6Ly9saW5rLnNwcmlu
Z2VyLmNvbS9jb250ZW50L3BkZi8xMC4xMDA3L3MwMDEzNC0wMDktMTYyNC16LnBkZjwvdXJsPjwv
cmVsYXRlZC11cmxzPjwvdXJscz48ZWxlY3Ryb25pYy1yZXNvdXJjZS1udW0+MTAuMTAwNy9zMDAx
MzQtMDA5LTE2MjQtejwvZWxlY3Ryb25pYy1yZXNvdXJjZS1udW0+PHJlbW90ZS1kYXRhYmFzZS1w
cm92aWRlcj5OTE08L3JlbW90ZS1kYXRhYmFzZS1wcm92aWRlcj48bGFuZ3VhZ2U+ZW5nPC9sYW5n
dWFnZT48L3JlY29yZD48L0NpdGU+PC9FbmROb3RlPn==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sidRPr="00EF5092">
                          <w:rPr>
                            <w:rFonts w:ascii="Calibri" w:eastAsia="Times New Roman" w:hAnsi="Calibri" w:cs="Calibri"/>
                            <w:sz w:val="16"/>
                            <w:szCs w:val="16"/>
                          </w:rPr>
                        </w:r>
                        <w:r w:rsidRPr="00EF5092">
                          <w:rPr>
                            <w:rFonts w:ascii="Calibri" w:eastAsia="Times New Roman" w:hAnsi="Calibri" w:cs="Calibri"/>
                            <w:sz w:val="16"/>
                            <w:szCs w:val="16"/>
                          </w:rPr>
                          <w:fldChar w:fldCharType="separate"/>
                        </w:r>
                        <w:r>
                          <w:rPr>
                            <w:rFonts w:ascii="Calibri" w:eastAsia="Times New Roman" w:hAnsi="Calibri" w:cs="Calibri"/>
                            <w:noProof/>
                            <w:sz w:val="16"/>
                            <w:szCs w:val="16"/>
                          </w:rPr>
                          <w:t>{Greenspan 1991 , Pillow 2009 }</w:t>
                        </w:r>
                        <w:r w:rsidRPr="00EF5092">
                          <w:rPr>
                            <w:rFonts w:ascii="Calibri" w:eastAsia="Times New Roman" w:hAnsi="Calibri" w:cs="Calibri"/>
                            <w:sz w:val="16"/>
                            <w:szCs w:val="16"/>
                          </w:rPr>
                          <w:fldChar w:fldCharType="end"/>
                        </w:r>
                        <w:r>
                          <w:rPr>
                            <w:rFonts w:ascii="Calibri" w:eastAsia="Times New Roman" w:hAnsi="Calibri" w:cs="Calibri"/>
                            <w:sz w:val="16"/>
                            <w:szCs w:val="16"/>
                          </w:rPr>
                          <w:t xml:space="preserve"> Although these results have not been confirmed in studies of human preterm infants, the effects are likely to be similar.</w:t>
                        </w:r>
                      </w:p>
                      <w:p w14:paraId="2E6389C8"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additional potential benefits of using heated and humidified gas for resuscitation in the delivery room on biomarkers of lung injury were not measured specifically in trials included in this review. Warmed, humidified gases are considered mandatory for all subsequent respiratory support in all age groups. </w:t>
                        </w:r>
                        <w:r w:rsidRPr="00EF5092">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Sottiaux&lt;/Author&gt;&lt;Year&gt;2006&lt;/Year&gt;&lt;RecNum&gt;59&lt;/RecNum&gt;&lt;IDText&gt;233-52&lt;/IDText&gt;&lt;DisplayText&gt;{Sottiaux 2006 }&lt;/DisplayText&gt;&lt;record&gt;&lt;rec-number&gt;59&lt;/rec-number&gt;&lt;foreign-keys&gt;&lt;key app="EN" db-id="z5av02adre92x4eeefppzprdtv90xdfdxzra" timestamp="1663824774"&gt;59&lt;/key&gt;&lt;/foreign-keys&gt;&lt;ref-type name="Journal Article"&gt;17&lt;/ref-type&gt;&lt;contributors&gt;&lt;authors&gt;&lt;author&gt;Sottiaux, T. M.&lt;/author&gt;&lt;/authors&gt;&lt;/contributors&gt;&lt;auth-address&gt;Intensive Care Unit, Thierry Sottiaux Clinique Notre-Dame de Grâce, Gosselies Hospital, 212 Chaussée de Nivelles, B-6041-Gosselies, Belgium. thierry.sottiaux@skynet.be&lt;/auth-address&gt;&lt;titles&gt;&lt;title&gt;Consequences of under- and over-humidification&lt;/title&gt;&lt;secondary-title&gt;Respir Care Clin N Am&lt;/secondary-title&gt;&lt;/titles&gt;&lt;pages&gt;233-52&lt;/pages&gt;&lt;volume&gt;12&lt;/volume&gt;&lt;number&gt;2&lt;/number&gt;&lt;keywords&gt;&lt;keyword&gt;Humans&lt;/keyword&gt;&lt;keyword&gt;*Humidity&lt;/keyword&gt;&lt;keyword&gt;Intubation, Intratracheal/adverse effects/*instrumentation&lt;/keyword&gt;&lt;keyword&gt;Models, Biological&lt;/keyword&gt;&lt;keyword&gt;Respiration, Artificial/adverse effects/*instrumentation&lt;/keyword&gt;&lt;keyword&gt;Respiratory Physiological Phenomena&lt;/keyword&gt;&lt;keyword&gt;Safety Management&lt;/keyword&gt;&lt;keyword&gt;Tracheotomy/instrumentation&lt;/keyword&gt;&lt;/keywords&gt;&lt;dates&gt;&lt;year&gt;2006&lt;/year&gt;&lt;pub-dates&gt;&lt;date&gt;Jun&lt;/date&gt;&lt;/pub-dates&gt;&lt;/dates&gt;&lt;isbn&gt;1078-5337 (Print)&amp;#xD;1078-5337&lt;/isbn&gt;&lt;accession-num&gt;16828692&lt;/accession-num&gt;&lt;urls&gt;&lt;/urls&gt;&lt;electronic-resource-num&gt;10.1016/j.rcc.2006.03.010&lt;/electronic-resource-num&gt;&lt;remote-database-provider&gt;NLM&lt;/remote-database-provider&gt;&lt;language&gt;eng&lt;/language&gt;&lt;/record&gt;&lt;/Cite&gt;&lt;/EndNote&gt;</w:instrText>
                        </w:r>
                        <w:r w:rsidRPr="00EF5092">
                          <w:rPr>
                            <w:rFonts w:ascii="Calibri" w:eastAsia="Times New Roman" w:hAnsi="Calibri" w:cs="Calibri"/>
                            <w:sz w:val="16"/>
                            <w:szCs w:val="16"/>
                          </w:rPr>
                          <w:fldChar w:fldCharType="separate"/>
                        </w:r>
                        <w:r>
                          <w:rPr>
                            <w:rFonts w:ascii="Calibri" w:eastAsia="Times New Roman" w:hAnsi="Calibri" w:cs="Calibri"/>
                            <w:noProof/>
                            <w:sz w:val="16"/>
                            <w:szCs w:val="16"/>
                          </w:rPr>
                          <w:t>{Sottiaux 2006 }</w:t>
                        </w:r>
                        <w:r w:rsidRPr="00EF5092">
                          <w:rPr>
                            <w:rFonts w:ascii="Calibri" w:eastAsia="Times New Roman" w:hAnsi="Calibri" w:cs="Calibri"/>
                            <w:sz w:val="16"/>
                            <w:szCs w:val="16"/>
                          </w:rPr>
                          <w:fldChar w:fldCharType="end"/>
                        </w:r>
                        <w:r>
                          <w:rPr>
                            <w:rFonts w:ascii="Calibri" w:eastAsia="Times New Roman" w:hAnsi="Calibri" w:cs="Calibri"/>
                            <w:sz w:val="16"/>
                            <w:szCs w:val="16"/>
                          </w:rPr>
                          <w:t xml:space="preserve"> </w:t>
                        </w:r>
                      </w:p>
                      <w:p w14:paraId="3BA99180" w14:textId="77777777" w:rsidR="00A573F4" w:rsidRDefault="00A573F4" w:rsidP="00A573F4">
                        <w:pPr>
                          <w:rPr>
                            <w:rFonts w:ascii="Calibri" w:eastAsia="Times New Roman" w:hAnsi="Calibri" w:cs="Calibri"/>
                            <w:sz w:val="16"/>
                            <w:szCs w:val="16"/>
                          </w:rPr>
                        </w:pPr>
                      </w:p>
                    </w:tc>
                  </w:tr>
                  <w:tr w:rsidR="00A573F4" w14:paraId="16DCA8CF"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F952B55"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48AC58EF"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A573F4" w14:paraId="49AC7DBF"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44DAD4"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8BB163"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20E98C"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58383345" w14:textId="77777777" w:rsidTr="00EC24AC">
                    <w:trPr>
                      <w:trHeight w:val="190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60D2B6"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809784"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The two studies included in the review took place in high resource settings. One of the studies estimated that the additional equipment required to provide heated humidified gas in the delivery room could cost US$50 for the single-use humidification circuit and chamber.</w:t>
                        </w:r>
                        <w: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McGrory&lt;/Author&gt;&lt;Year&gt;2018&lt;/Year&gt;&lt;RecNum&gt;19&lt;/RecNum&gt;&lt;IDText&gt;47-53&lt;/IDText&gt;&lt;DisplayText&gt;{McGrory 2018 47}&lt;/DisplayText&gt;&lt;record&gt;&lt;rec-number&gt;19&lt;/rec-number&gt;&lt;foreign-keys&gt;&lt;key app="EN" db-id="z5av02adre92x4eeefppzprdtv90xdfdxzra" timestamp="1660200769"&gt;19&lt;/key&gt;&lt;/foreign-keys&gt;&lt;ref-type name="Journal Article"&gt;17&lt;/ref-type&gt;&lt;contributors&gt;&lt;authors&gt;&lt;author&gt;McGrory, L.&lt;/author&gt;&lt;author&gt;Owen, L. S.&lt;/author&gt;&lt;author&gt;Thio, M.&lt;/author&gt;&lt;author&gt;Dawson, J. A.&lt;/author&gt;&lt;author&gt;Rafferty, A. R.&lt;/author&gt;&lt;author&gt;Malhotra, A.&lt;/author&gt;&lt;author&gt;Davis, P. G.&lt;/author&gt;&lt;author&gt;Kamlin, C. O. F.&lt;/author&gt;&lt;/authors&gt;&lt;/contributors&gt;&lt;titles&gt;&lt;title&gt;A Randomized Trial of Conditioned or Unconditioned Gases for Stabilizing Preterm Infants at Birth&lt;/title&gt;&lt;secondary-title&gt;J Pediatr&lt;/secondary-title&gt;&lt;/titles&gt;&lt;periodical&gt;&lt;full-title&gt;J Pediatr&lt;/full-title&gt;&lt;/periodical&gt;&lt;pages&gt;47-53&lt;/pages&gt;&lt;volume&gt;193&lt;/volume&gt;&lt;dates&gt;&lt;year&gt;2018&lt;/year&gt;&lt;/dates&gt;&lt;accession-num&gt;29106924&lt;/accession-num&gt;&lt;label&gt;47&lt;/label&gt;&lt;urls&gt;&lt;related-urls&gt;&lt;url&gt;https://www.jpeds.com/article/S0022-3476(17)31167-8/fulltext&lt;/url&gt;&lt;/related-urls&gt;&lt;/urls&gt;&lt;electronic-resource-num&gt;10.1016/j.jpeds.2017.09.006&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McGrory 2018 47}</w:t>
                        </w:r>
                        <w:r>
                          <w:rPr>
                            <w:rFonts w:ascii="Calibri" w:eastAsia="Times New Roman" w:hAnsi="Calibri" w:cs="Calibri"/>
                            <w:sz w:val="16"/>
                            <w:szCs w:val="16"/>
                          </w:rPr>
                          <w:fldChar w:fldCharType="end"/>
                        </w:r>
                        <w:r>
                          <w:rPr>
                            <w:rFonts w:ascii="Calibri" w:eastAsia="Times New Roman" w:hAnsi="Calibri" w:cs="Calibri"/>
                            <w:sz w:val="16"/>
                            <w:szCs w:val="16"/>
                          </w:rPr>
                          <w:t xml:space="preserve"> The true cost is likely to be higher as this estimate did not include the cost of the heater, temperature probes and sterile water required to provide the intervention.</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415F1E"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It is possible that the circuit used in the delivery room to provide respiratory support could "travel" with the baby to the NICU when ongoing respiratory support is required.</w:t>
                        </w:r>
                      </w:p>
                      <w:p w14:paraId="68EAFCA1"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Nevertheless, there is likely to be considerable expense to purchase and maintain equipment to safely heat and </w:t>
                        </w:r>
                        <w:proofErr w:type="spellStart"/>
                        <w:r>
                          <w:rPr>
                            <w:rFonts w:ascii="Calibri" w:eastAsia="Times New Roman" w:hAnsi="Calibri" w:cs="Calibri"/>
                            <w:sz w:val="16"/>
                            <w:szCs w:val="16"/>
                          </w:rPr>
                          <w:t>humidify</w:t>
                        </w:r>
                        <w:proofErr w:type="spellEnd"/>
                        <w:r>
                          <w:rPr>
                            <w:rFonts w:ascii="Calibri" w:eastAsia="Times New Roman" w:hAnsi="Calibri" w:cs="Calibri"/>
                            <w:sz w:val="16"/>
                            <w:szCs w:val="16"/>
                          </w:rPr>
                          <w:t xml:space="preserve"> gases in all locations where preterm infants are born. </w:t>
                        </w:r>
                      </w:p>
                      <w:p w14:paraId="19EA9A90"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costs of the additional devices and disposable components may well be unaffordable where resources are limited. </w:t>
                        </w:r>
                      </w:p>
                    </w:tc>
                  </w:tr>
                  <w:tr w:rsidR="00A573F4" w14:paraId="76FAEB0D"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F13B74D"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326C11FD"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A573F4" w14:paraId="16DCFF30"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185141"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F1E416"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C7DFAF"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2A5374DA" w14:textId="77777777" w:rsidTr="00EC24AC">
                    <w:trPr>
                      <w:trHeight w:val="97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369A46"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C92DFF"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No studies provided sufficient detail about costs to determine the certainty of evidence for required resourc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F65CCF"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tc>
                  </w:tr>
                  <w:tr w:rsidR="00A573F4" w14:paraId="2C48BDD5"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EB68837"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1B948897"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 xml:space="preserve">Does the cost-effectiveness of the intervention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A573F4" w14:paraId="3D2FF658"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A757F6"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E6726E"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C09563"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1AEBE47D" w14:textId="77777777" w:rsidTr="00EC24AC">
                    <w:trPr>
                      <w:trHeight w:val="148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0A5FB6"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Does not </w:t>
                        </w:r>
                        <w:proofErr w:type="spellStart"/>
                        <w:r>
                          <w:rPr>
                            <w:rStyle w:val="ep-radiobuttonlabel"/>
                            <w:rFonts w:ascii="Calibri" w:eastAsia="Times New Roman" w:hAnsi="Calibri" w:cs="Calibri"/>
                            <w:sz w:val="16"/>
                            <w:szCs w:val="16"/>
                          </w:rPr>
                          <w:t>favor</w:t>
                        </w:r>
                        <w:proofErr w:type="spellEnd"/>
                        <w:r>
                          <w:rPr>
                            <w:rStyle w:val="ep-radiobuttonlabel"/>
                            <w:rFonts w:ascii="Calibri" w:eastAsia="Times New Roman" w:hAnsi="Calibri" w:cs="Calibri"/>
                            <w:sz w:val="16"/>
                            <w:szCs w:val="16"/>
                          </w:rPr>
                          <w:t xml:space="preserve">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06CFD6"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No studies in the review examined cost effectiveness for use of heated and humidified gas for resuscitation in the delivery room.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60355D"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tc>
                  </w:tr>
                  <w:tr w:rsidR="00A573F4" w14:paraId="783AF984"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6A94F9F"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08607A28"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would be the impact on health equity?</w:t>
                        </w:r>
                      </w:p>
                    </w:tc>
                  </w:tr>
                  <w:tr w:rsidR="00A573F4" w14:paraId="74F66E73"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832482"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1C43E8"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65C2FE"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417AF465" w14:textId="77777777" w:rsidTr="00EC24AC">
                    <w:trPr>
                      <w:trHeight w:val="48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F82C5D" w14:textId="77777777" w:rsidR="00A573F4" w:rsidRDefault="00A573F4" w:rsidP="00A573F4">
                        <w:pPr>
                          <w:rPr>
                            <w:rFonts w:ascii="Calibri" w:eastAsia="Times New Roman" w:hAnsi="Calibri" w:cs="Calibri"/>
                            <w:sz w:val="16"/>
                            <w:szCs w:val="16"/>
                          </w:rPr>
                        </w:pP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CAA58E"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No studies addressed impact on health equity. In high resource settings, the equipment for heated and humidified gases for resuscitation in the delivery room is likely to be accessible because of routine use during subsequent NICU care. In low and middle resource settings, and especially where resources for subsequent respiratory support are limited, it may be unavailable or unaffordabl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3E1426"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Where resources are limited, providing heated and humidified gases in the delivery room could divert resources away from the NICU.</w:t>
                        </w:r>
                      </w:p>
                      <w:p w14:paraId="1C97CE4C"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Any potential harmful effect of using non-heated and non-humidified gases for resuscitation in the delivery room may be limited if respiratory support is only required for a short time. However, it is not established whether there is a safe duration for ventilation using non-heated and non-humidified gases before admission to a NICU. </w:t>
                        </w:r>
                      </w:p>
                      <w:p w14:paraId="06D200F2"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It is very unlikely that heated and humidified gases would be available in an out-of-hospital setting. </w:t>
                        </w:r>
                      </w:p>
                    </w:tc>
                  </w:tr>
                  <w:tr w:rsidR="00A573F4" w14:paraId="4259A871"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4FE8E2D"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54A112C3"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A573F4" w14:paraId="26EB4FB0"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9FDC95"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DDF854"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8C6AD4"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40100C1D"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5CD267"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008D7E"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two studies included in this review did not include information about acceptability of heating and humidifying gases for resuscitation in the delivery room. In the NICU it is considered mandatory to heat and </w:t>
                        </w:r>
                        <w:proofErr w:type="spellStart"/>
                        <w:r>
                          <w:rPr>
                            <w:rFonts w:ascii="Calibri" w:eastAsia="Times New Roman" w:hAnsi="Calibri" w:cs="Calibri"/>
                            <w:sz w:val="16"/>
                            <w:szCs w:val="16"/>
                          </w:rPr>
                          <w:t>humidify</w:t>
                        </w:r>
                        <w:proofErr w:type="spellEnd"/>
                        <w:r>
                          <w:rPr>
                            <w:rFonts w:ascii="Calibri" w:eastAsia="Times New Roman" w:hAnsi="Calibri" w:cs="Calibri"/>
                            <w:sz w:val="16"/>
                            <w:szCs w:val="16"/>
                          </w:rPr>
                          <w:t xml:space="preserve"> gases used for ventilation and CPAP.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40C69C"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tc>
                  </w:tr>
                  <w:tr w:rsidR="00A573F4" w14:paraId="1EBEBD32"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2AD9A10"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18FC3660"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feasible to implement?</w:t>
                        </w:r>
                      </w:p>
                    </w:tc>
                  </w:tr>
                  <w:tr w:rsidR="00A573F4" w14:paraId="2AF907B8"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6CE31C"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5168A2"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280949"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00420D2D"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A9DB49"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4E5743"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Use of heating and humidification appeared feasible in the included studi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7673B6"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Barriers to implementing heated and humidify gases in the birthing room are likely to be related to the cost of the intervention, and training requirements. </w:t>
                        </w:r>
                      </w:p>
                    </w:tc>
                  </w:tr>
                </w:tbl>
                <w:p w14:paraId="010014B9" w14:textId="77777777" w:rsidR="00A573F4" w:rsidRDefault="00A573F4" w:rsidP="00A573F4">
                  <w:pPr>
                    <w:pStyle w:val="Heading1"/>
                    <w:spacing w:after="20" w:afterAutospacing="0"/>
                    <w:rPr>
                      <w:rFonts w:ascii="Calibri" w:eastAsia="Times New Roman" w:hAnsi="Calibri" w:cs="Calibri"/>
                      <w:caps/>
                      <w:color w:val="000000"/>
                      <w:sz w:val="30"/>
                      <w:szCs w:val="30"/>
                      <w:lang w:val="en"/>
                    </w:rPr>
                  </w:pPr>
                  <w:r w:rsidRPr="00DA0F36">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310"/>
                    <w:gridCol w:w="1697"/>
                    <w:gridCol w:w="1697"/>
                    <w:gridCol w:w="1707"/>
                    <w:gridCol w:w="1712"/>
                    <w:gridCol w:w="1707"/>
                    <w:gridCol w:w="1612"/>
                    <w:gridCol w:w="1650"/>
                  </w:tblGrid>
                  <w:tr w:rsidR="00A573F4" w14:paraId="61C2E6BE" w14:textId="77777777" w:rsidTr="00EC24AC">
                    <w:trPr>
                      <w:tblHeader/>
                    </w:trPr>
                    <w:tc>
                      <w:tcPr>
                        <w:tcW w:w="0" w:type="auto"/>
                        <w:tcBorders>
                          <w:top w:val="nil"/>
                          <w:left w:val="nil"/>
                          <w:bottom w:val="nil"/>
                          <w:right w:val="nil"/>
                        </w:tcBorders>
                        <w:tcMar>
                          <w:top w:w="75" w:type="dxa"/>
                          <w:left w:w="75" w:type="dxa"/>
                          <w:bottom w:w="75" w:type="dxa"/>
                          <w:right w:w="75" w:type="dxa"/>
                        </w:tcMar>
                        <w:vAlign w:val="center"/>
                        <w:hideMark/>
                      </w:tcPr>
                      <w:p w14:paraId="7B27B879" w14:textId="77777777" w:rsidR="00A573F4" w:rsidRDefault="00A573F4" w:rsidP="00A573F4">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DDCFC2C"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A573F4" w14:paraId="4DE88A5A"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D1B0129"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083837"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618A45"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024F4F"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A9662A"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3C11248" w14:textId="77777777" w:rsidR="00A573F4" w:rsidRDefault="00A573F4" w:rsidP="00A573F4">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E71065"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6CF464"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A573F4" w14:paraId="043F7079"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D10796E"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0F6FE4"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444C47" w14:textId="77777777" w:rsidR="00A573F4" w:rsidRPr="00DA0F36" w:rsidRDefault="00A573F4" w:rsidP="00A573F4">
                        <w:pPr>
                          <w:pStyle w:val="NormalWeb"/>
                          <w:spacing w:before="0" w:beforeAutospacing="0" w:after="0" w:afterAutospacing="0"/>
                          <w:jc w:val="center"/>
                          <w:rPr>
                            <w:rFonts w:ascii="Calibri" w:hAnsi="Calibri" w:cs="Calibri"/>
                            <w:b/>
                            <w:bCs/>
                            <w:color w:val="AEAAAA"/>
                            <w:sz w:val="16"/>
                            <w:szCs w:val="16"/>
                          </w:rPr>
                        </w:pPr>
                        <w:r w:rsidRPr="00DA0F36">
                          <w:rPr>
                            <w:rFonts w:ascii="Calibri" w:hAnsi="Calibri" w:cs="Calibri"/>
                            <w:b/>
                            <w:bCs/>
                            <w:color w:val="000000"/>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2F2073" w14:textId="77777777" w:rsidR="00A573F4" w:rsidRPr="00DA0F36" w:rsidRDefault="00A573F4" w:rsidP="00A573F4">
                        <w:pPr>
                          <w:pStyle w:val="NormalWeb"/>
                          <w:spacing w:before="0" w:beforeAutospacing="0" w:after="0" w:afterAutospacing="0"/>
                          <w:jc w:val="center"/>
                          <w:rPr>
                            <w:rFonts w:ascii="Calibri" w:hAnsi="Calibri" w:cs="Calibri"/>
                            <w:color w:val="000000"/>
                            <w:sz w:val="16"/>
                            <w:szCs w:val="16"/>
                          </w:rPr>
                        </w:pPr>
                        <w:r w:rsidRPr="00DA0F36">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FCC1C2"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FA1EB1F"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C5CE37"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84F889"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A573F4" w14:paraId="0BE99B17"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0CA7720"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48BDB3"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A242E8"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EDB80B"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BA37EB"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EFFF581"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7A4C7A"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D4AC7A"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Don't know</w:t>
                        </w:r>
                      </w:p>
                    </w:tc>
                  </w:tr>
                  <w:tr w:rsidR="00A573F4" w14:paraId="05B47769"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BEF81DF"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560A8C"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DF8216"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8E6F0A"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46C5CC"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71F03FE"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BE8FBCC" w14:textId="77777777" w:rsidR="00A573F4" w:rsidRDefault="00A573F4" w:rsidP="00A573F4">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107065"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A573F4" w14:paraId="05E20605"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755AAC4"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85272D"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3CBA80"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CB691D"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8C423F"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8D63405" w14:textId="77777777" w:rsidR="00A573F4" w:rsidRDefault="00A573F4" w:rsidP="00A573F4">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C966215" w14:textId="77777777" w:rsidR="00A573F4" w:rsidRDefault="00A573F4" w:rsidP="00A573F4">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03D974B" w14:textId="77777777" w:rsidR="00A573F4" w:rsidRDefault="00A573F4" w:rsidP="00A573F4">
                        <w:pPr>
                          <w:jc w:val="center"/>
                          <w:rPr>
                            <w:rFonts w:eastAsia="Times New Roman"/>
                            <w:sz w:val="20"/>
                            <w:szCs w:val="20"/>
                          </w:rPr>
                        </w:pPr>
                      </w:p>
                    </w:tc>
                  </w:tr>
                  <w:tr w:rsidR="00A573F4" w14:paraId="6D5FF5AC"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B0DA557"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8CC4EF"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6BE5DB"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5DE504"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2797DB"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 xml:space="preserve">Probably </w:t>
                        </w:r>
                        <w:proofErr w:type="spellStart"/>
                        <w:r>
                          <w:rPr>
                            <w:rFonts w:ascii="Calibri" w:hAnsi="Calibri" w:cs="Calibri"/>
                            <w:b/>
                            <w:bCs/>
                            <w:color w:val="000000"/>
                            <w:sz w:val="16"/>
                            <w:szCs w:val="16"/>
                          </w:rPr>
                          <w:t>favors</w:t>
                        </w:r>
                        <w:proofErr w:type="spellEnd"/>
                        <w:r>
                          <w:rPr>
                            <w:rFonts w:ascii="Calibri" w:hAnsi="Calibri" w:cs="Calibri"/>
                            <w:b/>
                            <w:bCs/>
                            <w:color w:val="000000"/>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F97863"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8C40EA"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A30768"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A573F4" w14:paraId="77347BEF"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560BFF9"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B169EE"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39AB53"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6E5D27"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F87E61"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152795"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9C3886"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314BC4"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A573F4" w14:paraId="0C815CB1"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38388F2"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296EF9"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93361A"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8F4FA6"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EF62BA"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0AB6817"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AC5111F" w14:textId="77777777" w:rsidR="00A573F4" w:rsidRDefault="00A573F4" w:rsidP="00A573F4">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2EB924"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A573F4" w14:paraId="7856DB0B"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9CDB822"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1DD548"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8BF855"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C2B22A"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39D491"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9C9A51"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D8CE86"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77ADE4"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A573F4" w14:paraId="41C1D175"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71E1F52"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A45D0A"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9210B7"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980C47"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1BEACA"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0B2FE9"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39C008"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88CA32"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A573F4" w14:paraId="5FAEBFF7"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38D418E"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18CC70"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67B516"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9AE303"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03B1A6"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9C2F2B0"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E52B6B"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BF8DC6"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A573F4" w14:paraId="76F0A45D"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E075B2B"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4164CE"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C4E0B1"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ECC66F"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sidRPr="00DA0F36">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856BE2"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888BBF4"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9F6D69"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3532F5"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sidRPr="00DA0F36">
                          <w:rPr>
                            <w:rFonts w:ascii="Calibri" w:hAnsi="Calibri" w:cs="Calibri"/>
                            <w:color w:val="AEAAAA"/>
                            <w:sz w:val="16"/>
                            <w:szCs w:val="16"/>
                          </w:rPr>
                          <w:t>Don't know</w:t>
                        </w:r>
                      </w:p>
                    </w:tc>
                  </w:tr>
                </w:tbl>
                <w:p w14:paraId="08DE68F1" w14:textId="77777777" w:rsidR="00A573F4" w:rsidRDefault="00A573F4" w:rsidP="00A573F4">
                  <w:pPr>
                    <w:rPr>
                      <w:rFonts w:ascii="Calibri" w:eastAsia="Times New Roman" w:hAnsi="Calibri" w:cs="Calibri"/>
                      <w:color w:val="000000"/>
                      <w:sz w:val="16"/>
                      <w:szCs w:val="16"/>
                      <w:lang w:val="en"/>
                    </w:rPr>
                  </w:pPr>
                </w:p>
                <w:p w14:paraId="576CA16B" w14:textId="77777777" w:rsidR="00A573F4" w:rsidRDefault="00A573F4" w:rsidP="00A573F4">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816"/>
                    <w:gridCol w:w="2817"/>
                    <w:gridCol w:w="2817"/>
                    <w:gridCol w:w="2817"/>
                    <w:gridCol w:w="2817"/>
                  </w:tblGrid>
                  <w:tr w:rsidR="00A573F4" w14:paraId="62C70B6E" w14:textId="77777777" w:rsidTr="00EC24A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D7964BA" w14:textId="77777777" w:rsidR="00A573F4" w:rsidRDefault="00A573F4" w:rsidP="00A573F4">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51A3220" w14:textId="77777777" w:rsidR="00A573F4" w:rsidRDefault="00A573F4" w:rsidP="00A573F4">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901C785" w14:textId="77777777" w:rsidR="00A573F4" w:rsidRDefault="00A573F4" w:rsidP="00A573F4">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6450279C" w14:textId="77777777" w:rsidR="00A573F4" w:rsidRDefault="00A573F4" w:rsidP="00A573F4">
                        <w:pPr>
                          <w:pStyle w:val="NormalWeb"/>
                          <w:spacing w:before="0" w:beforeAutospacing="0" w:after="0" w:afterAutospacing="0"/>
                          <w:jc w:val="center"/>
                          <w:rPr>
                            <w:rFonts w:ascii="Calibri" w:hAnsi="Calibri" w:cs="Calibri"/>
                            <w:b/>
                            <w:bCs/>
                            <w:color w:val="FFFFFF"/>
                            <w:sz w:val="16"/>
                            <w:szCs w:val="16"/>
                          </w:rPr>
                        </w:pPr>
                        <w:r>
                          <w:rPr>
                            <w:rFonts w:ascii="Calibri" w:hAnsi="Calibri" w:cs="Calibri"/>
                            <w:b/>
                            <w:bCs/>
                            <w:color w:val="FFFFFF"/>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20C73E5" w14:textId="77777777" w:rsidR="00A573F4" w:rsidRDefault="00A573F4" w:rsidP="00A573F4">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A573F4" w14:paraId="21562534" w14:textId="77777777" w:rsidTr="00EC24A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90E62E4" w14:textId="77777777" w:rsidR="00A573F4" w:rsidRDefault="00A573F4" w:rsidP="00A573F4">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7F475D6" w14:textId="77777777" w:rsidR="00A573F4" w:rsidRDefault="00A573F4" w:rsidP="00A573F4">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8593E46" w14:textId="77777777" w:rsidR="00A573F4" w:rsidRDefault="00A573F4" w:rsidP="00A573F4">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22B6F1BA" w14:textId="77777777" w:rsidR="00A573F4" w:rsidRDefault="00A573F4" w:rsidP="00A573F4">
                        <w:pPr>
                          <w:pStyle w:val="marker"/>
                          <w:spacing w:before="0" w:beforeAutospacing="0" w:after="0" w:afterAutospacing="0"/>
                          <w:jc w:val="center"/>
                          <w:rPr>
                            <w:b/>
                            <w:bCs/>
                            <w:color w:val="FFFFFF"/>
                          </w:rPr>
                        </w:pPr>
                        <w:r>
                          <w:rPr>
                            <w:b/>
                            <w:bCs/>
                            <w:color w:val="FFFFFF"/>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F642E6E" w14:textId="77777777" w:rsidR="00A573F4" w:rsidRDefault="00A573F4" w:rsidP="00A573F4">
                        <w:pPr>
                          <w:pStyle w:val="marker"/>
                          <w:spacing w:before="0" w:beforeAutospacing="0" w:after="0" w:afterAutospacing="0"/>
                          <w:jc w:val="center"/>
                          <w:rPr>
                            <w:color w:val="000000"/>
                          </w:rPr>
                        </w:pPr>
                        <w:r>
                          <w:rPr>
                            <w:color w:val="000000"/>
                          </w:rPr>
                          <w:t xml:space="preserve">○ </w:t>
                        </w:r>
                      </w:p>
                    </w:tc>
                  </w:tr>
                </w:tbl>
                <w:p w14:paraId="00DDFD4F" w14:textId="77777777" w:rsidR="00A573F4" w:rsidRDefault="00A573F4" w:rsidP="00A573F4">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4100"/>
                  </w:tblGrid>
                  <w:tr w:rsidR="00A573F4" w14:paraId="6A18D357" w14:textId="77777777" w:rsidTr="00EC24AC">
                    <w:tc>
                      <w:tcPr>
                        <w:tcW w:w="0" w:type="auto"/>
                        <w:shd w:val="clear" w:color="auto" w:fill="2E74B5"/>
                        <w:tcMar>
                          <w:top w:w="75" w:type="dxa"/>
                          <w:left w:w="75" w:type="dxa"/>
                          <w:bottom w:w="75" w:type="dxa"/>
                          <w:right w:w="75" w:type="dxa"/>
                        </w:tcMar>
                        <w:hideMark/>
                      </w:tcPr>
                      <w:p w14:paraId="5F4B62C4"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p>
                    </w:tc>
                  </w:tr>
                  <w:tr w:rsidR="00A573F4" w14:paraId="5E27D349" w14:textId="77777777" w:rsidTr="00EC24AC">
                    <w:trPr>
                      <w:trHeight w:val="641"/>
                    </w:trPr>
                    <w:tc>
                      <w:tcPr>
                        <w:tcW w:w="0" w:type="auto"/>
                        <w:tcMar>
                          <w:top w:w="75" w:type="dxa"/>
                          <w:left w:w="75" w:type="dxa"/>
                          <w:bottom w:w="75" w:type="dxa"/>
                          <w:right w:w="75" w:type="dxa"/>
                        </w:tcMar>
                        <w:hideMark/>
                      </w:tcPr>
                      <w:p w14:paraId="5570A99D"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In newborn preterm infants (&lt;34 weeks’ gestation) receiving ventilatory support immediately after birth, we suggest heated and humidified gases for respiratory support in the delivery room can be used where audit shows that admission hypothermia is a problem and resources allow. (Conditional recommendation, very low certainty evidence</w:t>
                        </w:r>
                        <w:proofErr w:type="gramStart"/>
                        <w:r>
                          <w:rPr>
                            <w:rFonts w:ascii="Calibri" w:eastAsia="Times New Roman" w:hAnsi="Calibri" w:cs="Calibri"/>
                            <w:sz w:val="16"/>
                            <w:szCs w:val="16"/>
                          </w:rPr>
                          <w:t>) .</w:t>
                        </w:r>
                        <w:proofErr w:type="gramEnd"/>
                      </w:p>
                    </w:tc>
                  </w:tr>
                  <w:tr w:rsidR="00A573F4" w14:paraId="3D81542E" w14:textId="77777777" w:rsidTr="00EC24AC">
                    <w:tc>
                      <w:tcPr>
                        <w:tcW w:w="0" w:type="auto"/>
                        <w:shd w:val="clear" w:color="auto" w:fill="2E74B5"/>
                        <w:tcMar>
                          <w:top w:w="75" w:type="dxa"/>
                          <w:left w:w="75" w:type="dxa"/>
                          <w:bottom w:w="75" w:type="dxa"/>
                          <w:right w:w="75" w:type="dxa"/>
                        </w:tcMar>
                        <w:hideMark/>
                      </w:tcPr>
                      <w:p w14:paraId="38E17CE6"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Justification</w:t>
                        </w:r>
                      </w:p>
                    </w:tc>
                  </w:tr>
                  <w:tr w:rsidR="00A573F4" w14:paraId="4C9CE845" w14:textId="77777777" w:rsidTr="00EC24AC">
                    <w:trPr>
                      <w:trHeight w:val="1080"/>
                    </w:trPr>
                    <w:tc>
                      <w:tcPr>
                        <w:tcW w:w="0" w:type="auto"/>
                        <w:tcMar>
                          <w:top w:w="75" w:type="dxa"/>
                          <w:left w:w="75" w:type="dxa"/>
                          <w:bottom w:w="75" w:type="dxa"/>
                          <w:right w:w="75" w:type="dxa"/>
                        </w:tcMar>
                        <w:hideMark/>
                      </w:tcPr>
                      <w:p w14:paraId="25872D46" w14:textId="77777777" w:rsidR="00A573F4" w:rsidRDefault="00A573F4" w:rsidP="00A573F4">
                        <w:pPr>
                          <w:rPr>
                            <w:rFonts w:ascii="Calibri" w:eastAsia="Times New Roman" w:hAnsi="Calibri" w:cs="Calibri"/>
                            <w:sz w:val="16"/>
                            <w:szCs w:val="16"/>
                          </w:rPr>
                        </w:pPr>
                        <w:r>
                          <w:rPr>
                            <w:rFonts w:ascii="Calibri" w:eastAsia="Times New Roman" w:hAnsi="Calibri" w:cs="Calibri"/>
                            <w:b/>
                            <w:bCs/>
                            <w:sz w:val="16"/>
                            <w:szCs w:val="16"/>
                          </w:rPr>
                          <w:t>Overall justification</w:t>
                        </w:r>
                      </w:p>
                      <w:p w14:paraId="4DE0919F"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evidence from this systematic review indicated that heating and humidifying gases for respiratory support in the delivery room is safe, feasible and confers a small clinical benefit for several secondary outcomes. </w:t>
                        </w:r>
                      </w:p>
                      <w:p w14:paraId="3B3F6DA2" w14:textId="77777777" w:rsidR="00A573F4" w:rsidRDefault="00A573F4" w:rsidP="00A573F4">
                        <w:pPr>
                          <w:pStyle w:val="description"/>
                          <w:spacing w:before="0" w:beforeAutospacing="0" w:after="0" w:afterAutospacing="0"/>
                          <w:rPr>
                            <w:rFonts w:ascii="Calibri" w:hAnsi="Calibri" w:cs="Calibri"/>
                            <w:sz w:val="16"/>
                            <w:szCs w:val="16"/>
                          </w:rPr>
                        </w:pPr>
                        <w:r>
                          <w:rPr>
                            <w:rFonts w:ascii="Calibri" w:hAnsi="Calibri" w:cs="Calibri"/>
                            <w:b/>
                            <w:bCs/>
                            <w:sz w:val="16"/>
                            <w:szCs w:val="16"/>
                          </w:rPr>
                          <w:t>Detailed justification</w:t>
                        </w:r>
                      </w:p>
                      <w:p w14:paraId="0B5DB6C6" w14:textId="77777777" w:rsidR="00A573F4" w:rsidRDefault="00A573F4" w:rsidP="00A573F4">
                        <w:pPr>
                          <w:pStyle w:val="criterion-name"/>
                          <w:spacing w:before="0" w:beforeAutospacing="0" w:after="0" w:afterAutospacing="0"/>
                          <w:rPr>
                            <w:rFonts w:ascii="Calibri" w:hAnsi="Calibri" w:cs="Calibri"/>
                            <w:sz w:val="16"/>
                            <w:szCs w:val="16"/>
                          </w:rPr>
                        </w:pPr>
                        <w:r>
                          <w:rPr>
                            <w:rFonts w:ascii="Calibri" w:hAnsi="Calibri" w:cs="Calibri"/>
                            <w:i/>
                            <w:iCs/>
                            <w:sz w:val="16"/>
                            <w:szCs w:val="16"/>
                          </w:rPr>
                          <w:t>Problem</w:t>
                        </w:r>
                      </w:p>
                      <w:p w14:paraId="25397205"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Hypothermia is a common problem in preterm infants (&lt;34 </w:t>
                        </w:r>
                        <w:proofErr w:type="spellStart"/>
                        <w:r>
                          <w:rPr>
                            <w:rFonts w:ascii="Calibri" w:eastAsia="Times New Roman" w:hAnsi="Calibri" w:cs="Calibri"/>
                            <w:sz w:val="16"/>
                            <w:szCs w:val="16"/>
                          </w:rPr>
                          <w:t>weeks</w:t>
                        </w:r>
                        <w:proofErr w:type="spellEnd"/>
                        <w:r>
                          <w:rPr>
                            <w:rFonts w:ascii="Calibri" w:eastAsia="Times New Roman" w:hAnsi="Calibri" w:cs="Calibri"/>
                            <w:sz w:val="16"/>
                            <w:szCs w:val="16"/>
                          </w:rPr>
                          <w:t xml:space="preserve"> gestation) and has been associated with increased mortality and morbidity.</w:t>
                        </w:r>
                      </w:p>
                      <w:p w14:paraId="27D7E41D" w14:textId="77777777" w:rsidR="00A573F4" w:rsidRDefault="00A573F4" w:rsidP="00A573F4">
                        <w:pPr>
                          <w:pStyle w:val="criterion-name"/>
                          <w:spacing w:before="0" w:beforeAutospacing="0" w:after="0" w:afterAutospacing="0"/>
                          <w:rPr>
                            <w:rFonts w:ascii="Calibri" w:hAnsi="Calibri" w:cs="Calibri"/>
                            <w:sz w:val="16"/>
                            <w:szCs w:val="16"/>
                          </w:rPr>
                        </w:pPr>
                        <w:r>
                          <w:rPr>
                            <w:rFonts w:ascii="Calibri" w:hAnsi="Calibri" w:cs="Calibri"/>
                            <w:i/>
                            <w:iCs/>
                            <w:sz w:val="16"/>
                            <w:szCs w:val="16"/>
                          </w:rPr>
                          <w:t>Desirable Effects</w:t>
                        </w:r>
                      </w:p>
                      <w:p w14:paraId="2056EC27" w14:textId="77777777" w:rsidR="00A573F4" w:rsidRDefault="00A573F4" w:rsidP="00A573F4">
                        <w:pPr>
                          <w:rPr>
                            <w:rFonts w:ascii="Calibri" w:eastAsia="Times New Roman" w:hAnsi="Calibri" w:cs="Calibri"/>
                            <w:sz w:val="16"/>
                            <w:szCs w:val="16"/>
                          </w:rPr>
                        </w:pPr>
                        <w:r w:rsidRPr="005C290B">
                          <w:rPr>
                            <w:rFonts w:ascii="Calibri" w:eastAsia="Times New Roman" w:hAnsi="Calibri" w:cs="Calibri"/>
                            <w:sz w:val="16"/>
                            <w:szCs w:val="16"/>
                          </w:rPr>
                          <w:t xml:space="preserve">The systematic review found 2 RCTs and 1 observational study that found improvements in some secondary outcomes of the review. For the important secondary outcome IVH &gt; Grade 2 there was probable clinical benefit, albeit in two RCTs for which the combined number of participants fell well below the optimal information size (OIS) for this (and most other outcomes). The result of reduced IVH&gt;grade 2 could easily be a type I error and would need to be replicated in larger studies. </w:t>
                        </w:r>
                        <w:r>
                          <w:rPr>
                            <w:rFonts w:ascii="Calibri" w:eastAsia="Times New Roman" w:hAnsi="Calibri" w:cs="Calibri"/>
                            <w:sz w:val="16"/>
                            <w:szCs w:val="16"/>
                          </w:rPr>
                          <w:t xml:space="preserve">Any potential harmful effect of using non-heated and non-humidified gases for resuscitation in the delivery room may be limited if respiratory support is only required for a short time before heating and humidification can be provided. However, the safe upper limit of duration for ventilation using non-heated and non-humidified gases before admission to a NICU is not established. </w:t>
                        </w:r>
                      </w:p>
                      <w:p w14:paraId="41AE4FD0" w14:textId="77777777" w:rsidR="00A573F4" w:rsidRDefault="00A573F4" w:rsidP="00A573F4">
                        <w:pPr>
                          <w:pStyle w:val="criterion-name"/>
                          <w:spacing w:before="0" w:beforeAutospacing="0" w:after="0" w:afterAutospacing="0"/>
                          <w:rPr>
                            <w:rFonts w:ascii="Calibri" w:hAnsi="Calibri" w:cs="Calibri"/>
                            <w:sz w:val="16"/>
                            <w:szCs w:val="16"/>
                          </w:rPr>
                        </w:pPr>
                        <w:r>
                          <w:rPr>
                            <w:rFonts w:ascii="Calibri" w:hAnsi="Calibri" w:cs="Calibri"/>
                            <w:i/>
                            <w:iCs/>
                            <w:sz w:val="16"/>
                            <w:szCs w:val="16"/>
                          </w:rPr>
                          <w:t>Undesirable Effects</w:t>
                        </w:r>
                      </w:p>
                      <w:p w14:paraId="5738A884"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No undesirable effects (including risk of hyperthermia) were confirmed (although the evidence was of low to very low certainty). </w:t>
                        </w:r>
                      </w:p>
                      <w:p w14:paraId="33A5B482" w14:textId="77777777" w:rsidR="00A573F4" w:rsidRDefault="00A573F4" w:rsidP="00A573F4">
                        <w:pPr>
                          <w:pStyle w:val="criterion-name"/>
                          <w:spacing w:before="0" w:beforeAutospacing="0" w:after="0" w:afterAutospacing="0"/>
                          <w:rPr>
                            <w:rFonts w:ascii="Calibri" w:hAnsi="Calibri" w:cs="Calibri"/>
                            <w:sz w:val="16"/>
                            <w:szCs w:val="16"/>
                          </w:rPr>
                        </w:pPr>
                        <w:r>
                          <w:rPr>
                            <w:rFonts w:ascii="Calibri" w:hAnsi="Calibri" w:cs="Calibri"/>
                            <w:i/>
                            <w:iCs/>
                            <w:sz w:val="16"/>
                            <w:szCs w:val="16"/>
                          </w:rPr>
                          <w:t>Certainty of evidence</w:t>
                        </w:r>
                      </w:p>
                      <w:p w14:paraId="770AAFEC"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evidence for various outcomes ranged from very low to moderate certainty. It should be noted that in the combined studies, the optimal information size was not met for most outcomes. </w:t>
                        </w:r>
                      </w:p>
                      <w:p w14:paraId="700BE29F" w14:textId="77777777" w:rsidR="00A573F4" w:rsidRDefault="00A573F4" w:rsidP="00A573F4">
                        <w:pPr>
                          <w:pStyle w:val="criterion-name"/>
                          <w:spacing w:before="0" w:beforeAutospacing="0" w:after="0" w:afterAutospacing="0"/>
                          <w:rPr>
                            <w:rFonts w:ascii="Calibri" w:hAnsi="Calibri" w:cs="Calibri"/>
                            <w:sz w:val="16"/>
                            <w:szCs w:val="16"/>
                          </w:rPr>
                        </w:pPr>
                        <w:r>
                          <w:rPr>
                            <w:rFonts w:ascii="Calibri" w:hAnsi="Calibri" w:cs="Calibri"/>
                            <w:i/>
                            <w:iCs/>
                            <w:sz w:val="16"/>
                            <w:szCs w:val="16"/>
                          </w:rPr>
                          <w:t>Cost effectiveness and equity</w:t>
                        </w:r>
                      </w:p>
                      <w:p w14:paraId="1301F190"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re were no data to determine cost effectiveness or effects on equity. However, there will be expense to purchase and maintain equipment to safely heat and </w:t>
                        </w:r>
                        <w:proofErr w:type="spellStart"/>
                        <w:r>
                          <w:rPr>
                            <w:rFonts w:ascii="Calibri" w:eastAsia="Times New Roman" w:hAnsi="Calibri" w:cs="Calibri"/>
                            <w:sz w:val="16"/>
                            <w:szCs w:val="16"/>
                          </w:rPr>
                          <w:t>humidify</w:t>
                        </w:r>
                        <w:proofErr w:type="spellEnd"/>
                        <w:r>
                          <w:rPr>
                            <w:rFonts w:ascii="Calibri" w:eastAsia="Times New Roman" w:hAnsi="Calibri" w:cs="Calibri"/>
                            <w:sz w:val="16"/>
                            <w:szCs w:val="16"/>
                          </w:rPr>
                          <w:t xml:space="preserve"> gases in all locations where preterm infants are born. In low- and middle-income countries and other low resource settings, the costs are likely to be unaffordable, or providing heated and humidified gases in the delivery room could divert resources away from the NICU. To mitigate this, it is possible that the circuit used in the delivery room to provide respiratory support could "travel" with the baby to the NICU when ongoing respiratory support is required.</w:t>
                        </w:r>
                      </w:p>
                    </w:tc>
                  </w:tr>
                  <w:tr w:rsidR="00A573F4" w14:paraId="7A4A4D0B" w14:textId="77777777" w:rsidTr="00EC24AC">
                    <w:tc>
                      <w:tcPr>
                        <w:tcW w:w="0" w:type="auto"/>
                        <w:shd w:val="clear" w:color="auto" w:fill="2E74B5"/>
                        <w:tcMar>
                          <w:top w:w="75" w:type="dxa"/>
                          <w:left w:w="75" w:type="dxa"/>
                          <w:bottom w:w="75" w:type="dxa"/>
                          <w:right w:w="75" w:type="dxa"/>
                        </w:tcMar>
                        <w:hideMark/>
                      </w:tcPr>
                      <w:p w14:paraId="3A87796E"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Subgroup considerations</w:t>
                        </w:r>
                      </w:p>
                    </w:tc>
                  </w:tr>
                  <w:tr w:rsidR="00A573F4" w14:paraId="68E49D51" w14:textId="77777777" w:rsidTr="00EC24AC">
                    <w:trPr>
                      <w:trHeight w:val="1080"/>
                    </w:trPr>
                    <w:tc>
                      <w:tcPr>
                        <w:tcW w:w="0" w:type="auto"/>
                        <w:tcMar>
                          <w:top w:w="75" w:type="dxa"/>
                          <w:left w:w="75" w:type="dxa"/>
                          <w:bottom w:w="75" w:type="dxa"/>
                          <w:right w:w="75" w:type="dxa"/>
                        </w:tcMar>
                        <w:hideMark/>
                      </w:tcPr>
                      <w:p w14:paraId="0F7AA845"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lastRenderedPageBreak/>
                          <w:t>Predefined subgroup analyses for this review were by g</w:t>
                        </w:r>
                        <w:r w:rsidRPr="00B44588">
                          <w:rPr>
                            <w:rFonts w:ascii="Calibri" w:eastAsia="Times New Roman" w:hAnsi="Calibri" w:cs="Calibri"/>
                            <w:sz w:val="16"/>
                            <w:szCs w:val="16"/>
                          </w:rPr>
                          <w:t>estation groups (or approximate birth weight equivalent)</w:t>
                        </w:r>
                        <w:r>
                          <w:rPr>
                            <w:rFonts w:ascii="Calibri" w:eastAsia="Times New Roman" w:hAnsi="Calibri" w:cs="Calibri"/>
                            <w:sz w:val="16"/>
                            <w:szCs w:val="16"/>
                          </w:rPr>
                          <w:t>, by</w:t>
                        </w:r>
                        <w:r w:rsidRPr="00B44588">
                          <w:rPr>
                            <w:rFonts w:ascii="Calibri" w:eastAsia="Times New Roman" w:hAnsi="Calibri" w:cs="Calibri"/>
                            <w:sz w:val="16"/>
                            <w:szCs w:val="16"/>
                          </w:rPr>
                          <w:t xml:space="preserve"> location of birth</w:t>
                        </w:r>
                        <w:r>
                          <w:rPr>
                            <w:rFonts w:ascii="Calibri" w:eastAsia="Times New Roman" w:hAnsi="Calibri" w:cs="Calibri"/>
                            <w:sz w:val="16"/>
                            <w:szCs w:val="16"/>
                          </w:rPr>
                          <w:t xml:space="preserve"> and</w:t>
                        </w:r>
                        <w:r w:rsidRPr="00B44588">
                          <w:rPr>
                            <w:rFonts w:ascii="Calibri" w:eastAsia="Times New Roman" w:hAnsi="Calibri" w:cs="Calibri"/>
                            <w:sz w:val="16"/>
                            <w:szCs w:val="16"/>
                          </w:rPr>
                          <w:t xml:space="preserve"> resources of setting</w:t>
                        </w:r>
                        <w:r>
                          <w:rPr>
                            <w:rFonts w:ascii="Calibri" w:eastAsia="Times New Roman" w:hAnsi="Calibri" w:cs="Calibri"/>
                            <w:sz w:val="16"/>
                            <w:szCs w:val="16"/>
                          </w:rPr>
                          <w:t xml:space="preserve"> and b</w:t>
                        </w:r>
                        <w:r w:rsidRPr="00B44588">
                          <w:rPr>
                            <w:rFonts w:ascii="Calibri" w:eastAsia="Times New Roman" w:hAnsi="Calibri" w:cs="Calibri"/>
                            <w:sz w:val="16"/>
                            <w:szCs w:val="16"/>
                          </w:rPr>
                          <w:t>y early vs later cord clamping</w:t>
                        </w:r>
                        <w:r>
                          <w:rPr>
                            <w:rFonts w:ascii="Calibri" w:eastAsia="Times New Roman" w:hAnsi="Calibri" w:cs="Calibri"/>
                            <w:sz w:val="16"/>
                            <w:szCs w:val="16"/>
                          </w:rPr>
                          <w:t xml:space="preserve">. </w:t>
                        </w:r>
                      </w:p>
                      <w:p w14:paraId="6F96098C"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re were insufficient data to perform formal analysis of interaction. </w:t>
                        </w:r>
                      </w:p>
                      <w:p w14:paraId="69F93FAF"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One study reported outcomes for the </w:t>
                        </w:r>
                        <w:r w:rsidRPr="00750E0A">
                          <w:rPr>
                            <w:rFonts w:ascii="Calibri" w:eastAsia="Times New Roman" w:hAnsi="Calibri" w:cs="Calibri"/>
                            <w:b/>
                            <w:bCs/>
                            <w:sz w:val="16"/>
                            <w:szCs w:val="16"/>
                          </w:rPr>
                          <w:t>subgroup of infants &lt; 26 weeks</w:t>
                        </w:r>
                        <w:r>
                          <w:rPr>
                            <w:rFonts w:ascii="Calibri" w:eastAsia="Times New Roman" w:hAnsi="Calibri" w:cs="Calibri"/>
                            <w:b/>
                            <w:bCs/>
                            <w:sz w:val="16"/>
                            <w:szCs w:val="16"/>
                          </w:rPr>
                          <w:t>’</w:t>
                        </w:r>
                        <w:r w:rsidRPr="00750E0A">
                          <w:rPr>
                            <w:rFonts w:ascii="Calibri" w:eastAsia="Times New Roman" w:hAnsi="Calibri" w:cs="Calibri"/>
                            <w:b/>
                            <w:bCs/>
                            <w:sz w:val="16"/>
                            <w:szCs w:val="16"/>
                          </w:rPr>
                          <w:t xml:space="preserve"> gestation</w:t>
                        </w:r>
                        <w:r w:rsidRPr="00750E0A">
                          <w:rPr>
                            <w:rFonts w:ascii="Calibri" w:eastAsia="Times New Roman" w:hAnsi="Calibri" w:cs="Calibri"/>
                            <w:sz w:val="16"/>
                            <w:szCs w:val="16"/>
                          </w:rPr>
                          <w:t>, (but not other gestation subgroups).</w:t>
                        </w:r>
                        <w:r>
                          <w:rPr>
                            <w:rFonts w:ascii="Calibri" w:eastAsia="Times New Roman" w:hAnsi="Calibri" w:cs="Calibri"/>
                            <w:sz w:val="16"/>
                            <w:szCs w:val="16"/>
                          </w:rPr>
                          <w:t xml:space="preserve"> </w:t>
                        </w:r>
                      </w:p>
                      <w:p w14:paraId="1A0D1849" w14:textId="77777777" w:rsidR="00A573F4" w:rsidRDefault="00A573F4" w:rsidP="00A573F4">
                        <w:pPr>
                          <w:spacing w:after="0"/>
                          <w:rPr>
                            <w:rFonts w:ascii="Calibri" w:eastAsia="Times New Roman" w:hAnsi="Calibri" w:cs="Calibri"/>
                            <w:sz w:val="16"/>
                            <w:szCs w:val="16"/>
                          </w:rPr>
                        </w:pPr>
                        <w:r>
                          <w:rPr>
                            <w:rFonts w:ascii="Calibri" w:eastAsia="Times New Roman" w:hAnsi="Calibri" w:cs="Calibri"/>
                            <w:sz w:val="16"/>
                            <w:szCs w:val="16"/>
                          </w:rPr>
                          <w:t>Primary outcome:</w:t>
                        </w:r>
                      </w:p>
                      <w:p w14:paraId="036957BA" w14:textId="77777777" w:rsidR="00A573F4" w:rsidRDefault="00A573F4">
                        <w:pPr>
                          <w:pStyle w:val="public-draftstyledefault-unorderedlistitem"/>
                          <w:numPr>
                            <w:ilvl w:val="0"/>
                            <w:numId w:val="27"/>
                          </w:numPr>
                          <w:spacing w:before="0" w:beforeAutospacing="0"/>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normothermia on admission to a neonatal unit</w:t>
                        </w:r>
                        <w:r>
                          <w:rPr>
                            <w:rFonts w:ascii="Calibri" w:eastAsia="Times New Roman" w:hAnsi="Calibri" w:cs="Calibri"/>
                            <w:sz w:val="16"/>
                            <w:szCs w:val="16"/>
                          </w:rPr>
                          <w:t xml:space="preserve"> (the second primary outcome) </w:t>
                        </w:r>
                        <w:r>
                          <w:rPr>
                            <w:rFonts w:ascii="Calibri" w:eastAsia="Times New Roman" w:hAnsi="Calibri" w:cs="Calibri"/>
                            <w:b/>
                            <w:bCs/>
                            <w:sz w:val="16"/>
                            <w:szCs w:val="16"/>
                          </w:rPr>
                          <w:t xml:space="preserve">clinical benefit or harm </w:t>
                        </w:r>
                        <w:r>
                          <w:rPr>
                            <w:rFonts w:ascii="Calibri" w:eastAsia="Times New Roman" w:hAnsi="Calibri" w:cs="Calibri"/>
                            <w:sz w:val="16"/>
                            <w:szCs w:val="16"/>
                          </w:rPr>
                          <w:t xml:space="preserve">cannot be excluded (RR 0.80 95% CI 0.48 to 1.34) (low certainty evidence from 1 RCT enrolling 69 participants &lt; 26 </w:t>
                        </w:r>
                        <w:proofErr w:type="spellStart"/>
                        <w:r>
                          <w:rPr>
                            <w:rFonts w:ascii="Calibri" w:eastAsia="Times New Roman" w:hAnsi="Calibri" w:cs="Calibri"/>
                            <w:sz w:val="16"/>
                            <w:szCs w:val="16"/>
                          </w:rPr>
                          <w:t>weeks</w:t>
                        </w:r>
                        <w:proofErr w:type="spellEnd"/>
                        <w:r>
                          <w:rPr>
                            <w:rFonts w:ascii="Calibri" w:eastAsia="Times New Roman" w:hAnsi="Calibri" w:cs="Calibri"/>
                            <w:sz w:val="16"/>
                            <w:szCs w:val="16"/>
                          </w:rPr>
                          <w:t xml:space="preserve"> gestation.</w:t>
                        </w:r>
                        <w: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McGrory&lt;/Author&gt;&lt;Year&gt;2018&lt;/Year&gt;&lt;RecNum&gt;19&lt;/RecNum&gt;&lt;IDText&gt;47-53&lt;/IDText&gt;&lt;DisplayText&gt;{McGrory 2018 47}&lt;/DisplayText&gt;&lt;record&gt;&lt;rec-number&gt;19&lt;/rec-number&gt;&lt;foreign-keys&gt;&lt;key app="EN" db-id="z5av02adre92x4eeefppzprdtv90xdfdxzra" timestamp="1660200769"&gt;19&lt;/key&gt;&lt;/foreign-keys&gt;&lt;ref-type name="Journal Article"&gt;17&lt;/ref-type&gt;&lt;contributors&gt;&lt;authors&gt;&lt;author&gt;McGrory, L.&lt;/author&gt;&lt;author&gt;Owen, L. S.&lt;/author&gt;&lt;author&gt;Thio, M.&lt;/author&gt;&lt;author&gt;Dawson, J. A.&lt;/author&gt;&lt;author&gt;Rafferty, A. R.&lt;/author&gt;&lt;author&gt;Malhotra, A.&lt;/author&gt;&lt;author&gt;Davis, P. G.&lt;/author&gt;&lt;author&gt;Kamlin, C. O. F.&lt;/author&gt;&lt;/authors&gt;&lt;/contributors&gt;&lt;titles&gt;&lt;title&gt;A Randomized Trial of Conditioned or Unconditioned Gases for Stabilizing Preterm Infants at Birth&lt;/title&gt;&lt;secondary-title&gt;J Pediatr&lt;/secondary-title&gt;&lt;/titles&gt;&lt;periodical&gt;&lt;full-title&gt;J Pediatr&lt;/full-title&gt;&lt;/periodical&gt;&lt;pages&gt;47-53&lt;/pages&gt;&lt;volume&gt;193&lt;/volume&gt;&lt;dates&gt;&lt;year&gt;2018&lt;/year&gt;&lt;/dates&gt;&lt;accession-num&gt;29106924&lt;/accession-num&gt;&lt;label&gt;47&lt;/label&gt;&lt;urls&gt;&lt;related-urls&gt;&lt;url&gt;https://www.jpeds.com/article/S0022-3476(17)31167-8/fulltext&lt;/url&gt;&lt;/related-urls&gt;&lt;/urls&gt;&lt;electronic-resource-num&gt;10.1016/j.jpeds.2017.09.006&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McGrory 2018 47}</w:t>
                        </w:r>
                        <w:r>
                          <w:rPr>
                            <w:rFonts w:ascii="Calibri" w:eastAsia="Times New Roman" w:hAnsi="Calibri" w:cs="Calibri"/>
                            <w:sz w:val="16"/>
                            <w:szCs w:val="16"/>
                          </w:rPr>
                          <w:fldChar w:fldCharType="end"/>
                        </w:r>
                        <w:r>
                          <w:rPr>
                            <w:rFonts w:ascii="Calibri" w:eastAsia="Times New Roman" w:hAnsi="Calibri" w:cs="Calibri"/>
                            <w:sz w:val="16"/>
                            <w:szCs w:val="16"/>
                          </w:rPr>
                          <w:t xml:space="preserve"> </w:t>
                        </w:r>
                      </w:p>
                      <w:p w14:paraId="7B573EAD" w14:textId="77777777" w:rsidR="00A573F4" w:rsidRDefault="00A573F4" w:rsidP="00A573F4">
                        <w:pPr>
                          <w:spacing w:after="0"/>
                          <w:rPr>
                            <w:rFonts w:ascii="Calibri" w:eastAsia="Times New Roman" w:hAnsi="Calibri" w:cs="Calibri"/>
                            <w:sz w:val="16"/>
                            <w:szCs w:val="16"/>
                          </w:rPr>
                        </w:pPr>
                        <w:r>
                          <w:rPr>
                            <w:rFonts w:ascii="Calibri" w:eastAsia="Times New Roman" w:hAnsi="Calibri" w:cs="Calibri"/>
                            <w:sz w:val="16"/>
                            <w:szCs w:val="16"/>
                          </w:rPr>
                          <w:t xml:space="preserve">For important secondary outcomes: </w:t>
                        </w:r>
                      </w:p>
                      <w:p w14:paraId="5D0C7752" w14:textId="77777777" w:rsidR="00A573F4" w:rsidRDefault="00A573F4">
                        <w:pPr>
                          <w:pStyle w:val="public-draftstyledefault-unorderedlistitem"/>
                          <w:numPr>
                            <w:ilvl w:val="0"/>
                            <w:numId w:val="28"/>
                          </w:numPr>
                          <w:spacing w:before="0" w:beforeAutospacing="0"/>
                          <w:rPr>
                            <w:rFonts w:ascii="Calibri" w:eastAsia="Times New Roman" w:hAnsi="Calibri" w:cs="Calibri"/>
                            <w:sz w:val="16"/>
                            <w:szCs w:val="16"/>
                          </w:rPr>
                        </w:pPr>
                        <w:r w:rsidRPr="00F55705">
                          <w:rPr>
                            <w:rFonts w:ascii="Calibri" w:eastAsia="Times New Roman" w:hAnsi="Calibri" w:cs="Calibri"/>
                            <w:sz w:val="16"/>
                            <w:szCs w:val="16"/>
                          </w:rPr>
                          <w:t xml:space="preserve">For </w:t>
                        </w:r>
                        <w:r>
                          <w:rPr>
                            <w:rFonts w:ascii="Calibri" w:eastAsia="Times New Roman" w:hAnsi="Calibri" w:cs="Calibri"/>
                            <w:b/>
                            <w:bCs/>
                            <w:sz w:val="16"/>
                            <w:szCs w:val="16"/>
                          </w:rPr>
                          <w:t>mean body temperature on admission</w:t>
                        </w:r>
                        <w:r>
                          <w:rPr>
                            <w:rFonts w:ascii="Calibri" w:eastAsia="Times New Roman" w:hAnsi="Calibri" w:cs="Calibri"/>
                            <w:sz w:val="16"/>
                            <w:szCs w:val="16"/>
                          </w:rPr>
                          <w:t xml:space="preserve">, there was </w:t>
                        </w:r>
                        <w:r>
                          <w:rPr>
                            <w:rFonts w:ascii="Calibri" w:eastAsia="Times New Roman" w:hAnsi="Calibri" w:cs="Calibri"/>
                            <w:b/>
                            <w:bCs/>
                            <w:sz w:val="16"/>
                            <w:szCs w:val="16"/>
                          </w:rPr>
                          <w:t xml:space="preserve">possible clinical benefit </w:t>
                        </w:r>
                        <w:r>
                          <w:rPr>
                            <w:rFonts w:ascii="Calibri" w:eastAsia="Times New Roman" w:hAnsi="Calibri" w:cs="Calibri"/>
                            <w:sz w:val="16"/>
                            <w:szCs w:val="16"/>
                          </w:rPr>
                          <w:t>(MD 0.40°C higher with use of heated and humidified gases, 95% CI 0.02 to 0.82°C higher) (moderate certainty evidence from 1 RCT enrolling 69 participants in this gestation group)</w:t>
                        </w:r>
                      </w:p>
                      <w:p w14:paraId="424A6406" w14:textId="77777777" w:rsidR="00A573F4" w:rsidRDefault="00A573F4">
                        <w:pPr>
                          <w:pStyle w:val="public-draftstyledefault-unorderedlistitem"/>
                          <w:numPr>
                            <w:ilvl w:val="0"/>
                            <w:numId w:val="28"/>
                          </w:numPr>
                          <w:spacing w:before="0" w:beforeAutospacing="0"/>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any hypothermia &lt;36.5 °C clinical benefit or harm cannot be excluded</w:t>
                        </w:r>
                        <w:r>
                          <w:rPr>
                            <w:rFonts w:ascii="Calibri" w:eastAsia="Times New Roman" w:hAnsi="Calibri" w:cs="Calibri"/>
                            <w:sz w:val="16"/>
                            <w:szCs w:val="16"/>
                          </w:rPr>
                          <w:t xml:space="preserve"> (RR 0.79 95% CI 0.40 to 1.56) (low certainty evidence downgraded for risk of bias and imprecision from 1 RCT enrolling 69 participants).</w:t>
                        </w:r>
                        <w: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McGrory&lt;/Author&gt;&lt;Year&gt;2018&lt;/Year&gt;&lt;RecNum&gt;19&lt;/RecNum&gt;&lt;IDText&gt;47-53&lt;/IDText&gt;&lt;DisplayText&gt;{McGrory 2018 47}&lt;/DisplayText&gt;&lt;record&gt;&lt;rec-number&gt;19&lt;/rec-number&gt;&lt;foreign-keys&gt;&lt;key app="EN" db-id="z5av02adre92x4eeefppzprdtv90xdfdxzra" timestamp="1660200769"&gt;19&lt;/key&gt;&lt;/foreign-keys&gt;&lt;ref-type name="Journal Article"&gt;17&lt;/ref-type&gt;&lt;contributors&gt;&lt;authors&gt;&lt;author&gt;McGrory, L.&lt;/author&gt;&lt;author&gt;Owen, L. S.&lt;/author&gt;&lt;author&gt;Thio, M.&lt;/author&gt;&lt;author&gt;Dawson, J. A.&lt;/author&gt;&lt;author&gt;Rafferty, A. R.&lt;/author&gt;&lt;author&gt;Malhotra, A.&lt;/author&gt;&lt;author&gt;Davis, P. G.&lt;/author&gt;&lt;author&gt;Kamlin, C. O. F.&lt;/author&gt;&lt;/authors&gt;&lt;/contributors&gt;&lt;titles&gt;&lt;title&gt;A Randomized Trial of Conditioned or Unconditioned Gases for Stabilizing Preterm Infants at Birth&lt;/title&gt;&lt;secondary-title&gt;J Pediatr&lt;/secondary-title&gt;&lt;/titles&gt;&lt;periodical&gt;&lt;full-title&gt;J Pediatr&lt;/full-title&gt;&lt;/periodical&gt;&lt;pages&gt;47-53&lt;/pages&gt;&lt;volume&gt;193&lt;/volume&gt;&lt;dates&gt;&lt;year&gt;2018&lt;/year&gt;&lt;/dates&gt;&lt;accession-num&gt;29106924&lt;/accession-num&gt;&lt;label&gt;47&lt;/label&gt;&lt;urls&gt;&lt;related-urls&gt;&lt;url&gt;https://www.jpeds.com/article/S0022-3476(17)31167-8/fulltext&lt;/url&gt;&lt;/related-urls&gt;&lt;/urls&gt;&lt;electronic-resource-num&gt;10.1016/j.jpeds.2017.09.006&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McGrory 2018 47}</w:t>
                        </w:r>
                        <w:r>
                          <w:rPr>
                            <w:rFonts w:ascii="Calibri" w:eastAsia="Times New Roman" w:hAnsi="Calibri" w:cs="Calibri"/>
                            <w:sz w:val="16"/>
                            <w:szCs w:val="16"/>
                          </w:rPr>
                          <w:fldChar w:fldCharType="end"/>
                        </w:r>
                      </w:p>
                      <w:p w14:paraId="3AEC0ED9" w14:textId="77777777" w:rsidR="00A573F4" w:rsidRDefault="00A573F4">
                        <w:pPr>
                          <w:pStyle w:val="public-draftstyledefault-unorderedlistitem"/>
                          <w:numPr>
                            <w:ilvl w:val="0"/>
                            <w:numId w:val="28"/>
                          </w:numPr>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moderate hypothermia</w:t>
                        </w:r>
                        <w:r>
                          <w:rPr>
                            <w:rFonts w:ascii="Calibri" w:eastAsia="Times New Roman" w:hAnsi="Calibri" w:cs="Calibri"/>
                            <w:sz w:val="16"/>
                            <w:szCs w:val="16"/>
                          </w:rPr>
                          <w:t xml:space="preserve"> there was possible clinical benefit (RR 0.37 95% CI 0.13 to 1.06) (low certainty evidence downgraded for risk of bias and imprecision from 1 RCT enrolling 69 participants)</w:t>
                        </w:r>
                        <w:r>
                          <w:rPr>
                            <w:rFonts w:ascii="Calibri" w:eastAsia="Times New Roman" w:hAnsi="Calibri" w:cs="Calibri"/>
                            <w:sz w:val="16"/>
                            <w:szCs w:val="16"/>
                            <w:shd w:val="clear" w:color="auto" w:fill="EBEBEB"/>
                          </w:rPr>
                          <w:t xml:space="preserve">. </w:t>
                        </w:r>
                        <w:r>
                          <w:rPr>
                            <w:rFonts w:ascii="Calibri" w:eastAsia="Times New Roman" w:hAnsi="Calibri" w:cs="Calibri"/>
                            <w:sz w:val="16"/>
                            <w:szCs w:val="16"/>
                            <w:shd w:val="clear" w:color="auto" w:fill="EBEBEB"/>
                          </w:rPr>
                          <w:fldChar w:fldCharType="begin"/>
                        </w:r>
                        <w:r>
                          <w:rPr>
                            <w:rFonts w:ascii="Calibri" w:eastAsia="Times New Roman" w:hAnsi="Calibri" w:cs="Calibri"/>
                            <w:sz w:val="16"/>
                            <w:szCs w:val="16"/>
                            <w:shd w:val="clear" w:color="auto" w:fill="EBEBEB"/>
                          </w:rPr>
                          <w:instrText xml:space="preserve"> ADDIN EN.CITE &lt;EndNote&gt;&lt;Cite&gt;&lt;Author&gt;McGrory&lt;/Author&gt;&lt;Year&gt;2018&lt;/Year&gt;&lt;RecNum&gt;19&lt;/RecNum&gt;&lt;IDText&gt;47-53&lt;/IDText&gt;&lt;DisplayText&gt;{McGrory 2018 47}&lt;/DisplayText&gt;&lt;record&gt;&lt;rec-number&gt;19&lt;/rec-number&gt;&lt;foreign-keys&gt;&lt;key app="EN" db-id="z5av02adre92x4eeefppzprdtv90xdfdxzra" timestamp="1660200769"&gt;19&lt;/key&gt;&lt;/foreign-keys&gt;&lt;ref-type name="Journal Article"&gt;17&lt;/ref-type&gt;&lt;contributors&gt;&lt;authors&gt;&lt;author&gt;McGrory, L.&lt;/author&gt;&lt;author&gt;Owen, L. S.&lt;/author&gt;&lt;author&gt;Thio, M.&lt;/author&gt;&lt;author&gt;Dawson, J. A.&lt;/author&gt;&lt;author&gt;Rafferty, A. R.&lt;/author&gt;&lt;author&gt;Malhotra, A.&lt;/author&gt;&lt;author&gt;Davis, P. G.&lt;/author&gt;&lt;author&gt;Kamlin, C. O. F.&lt;/author&gt;&lt;/authors&gt;&lt;/contributors&gt;&lt;titles&gt;&lt;title&gt;A Randomized Trial of Conditioned or Unconditioned Gases for Stabilizing Preterm Infants at Birth&lt;/title&gt;&lt;secondary-title&gt;J Pediatr&lt;/secondary-title&gt;&lt;/titles&gt;&lt;periodical&gt;&lt;full-title&gt;J Pediatr&lt;/full-title&gt;&lt;/periodical&gt;&lt;pages&gt;47-53&lt;/pages&gt;&lt;volume&gt;193&lt;/volume&gt;&lt;dates&gt;&lt;year&gt;2018&lt;/year&gt;&lt;/dates&gt;&lt;accession-num&gt;29106924&lt;/accession-num&gt;&lt;label&gt;47&lt;/label&gt;&lt;urls&gt;&lt;related-urls&gt;&lt;url&gt;https://www.jpeds.com/article/S0022-3476(17)31167-8/fulltext&lt;/url&gt;&lt;/related-urls&gt;&lt;/urls&gt;&lt;electronic-resource-num&gt;10.1016/j.jpeds.2017.09.006&lt;/electronic-resource-num&gt;&lt;/record&gt;&lt;/Cite&gt;&lt;/EndNote&gt;</w:instrText>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McGrory 2018 47}</w:t>
                        </w:r>
                        <w:r>
                          <w:rPr>
                            <w:rFonts w:ascii="Calibri" w:eastAsia="Times New Roman" w:hAnsi="Calibri" w:cs="Calibri"/>
                            <w:sz w:val="16"/>
                            <w:szCs w:val="16"/>
                            <w:shd w:val="clear" w:color="auto" w:fill="EBEBEB"/>
                          </w:rPr>
                          <w:fldChar w:fldCharType="end"/>
                        </w:r>
                        <w:r w:rsidRPr="00050BCB" w:rsidDel="00050BCB">
                          <w:rPr>
                            <w:rFonts w:ascii="Calibri" w:eastAsia="Times New Roman" w:hAnsi="Calibri" w:cs="Calibri"/>
                            <w:sz w:val="16"/>
                            <w:szCs w:val="16"/>
                            <w:shd w:val="clear" w:color="auto" w:fill="EBEBEB"/>
                          </w:rPr>
                          <w:t xml:space="preserve"> </w:t>
                        </w:r>
                      </w:p>
                      <w:p w14:paraId="0D027E6A" w14:textId="77777777" w:rsidR="00A573F4" w:rsidRPr="00BA68C5" w:rsidRDefault="00A573F4">
                        <w:pPr>
                          <w:pStyle w:val="public-draftstyledefault-unorderedlistitem"/>
                          <w:numPr>
                            <w:ilvl w:val="0"/>
                            <w:numId w:val="28"/>
                          </w:numPr>
                          <w:rPr>
                            <w:rFonts w:ascii="Calibri" w:eastAsia="Times New Roman" w:hAnsi="Calibri" w:cs="Calibri"/>
                            <w:sz w:val="16"/>
                            <w:szCs w:val="16"/>
                          </w:rPr>
                        </w:pPr>
                        <w:r w:rsidRPr="00BA68C5">
                          <w:rPr>
                            <w:rFonts w:ascii="Calibri" w:eastAsia="Times New Roman" w:hAnsi="Calibri" w:cs="Calibri"/>
                            <w:sz w:val="16"/>
                            <w:szCs w:val="16"/>
                          </w:rPr>
                          <w:t xml:space="preserve">For </w:t>
                        </w:r>
                        <w:r>
                          <w:rPr>
                            <w:rFonts w:ascii="Calibri" w:eastAsia="Times New Roman" w:hAnsi="Calibri" w:cs="Calibri"/>
                            <w:b/>
                            <w:bCs/>
                            <w:sz w:val="16"/>
                            <w:szCs w:val="16"/>
                          </w:rPr>
                          <w:t>h</w:t>
                        </w:r>
                        <w:r w:rsidRPr="00BA68C5">
                          <w:rPr>
                            <w:rFonts w:ascii="Calibri" w:eastAsia="Times New Roman" w:hAnsi="Calibri" w:cs="Calibri"/>
                            <w:b/>
                            <w:bCs/>
                            <w:sz w:val="16"/>
                            <w:szCs w:val="16"/>
                          </w:rPr>
                          <w:t xml:space="preserve">yperthermia (&gt; 37.5°C ) clinical benefit or harm could not be excluded </w:t>
                        </w:r>
                        <w:r w:rsidRPr="00BA68C5">
                          <w:rPr>
                            <w:rFonts w:ascii="Calibri" w:eastAsia="Times New Roman" w:hAnsi="Calibri" w:cs="Calibri"/>
                            <w:sz w:val="16"/>
                            <w:szCs w:val="16"/>
                          </w:rPr>
                          <w:t>(RR 2.57 95% CI 0.89 to 7.42)(very low certainty evidence, downgraded for risk of bias, inconsistency, and imprecision) from 1 RCT enrolling 69)</w:t>
                        </w:r>
                        <w:r>
                          <w:rPr>
                            <w:rFonts w:ascii="Calibri" w:eastAsia="Times New Roman" w:hAnsi="Calibri" w:cs="Calibri"/>
                            <w:sz w:val="16"/>
                            <w:szCs w:val="16"/>
                            <w:shd w:val="clear" w:color="auto" w:fill="EBEBEB"/>
                          </w:rPr>
                          <w:t xml:space="preserve">. </w:t>
                        </w:r>
                        <w:r>
                          <w:rPr>
                            <w:rFonts w:ascii="Calibri" w:eastAsia="Times New Roman" w:hAnsi="Calibri" w:cs="Calibri"/>
                            <w:sz w:val="16"/>
                            <w:szCs w:val="16"/>
                            <w:shd w:val="clear" w:color="auto" w:fill="EBEBEB"/>
                          </w:rPr>
                          <w:fldChar w:fldCharType="begin"/>
                        </w:r>
                        <w:r>
                          <w:rPr>
                            <w:rFonts w:ascii="Calibri" w:eastAsia="Times New Roman" w:hAnsi="Calibri" w:cs="Calibri"/>
                            <w:sz w:val="16"/>
                            <w:szCs w:val="16"/>
                            <w:shd w:val="clear" w:color="auto" w:fill="EBEBEB"/>
                          </w:rPr>
                          <w:instrText xml:space="preserve"> ADDIN EN.CITE &lt;EndNote&gt;&lt;Cite&gt;&lt;Author&gt;McGrory&lt;/Author&gt;&lt;Year&gt;2018&lt;/Year&gt;&lt;RecNum&gt;19&lt;/RecNum&gt;&lt;IDText&gt;47-53&lt;/IDText&gt;&lt;DisplayText&gt;{McGrory 2018 47}&lt;/DisplayText&gt;&lt;record&gt;&lt;rec-number&gt;19&lt;/rec-number&gt;&lt;foreign-keys&gt;&lt;key app="EN" db-id="z5av02adre92x4eeefppzprdtv90xdfdxzra" timestamp="1660200769"&gt;19&lt;/key&gt;&lt;/foreign-keys&gt;&lt;ref-type name="Journal Article"&gt;17&lt;/ref-type&gt;&lt;contributors&gt;&lt;authors&gt;&lt;author&gt;McGrory, L.&lt;/author&gt;&lt;author&gt;Owen, L. S.&lt;/author&gt;&lt;author&gt;Thio, M.&lt;/author&gt;&lt;author&gt;Dawson, J. A.&lt;/author&gt;&lt;author&gt;Rafferty, A. R.&lt;/author&gt;&lt;author&gt;Malhotra, A.&lt;/author&gt;&lt;author&gt;Davis, P. G.&lt;/author&gt;&lt;author&gt;Kamlin, C. O. F.&lt;/author&gt;&lt;/authors&gt;&lt;/contributors&gt;&lt;titles&gt;&lt;title&gt;A Randomized Trial of Conditioned or Unconditioned Gases for Stabilizing Preterm Infants at Birth&lt;/title&gt;&lt;secondary-title&gt;J Pediatr&lt;/secondary-title&gt;&lt;/titles&gt;&lt;periodical&gt;&lt;full-title&gt;J Pediatr&lt;/full-title&gt;&lt;/periodical&gt;&lt;pages&gt;47-53&lt;/pages&gt;&lt;volume&gt;193&lt;/volume&gt;&lt;dates&gt;&lt;year&gt;2018&lt;/year&gt;&lt;/dates&gt;&lt;accession-num&gt;29106924&lt;/accession-num&gt;&lt;label&gt;47&lt;/label&gt;&lt;urls&gt;&lt;related-urls&gt;&lt;url&gt;https://www.jpeds.com/article/S0022-3476(17)31167-8/fulltext&lt;/url&gt;&lt;/related-urls&gt;&lt;/urls&gt;&lt;electronic-resource-num&gt;10.1016/j.jpeds.2017.09.006&lt;/electronic-resource-num&gt;&lt;/record&gt;&lt;/Cite&gt;&lt;/EndNote&gt;</w:instrText>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McGrory 2018 47}</w:t>
                        </w:r>
                        <w:r>
                          <w:rPr>
                            <w:rFonts w:ascii="Calibri" w:eastAsia="Times New Roman" w:hAnsi="Calibri" w:cs="Calibri"/>
                            <w:sz w:val="16"/>
                            <w:szCs w:val="16"/>
                            <w:shd w:val="clear" w:color="auto" w:fill="EBEBEB"/>
                          </w:rPr>
                          <w:fldChar w:fldCharType="end"/>
                        </w:r>
                        <w:r w:rsidRPr="00050BCB" w:rsidDel="00050BCB">
                          <w:rPr>
                            <w:rFonts w:ascii="Calibri" w:eastAsia="Times New Roman" w:hAnsi="Calibri" w:cs="Calibri"/>
                            <w:sz w:val="16"/>
                            <w:szCs w:val="16"/>
                            <w:shd w:val="clear" w:color="auto" w:fill="EBEBEB"/>
                          </w:rPr>
                          <w:t xml:space="preserve"> </w:t>
                        </w:r>
                      </w:p>
                      <w:p w14:paraId="33B86B58"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us, the findings were similar for the &lt;26-week gestation infants as for the </w:t>
                        </w:r>
                        <w:proofErr w:type="gramStart"/>
                        <w:r>
                          <w:rPr>
                            <w:rFonts w:ascii="Calibri" w:eastAsia="Times New Roman" w:hAnsi="Calibri" w:cs="Calibri"/>
                            <w:sz w:val="16"/>
                            <w:szCs w:val="16"/>
                          </w:rPr>
                          <w:t>study as a whole</w:t>
                        </w:r>
                        <w:proofErr w:type="gramEnd"/>
                        <w:r>
                          <w:rPr>
                            <w:rFonts w:ascii="Calibri" w:eastAsia="Times New Roman" w:hAnsi="Calibri" w:cs="Calibri"/>
                            <w:sz w:val="16"/>
                            <w:szCs w:val="16"/>
                          </w:rPr>
                          <w:t xml:space="preserve">. However, the study did not report a test for interaction. </w:t>
                        </w:r>
                      </w:p>
                      <w:p w14:paraId="44FAE9B5"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One study specified that delayed cord clamping was routinely performed for all study infants</w:t>
                        </w:r>
                        <w:r>
                          <w:rPr>
                            <w:rFonts w:ascii="Calibri" w:eastAsia="Times New Roman" w:hAnsi="Calibri" w:cs="Calibri"/>
                            <w:sz w:val="16"/>
                            <w:szCs w:val="16"/>
                            <w:shd w:val="clear" w:color="auto" w:fill="EBEBEB"/>
                          </w:rPr>
                          <w:t xml:space="preserve">. </w:t>
                        </w:r>
                        <w:r>
                          <w:rPr>
                            <w:rFonts w:ascii="Calibri" w:eastAsia="Times New Roman" w:hAnsi="Calibri" w:cs="Calibri"/>
                            <w:sz w:val="16"/>
                            <w:szCs w:val="16"/>
                            <w:shd w:val="clear" w:color="auto" w:fill="EBEBEB"/>
                          </w:rPr>
                          <w:fldChar w:fldCharType="begin"/>
                        </w:r>
                        <w:r>
                          <w:rPr>
                            <w:rFonts w:ascii="Calibri" w:eastAsia="Times New Roman" w:hAnsi="Calibri" w:cs="Calibri"/>
                            <w:sz w:val="16"/>
                            <w:szCs w:val="16"/>
                            <w:shd w:val="clear" w:color="auto" w:fill="EBEBEB"/>
                          </w:rPr>
                          <w:instrText xml:space="preserve"> ADDIN EN.CITE &lt;EndNote&gt;&lt;Cite&gt;&lt;Author&gt;Meyer&lt;/Author&gt;&lt;Year&gt;2015&lt;/Year&gt;&lt;RecNum&gt;20&lt;/RecNum&gt;&lt;IDText&gt;245-50.e1&lt;/IDText&gt;&lt;DisplayText&gt;{Meyer 2015 245}&lt;/DisplayText&gt;&lt;record&gt;&lt;rec-number&gt;20&lt;/rec-number&gt;&lt;foreign-keys&gt;&lt;key app="EN" db-id="z5av02adre92x4eeefppzprdtv90xdfdxzra" timestamp="1660200789"&gt;20&lt;/key&gt;&lt;/foreign-keys&gt;&lt;ref-type name="Journal Article"&gt;17&lt;/ref-type&gt;&lt;contributors&gt;&lt;authors&gt;&lt;author&gt;Meyer, M. P.&lt;/author&gt;&lt;author&gt;Hou, D.&lt;/author&gt;&lt;author&gt;Ishrar, N. N.&lt;/author&gt;&lt;author&gt;Dito, I.&lt;/author&gt;&lt;author&gt;te Pas, A. B.&lt;/author&gt;&lt;/authors&gt;&lt;/contributors&gt;&lt;titles&gt;&lt;title&gt;Initial respiratory support with cold, dry gas versus heated humidified gas and admission temperature of preterm infants&lt;/title&gt;&lt;secondary-title&gt;J Pediatr&lt;/secondary-title&gt;&lt;/titles&gt;&lt;periodical&gt;&lt;full-title&gt;J Pediatr&lt;/full-title&gt;&lt;/periodical&gt;&lt;pages&gt;245-50.e1&lt;/pages&gt;&lt;volume&gt;166&lt;/volume&gt;&lt;number&gt;2&lt;/number&gt;&lt;dates&gt;&lt;year&gt;2015&lt;/year&gt;&lt;/dates&gt;&lt;accession-num&gt;25449225&lt;/accession-num&gt;&lt;label&gt;245&lt;/label&gt;&lt;urls&gt;&lt;related-urls&gt;&lt;url&gt;https://www.jpeds.com/article/S0022-3476(14)00900-7/fulltext&lt;/url&gt;&lt;/related-urls&gt;&lt;/urls&gt;&lt;electronic-resource-num&gt;10.1016/j.jpeds.2014.09.049&lt;/electronic-resource-num&gt;&lt;/record&gt;&lt;/Cite&gt;&lt;/EndNote&gt;</w:instrText>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Meyer 2015 245}</w:t>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rPr>
                          <w:t xml:space="preserve"> All infants in included studies were born in hospital and the studies were conducted in high income countries. </w: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SwgdGUgUGFzIDIwMTAgZTE0Mjd9PC9EaXNwbGF5
VGV4dD48cmVjb3JkPjxyZWMtbnVtYmVyPjE5PC9yZWMtbnVtYmVyPjxmb3JlaWduLWtleXM+PGtl
eSBhcHA9IkVOIiBkYi1pZD0iejVhdjAyYWRyZTkyeDRlZWVmcHB6cHJkdHY5MHhkZmR4enJhIiB0
aW1lc3RhbXA9IjE2NjAyMDA3NjkiPjE5PC9rZXk+PC9mb3JlaWduLWtleXM+PHJlZi10eXBlIG5h
bWU9IkpvdXJuYWwgQXJ0aWNsZSI+MTc8L3JlZi10eXBlPjxjb250cmlidXRvcnM+PGF1dGhvcnM+
PGF1dGhvcj5NY0dyb3J5LCBMLjwvYXV0aG9yPjxhdXRob3I+T3dlbiwgTC4gUy48L2F1dGhvcj48
YXV0aG9yPlRoaW8sIE0uPC9hdXRob3I+PGF1dGhvcj5EYXdzb24sIEouIEEuPC9hdXRob3I+PGF1
dGhvcj5SYWZmZXJ0eSwgQS4gUi48L2F1dGhvcj48YXV0aG9yPk1hbGhvdHJhLCBBLjwvYXV0aG9y
PjxhdXRob3I+RGF2aXMsIFAuIEcuPC9hdXRob3I+PGF1dGhvcj5LYW1saW4sIEMuIE8uIEYuPC9h
dXRob3I+PC9hdXRob3JzPjwvY29udHJpYnV0b3JzPjx0aXRsZXM+PHRpdGxlPkEgUmFuZG9taXpl
ZCBUcmlhbCBvZiBDb25kaXRpb25lZCBvciBVbmNvbmRpdGlvbmVkIEdhc2VzIGZvciBTdGFiaWxp
emluZyBQcmV0ZXJtIEluZmFudHMgYXQgQmlydGg8L3RpdGxlPjxzZWNvbmRhcnktdGl0bGU+SiBQ
ZWRpYXRyPC9zZWNvbmRhcnktdGl0bGU+PC90aXRsZXM+PHBlcmlvZGljYWw+PGZ1bGwtdGl0bGU+
SiBQZWRpYXRyPC9mdWxsLXRpdGxlPjwvcGVyaW9kaWNhbD48cGFnZXM+NDctNTM8L3BhZ2VzPjx2
b2x1bWU+MTkzPC92b2x1bWU+PGRhdGVzPjx5ZWFyPjIwMTg8L3llYXI+PC9kYXRlcz48YWNjZXNz
aW9uLW51bT4yOTEwNjkyNDwvYWNjZXNzaW9uLW51bT48bGFiZWw+NDc8L2xhYmVsPjx1cmxzPjxy
ZWxhdGVkLXVybHM+PHVybD5odHRwczovL3d3dy5qcGVkcy5jb20vYXJ0aWNsZS9TMDAyMi0zNDc2
KDE3KTMxMTY3LTgvZnVsbHRleHQ8L3VybD48L3JlbGF0ZWQtdXJscz48L3VybHM+PGVsZWN0cm9u
aWMtcmVzb3VyY2UtbnVtPjEwLjEwMTYvai5qcGVkcy4yMDE3LjA5LjAwNjwvZWxlY3Ryb25pYy1y
ZXNvdXJjZS1udW0+PC9yZWNvcmQ+PC9DaXRlPjxDaXRlPjxBdXRob3I+TWV5ZXI8L0F1dGhvcj48
WWVhcj4yMDE1PC9ZZWFyPjxSZWNOdW0+MjA8L1JlY051bT48SURUZXh0PjI0NS01MC5lMTwvSURU
ZXh0PjxyZWNvcmQ+PHJlYy1udW1iZXI+MjA8L3JlYy1udW1iZXI+PGZvcmVpZ24ta2V5cz48a2V5
IGFwcD0iRU4iIGRiLWlkPSJ6NWF2MDJhZHJlOTJ4NGVlZWZwcHpwcmR0djkweGRmZHh6cmEiIHRp
bWVzdGFtcD0iMTY2MDIwMDc4OSI+MjA8L2tleT48L2ZvcmVpZ24ta2V5cz48cmVmLXR5cGUgbmFt
ZT0iSm91cm5hbCBBcnRpY2xlIj4xNzwvcmVmLXR5cGU+PGNvbnRyaWJ1dG9ycz48YXV0aG9ycz48
YXV0aG9yPk1leWVyLCBNLiBQLjwvYXV0aG9yPjxhdXRob3I+SG91LCBELjwvYXV0aG9yPjxhdXRo
b3I+SXNocmFyLCBOLiBOLjwvYXV0aG9yPjxhdXRob3I+RGl0bywgSS48L2F1dGhvcj48YXV0aG9y
PnRlIFBhcywgQS4gQi48L2F1dGhvcj48L2F1dGhvcnM+PC9jb250cmlidXRvcnM+PHRpdGxlcz48
dGl0bGU+SW5pdGlhbCByZXNwaXJhdG9yeSBzdXBwb3J0IHdpdGggY29sZCwgZHJ5IGdhcyB2ZXJz
dXMgaGVhdGVkIGh1bWlkaWZpZWQgZ2FzIGFuZCBhZG1pc3Npb24gdGVtcGVyYXR1cmUgb2YgcHJl
dGVybSBpbmZhbnRzPC90aXRsZT48c2Vjb25kYXJ5LXRpdGxlPkogUGVkaWF0cjwvc2Vjb25kYXJ5
LXRpdGxlPjwvdGl0bGVzPjxwZXJpb2RpY2FsPjxmdWxsLXRpdGxlPkogUGVkaWF0cjwvZnVsbC10
aXRsZT48L3BlcmlvZGljYWw+PHBhZ2VzPjI0NS01MC5lMTwvcGFnZXM+PHZvbHVtZT4xNjY8L3Zv
bHVtZT48bnVtYmVyPjI8L251bWJlcj48ZGF0ZXM+PHllYXI+MjAxNTwveWVhcj48L2RhdGVzPjxh
Y2Nlc3Npb24tbnVtPjI1NDQ5MjI1PC9hY2Nlc3Npb24tbnVtPjxsYWJlbD4yNDU8L2xhYmVsPjx1
cmxzPjxyZWxhdGVkLXVybHM+PHVybD5odHRwczovL3d3dy5qcGVkcy5jb20vYXJ0aWNsZS9TMDAy
Mi0zNDc2KDE0KTAwOTAwLTcvZnVsbHRleHQ8L3VybD48L3JlbGF0ZWQtdXJscz48L3VybHM+PGVs
ZWN0cm9uaWMtcmVzb3VyY2UtbnVtPjEwLjEwMTYvai5qcGVkcy4yMDE0LjA5LjA0OTwvZWxlY3Ry
b25pYy1yZXNvdXJjZS1udW0+PC9yZWNvcmQ+PC9DaXRlPjxDaXRlPjxBdXRob3I+dGUgUGFzPC9B
dXRob3I+PFllYXI+MjAxMDwvWWVhcj48UmVjTnVtPjE1PC9SZWNOdW0+PElEVGV4dD5lMTQyNy0z
MjwvSURUZXh0PjxyZWNvcmQ+PHJlYy1udW1iZXI+MTU8L3JlYy1udW1iZXI+PGZvcmVpZ24ta2V5
cz48a2V5IGFwcD0iRU4iIGRiLWlkPSJ6NWF2MDJhZHJlOTJ4NGVlZWZwcHpwcmR0djkweGRmZHh6
cmEiIHRpbWVzdGFtcD0iMTY2MDE5OTg2NSI+MTU8L2tleT48L2ZvcmVpZ24ta2V5cz48cmVmLXR5
cGUgbmFtZT0iSm91cm5hbCBBcnRpY2xlIj4xNzwvcmVmLXR5cGU+PGNvbnRyaWJ1dG9ycz48YXV0
aG9ycz48YXV0aG9yPnRlIFBhcywgQS4gQi48L2F1dGhvcj48YXV0aG9yPkxvcHJpb3JlLCBFLjwv
YXV0aG9yPjxhdXRob3I+RGl0bywgSS48L2F1dGhvcj48YXV0aG9yPk1vcmxleSwgQy4gSi48L2F1
dGhvcj48YXV0aG9yPldhbHRoZXIsIEYuIEouPC9hdXRob3I+PC9hdXRob3JzPjwvY29udHJpYnV0
b3JzPjx0aXRsZXM+PHRpdGxlPkh1bWlkaWZpZWQgYW5kIGhlYXRlZCBhaXIgZHVyaW5nIHN0YWJp
bGl6YXRpb24gYXQgYmlydGggaW1wcm92ZXMgdGVtcGVyYXR1cmUgaW4gcHJldGVybSBpbmZhbnRz
PC90aXRsZT48c2Vjb25kYXJ5LXRpdGxlPlBlZGlhdHJpY3M8L3NlY29uZGFyeS10aXRsZT48L3Rp
dGxlcz48cGVyaW9kaWNhbD48ZnVsbC10aXRsZT5QZWRpYXRyaWNzPC9mdWxsLXRpdGxlPjwvcGVy
aW9kaWNhbD48cGFnZXM+ZTE0MjctMzI8L3BhZ2VzPjx2b2x1bWU+MTI1PC92b2x1bWU+PG51bWJl
cj42PC9udW1iZXI+PGRhdGVzPjx5ZWFyPjIwMTA8L3llYXI+PC9kYXRlcz48YWNjZXNzaW9uLW51
bT4yMDQ1NzY4NjwvYWNjZXNzaW9uLW51bT48bGFiZWw+ZTE0Mjc8L2xhYmVsPjx1cmxzPjxyZWxh
dGVkLXVybHM+PHVybD5odHRwczovL3BlZGlhdHJpY3MuYWFwcHVibGljYXRpb25zLm9yZy9jb250
ZW50L3BlZGlhdHJpY3MvMTI1LzYvZTE0MjcuZnVsbC5wZGY8L3VybD48dXJsPmh0dHBzOi8vcHVi
bGljYXRpb25zLmFhcC5vcmcvcGVkaWF0cmljcy9hcnRpY2xlLWFic3RyYWN0LzEyNS82L2UxNDI3
LzcyNDk4L0h1bWlkaWZpZWQtYW5kLUhlYXRlZC1BaXItRHVyaW5nLVN0YWJpbGl6YXRpb24tYXQ/
cmVkaXJlY3RlZEZyb209ZnVsbHRleHQ8L3VybD48L3JlbGF0ZWQtdXJscz48L3VybHM+PGVsZWN0
cm9uaWMtcmVzb3VyY2UtbnVtPjEwLjE1NDIvcGVkcy4yMDA5LTI2NTY8L2VsZWN0cm9uaWMtcmVz
b3VyY2UtbnVtPjwvcmVjb3JkPjwvQ2l0ZT48L0VuZE5vdGU+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NY0dyb3J5PC9BdXRob3I+PFllYXI+MjAxODwvWWVhcj48
UmVjTnVtPjE5PC9SZWNOdW0+PElEVGV4dD40Ny01MzwvSURUZXh0PjxEaXNwbGF5VGV4dD57TWNH
cm9yeSAyMDE4IDQ3LCBNZXllciAyMDE1IDI0NSwgdGUgUGFzIDIwMTAgZTE0Mjd9PC9EaXNwbGF5
VGV4dD48cmVjb3JkPjxyZWMtbnVtYmVyPjE5PC9yZWMtbnVtYmVyPjxmb3JlaWduLWtleXM+PGtl
eSBhcHA9IkVOIiBkYi1pZD0iejVhdjAyYWRyZTkyeDRlZWVmcHB6cHJkdHY5MHhkZmR4enJhIiB0
aW1lc3RhbXA9IjE2NjAyMDA3NjkiPjE5PC9rZXk+PC9mb3JlaWduLWtleXM+PHJlZi10eXBlIG5h
bWU9IkpvdXJuYWwgQXJ0aWNsZSI+MTc8L3JlZi10eXBlPjxjb250cmlidXRvcnM+PGF1dGhvcnM+
PGF1dGhvcj5NY0dyb3J5LCBMLjwvYXV0aG9yPjxhdXRob3I+T3dlbiwgTC4gUy48L2F1dGhvcj48
YXV0aG9yPlRoaW8sIE0uPC9hdXRob3I+PGF1dGhvcj5EYXdzb24sIEouIEEuPC9hdXRob3I+PGF1
dGhvcj5SYWZmZXJ0eSwgQS4gUi48L2F1dGhvcj48YXV0aG9yPk1hbGhvdHJhLCBBLjwvYXV0aG9y
PjxhdXRob3I+RGF2aXMsIFAuIEcuPC9hdXRob3I+PGF1dGhvcj5LYW1saW4sIEMuIE8uIEYuPC9h
dXRob3I+PC9hdXRob3JzPjwvY29udHJpYnV0b3JzPjx0aXRsZXM+PHRpdGxlPkEgUmFuZG9taXpl
ZCBUcmlhbCBvZiBDb25kaXRpb25lZCBvciBVbmNvbmRpdGlvbmVkIEdhc2VzIGZvciBTdGFiaWxp
emluZyBQcmV0ZXJtIEluZmFudHMgYXQgQmlydGg8L3RpdGxlPjxzZWNvbmRhcnktdGl0bGU+SiBQ
ZWRpYXRyPC9zZWNvbmRhcnktdGl0bGU+PC90aXRsZXM+PHBlcmlvZGljYWw+PGZ1bGwtdGl0bGU+
SiBQZWRpYXRyPC9mdWxsLXRpdGxlPjwvcGVyaW9kaWNhbD48cGFnZXM+NDctNTM8L3BhZ2VzPjx2
b2x1bWU+MTkzPC92b2x1bWU+PGRhdGVzPjx5ZWFyPjIwMTg8L3llYXI+PC9kYXRlcz48YWNjZXNz
aW9uLW51bT4yOTEwNjkyNDwvYWNjZXNzaW9uLW51bT48bGFiZWw+NDc8L2xhYmVsPjx1cmxzPjxy
ZWxhdGVkLXVybHM+PHVybD5odHRwczovL3d3dy5qcGVkcy5jb20vYXJ0aWNsZS9TMDAyMi0zNDc2
KDE3KTMxMTY3LTgvZnVsbHRleHQ8L3VybD48L3JlbGF0ZWQtdXJscz48L3VybHM+PGVsZWN0cm9u
aWMtcmVzb3VyY2UtbnVtPjEwLjEwMTYvai5qcGVkcy4yMDE3LjA5LjAwNjwvZWxlY3Ryb25pYy1y
ZXNvdXJjZS1udW0+PC9yZWNvcmQ+PC9DaXRlPjxDaXRlPjxBdXRob3I+TWV5ZXI8L0F1dGhvcj48
WWVhcj4yMDE1PC9ZZWFyPjxSZWNOdW0+MjA8L1JlY051bT48SURUZXh0PjI0NS01MC5lMTwvSURU
ZXh0PjxyZWNvcmQ+PHJlYy1udW1iZXI+MjA8L3JlYy1udW1iZXI+PGZvcmVpZ24ta2V5cz48a2V5
IGFwcD0iRU4iIGRiLWlkPSJ6NWF2MDJhZHJlOTJ4NGVlZWZwcHpwcmR0djkweGRmZHh6cmEiIHRp
bWVzdGFtcD0iMTY2MDIwMDc4OSI+MjA8L2tleT48L2ZvcmVpZ24ta2V5cz48cmVmLXR5cGUgbmFt
ZT0iSm91cm5hbCBBcnRpY2xlIj4xNzwvcmVmLXR5cGU+PGNvbnRyaWJ1dG9ycz48YXV0aG9ycz48
YXV0aG9yPk1leWVyLCBNLiBQLjwvYXV0aG9yPjxhdXRob3I+SG91LCBELjwvYXV0aG9yPjxhdXRo
b3I+SXNocmFyLCBOLiBOLjwvYXV0aG9yPjxhdXRob3I+RGl0bywgSS48L2F1dGhvcj48YXV0aG9y
PnRlIFBhcywgQS4gQi48L2F1dGhvcj48L2F1dGhvcnM+PC9jb250cmlidXRvcnM+PHRpdGxlcz48
dGl0bGU+SW5pdGlhbCByZXNwaXJhdG9yeSBzdXBwb3J0IHdpdGggY29sZCwgZHJ5IGdhcyB2ZXJz
dXMgaGVhdGVkIGh1bWlkaWZpZWQgZ2FzIGFuZCBhZG1pc3Npb24gdGVtcGVyYXR1cmUgb2YgcHJl
dGVybSBpbmZhbnRzPC90aXRsZT48c2Vjb25kYXJ5LXRpdGxlPkogUGVkaWF0cjwvc2Vjb25kYXJ5
LXRpdGxlPjwvdGl0bGVzPjxwZXJpb2RpY2FsPjxmdWxsLXRpdGxlPkogUGVkaWF0cjwvZnVsbC10
aXRsZT48L3BlcmlvZGljYWw+PHBhZ2VzPjI0NS01MC5lMTwvcGFnZXM+PHZvbHVtZT4xNjY8L3Zv
bHVtZT48bnVtYmVyPjI8L251bWJlcj48ZGF0ZXM+PHllYXI+MjAxNTwveWVhcj48L2RhdGVzPjxh
Y2Nlc3Npb24tbnVtPjI1NDQ5MjI1PC9hY2Nlc3Npb24tbnVtPjxsYWJlbD4yNDU8L2xhYmVsPjx1
cmxzPjxyZWxhdGVkLXVybHM+PHVybD5odHRwczovL3d3dy5qcGVkcy5jb20vYXJ0aWNsZS9TMDAy
Mi0zNDc2KDE0KTAwOTAwLTcvZnVsbHRleHQ8L3VybD48L3JlbGF0ZWQtdXJscz48L3VybHM+PGVs
ZWN0cm9uaWMtcmVzb3VyY2UtbnVtPjEwLjEwMTYvai5qcGVkcy4yMDE0LjA5LjA0OTwvZWxlY3Ry
b25pYy1yZXNvdXJjZS1udW0+PC9yZWNvcmQ+PC9DaXRlPjxDaXRlPjxBdXRob3I+dGUgUGFzPC9B
dXRob3I+PFllYXI+MjAxMDwvWWVhcj48UmVjTnVtPjE1PC9SZWNOdW0+PElEVGV4dD5lMTQyNy0z
MjwvSURUZXh0PjxyZWNvcmQ+PHJlYy1udW1iZXI+MTU8L3JlYy1udW1iZXI+PGZvcmVpZ24ta2V5
cz48a2V5IGFwcD0iRU4iIGRiLWlkPSJ6NWF2MDJhZHJlOTJ4NGVlZWZwcHpwcmR0djkweGRmZHh6
cmEiIHRpbWVzdGFtcD0iMTY2MDE5OTg2NSI+MTU8L2tleT48L2ZvcmVpZ24ta2V5cz48cmVmLXR5
cGUgbmFtZT0iSm91cm5hbCBBcnRpY2xlIj4xNzwvcmVmLXR5cGU+PGNvbnRyaWJ1dG9ycz48YXV0
aG9ycz48YXV0aG9yPnRlIFBhcywgQS4gQi48L2F1dGhvcj48YXV0aG9yPkxvcHJpb3JlLCBFLjwv
YXV0aG9yPjxhdXRob3I+RGl0bywgSS48L2F1dGhvcj48YXV0aG9yPk1vcmxleSwgQy4gSi48L2F1
dGhvcj48YXV0aG9yPldhbHRoZXIsIEYuIEouPC9hdXRob3I+PC9hdXRob3JzPjwvY29udHJpYnV0
b3JzPjx0aXRsZXM+PHRpdGxlPkh1bWlkaWZpZWQgYW5kIGhlYXRlZCBhaXIgZHVyaW5nIHN0YWJp
bGl6YXRpb24gYXQgYmlydGggaW1wcm92ZXMgdGVtcGVyYXR1cmUgaW4gcHJldGVybSBpbmZhbnRz
PC90aXRsZT48c2Vjb25kYXJ5LXRpdGxlPlBlZGlhdHJpY3M8L3NlY29uZGFyeS10aXRsZT48L3Rp
dGxlcz48cGVyaW9kaWNhbD48ZnVsbC10aXRsZT5QZWRpYXRyaWNzPC9mdWxsLXRpdGxlPjwvcGVy
aW9kaWNhbD48cGFnZXM+ZTE0MjctMzI8L3BhZ2VzPjx2b2x1bWU+MTI1PC92b2x1bWU+PG51bWJl
cj42PC9udW1iZXI+PGRhdGVzPjx5ZWFyPjIwMTA8L3llYXI+PC9kYXRlcz48YWNjZXNzaW9uLW51
bT4yMDQ1NzY4NjwvYWNjZXNzaW9uLW51bT48bGFiZWw+ZTE0Mjc8L2xhYmVsPjx1cmxzPjxyZWxh
dGVkLXVybHM+PHVybD5odHRwczovL3BlZGlhdHJpY3MuYWFwcHVibGljYXRpb25zLm9yZy9jb250
ZW50L3BlZGlhdHJpY3MvMTI1LzYvZTE0MjcuZnVsbC5wZGY8L3VybD48dXJsPmh0dHBzOi8vcHVi
bGljYXRpb25zLmFhcC5vcmcvcGVkaWF0cmljcy9hcnRpY2xlLWFic3RyYWN0LzEyNS82L2UxNDI3
LzcyNDk4L0h1bWlkaWZpZWQtYW5kLUhlYXRlZC1BaXItRHVyaW5nLVN0YWJpbGl6YXRpb24tYXQ/
cmVkaXJlY3RlZEZyb209ZnVsbHRleHQ8L3VybD48L3JlbGF0ZWQtdXJscz48L3VybHM+PGVsZWN0
cm9uaWMtcmVzb3VyY2UtbnVtPjEwLjE1NDIvcGVkcy4yMDA5LTI2NTY8L2VsZWN0cm9uaWMtcmVz
b3VyY2UtbnVtPjwvcmVjb3JkPjwvQ2l0ZT48L0VuZE5vdGU+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McGrory 2018 47, Meyer 2015 245, te Pas 2010 e1427}</w:t>
                        </w:r>
                        <w:r>
                          <w:rPr>
                            <w:rFonts w:ascii="Calibri" w:eastAsia="Times New Roman" w:hAnsi="Calibri" w:cs="Calibri"/>
                            <w:sz w:val="16"/>
                            <w:szCs w:val="16"/>
                          </w:rPr>
                          <w:fldChar w:fldCharType="end"/>
                        </w:r>
                        <w:r w:rsidRPr="00050BCB" w:rsidDel="00050BCB">
                          <w:rPr>
                            <w:rFonts w:ascii="Calibri" w:eastAsia="Times New Roman" w:hAnsi="Calibri" w:cs="Calibri"/>
                            <w:sz w:val="16"/>
                            <w:szCs w:val="16"/>
                          </w:rPr>
                          <w:t xml:space="preserve"> </w:t>
                        </w:r>
                      </w:p>
                    </w:tc>
                  </w:tr>
                  <w:tr w:rsidR="00A573F4" w14:paraId="73264213" w14:textId="77777777" w:rsidTr="00EC24AC">
                    <w:tc>
                      <w:tcPr>
                        <w:tcW w:w="0" w:type="auto"/>
                        <w:shd w:val="clear" w:color="auto" w:fill="2E74B5"/>
                        <w:tcMar>
                          <w:top w:w="75" w:type="dxa"/>
                          <w:left w:w="75" w:type="dxa"/>
                          <w:bottom w:w="75" w:type="dxa"/>
                          <w:right w:w="75" w:type="dxa"/>
                        </w:tcMar>
                        <w:hideMark/>
                      </w:tcPr>
                      <w:p w14:paraId="25742117"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Implementation considerations</w:t>
                        </w:r>
                      </w:p>
                    </w:tc>
                  </w:tr>
                  <w:tr w:rsidR="00A573F4" w14:paraId="2D1AA398" w14:textId="77777777" w:rsidTr="00EC24AC">
                    <w:trPr>
                      <w:trHeight w:val="358"/>
                    </w:trPr>
                    <w:tc>
                      <w:tcPr>
                        <w:tcW w:w="0" w:type="auto"/>
                        <w:tcMar>
                          <w:top w:w="75" w:type="dxa"/>
                          <w:left w:w="75" w:type="dxa"/>
                          <w:bottom w:w="75" w:type="dxa"/>
                          <w:right w:w="75" w:type="dxa"/>
                        </w:tcMar>
                        <w:hideMark/>
                      </w:tcPr>
                      <w:p w14:paraId="1DC1C120"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Heating and humidifying gases used for respiratory support is standard care in NICUs in high-income countries. Depending on location, purchase, supply and maintenance of equipment and practice changes would be required to implement the intervention.</w:t>
                        </w:r>
                      </w:p>
                    </w:tc>
                  </w:tr>
                  <w:tr w:rsidR="00A573F4" w14:paraId="71DFAC5A" w14:textId="77777777" w:rsidTr="00EC24AC">
                    <w:tc>
                      <w:tcPr>
                        <w:tcW w:w="0" w:type="auto"/>
                        <w:shd w:val="clear" w:color="auto" w:fill="2E74B5"/>
                        <w:tcMar>
                          <w:top w:w="75" w:type="dxa"/>
                          <w:left w:w="75" w:type="dxa"/>
                          <w:bottom w:w="75" w:type="dxa"/>
                          <w:right w:w="75" w:type="dxa"/>
                        </w:tcMar>
                        <w:hideMark/>
                      </w:tcPr>
                      <w:p w14:paraId="7202D62F"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Monitoring and evaluation</w:t>
                        </w:r>
                      </w:p>
                    </w:tc>
                  </w:tr>
                  <w:tr w:rsidR="00A573F4" w14:paraId="3EF336C5" w14:textId="77777777" w:rsidTr="00EC24AC">
                    <w:trPr>
                      <w:trHeight w:val="553"/>
                    </w:trPr>
                    <w:tc>
                      <w:tcPr>
                        <w:tcW w:w="0" w:type="auto"/>
                        <w:tcMar>
                          <w:top w:w="75" w:type="dxa"/>
                          <w:left w:w="75" w:type="dxa"/>
                          <w:bottom w:w="75" w:type="dxa"/>
                          <w:right w:w="75" w:type="dxa"/>
                        </w:tcMar>
                        <w:hideMark/>
                      </w:tcPr>
                      <w:p w14:paraId="2CE3EC76"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Preterm neonates’ temperatures on admission to neonatal intensive care units should continue to be monitored as important indicators of the quality of care</w:t>
                        </w:r>
                        <w:r>
                          <w:rPr>
                            <w:rFonts w:ascii="Calibri" w:eastAsia="Times New Roman" w:hAnsi="Calibri" w:cs="Calibri"/>
                            <w:sz w:val="16"/>
                            <w:szCs w:val="16"/>
                            <w:shd w:val="clear" w:color="auto" w:fill="EBEBEB"/>
                          </w:rPr>
                          <w:t xml:space="preserve">. </w:t>
                        </w:r>
                        <w:r>
                          <w:rPr>
                            <w:rFonts w:ascii="Calibri" w:eastAsia="Times New Roman" w:hAnsi="Calibri" w:cs="Calibri"/>
                            <w:sz w:val="16"/>
                            <w:szCs w:val="16"/>
                            <w:shd w:val="clear" w:color="auto" w:fill="EBEBEB"/>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shd w:val="clear" w:color="auto" w:fill="EBEBEB"/>
                          </w:rPr>
                          <w:instrText xml:space="preserve"> ADDIN EN.CITE </w:instrText>
                        </w:r>
                        <w:r>
                          <w:rPr>
                            <w:rFonts w:ascii="Calibri" w:eastAsia="Times New Roman" w:hAnsi="Calibri" w:cs="Calibri"/>
                            <w:sz w:val="16"/>
                            <w:szCs w:val="16"/>
                            <w:shd w:val="clear" w:color="auto" w:fill="EBEBEB"/>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shd w:val="clear" w:color="auto" w:fill="EBEBEB"/>
                          </w:rPr>
                          <w:instrText xml:space="preserve"> ADDIN EN.CITE.DATA </w:instrText>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end"/>
                        </w:r>
                        <w:r>
                          <w:rPr>
                            <w:rFonts w:ascii="Calibri" w:eastAsia="Times New Roman" w:hAnsi="Calibri" w:cs="Calibri"/>
                            <w:sz w:val="16"/>
                            <w:szCs w:val="16"/>
                            <w:shd w:val="clear" w:color="auto" w:fill="EBEBEB"/>
                          </w:rPr>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Perlman 2015 S204}</w:t>
                        </w:r>
                        <w:r>
                          <w:rPr>
                            <w:rFonts w:ascii="Calibri" w:eastAsia="Times New Roman" w:hAnsi="Calibri" w:cs="Calibri"/>
                            <w:sz w:val="16"/>
                            <w:szCs w:val="16"/>
                            <w:shd w:val="clear" w:color="auto" w:fill="EBEBEB"/>
                          </w:rPr>
                          <w:fldChar w:fldCharType="end"/>
                        </w:r>
                      </w:p>
                    </w:tc>
                  </w:tr>
                  <w:tr w:rsidR="00A573F4" w14:paraId="09713054" w14:textId="77777777" w:rsidTr="00EC24AC">
                    <w:tc>
                      <w:tcPr>
                        <w:tcW w:w="0" w:type="auto"/>
                        <w:shd w:val="clear" w:color="auto" w:fill="2E74B5"/>
                        <w:tcMar>
                          <w:top w:w="75" w:type="dxa"/>
                          <w:left w:w="75" w:type="dxa"/>
                          <w:bottom w:w="75" w:type="dxa"/>
                          <w:right w:w="75" w:type="dxa"/>
                        </w:tcMar>
                        <w:hideMark/>
                      </w:tcPr>
                      <w:p w14:paraId="1388FD7C"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earch priorities</w:t>
                        </w:r>
                      </w:p>
                    </w:tc>
                  </w:tr>
                  <w:tr w:rsidR="00A573F4" w14:paraId="616FBC02" w14:textId="77777777" w:rsidTr="00EC24AC">
                    <w:trPr>
                      <w:trHeight w:val="1080"/>
                    </w:trPr>
                    <w:tc>
                      <w:tcPr>
                        <w:tcW w:w="0" w:type="auto"/>
                        <w:tcMar>
                          <w:top w:w="75" w:type="dxa"/>
                          <w:left w:w="75" w:type="dxa"/>
                          <w:bottom w:w="75" w:type="dxa"/>
                          <w:right w:w="75" w:type="dxa"/>
                        </w:tcMar>
                        <w:hideMark/>
                      </w:tcPr>
                      <w:p w14:paraId="5657B56B" w14:textId="77777777" w:rsidR="00A573F4" w:rsidRDefault="00A573F4">
                        <w:pPr>
                          <w:pStyle w:val="public-draftstyledefault-unorderedlistitem"/>
                          <w:numPr>
                            <w:ilvl w:val="0"/>
                            <w:numId w:val="29"/>
                          </w:numPr>
                          <w:rPr>
                            <w:rFonts w:ascii="Calibri" w:eastAsia="Times New Roman" w:hAnsi="Calibri" w:cs="Calibri"/>
                            <w:sz w:val="16"/>
                            <w:szCs w:val="16"/>
                          </w:rPr>
                        </w:pPr>
                        <w:r>
                          <w:rPr>
                            <w:rFonts w:ascii="Calibri" w:eastAsia="Times New Roman" w:hAnsi="Calibri" w:cs="Calibri"/>
                            <w:sz w:val="16"/>
                            <w:szCs w:val="16"/>
                          </w:rPr>
                          <w:t>What is the balance of risks and benefits when heating and humidifying gases for preterm infants receiving positive pressure ventilation in the birthing room when other combinations of thermoregulation interventions (ambient temperature, plastic bag or wrap, exothermic mattress, cap, servo-controlled radiant warmer) are applied?</w:t>
                        </w:r>
                      </w:p>
                      <w:p w14:paraId="7DD7BED5" w14:textId="28479D3C" w:rsidR="00A573F4" w:rsidRDefault="00A573F4">
                        <w:pPr>
                          <w:pStyle w:val="public-draftstyledefault-unorderedlistitem"/>
                          <w:numPr>
                            <w:ilvl w:val="0"/>
                            <w:numId w:val="29"/>
                          </w:numPr>
                          <w:rPr>
                            <w:rFonts w:ascii="Calibri" w:eastAsia="Times New Roman" w:hAnsi="Calibri" w:cs="Calibri"/>
                            <w:sz w:val="16"/>
                            <w:szCs w:val="16"/>
                          </w:rPr>
                        </w:pPr>
                        <w:r>
                          <w:rPr>
                            <w:rFonts w:ascii="Calibri" w:eastAsia="Times New Roman" w:hAnsi="Calibri" w:cs="Calibri"/>
                            <w:sz w:val="16"/>
                            <w:szCs w:val="16"/>
                          </w:rPr>
                          <w:t>What is the evidence for cost effectiveness when using heated and humidified gases in the delivery room when providing respiratory support</w:t>
                        </w:r>
                        <w:r w:rsidR="00A92767">
                          <w:rPr>
                            <w:rFonts w:ascii="Calibri" w:eastAsia="Times New Roman" w:hAnsi="Calibri" w:cs="Calibri"/>
                            <w:sz w:val="16"/>
                            <w:szCs w:val="16"/>
                          </w:rPr>
                          <w:t>?</w:t>
                        </w:r>
                        <w:r>
                          <w:rPr>
                            <w:rFonts w:ascii="Calibri" w:eastAsia="Times New Roman" w:hAnsi="Calibri" w:cs="Calibri"/>
                            <w:sz w:val="16"/>
                            <w:szCs w:val="16"/>
                          </w:rPr>
                          <w:t xml:space="preserve"> </w:t>
                        </w:r>
                      </w:p>
                      <w:p w14:paraId="58C0DFF9" w14:textId="77777777" w:rsidR="00A573F4" w:rsidRPr="00382663" w:rsidRDefault="00A573F4">
                        <w:pPr>
                          <w:pStyle w:val="public-draftstyledefault-unorderedlistitem"/>
                          <w:numPr>
                            <w:ilvl w:val="0"/>
                            <w:numId w:val="29"/>
                          </w:numPr>
                          <w:rPr>
                            <w:rFonts w:ascii="Calibri" w:eastAsia="Times New Roman" w:hAnsi="Calibri" w:cs="Calibri"/>
                            <w:sz w:val="16"/>
                            <w:szCs w:val="16"/>
                          </w:rPr>
                        </w:pPr>
                        <w:r>
                          <w:rPr>
                            <w:rFonts w:ascii="Calibri" w:eastAsia="Times New Roman" w:hAnsi="Calibri" w:cs="Calibri"/>
                            <w:sz w:val="16"/>
                            <w:szCs w:val="16"/>
                          </w:rPr>
                          <w:t xml:space="preserve">Can heating and humidifying gases be used in the setting of delayed cord </w:t>
                        </w:r>
                        <w:r w:rsidRPr="00382663">
                          <w:rPr>
                            <w:rFonts w:ascii="Calibri" w:eastAsia="Times New Roman" w:hAnsi="Calibri" w:cs="Calibri"/>
                            <w:sz w:val="16"/>
                            <w:szCs w:val="16"/>
                          </w:rPr>
                          <w:t xml:space="preserve">clamping? </w:t>
                        </w:r>
                      </w:p>
                      <w:p w14:paraId="7A5D3130" w14:textId="77777777" w:rsidR="00A573F4" w:rsidRPr="00382663" w:rsidRDefault="00A573F4">
                        <w:pPr>
                          <w:pStyle w:val="public-draftstyledefault-unorderedlistitem"/>
                          <w:numPr>
                            <w:ilvl w:val="0"/>
                            <w:numId w:val="29"/>
                          </w:numPr>
                          <w:rPr>
                            <w:rFonts w:eastAsia="Times New Roman"/>
                            <w:sz w:val="16"/>
                            <w:szCs w:val="16"/>
                          </w:rPr>
                        </w:pPr>
                        <w:r w:rsidRPr="00382663">
                          <w:rPr>
                            <w:rFonts w:ascii="Calibri" w:eastAsia="Times New Roman" w:hAnsi="Calibri" w:cs="Calibri"/>
                            <w:sz w:val="16"/>
                            <w:szCs w:val="16"/>
                          </w:rPr>
                          <w:t>Does use of heated and humidified gases during resuscitation reduce lung injury?</w:t>
                        </w:r>
                      </w:p>
                      <w:p w14:paraId="1DF51E80" w14:textId="022577B0" w:rsidR="00A573F4" w:rsidRPr="00464ADA" w:rsidRDefault="00A573F4">
                        <w:pPr>
                          <w:pStyle w:val="public-draftstyledefault-unorderedlistitem"/>
                          <w:numPr>
                            <w:ilvl w:val="0"/>
                            <w:numId w:val="29"/>
                          </w:numPr>
                          <w:rPr>
                            <w:rFonts w:eastAsia="Times New Roman"/>
                          </w:rPr>
                        </w:pPr>
                        <w:r w:rsidRPr="00382663">
                          <w:rPr>
                            <w:rFonts w:ascii="Calibri" w:eastAsia="Times New Roman" w:hAnsi="Calibri" w:cs="Calibri"/>
                            <w:sz w:val="16"/>
                            <w:szCs w:val="16"/>
                          </w:rPr>
                          <w:t>Does use of heated and humidified gases from birth reduce the risk of severe IVH in studies</w:t>
                        </w:r>
                        <w:r>
                          <w:rPr>
                            <w:rFonts w:ascii="Calibri" w:eastAsia="Times New Roman" w:hAnsi="Calibri" w:cs="Calibri"/>
                            <w:sz w:val="16"/>
                            <w:szCs w:val="16"/>
                          </w:rPr>
                          <w:t xml:space="preserve"> that meet the optimal information size for this outcome, and if so, what is the mechanism? </w:t>
                        </w:r>
                      </w:p>
                      <w:p w14:paraId="726D5681" w14:textId="77777777" w:rsidR="00464ADA" w:rsidRPr="00A573F4" w:rsidRDefault="00464ADA" w:rsidP="00A92767">
                        <w:pPr>
                          <w:pStyle w:val="public-draftstyledefault-unorderedlistitem"/>
                          <w:ind w:left="720"/>
                          <w:rPr>
                            <w:rFonts w:eastAsia="Times New Roman"/>
                          </w:rPr>
                        </w:pPr>
                      </w:p>
                      <w:tbl>
                        <w:tblPr>
                          <w:tblW w:w="5000" w:type="pct"/>
                          <w:tblCellMar>
                            <w:top w:w="15" w:type="dxa"/>
                            <w:left w:w="15" w:type="dxa"/>
                            <w:bottom w:w="15" w:type="dxa"/>
                            <w:right w:w="15" w:type="dxa"/>
                          </w:tblCellMar>
                          <w:tblLook w:val="04A0" w:firstRow="1" w:lastRow="0" w:firstColumn="1" w:lastColumn="0" w:noHBand="0" w:noVBand="1"/>
                        </w:tblPr>
                        <w:tblGrid>
                          <w:gridCol w:w="2077"/>
                          <w:gridCol w:w="11873"/>
                        </w:tblGrid>
                        <w:tr w:rsidR="00A573F4" w14:paraId="127F3433" w14:textId="77777777" w:rsidTr="00EC24AC">
                          <w:tc>
                            <w:tcPr>
                              <w:tcW w:w="0" w:type="auto"/>
                              <w:gridSpan w:val="2"/>
                              <w:tcBorders>
                                <w:bottom w:val="single" w:sz="6" w:space="0" w:color="2E74B5"/>
                              </w:tcBorders>
                              <w:tcMar>
                                <w:top w:w="0" w:type="dxa"/>
                                <w:left w:w="0" w:type="dxa"/>
                                <w:bottom w:w="0" w:type="dxa"/>
                                <w:right w:w="0" w:type="dxa"/>
                              </w:tcMar>
                              <w:hideMark/>
                            </w:tcPr>
                            <w:p w14:paraId="5F9FDA1B" w14:textId="6B80882E" w:rsidR="00A573F4" w:rsidRDefault="00A573F4" w:rsidP="00464ADA">
                              <w:pPr>
                                <w:pStyle w:val="Heading1"/>
                                <w:keepNext/>
                                <w:spacing w:after="20" w:afterAutospacing="0"/>
                                <w:rPr>
                                  <w:rFonts w:ascii="Calibri" w:eastAsia="Times New Roman" w:hAnsi="Calibri" w:cs="Calibri"/>
                                  <w:caps/>
                                  <w:sz w:val="30"/>
                                  <w:szCs w:val="30"/>
                                </w:rPr>
                              </w:pPr>
                              <w:r>
                                <w:rPr>
                                  <w:rFonts w:ascii="Calibri" w:eastAsia="Times New Roman" w:hAnsi="Calibri" w:cs="Calibri"/>
                                  <w:caps/>
                                  <w:sz w:val="30"/>
                                  <w:szCs w:val="30"/>
                                </w:rPr>
                                <w:t>Question</w:t>
                              </w:r>
                              <w:r w:rsidR="00464ADA">
                                <w:rPr>
                                  <w:rFonts w:ascii="Calibri" w:eastAsia="Times New Roman" w:hAnsi="Calibri" w:cs="Calibri"/>
                                  <w:caps/>
                                  <w:sz w:val="30"/>
                                  <w:szCs w:val="30"/>
                                </w:rPr>
                                <w:t xml:space="preserve"> 6.</w:t>
                              </w:r>
                            </w:p>
                          </w:tc>
                        </w:tr>
                        <w:tr w:rsidR="00A573F4" w14:paraId="31B9448E" w14:textId="77777777" w:rsidTr="00EC24AC">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35023BB4" w14:textId="77777777" w:rsidR="00A573F4" w:rsidRDefault="00A573F4" w:rsidP="00A573F4">
                              <w:pPr>
                                <w:pStyle w:val="NormalWeb"/>
                                <w:spacing w:before="0" w:beforeAutospacing="0" w:after="0" w:afterAutospacing="0"/>
                                <w:rPr>
                                  <w:rFonts w:ascii="Calibri" w:hAnsi="Calibri" w:cs="Calibri"/>
                                  <w:b/>
                                  <w:bCs/>
                                  <w:color w:val="FFFFFF"/>
                                </w:rPr>
                              </w:pPr>
                              <w:r>
                                <w:rPr>
                                  <w:rFonts w:ascii="Calibri" w:hAnsi="Calibri" w:cs="Calibri"/>
                                  <w:b/>
                                  <w:bCs/>
                                  <w:color w:val="FFFFFF"/>
                                </w:rPr>
                                <w:t>Should servo controlled radiant warmer mode vs. manual mode radiant warmer be used for preterm neonates born at less than 34 weeks' gestation or equivalent birth weight, immediately after birth?</w:t>
                              </w:r>
                            </w:p>
                          </w:tc>
                        </w:tr>
                        <w:tr w:rsidR="00A573F4" w14:paraId="4B68550A" w14:textId="77777777" w:rsidTr="00EC24AC">
                          <w:tc>
                            <w:tcPr>
                              <w:tcW w:w="1849" w:type="dxa"/>
                              <w:tcBorders>
                                <w:bottom w:val="single" w:sz="6" w:space="0" w:color="2E74B5"/>
                              </w:tcBorders>
                              <w:shd w:val="clear" w:color="auto" w:fill="2E74B5"/>
                              <w:tcMar>
                                <w:top w:w="75" w:type="dxa"/>
                                <w:left w:w="75" w:type="dxa"/>
                                <w:bottom w:w="75" w:type="dxa"/>
                                <w:right w:w="75" w:type="dxa"/>
                              </w:tcMar>
                              <w:hideMark/>
                            </w:tcPr>
                            <w:p w14:paraId="2B87BF19"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opulation:</w:t>
                              </w:r>
                            </w:p>
                          </w:tc>
                          <w:tc>
                            <w:tcPr>
                              <w:tcW w:w="12551" w:type="dxa"/>
                              <w:tcBorders>
                                <w:bottom w:val="single" w:sz="6" w:space="0" w:color="2E74B5"/>
                                <w:right w:val="single" w:sz="6" w:space="0" w:color="2E74B5"/>
                              </w:tcBorders>
                              <w:tcMar>
                                <w:top w:w="75" w:type="dxa"/>
                                <w:left w:w="75" w:type="dxa"/>
                                <w:bottom w:w="75" w:type="dxa"/>
                                <w:right w:w="75" w:type="dxa"/>
                              </w:tcMar>
                              <w:hideMark/>
                            </w:tcPr>
                            <w:p w14:paraId="11BAEED0" w14:textId="77777777" w:rsidR="00A573F4" w:rsidRDefault="00A573F4" w:rsidP="00A573F4">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Preterm neonates born at less than 34 weeks' gestation or equivalent birth weight immediately after birth</w:t>
                              </w:r>
                            </w:p>
                          </w:tc>
                        </w:tr>
                        <w:tr w:rsidR="00A573F4" w14:paraId="60E4B4DE" w14:textId="77777777" w:rsidTr="00EC24AC">
                          <w:tc>
                            <w:tcPr>
                              <w:tcW w:w="1849" w:type="dxa"/>
                              <w:tcBorders>
                                <w:bottom w:val="single" w:sz="6" w:space="0" w:color="2E74B5"/>
                              </w:tcBorders>
                              <w:shd w:val="clear" w:color="auto" w:fill="2E74B5"/>
                              <w:tcMar>
                                <w:top w:w="75" w:type="dxa"/>
                                <w:left w:w="75" w:type="dxa"/>
                                <w:bottom w:w="75" w:type="dxa"/>
                                <w:right w:w="75" w:type="dxa"/>
                              </w:tcMar>
                              <w:hideMark/>
                            </w:tcPr>
                            <w:p w14:paraId="7C93324D"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Intervention:</w:t>
                              </w:r>
                            </w:p>
                          </w:tc>
                          <w:tc>
                            <w:tcPr>
                              <w:tcW w:w="12551" w:type="dxa"/>
                              <w:tcBorders>
                                <w:bottom w:val="single" w:sz="6" w:space="0" w:color="2E74B5"/>
                                <w:right w:val="single" w:sz="6" w:space="0" w:color="2E74B5"/>
                              </w:tcBorders>
                              <w:tcMar>
                                <w:top w:w="75" w:type="dxa"/>
                                <w:left w:w="75" w:type="dxa"/>
                                <w:bottom w:w="75" w:type="dxa"/>
                                <w:right w:w="75" w:type="dxa"/>
                              </w:tcMar>
                              <w:hideMark/>
                            </w:tcPr>
                            <w:p w14:paraId="35FDB3BA" w14:textId="77777777" w:rsidR="00A573F4" w:rsidRDefault="00A573F4" w:rsidP="00A573F4">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Servo controlled mode radiant warmer</w:t>
                              </w:r>
                            </w:p>
                          </w:tc>
                        </w:tr>
                        <w:tr w:rsidR="00A573F4" w14:paraId="7799C66C" w14:textId="77777777" w:rsidTr="00EC24AC">
                          <w:tc>
                            <w:tcPr>
                              <w:tcW w:w="1849" w:type="dxa"/>
                              <w:tcBorders>
                                <w:bottom w:val="single" w:sz="6" w:space="0" w:color="2E74B5"/>
                              </w:tcBorders>
                              <w:shd w:val="clear" w:color="auto" w:fill="2E74B5"/>
                              <w:tcMar>
                                <w:top w:w="75" w:type="dxa"/>
                                <w:left w:w="75" w:type="dxa"/>
                                <w:bottom w:w="75" w:type="dxa"/>
                                <w:right w:w="75" w:type="dxa"/>
                              </w:tcMar>
                              <w:hideMark/>
                            </w:tcPr>
                            <w:p w14:paraId="40FBA1BC"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mparison:</w:t>
                              </w:r>
                            </w:p>
                          </w:tc>
                          <w:tc>
                            <w:tcPr>
                              <w:tcW w:w="12551" w:type="dxa"/>
                              <w:tcBorders>
                                <w:bottom w:val="single" w:sz="6" w:space="0" w:color="2E74B5"/>
                                <w:right w:val="single" w:sz="6" w:space="0" w:color="2E74B5"/>
                              </w:tcBorders>
                              <w:tcMar>
                                <w:top w:w="75" w:type="dxa"/>
                                <w:left w:w="75" w:type="dxa"/>
                                <w:bottom w:w="75" w:type="dxa"/>
                                <w:right w:w="75" w:type="dxa"/>
                              </w:tcMar>
                              <w:hideMark/>
                            </w:tcPr>
                            <w:p w14:paraId="10787128" w14:textId="77777777" w:rsidR="00A573F4" w:rsidRDefault="00A573F4" w:rsidP="00A573F4">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Manual mode radiant warmer</w:t>
                              </w:r>
                            </w:p>
                          </w:tc>
                        </w:tr>
                        <w:tr w:rsidR="00A573F4" w14:paraId="6F3F88A3" w14:textId="77777777" w:rsidTr="00EC24AC">
                          <w:tc>
                            <w:tcPr>
                              <w:tcW w:w="1849" w:type="dxa"/>
                              <w:tcBorders>
                                <w:bottom w:val="single" w:sz="6" w:space="0" w:color="2E74B5"/>
                              </w:tcBorders>
                              <w:shd w:val="clear" w:color="auto" w:fill="2E74B5"/>
                              <w:tcMar>
                                <w:top w:w="75" w:type="dxa"/>
                                <w:left w:w="75" w:type="dxa"/>
                                <w:bottom w:w="75" w:type="dxa"/>
                                <w:right w:w="75" w:type="dxa"/>
                              </w:tcMar>
                              <w:hideMark/>
                            </w:tcPr>
                            <w:p w14:paraId="615E1498"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Main outcomes:</w:t>
                              </w:r>
                            </w:p>
                          </w:tc>
                          <w:tc>
                            <w:tcPr>
                              <w:tcW w:w="12551" w:type="dxa"/>
                              <w:tcBorders>
                                <w:bottom w:val="single" w:sz="6" w:space="0" w:color="2E74B5"/>
                                <w:right w:val="single" w:sz="6" w:space="0" w:color="2E74B5"/>
                              </w:tcBorders>
                              <w:tcMar>
                                <w:top w:w="75" w:type="dxa"/>
                                <w:left w:w="75" w:type="dxa"/>
                                <w:bottom w:w="75" w:type="dxa"/>
                                <w:right w:w="75" w:type="dxa"/>
                              </w:tcMar>
                              <w:hideMark/>
                            </w:tcPr>
                            <w:p w14:paraId="7148F2B1" w14:textId="77777777" w:rsidR="00A573F4" w:rsidRDefault="00A573F4" w:rsidP="00A573F4">
                              <w:pPr>
                                <w:spacing w:line="200" w:lineRule="atLeast"/>
                                <w:rPr>
                                  <w:rFonts w:ascii="Calibri" w:eastAsia="Times New Roman" w:hAnsi="Calibri" w:cs="Calibri"/>
                                  <w:sz w:val="16"/>
                                  <w:szCs w:val="16"/>
                                  <w:lang w:val="en-NZ"/>
                                </w:rPr>
                              </w:pPr>
                              <w:r>
                                <w:rPr>
                                  <w:rFonts w:ascii="Calibri" w:eastAsia="Times New Roman" w:hAnsi="Calibri" w:cs="Calibri"/>
                                  <w:sz w:val="16"/>
                                  <w:szCs w:val="16"/>
                                  <w:lang w:val="en-NZ"/>
                                </w:rPr>
                                <w:t>Primary outcomes</w:t>
                              </w:r>
                            </w:p>
                            <w:p w14:paraId="16936A96" w14:textId="77777777" w:rsidR="00A573F4" w:rsidRPr="005C75BF" w:rsidRDefault="00A573F4">
                              <w:pPr>
                                <w:numPr>
                                  <w:ilvl w:val="0"/>
                                  <w:numId w:val="38"/>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Survival to hospital discharge (critical)</w:t>
                              </w:r>
                            </w:p>
                            <w:p w14:paraId="306CC0C1" w14:textId="77777777" w:rsidR="00A573F4" w:rsidRPr="005C75BF" w:rsidRDefault="00A573F4">
                              <w:pPr>
                                <w:numPr>
                                  <w:ilvl w:val="0"/>
                                  <w:numId w:val="38"/>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Rate of normothermia on admission to neonatal unit or postnatal ward (important)</w:t>
                              </w:r>
                            </w:p>
                            <w:p w14:paraId="572B71CC" w14:textId="77777777" w:rsidR="00A573F4" w:rsidRPr="005C75BF" w:rsidRDefault="00A573F4" w:rsidP="00A573F4">
                              <w:p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 xml:space="preserve">Secondary outcomes: </w:t>
                              </w:r>
                            </w:p>
                            <w:p w14:paraId="38B9761A" w14:textId="77777777" w:rsidR="00A573F4" w:rsidRPr="005C75BF" w:rsidRDefault="00A573F4">
                              <w:pPr>
                                <w:numPr>
                                  <w:ilvl w:val="0"/>
                                  <w:numId w:val="38"/>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 xml:space="preserve">Body temperature (and rates of moderate hypothermia, and hyperthermia) on admission to neonatal unit or before transfer to neonatal unit or postnatal ward, or at times ≤ 1 hour of age (as defined by authors). </w:t>
                              </w:r>
                            </w:p>
                            <w:p w14:paraId="3DF498DD" w14:textId="77777777" w:rsidR="00A573F4" w:rsidRPr="005C75BF" w:rsidRDefault="00A573F4">
                              <w:pPr>
                                <w:numPr>
                                  <w:ilvl w:val="0"/>
                                  <w:numId w:val="38"/>
                                </w:numPr>
                                <w:spacing w:line="200" w:lineRule="atLeast"/>
                                <w:rPr>
                                  <w:rFonts w:ascii="Calibri" w:eastAsia="Times New Roman" w:hAnsi="Calibri" w:cs="Calibri"/>
                                  <w:sz w:val="16"/>
                                  <w:szCs w:val="16"/>
                                  <w:lang w:val="en-NZ"/>
                                </w:rPr>
                              </w:pPr>
                              <w:r w:rsidRPr="005C75BF">
                                <w:rPr>
                                  <w:rFonts w:ascii="Calibri" w:eastAsia="Times New Roman" w:hAnsi="Calibri" w:cs="Calibri"/>
                                  <w:sz w:val="16"/>
                                  <w:szCs w:val="16"/>
                                  <w:lang w:val="en-NZ"/>
                                </w:rPr>
                                <w:t>Response to resuscitation, e.g., need for assisted ventilation, highest FiO</w:t>
                              </w:r>
                              <w:r w:rsidRPr="005C75BF">
                                <w:rPr>
                                  <w:rFonts w:ascii="Calibri" w:eastAsia="Times New Roman" w:hAnsi="Calibri" w:cs="Calibri"/>
                                  <w:sz w:val="16"/>
                                  <w:szCs w:val="16"/>
                                  <w:vertAlign w:val="subscript"/>
                                  <w:lang w:val="en-NZ"/>
                                </w:rPr>
                                <w:t>2</w:t>
                              </w:r>
                            </w:p>
                            <w:p w14:paraId="6B9932D2" w14:textId="77777777" w:rsidR="00A573F4" w:rsidRPr="0072365A" w:rsidRDefault="00A573F4">
                              <w:pPr>
                                <w:pStyle w:val="ListParagraph"/>
                                <w:numPr>
                                  <w:ilvl w:val="0"/>
                                  <w:numId w:val="38"/>
                                </w:numPr>
                                <w:spacing w:line="200" w:lineRule="atLeast"/>
                                <w:rPr>
                                  <w:rFonts w:ascii="Calibri" w:eastAsia="Times New Roman" w:hAnsi="Calibri" w:cs="Calibri"/>
                                  <w:sz w:val="16"/>
                                  <w:szCs w:val="16"/>
                                </w:rPr>
                              </w:pPr>
                              <w:r w:rsidRPr="002B3C63">
                                <w:rPr>
                                  <w:rFonts w:ascii="Calibri" w:eastAsia="Times New Roman" w:hAnsi="Calibri" w:cs="Calibri"/>
                                  <w:sz w:val="16"/>
                                  <w:szCs w:val="16"/>
                                </w:rPr>
                                <w:t>Major morbidity</w:t>
                              </w:r>
                              <w:r>
                                <w:rPr>
                                  <w:rFonts w:ascii="Calibri" w:eastAsia="Times New Roman" w:hAnsi="Calibri" w:cs="Calibri"/>
                                  <w:sz w:val="16"/>
                                  <w:szCs w:val="16"/>
                                </w:rPr>
                                <w:t>:</w:t>
                              </w:r>
                              <w:r w:rsidRPr="002B3C63">
                                <w:rPr>
                                  <w:rFonts w:ascii="Calibri" w:eastAsia="Times New Roman" w:hAnsi="Calibri" w:cs="Calibri"/>
                                  <w:sz w:val="16"/>
                                  <w:szCs w:val="16"/>
                                </w:rPr>
                                <w:t xml:space="preserve"> bronchopulmonary dysplasia (important), intraventricular </w:t>
                              </w:r>
                              <w:proofErr w:type="spellStart"/>
                              <w:r w:rsidRPr="002B3C63">
                                <w:rPr>
                                  <w:rFonts w:ascii="Calibri" w:eastAsia="Times New Roman" w:hAnsi="Calibri" w:cs="Calibri"/>
                                  <w:sz w:val="16"/>
                                  <w:szCs w:val="16"/>
                                </w:rPr>
                                <w:t>hemorrhage</w:t>
                              </w:r>
                              <w:proofErr w:type="spellEnd"/>
                              <w:r w:rsidRPr="002B3C63">
                                <w:rPr>
                                  <w:rFonts w:ascii="Calibri" w:eastAsia="Times New Roman" w:hAnsi="Calibri" w:cs="Calibri"/>
                                  <w:sz w:val="16"/>
                                  <w:szCs w:val="16"/>
                                </w:rPr>
                                <w:t xml:space="preserve"> all grades (important) and severe (critical), necrotising enterocolitis (important), respiratory distress syndrome (surfactant treatment for), late onset sepsis.</w:t>
                              </w:r>
                            </w:p>
                          </w:tc>
                        </w:tr>
                        <w:tr w:rsidR="00A573F4" w14:paraId="79EF75D5" w14:textId="77777777" w:rsidTr="00EC24AC">
                          <w:tc>
                            <w:tcPr>
                              <w:tcW w:w="1849" w:type="dxa"/>
                              <w:tcBorders>
                                <w:bottom w:val="single" w:sz="6" w:space="0" w:color="2E74B5"/>
                              </w:tcBorders>
                              <w:shd w:val="clear" w:color="auto" w:fill="2E74B5"/>
                              <w:tcMar>
                                <w:top w:w="75" w:type="dxa"/>
                                <w:left w:w="75" w:type="dxa"/>
                                <w:bottom w:w="75" w:type="dxa"/>
                                <w:right w:w="75" w:type="dxa"/>
                              </w:tcMar>
                              <w:hideMark/>
                            </w:tcPr>
                            <w:p w14:paraId="7369DA36"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12551" w:type="dxa"/>
                              <w:tcBorders>
                                <w:bottom w:val="single" w:sz="6" w:space="0" w:color="2E74B5"/>
                                <w:right w:val="single" w:sz="6" w:space="0" w:color="2E74B5"/>
                              </w:tcBorders>
                              <w:tcMar>
                                <w:top w:w="75" w:type="dxa"/>
                                <w:left w:w="75" w:type="dxa"/>
                                <w:bottom w:w="75" w:type="dxa"/>
                                <w:right w:w="75" w:type="dxa"/>
                              </w:tcMar>
                              <w:hideMark/>
                            </w:tcPr>
                            <w:p w14:paraId="3EE53357" w14:textId="77777777" w:rsidR="00A573F4" w:rsidRPr="0072365A" w:rsidRDefault="00A573F4" w:rsidP="00A573F4">
                              <w:pPr>
                                <w:rPr>
                                  <w:rFonts w:ascii="Calibri" w:hAnsi="Calibri" w:cs="Calibri"/>
                                  <w:color w:val="000000" w:themeColor="text1"/>
                                  <w:sz w:val="16"/>
                                  <w:szCs w:val="16"/>
                                </w:rPr>
                              </w:pPr>
                              <w:r w:rsidRPr="00A33092">
                                <w:rPr>
                                  <w:rFonts w:ascii="Calibri" w:hAnsi="Calibri" w:cs="Calibri"/>
                                  <w:sz w:val="16"/>
                                  <w:szCs w:val="16"/>
                                </w:rPr>
                                <w:t>Birth environment, in hospital</w:t>
                              </w:r>
                            </w:p>
                          </w:tc>
                        </w:tr>
                        <w:tr w:rsidR="00A573F4" w14:paraId="4C4EBE77" w14:textId="77777777" w:rsidTr="00EC24AC">
                          <w:tc>
                            <w:tcPr>
                              <w:tcW w:w="1849" w:type="dxa"/>
                              <w:tcBorders>
                                <w:bottom w:val="single" w:sz="6" w:space="0" w:color="2E74B5"/>
                              </w:tcBorders>
                              <w:shd w:val="clear" w:color="auto" w:fill="2E74B5"/>
                              <w:tcMar>
                                <w:top w:w="75" w:type="dxa"/>
                                <w:left w:w="75" w:type="dxa"/>
                                <w:bottom w:w="75" w:type="dxa"/>
                                <w:right w:w="75" w:type="dxa"/>
                              </w:tcMar>
                              <w:hideMark/>
                            </w:tcPr>
                            <w:p w14:paraId="7288556D" w14:textId="77777777" w:rsidR="00A573F4" w:rsidRPr="0072365A" w:rsidRDefault="00A573F4" w:rsidP="00A573F4">
                              <w:pPr>
                                <w:pStyle w:val="section-name"/>
                                <w:spacing w:before="0" w:beforeAutospacing="0" w:after="0" w:afterAutospacing="0"/>
                                <w:rPr>
                                  <w:rFonts w:ascii="Calibri" w:hAnsi="Calibri" w:cs="Calibri"/>
                                  <w:color w:val="000000" w:themeColor="text1"/>
                                  <w:sz w:val="16"/>
                                  <w:szCs w:val="16"/>
                                </w:rPr>
                              </w:pPr>
                              <w:r w:rsidRPr="009D7EFA">
                                <w:rPr>
                                  <w:rFonts w:ascii="Calibri" w:hAnsi="Calibri" w:cs="Calibri"/>
                                  <w:b/>
                                  <w:bCs/>
                                  <w:caps/>
                                  <w:color w:val="FFFFFF"/>
                                  <w:sz w:val="16"/>
                                  <w:szCs w:val="16"/>
                                </w:rPr>
                                <w:t>Perspective:</w:t>
                              </w:r>
                            </w:p>
                          </w:tc>
                          <w:tc>
                            <w:tcPr>
                              <w:tcW w:w="12551" w:type="dxa"/>
                              <w:tcBorders>
                                <w:bottom w:val="single" w:sz="6" w:space="0" w:color="2E74B5"/>
                                <w:right w:val="single" w:sz="6" w:space="0" w:color="2E74B5"/>
                              </w:tcBorders>
                              <w:tcMar>
                                <w:top w:w="75" w:type="dxa"/>
                                <w:left w:w="75" w:type="dxa"/>
                                <w:bottom w:w="75" w:type="dxa"/>
                                <w:right w:w="75" w:type="dxa"/>
                              </w:tcMar>
                              <w:hideMark/>
                            </w:tcPr>
                            <w:p w14:paraId="734229E9" w14:textId="77777777" w:rsidR="00A573F4" w:rsidRPr="0072365A" w:rsidRDefault="00A573F4" w:rsidP="00A573F4">
                              <w:pPr>
                                <w:rPr>
                                  <w:rFonts w:ascii="Calibri" w:hAnsi="Calibri" w:cs="Calibri"/>
                                  <w:color w:val="000000" w:themeColor="text1"/>
                                  <w:sz w:val="16"/>
                                  <w:szCs w:val="16"/>
                                </w:rPr>
                              </w:pPr>
                              <w:r>
                                <w:rPr>
                                  <w:rFonts w:ascii="Calibri" w:hAnsi="Calibri" w:cs="Calibri"/>
                                  <w:sz w:val="16"/>
                                  <w:szCs w:val="16"/>
                                </w:rPr>
                                <w:t xml:space="preserve">Individual patients, their families and providers caring for those patients. </w:t>
                              </w:r>
                            </w:p>
                          </w:tc>
                        </w:tr>
                        <w:tr w:rsidR="00A573F4" w14:paraId="53118DB0" w14:textId="77777777" w:rsidTr="00EC24AC">
                          <w:tc>
                            <w:tcPr>
                              <w:tcW w:w="1849" w:type="dxa"/>
                              <w:tcBorders>
                                <w:bottom w:val="single" w:sz="6" w:space="0" w:color="2E74B5"/>
                              </w:tcBorders>
                              <w:shd w:val="clear" w:color="auto" w:fill="2E74B5"/>
                              <w:tcMar>
                                <w:top w:w="75" w:type="dxa"/>
                                <w:left w:w="75" w:type="dxa"/>
                                <w:bottom w:w="75" w:type="dxa"/>
                                <w:right w:w="75" w:type="dxa"/>
                              </w:tcMar>
                              <w:hideMark/>
                            </w:tcPr>
                            <w:p w14:paraId="03EDA796"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12551" w:type="dxa"/>
                              <w:tcBorders>
                                <w:bottom w:val="single" w:sz="6" w:space="0" w:color="2E74B5"/>
                                <w:right w:val="single" w:sz="6" w:space="0" w:color="2E74B5"/>
                              </w:tcBorders>
                              <w:tcMar>
                                <w:top w:w="75" w:type="dxa"/>
                                <w:left w:w="75" w:type="dxa"/>
                                <w:bottom w:w="75" w:type="dxa"/>
                                <w:right w:w="75" w:type="dxa"/>
                              </w:tcMar>
                              <w:hideMark/>
                            </w:tcPr>
                            <w:p w14:paraId="4F42DC7D" w14:textId="358B97F2" w:rsidR="00A573F4" w:rsidRDefault="00A573F4" w:rsidP="00A573F4">
                              <w:pPr>
                                <w:spacing w:line="200" w:lineRule="atLeast"/>
                                <w:rPr>
                                  <w:rFonts w:ascii="Calibri" w:eastAsia="Times New Roman" w:hAnsi="Calibri" w:cs="Calibri"/>
                                  <w:sz w:val="16"/>
                                  <w:szCs w:val="16"/>
                                </w:rPr>
                              </w:pPr>
                              <w:r w:rsidRPr="00857926">
                                <w:rPr>
                                  <w:rFonts w:ascii="Calibri" w:eastAsia="Times New Roman" w:hAnsi="Calibri" w:cs="Calibri"/>
                                  <w:sz w:val="16"/>
                                  <w:szCs w:val="16"/>
                                </w:rPr>
                                <w:t xml:space="preserve">Infants in the neonatal intensive care unit are generally nursed under a radiant warmer or in an incubator.  The temperature of the incubator or radiant warmer can be adjusted manually or by servo controlling heater output to achieve a set neonatal body temperature measured at the site of a skin sensor. </w:t>
                              </w:r>
                              <w:r>
                                <w:rPr>
                                  <w:rFonts w:ascii="Calibri" w:eastAsia="Times New Roman" w:hAnsi="Calibri" w:cs="Calibri"/>
                                  <w:sz w:val="16"/>
                                  <w:szCs w:val="16"/>
                                </w:rPr>
                                <w:t xml:space="preserve">The previous ILCOR systematic review of </w:t>
                              </w:r>
                              <w:r w:rsidRPr="00857926">
                                <w:rPr>
                                  <w:rFonts w:ascii="Calibri" w:eastAsia="Times New Roman" w:hAnsi="Calibri" w:cs="Calibri"/>
                                  <w:sz w:val="16"/>
                                  <w:szCs w:val="16"/>
                                </w:rPr>
                                <w:t>Warming Adjuncts (</w:t>
                              </w:r>
                              <w:r>
                                <w:rPr>
                                  <w:rFonts w:ascii="Calibri" w:eastAsia="Times New Roman" w:hAnsi="Calibri" w:cs="Calibri"/>
                                  <w:sz w:val="16"/>
                                  <w:szCs w:val="16"/>
                                </w:rPr>
                                <w:t xml:space="preserve">and a subsequent evidence update </w:t>
                              </w:r>
                              <w:r w:rsidRPr="00857926">
                                <w:rPr>
                                  <w:rFonts w:ascii="Calibri" w:eastAsia="Times New Roman" w:hAnsi="Calibri" w:cs="Calibri"/>
                                  <w:sz w:val="16"/>
                                  <w:szCs w:val="16"/>
                                </w:rPr>
                                <w:t xml:space="preserve">NLS 599: </w:t>
                              </w:r>
                              <w:proofErr w:type="spellStart"/>
                              <w:r w:rsidRPr="00857926">
                                <w:rPr>
                                  <w:rFonts w:ascii="Calibri" w:eastAsia="Times New Roman" w:hAnsi="Calibri" w:cs="Calibri"/>
                                  <w:sz w:val="16"/>
                                  <w:szCs w:val="16"/>
                                </w:rPr>
                                <w:t>EvUp</w:t>
                              </w:r>
                              <w:proofErr w:type="spellEnd"/>
                              <w:r w:rsidRPr="00857926">
                                <w:rPr>
                                  <w:rFonts w:ascii="Calibri" w:eastAsia="Times New Roman" w:hAnsi="Calibri" w:cs="Calibri"/>
                                  <w:sz w:val="16"/>
                                  <w:szCs w:val="16"/>
                                </w:rPr>
                                <w:t>) made no comment regarding use of manual or servo mode to control warmers</w:t>
                              </w:r>
                              <w:r>
                                <w:rPr>
                                  <w:rFonts w:ascii="Calibri" w:eastAsia="Times New Roman" w:hAnsi="Calibri" w:cs="Calibri"/>
                                  <w:sz w:val="16"/>
                                  <w:szCs w:val="16"/>
                                </w:rPr>
                                <w:t xml:space="preserve"> </w:t>
                              </w:r>
                              <w:r w:rsidRPr="00857926">
                                <w:rPr>
                                  <w:rFonts w:ascii="Calibri" w:eastAsia="Times New Roman" w:hAnsi="Calibri" w:cs="Calibri"/>
                                  <w:sz w:val="16"/>
                                  <w:szCs w:val="16"/>
                                </w:rPr>
                                <w:t>u</w:t>
                              </w:r>
                              <w:r>
                                <w:rPr>
                                  <w:rFonts w:ascii="Calibri" w:eastAsia="Times New Roman" w:hAnsi="Calibri" w:cs="Calibri"/>
                                  <w:sz w:val="16"/>
                                  <w:szCs w:val="16"/>
                                </w:rPr>
                                <w:t>s</w:t>
                              </w:r>
                              <w:r w:rsidRPr="00857926">
                                <w:rPr>
                                  <w:rFonts w:ascii="Calibri" w:eastAsia="Times New Roman" w:hAnsi="Calibri" w:cs="Calibri"/>
                                  <w:sz w:val="16"/>
                                  <w:szCs w:val="16"/>
                                </w:rPr>
                                <w:t>ed in the delivery room.</w:t>
                              </w:r>
                              <w:r>
                                <w:t xml:space="preserve"> </w: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Rpc3BsYXlUZXh0PntQZXJsbWFuIDIwMTUgUzIwNH08L0Rpc3Bs
YXlUZXh0PjxyZWNvcmQ+PHJlYy1udW1iZXI+NTQ8L3JlYy1udW1iZXI+PGZvcmVpZ24ta2V5cz48
a2V5IGFwcD0iRU4iIGRiLWlkPSJ6NWF2MDJhZHJlOTJ4NGVlZWZwcHpwcmR0djkweGRmZHh6cmEi
IHRpbWVzdGFtcD0iMTY2Mzc4ODg0MCI+NTQ8L2tleT48L2ZvcmVpZ24ta2V5cz48cmVmLXR5cGUg
bmFtZT0iSm91cm5hbCBBcnRpY2xlIj4xNzwvcmVmLXR5cGU+PGNvbnRyaWJ1dG9ycz48YXV0aG9y
cz48YXV0aG9yPlBlcmxtYW4sIEouIE0uPC9hdXRob3I+PGF1dGhvcj5XeWxsaWUsIEouPC9hdXRo
b3I+PGF1dGhvcj5LYXR0d2lua2VsLCBKLjwvYXV0aG9yPjxhdXRob3I+V3lja29mZiwgTS4gSC48
L2F1dGhvcj48YXV0aG9yPkF6aXosIEsuPC9hdXRob3I+PGF1dGhvcj5HdWluc2J1cmcsIFIuPC9h
dXRob3I+PGF1dGhvcj5LaW0sIEguIFMuPC9hdXRob3I+PGF1dGhvcj5MaWxleSwgSC4gRy48L2F1
dGhvcj48YXV0aG9yPk1pbGRlbmhhbGwsIEwuPC9hdXRob3I+PGF1dGhvcj5TaW1vbiBXTSwsIGV0
IGFsOyBvbiBiZWhhbGYgb2YgdGhlIE5lb25hdGFsIFJlc3VzY2l0YXRpb24gQ2hhcHRlciBDb2xs
YWJvcmF0b3JzPC9hdXRob3I+PC9hdXRob3JzPjwvY29udHJpYnV0b3JzPjx0aXRsZXM+PHRpdGxl
PlBhcnQgNzogbmVvbmF0YWwgcmVzdXNjaXRhdGlvbjogMjAxNSBJbnRlcm5hdGlvbmFsIENvbnNl
bnN1cyBvbiBDYXJkaW9wdWxtb25hcnkgUmVzdXNjaXRhdGlvbiBhbmQgRW1lcmdlbmN5IENhcmRp
b3Zhc2N1bGFyIENhcmUgU2NpZW5jZSBXaXRoIFRyZWF0bWVudCBSZWNvbW1lbmRhdGlvbnM8L3Rp
dGxlPjxzZWNvbmRhcnktdGl0bGU+Q2lyY3VsYXRpb248L3NlY29uZGFyeS10aXRsZT48L3RpdGxl
cz48cGVyaW9kaWNhbD48ZnVsbC10aXRsZT5DaXJjdWxhdGlvbjwvZnVsbC10aXRsZT48L3Blcmlv
ZGljYWw+PHBhZ2VzPlMyMDTigJJTMjQxPC9wYWdlcz48dm9sdW1lPjEzMihzdXBwbCAxKTwvdm9s
dW1lPjxudW1iZXI+MTY8L251bWJlcj48c2VjdGlvbj5TMjA0PC9zZWN0aW9uPjxrZXl3b3Jkcz48
a2V5d29yZD5BaXJ3YXkgTWFuYWdlbWVudC9tZXRob2RzL3N0YW5kYXJkczwva2V5d29yZD48a2V5
d29yZD5CcmFpbiBEYW1hZ2UsIENocm9uaWMvZXBpZGVtaW9sb2d5L2V0aW9sb2d5L3ByZXZlbnRp
b24gJmFtcDsgY29udHJvbDwva2V5d29yZD48a2V5d29yZD5DYXJkaW9wdWxtb25hcnkgUmVzdXNj
aXRhdGlvbi9lZHVjYXRpb24vbWV0aG9kcy8qc3RhbmRhcmRzPC9rZXl3b3JkPjxrZXl3b3JkPkRl
bGl2ZXJ5IFJvb21zL3N0YW5kYXJkczwva2V5d29yZD48a2V5d29yZD5EZWxpdmVyeSwgT2JzdGV0
cmljL21ldGhvZHM8L2tleXdvcmQ+PGtleXdvcmQ+RW1lcmdlbmNpZXM8L2tleXdvcmQ+PGtleXdv
cmQ+RW1lcmdlbmN5IE1lZGljYWwgU2VydmljZXMvbWV0aG9kcy8qc3RhbmRhcmRzPC9rZXl3b3Jk
PjxrZXl3b3JkPkV2aWRlbmNlLUJhc2VkIE1lZGljaW5lPC9rZXl3b3JkPjxrZXl3b3JkPkZlbWFs
ZTwva2V5d29yZD48a2V5d29yZD5IZWFydCBBcnJlc3QvZHJ1ZyB0aGVyYXB5Lyp0aGVyYXB5PC9r
ZXl3b3JkPjxrZXl3b3JkPkhlYXJ0IE1hc3NhZ2UvYWR2ZXJzZSBlZmZlY3RzL21ldGhvZHMvc3Rh
bmRhcmRzPC9rZXl3b3JkPjxrZXl3b3JkPkh1bWFuczwva2V5d29yZD48a2V5d29yZD5JbmN1YmF0
b3JzLCBJbmZhbnQ8L2tleXdvcmQ+PGtleXdvcmQ+SW5mYW50IENhcmUvbWV0aG9kcy9zdGFuZGFy
ZHM8L2tleXdvcmQ+PGtleXdvcmQ+SW5mYW50LCBOZXdib3JuPC9rZXl3b3JkPjxrZXl3b3JkPklu
ZmFudCwgUHJlbWF0dXJlPC9rZXl3b3JkPjxrZXl3b3JkPkluZmFudCwgUHJlbWF0dXJlLCBEaXNl
YXNlcy9waHlzaW9wYXRob2xvZ3kvdGhlcmFweTwva2V5d29yZD48a2V5d29yZD5Nb25pdG9yaW5n
LCBQaHlzaW9sb2dpYy9tZXRob2RzL3N0YW5kYXJkczwva2V5d29yZD48a2V5d29yZD5PYnNlcnZh
dGlvbmFsIFN0dWRpZXMgYXMgVG9waWM8L2tleXdvcmQ+PGtleXdvcmQ+UHJlZ25hbmN5PC9rZXl3
b3JkPjxrZXl3b3JkPlByZWduYW5jeSBDb21wbGljYXRpb25zPC9rZXl3b3JkPjxrZXl3b3JkPlJl
c3BpcmF0aW9uLCBBcnRpZmljaWFsL21ldGhvZHMvc3RhbmRhcmRzPC9rZXl3b3JkPjxrZXl3b3Jk
PlN1cnZpdmFsIFJhdGU8L2tleXdvcmQ+PGtleXdvcmQ+Y2FyZGlvcHVsbW9uYXJ5IHJlc3VzY2l0
YXRpb248L2tleXdvcmQ+PGtleXdvcmQ+ZGVsaXZlcnkgcm9vbTwva2V5d29yZD48a2V5d29yZD5u
ZXdib3Juczwva2V5d29yZD48L2tleXdvcmRzPjxkYXRlcz48eWVhcj4yMDE1PC95ZWFyPjxwdWIt
ZGF0ZXM+PGRhdGU+T2N0IDIwPC9kYXRlPjwvcHViLWRhdGVzPjwvZGF0ZXM+PGlzYm4+MTUyNC00
NTM5IChFbGVjdHJvbmljKSYjeEQ7MDAwOS03MzIyIChMaW5raW5nKTwvaXNibj48YWNjZXNzaW9u
LW51bT4yNjQ3Mjg1NTwvYWNjZXNzaW9uLW51bT48bGFiZWw+UzIwNDwvbGFiZWw+PHVybHM+PHJl
bGF0ZWQtdXJscz48dXJsPmh0dHA6Ly93d3cubmNiaS5ubG0ubmloLmdvdi9wdWJtZWQvMjY0NzI4
NTU8L3VybD48L3JlbGF0ZWQtdXJscz48L3VybHM+PGVsZWN0cm9uaWMtcmVzb3VyY2UtbnVtPjEw
LjExNjEvQ0lSLjAwMDAwMDAwMDAwMDAyNzY8L2VsZWN0cm9uaWMtcmVzb3VyY2UtbnVtPjwvcmVj
b3JkPjwvQ2l0ZT48L0VuZE5vdGU+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p>
                          </w:tc>
                        </w:tr>
                        <w:tr w:rsidR="00A573F4" w14:paraId="4DBAC382" w14:textId="77777777" w:rsidTr="00EC24AC">
                          <w:tc>
                            <w:tcPr>
                              <w:tcW w:w="1849" w:type="dxa"/>
                              <w:tcBorders>
                                <w:bottom w:val="single" w:sz="6" w:space="0" w:color="2E74B5"/>
                              </w:tcBorders>
                              <w:shd w:val="clear" w:color="auto" w:fill="2E74B5"/>
                              <w:tcMar>
                                <w:top w:w="75" w:type="dxa"/>
                                <w:left w:w="75" w:type="dxa"/>
                                <w:bottom w:w="75" w:type="dxa"/>
                                <w:right w:w="75" w:type="dxa"/>
                              </w:tcMar>
                              <w:hideMark/>
                            </w:tcPr>
                            <w:p w14:paraId="63757074" w14:textId="77777777" w:rsidR="00A573F4" w:rsidRDefault="00A573F4" w:rsidP="00A573F4">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nflict of interests:</w:t>
                              </w:r>
                            </w:p>
                          </w:tc>
                          <w:tc>
                            <w:tcPr>
                              <w:tcW w:w="12551" w:type="dxa"/>
                              <w:tcBorders>
                                <w:bottom w:val="single" w:sz="6" w:space="0" w:color="2E74B5"/>
                                <w:right w:val="single" w:sz="6" w:space="0" w:color="2E74B5"/>
                              </w:tcBorders>
                              <w:tcMar>
                                <w:top w:w="75" w:type="dxa"/>
                                <w:left w:w="75" w:type="dxa"/>
                                <w:bottom w:w="75" w:type="dxa"/>
                                <w:right w:w="75" w:type="dxa"/>
                              </w:tcMar>
                              <w:hideMark/>
                            </w:tcPr>
                            <w:p w14:paraId="2B67F1FA" w14:textId="77777777" w:rsidR="00A573F4" w:rsidRDefault="00A573F4" w:rsidP="00A573F4">
                              <w:pPr>
                                <w:spacing w:line="200" w:lineRule="atLeast"/>
                                <w:rPr>
                                  <w:rFonts w:ascii="Calibri" w:eastAsia="Times New Roman" w:hAnsi="Calibri" w:cs="Calibri"/>
                                  <w:sz w:val="16"/>
                                  <w:szCs w:val="16"/>
                                </w:rPr>
                              </w:pPr>
                              <w:r w:rsidRPr="00914406">
                                <w:rPr>
                                  <w:rFonts w:ascii="Calibri" w:eastAsia="Times New Roman" w:hAnsi="Calibri" w:cs="Calibri"/>
                                  <w:sz w:val="16"/>
                                  <w:szCs w:val="16"/>
                                </w:rPr>
                                <w:t>Author</w:t>
                              </w:r>
                              <w:r>
                                <w:rPr>
                                  <w:rFonts w:ascii="Calibri" w:eastAsia="Times New Roman" w:hAnsi="Calibri" w:cs="Calibri"/>
                                  <w:sz w:val="16"/>
                                  <w:szCs w:val="16"/>
                                </w:rPr>
                                <w:t xml:space="preserve"> </w:t>
                              </w:r>
                              <w:proofErr w:type="spellStart"/>
                              <w:r>
                                <w:rPr>
                                  <w:rFonts w:ascii="Calibri" w:eastAsia="Times New Roman" w:hAnsi="Calibri" w:cs="Calibri"/>
                                  <w:sz w:val="16"/>
                                  <w:szCs w:val="16"/>
                                </w:rPr>
                                <w:t>Trevisanuto</w:t>
                              </w:r>
                              <w:proofErr w:type="spellEnd"/>
                              <w:r>
                                <w:rPr>
                                  <w:rFonts w:ascii="Calibri" w:eastAsia="Times New Roman" w:hAnsi="Calibri" w:cs="Calibri"/>
                                  <w:sz w:val="16"/>
                                  <w:szCs w:val="16"/>
                                </w:rPr>
                                <w:t xml:space="preserve"> was an author of the study of</w:t>
                              </w:r>
                              <w:r w:rsidRPr="00914406">
                                <w:rPr>
                                  <w:rFonts w:ascii="Calibri" w:eastAsia="Times New Roman" w:hAnsi="Calibri" w:cs="Calibri"/>
                                  <w:sz w:val="16"/>
                                  <w:szCs w:val="16"/>
                                </w:rPr>
                                <w:t xml:space="preserve"> </w:t>
                              </w:r>
                              <w:r>
                                <w:rPr>
                                  <w:rFonts w:ascii="Calibri" w:eastAsia="Times New Roman" w:hAnsi="Calibri" w:cs="Calibri"/>
                                  <w:sz w:val="16"/>
                                  <w:szCs w:val="16"/>
                                </w:rPr>
                                <w:t>use of servo-control mode during</w:t>
                              </w:r>
                              <w:r w:rsidRPr="00914406">
                                <w:rPr>
                                  <w:rFonts w:ascii="Calibri" w:eastAsia="Times New Roman" w:hAnsi="Calibri" w:cs="Calibri"/>
                                  <w:sz w:val="16"/>
                                  <w:szCs w:val="16"/>
                                </w:rPr>
                                <w:t xml:space="preserve"> </w:t>
                              </w:r>
                              <w:r>
                                <w:rPr>
                                  <w:rFonts w:ascii="Calibri" w:eastAsia="Times New Roman" w:hAnsi="Calibri" w:cs="Calibri"/>
                                  <w:sz w:val="16"/>
                                  <w:szCs w:val="16"/>
                                </w:rPr>
                                <w:t>newborn</w:t>
                              </w:r>
                              <w:r w:rsidRPr="00914406">
                                <w:rPr>
                                  <w:rFonts w:ascii="Calibri" w:eastAsia="Times New Roman" w:hAnsi="Calibri" w:cs="Calibri"/>
                                  <w:sz w:val="16"/>
                                  <w:szCs w:val="16"/>
                                </w:rPr>
                                <w:t xml:space="preserve"> resuscitation</w:t>
                              </w:r>
                              <w:r>
                                <w:rPr>
                                  <w:rFonts w:ascii="Calibri" w:eastAsia="Times New Roman" w:hAnsi="Calibri" w:cs="Calibri"/>
                                  <w:sz w:val="16"/>
                                  <w:szCs w:val="16"/>
                                </w:rPr>
                                <w:t xml:space="preserve"> included in this review,</w:t>
                              </w:r>
                              <w:r w:rsidRPr="00914406">
                                <w:rPr>
                                  <w:rFonts w:ascii="Calibri" w:eastAsia="Times New Roman" w:hAnsi="Calibri" w:cs="Calibri"/>
                                  <w:sz w:val="16"/>
                                  <w:szCs w:val="16"/>
                                </w:rP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r>
                                <w:rPr>
                                  <w:rFonts w:ascii="Calibri" w:eastAsia="Times New Roman" w:hAnsi="Calibri" w:cs="Calibri"/>
                                  <w:sz w:val="16"/>
                                  <w:szCs w:val="16"/>
                                </w:rPr>
                                <w:t xml:space="preserve"> and </w:t>
                              </w:r>
                              <w:r w:rsidRPr="00914406">
                                <w:rPr>
                                  <w:rFonts w:ascii="Calibri" w:eastAsia="Times New Roman" w:hAnsi="Calibri" w:cs="Calibri"/>
                                  <w:sz w:val="16"/>
                                  <w:szCs w:val="16"/>
                                </w:rPr>
                                <w:t>w</w:t>
                              </w:r>
                              <w:r>
                                <w:rPr>
                                  <w:rFonts w:ascii="Calibri" w:eastAsia="Times New Roman" w:hAnsi="Calibri" w:cs="Calibri"/>
                                  <w:sz w:val="16"/>
                                  <w:szCs w:val="16"/>
                                </w:rPr>
                                <w:t xml:space="preserve">as </w:t>
                              </w:r>
                              <w:r w:rsidRPr="00914406">
                                <w:rPr>
                                  <w:rFonts w:ascii="Calibri" w:eastAsia="Times New Roman" w:hAnsi="Calibri" w:cs="Calibri"/>
                                  <w:sz w:val="16"/>
                                  <w:szCs w:val="16"/>
                                </w:rPr>
                                <w:t>excluded from decisions about inclusion or bias assessment for th</w:t>
                              </w:r>
                              <w:r>
                                <w:rPr>
                                  <w:rFonts w:ascii="Calibri" w:eastAsia="Times New Roman" w:hAnsi="Calibri" w:cs="Calibri"/>
                                  <w:sz w:val="16"/>
                                  <w:szCs w:val="16"/>
                                </w:rPr>
                                <w:t>is</w:t>
                              </w:r>
                              <w:r w:rsidRPr="00914406">
                                <w:rPr>
                                  <w:rFonts w:ascii="Calibri" w:eastAsia="Times New Roman" w:hAnsi="Calibri" w:cs="Calibri"/>
                                  <w:sz w:val="16"/>
                                  <w:szCs w:val="16"/>
                                </w:rPr>
                                <w:t xml:space="preserve"> stud</w:t>
                              </w:r>
                              <w:r>
                                <w:rPr>
                                  <w:rFonts w:ascii="Calibri" w:eastAsia="Times New Roman" w:hAnsi="Calibri" w:cs="Calibri"/>
                                  <w:sz w:val="16"/>
                                  <w:szCs w:val="16"/>
                                </w:rPr>
                                <w:t xml:space="preserve">y. </w:t>
                              </w:r>
                            </w:p>
                          </w:tc>
                        </w:tr>
                      </w:tbl>
                      <w:p w14:paraId="10EB3B34" w14:textId="77777777" w:rsidR="00A573F4" w:rsidRDefault="00A573F4" w:rsidP="00A573F4">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6334"/>
                          <w:gridCol w:w="4400"/>
                        </w:tblGrid>
                        <w:tr w:rsidR="00A573F4" w14:paraId="1D6CA8E5"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B4AFFBA"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77414122"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problem a priority?</w:t>
                              </w:r>
                            </w:p>
                          </w:tc>
                        </w:tr>
                        <w:tr w:rsidR="00A573F4" w14:paraId="5250DC6A"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981043"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B4C796"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599909"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2841B946"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24A8CD"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6C6F3B" w14:textId="3039214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A systematic review conducted for ILCOR concluded that </w:t>
                              </w:r>
                              <w:r>
                                <w:rPr>
                                  <w:rFonts w:ascii="Calibri" w:eastAsia="Times New Roman" w:hAnsi="Calibri" w:cs="Calibri"/>
                                  <w:i/>
                                  <w:iCs/>
                                  <w:sz w:val="16"/>
                                  <w:szCs w:val="16"/>
                                </w:rPr>
                                <w:t>"For the critical outcome of mortality, there is evidence from 36 observational studies of increased risk of mortality associated with hypothermia at admission (low-quality evidence but upgraded to moderate-quality evidence due to effect size, dose-effect relationship, and single direction of evidence)</w:t>
                              </w:r>
                              <w:r>
                                <w:rPr>
                                  <w:rFonts w:ascii="Calibri" w:eastAsia="Times New Roman" w:hAnsi="Calibri" w:cs="Calibri"/>
                                  <w:sz w:val="16"/>
                                  <w:szCs w:val="16"/>
                                </w:rPr>
                                <w:t>".</w:t>
                              </w:r>
                              <w:r>
                                <w:t xml:space="preserve"> </w:t>
                              </w:r>
                              <w:r>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r>
                                <w:rPr>
                                  <w:rFonts w:ascii="Calibri" w:eastAsia="Times New Roman" w:hAnsi="Calibri" w:cs="Calibri"/>
                                  <w:sz w:val="16"/>
                                  <w:szCs w:val="16"/>
                                </w:rPr>
                                <w:t xml:space="preserve"> The same systematic review concluded that "</w:t>
                              </w:r>
                              <w:r>
                                <w:rPr>
                                  <w:rFonts w:ascii="Calibri" w:eastAsia="Times New Roman" w:hAnsi="Calibri" w:cs="Calibri"/>
                                  <w:i/>
                                  <w:iCs/>
                                  <w:sz w:val="16"/>
                                  <w:szCs w:val="16"/>
                                </w:rPr>
                                <w:t>There is evidence of a dose effect on mortality, suggesting an increased risk of at least 28% for each 1° below 36.5°C body temperature at admission and dose-dependent effect size</w:t>
                              </w:r>
                              <w:r>
                                <w:rPr>
                                  <w:rFonts w:ascii="Calibri" w:eastAsia="Times New Roman" w:hAnsi="Calibri" w:cs="Calibri"/>
                                  <w:sz w:val="16"/>
                                  <w:szCs w:val="16"/>
                                </w:rPr>
                                <w:t>".</w:t>
                              </w:r>
                              <w:r>
                                <w:t xml:space="preserve"> </w:t>
                              </w:r>
                              <w:r>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p>
                            <w:p w14:paraId="4AF3EB19"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In preterm infants it is common to measure body temperatures in the cold stress or hypothermic range. A systematic review estimated that hypothermia was common in infants born at hospitals (prevalence range, 32% to 85%) and homes (prevalence range, 11% to 92%), even in tropical environments. In a large cohort of 5697 infants &lt; 32 weeks’ gestation, 53.4% of the cohort had a body temperature at admission less than 36.5°C, and 12.9% below 35.5°C.</w:t>
                              </w:r>
                              <w:r>
                                <w:t xml:space="preserve"> </w:t>
                              </w:r>
                              <w:r>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Wilson 2016 61}</w:t>
                              </w:r>
                              <w:r>
                                <w:rPr>
                                  <w:rFonts w:ascii="Calibri" w:eastAsia="Times New Roman" w:hAnsi="Calibri" w:cs="Calibri"/>
                                  <w:sz w:val="16"/>
                                  <w:szCs w:val="16"/>
                                </w:rPr>
                                <w:fldChar w:fldCharType="end"/>
                              </w:r>
                              <w:r>
                                <w:rPr>
                                  <w:rFonts w:ascii="Calibri" w:eastAsia="Times New Roman" w:hAnsi="Calibri" w:cs="Calibri"/>
                                  <w:sz w:val="16"/>
                                  <w:szCs w:val="16"/>
                                </w:rPr>
                                <w:t xml:space="preserve"> After adjustment for pregnancy complications, singleton or multiple pregnancy, antenatal corticosteroids, mode of delivery, gestational age, infant size and sex, and Apgar score &lt;7 at 5 minutes, an admission temperature &lt;35.5°C was associated with increased mortality at postnatal ages 1-6 days, (risk ratio 2.41; 95% CI 1.45-4.00), and 7-28 days (risk ratio 1.79; 1.15-2.78) but not after 28 days of age. </w:t>
                              </w:r>
                              <w:r>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XaWxzb248L0F1dGhvcj48WWVhcj4yMDE2PC9ZZWFyPjxS
ZWNOdW0+NDg8L1JlY051bT48SURUZXh0PjYxLTY3LmU0PC9JRFRleHQ+PERpc3BsYXlUZXh0PntX
aWxzb24gMjAxNiA2MX08L0Rpc3BsYXlUZXh0PjxyZWNvcmQ+PHJlYy1udW1iZXI+NDg8L3JlYy1u
dW1iZXI+PGZvcmVpZ24ta2V5cz48a2V5IGFwcD0iRU4iIGRiLWlkPSJ6NWF2MDJhZHJlOTJ4NGVl
ZWZwcHpwcmR0djkweGRmZHh6cmEiIHRpbWVzdGFtcD0iMTY2MzY1NTk2NCI+NDg8L2tleT48L2Zv
cmVpZ24ta2V5cz48cmVmLXR5cGUgbmFtZT0iSm91cm5hbCBBcnRpY2xlIj4xNzwvcmVmLXR5cGU+
PGNvbnRyaWJ1dG9ycz48YXV0aG9ycz48YXV0aG9yPldpbHNvbiwgRS48L2F1dGhvcj48YXV0aG9y
Pk1haWVyLCBSLiBGLjwvYXV0aG9yPjxhdXRob3I+Tm9ybWFuLCBNLjwvYXV0aG9yPjxhdXRob3I+
TWlzc2Vsd2l0eiwgQi48L2F1dGhvcj48YXV0aG9yPkhvd2VsbCwgRS4gQS48L2F1dGhvcj48YXV0
aG9yPlplaXRsaW4sIEouPC9hdXRob3I+PGF1dGhvcj5Cb25hbXksIEEuIEsuPC9hdXRob3I+PC9h
dXRob3JzPjwvY29udHJpYnV0b3JzPjxhdXRoLWFkZHJlc3M+RGVwYXJ0bWVudCBvZiBDbGluaWNh
bCBTY2llbmNlLCBJbnRlcnZlbnRpb24gYW5kIFRlY2hub2xvZ3ksIEthcm9saW5za2EgSW5zdGl0
dXRldCwgU3RvY2tob2xtLCBTd2VkZW47IERlcGFydG1lbnQgb2YgTmVvbmF0YWwgTWVkaWNpbmUs
IEthcm9saW5za2EgVW5pdmVyc2l0eSBIb3NwaXRhbCwgU3RvY2tob2xtLCBTd2VkZW47IERlcGFy
dG1lbnQgb2YgR3luZWNvbG9neSBhbmQgT2JzdGV0cmljcywgRGFuZGVyeWQgVW5pdmVyc2l0eSBI
b3NwaXRhbCwgU3RvY2tob2xtLCBTd2VkZW4uIEVsZWN0cm9uaWMgYWRkcmVzczogZW1pbGlqYS53
aWxzb25Aa2kuc2UuJiN4RDtDaGlsZHJlbiZhcG9zO3MgSG9zcGl0YWwsIFBoaWxpcHBzIFVuaXZl
cnNpdHksIE1hcmJ1cmcsIEdlcm1hbnkuJiN4RDtEZXBhcnRtZW50IG9mIENsaW5pY2FsIFNjaWVu
Y2UsIEludGVydmVudGlvbiBhbmQgVGVjaG5vbG9neSwgS2Fyb2xpbnNrYSBJbnN0aXR1dGV0LCBT
dG9ja2hvbG0sIFN3ZWRlbjsgRGVwYXJ0bWVudCBvZiBOZW9uYXRhbCBNZWRpY2luZSwgS2Fyb2xp
bnNrYSBVbml2ZXJzaXR5IEhvc3BpdGFsLCBTdG9ja2hvbG0sIFN3ZWRlbi4mI3hEO0luc3RpdHV0
ZSBvZiBRdWFsaXR5IEFzc3VyYW5jZSBIZXNzZSwgRXNjaGJvcm4sIEdlcm1hbnkuJiN4RDtEZXBh
cnRtZW50IG9mIFBvcHVsYXRpb24gSGVhbHRoIFNjaWVuY2UgJmFtcDsgUG9saWN5LCBJY2FobiBT
Y2hvb2wgb2YgTWVkaWNpbmUgYXQgTW91bnQgU2luYWksIE5ldyBZb3JrLCBOWTsgRGVwYXJ0bWVu
dCBvZiBPYnN0ZXRyaWNzLCBHeW5lY29sb2d5LCBhbmQgUmVwcm9kdWN0aXZlIFNjaWVuY2UsIElj
YWhuIFNjaG9vbCBvZiBNZWRpY2luZSBhdCBNb3VudCBTaW5haSwgTmV3IFlvcmssIE5ZOyBEZXBh
cnRtZW50IG9mIFBzeWNoaWF0cnksIEljYWhuIFNjaG9vbCBvZiBNZWRpY2luZSBhdCBNb3VudCBT
aW5haSwgTmV3IFlvcmssIE5ZLiYjeEQ7SW5zZXJtIFVNUiAxMTUzLCBPYnN0ZXRyaWNhbCwgUGVy
aW5hdGFsIGFuZCBQZWRpYXRyaWMgRXBpZGVtaW9sb2d5IFJlc2VhcmNoIFRlYW0gKEVwb3DDqSks
IENlbnRlciBmb3IgRXBpZGVtaW9sb2d5IGFuZCBTdGF0aXN0aWNzIFNvcmJvbm5lIFBhcmlzIENp
dMOpLCBQYXJpcywgRnJhbmNlOyBESFUgUmlza3MgaW4gUHJlZ25hbmN5LCBQYXJpcyBEZXNjYXJ0
ZXMgVW5pdmVyc2l0eSwgUGFyaXMsIEZyYW5jZS4mI3hEO0RlcGFydG1lbnQgb2YgV29tZW4mYXBv
cztzIGFuZCBDaGlsZHJlbiZhcG9zO3MgSGVhbHRoIGFuZCBDbGluaWNhbCBFcGlkZW1pb2xvZ3kg
VW5pdCwgRGVwYXJ0bWVudCBvZiBNZWRpY2luZSBTb2xuYSwgS2Fyb2xpbnNrYSBJbnN0aXR1dGV0
LCBTdG9ja2hvbG0sIFN3ZWRlbjsgU2FjaHMmYXBvczsgQ2hpbGRyZW4gYW5kIFlvdXRoIEhvc3Bp
dGFsLCBTdG9ja2hvbG0sIFN3ZWRlbi48L2F1dGgtYWRkcmVzcz48dGl0bGVzPjx0aXRsZT5BZG1p
c3Npb24gSHlwb3RoZXJtaWEgaW4gVmVyeSBQcmV0ZXJtIEluZmFudHMgYW5kIE5lb25hdGFsIE1v
cnRhbGl0eSBhbmQgTW9yYmlkaXR5PC90aXRsZT48c2Vjb25kYXJ5LXRpdGxlPkogUGVkaWF0cjwv
c2Vjb25kYXJ5LXRpdGxlPjwvdGl0bGVzPjxwZXJpb2RpY2FsPjxmdWxsLXRpdGxlPkogUGVkaWF0
cjwvZnVsbC10aXRsZT48L3BlcmlvZGljYWw+PHBhZ2VzPjYxLTY3LmU0PC9wYWdlcz48dm9sdW1l
PjE3NTwvdm9sdW1lPjxlZGl0aW9uPjIwMTYwNTE0PC9lZGl0aW9uPjxrZXl3b3Jkcz48a2V5d29y
ZD5Cb2R5IFRlbXBlcmF0dXJlPC9rZXl3b3JkPjxrZXl3b3JkPkV1cm9wZS9lcGlkZW1pb2xvZ3k8
L2tleXdvcmQ+PGtleXdvcmQ+RmVtYWxlPC9rZXl3b3JkPjxrZXl3b3JkPkZvbGxvdy1VcCBTdHVk
aWVzPC9rZXl3b3JkPjxrZXl3b3JkPkhvc3BpdGFsIE1vcnRhbGl0eTwva2V5d29yZD48a2V5d29y
ZD5IdW1hbnM8L2tleXdvcmQ+PGtleXdvcmQ+SHlwb3RoZXJtaWEvZXBpZGVtaW9sb2d5Lyptb3J0
YWxpdHk8L2tleXdvcmQ+PGtleXdvcmQ+SW5jaWRlbmNlPC9rZXl3b3JkPjxrZXl3b3JkPkluZmFu
dCwgTmV3Ym9ybjwva2V5d29yZD48a2V5d29yZD5JbmZhbnQsIFByZW1hdHVyZTwva2V5d29yZD48
a2V5d29yZD5JbmZhbnQsIFByZW1hdHVyZSwgRGlzZWFzZXMvZXBpZGVtaW9sb2d5Lyptb3J0YWxp
dHk8L2tleXdvcmQ+PGtleXdvcmQ+SW50ZW5zaXZlIENhcmUgVW5pdHMsIE5lb25hdGFsPC9rZXl3
b3JkPjxrZXl3b3JkPkxpbmVhciBNb2RlbHM8L2tleXdvcmQ+PGtleXdvcmQ+TWFsZTwva2V5d29y
ZD48a2V5d29yZD5QYXRpZW50IEFkbWlzc2lvbjwva2V5d29yZD48a2V5d29yZD5Qcm9zcGVjdGl2
ZSBTdHVkaWVzPC9rZXl3b3JkPjxrZXl3b3JkPlJpc2sgRmFjdG9yczwva2V5d29yZD48a2V5d29y
ZD5lcGlkZW1pb2xvZ3k8L2tleXdvcmQ+PGtleXdvcmQ+bmVvbmF0YWwgaW50ZW5zaXZlIGNhcmU8
L2tleXdvcmQ+PGtleXdvcmQ+dmVyeSBwcmV0ZXJtIGJpcnRoPC9rZXl3b3JkPjwva2V5d29yZHM+
PGRhdGVzPjx5ZWFyPjIwMTY8L3llYXI+PHB1Yi1kYXRlcz48ZGF0ZT5BdWc8L2RhdGU+PC9wdWIt
ZGF0ZXM+PC9kYXRlcz48aXNibj4wMDIyLTM0NzY8L2lzYm4+PGFjY2Vzc2lvbi1udW0+MjcxODk2
ODA8L2FjY2Vzc2lvbi1udW0+PGxhYmVsPjYxPC9sYWJlbD48dXJscz48cmVsYXRlZC11cmxzPjx1
cmw+aHR0cHM6Ly93d3cuanBlZHMuY29tL2FydGljbGUvUzAwMjItMzQ3NigxNikzMDA2NC02L2Z1
bGx0ZXh0PC91cmw+PC9yZWxhdGVkLXVybHM+PC91cmxzPjxlbGVjdHJvbmljLXJlc291cmNlLW51
bT4xMC4xMDE2L2ouanBlZHMuMjAxNi4wNC4wMTY8L2VsZWN0cm9uaWMtcmVzb3VyY2UtbnVtPjxy
ZW1vdGUtZGF0YWJhc2UtcHJvdmlkZXI+TkxNPC9yZW1vdGUtZGF0YWJhc2UtcHJvdmlkZXI+PGxh
bmd1YWdlPmVuZzwvbGFuZ3VhZ2U+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Wilson 2016 61}</w:t>
                              </w:r>
                              <w:r>
                                <w:rPr>
                                  <w:rFonts w:ascii="Calibri" w:eastAsia="Times New Roman" w:hAnsi="Calibri" w:cs="Calibri"/>
                                  <w:sz w:val="16"/>
                                  <w:szCs w:val="16"/>
                                </w:rPr>
                                <w:fldChar w:fldCharType="end"/>
                              </w:r>
                              <w:r w:rsidRPr="00604569">
                                <w:rPr>
                                  <w:rFonts w:ascii="Calibri" w:eastAsia="Times New Roman" w:hAnsi="Calibri" w:cs="Calibri"/>
                                  <w:sz w:val="16"/>
                                  <w:szCs w:val="16"/>
                                </w:rPr>
                                <w:t xml:space="preserve"> </w:t>
                              </w:r>
                            </w:p>
                            <w:p w14:paraId="0A8F0590"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A recent network meta-analysis examining benefit and safety of interventions to reduce mortality and morbidity from hypothermia reported that various interventions aimed at improving thermoregulation can improve body temperature at admission and are associated with a lower risk of mortality and major brain injury. </w:t>
                              </w:r>
                              <w:r>
                                <w:rPr>
                                  <w:rFonts w:ascii="Calibri" w:eastAsia="Times New Roman" w:hAnsi="Calibri" w:cs="Calibri"/>
                                  <w:sz w:val="16"/>
                                  <w:szCs w:val="16"/>
                                </w:rPr>
                                <w:fldChar w:fldCharType="begin">
                                  <w:fldData xml:space="preserve">PEVuZE5vdGU+PENpdGU+PEF1dGhvcj5BYmlyYW1hbGF0aGE8L0F1dGhvcj48WWVhcj4yMDIxPC9Z
ZWFyPjxSZWNOdW0+NDY8L1JlY051bT48SURUZXh0PmUyMTA3NzU8L0lEVGV4dD48RGlzcGxheVRl
eHQ+e0FiaXJhbWFsYXRoYSAyMDIxIGUyMTA3NzV9PC9EaXNwbGF5VGV4dD48cmVjb3JkPjxyZWMt
bnVtYmVyPjQ2PC9yZWMtbnVtYmVyPjxmb3JlaWduLWtleXM+PGtleSBhcHA9IkVOIiBkYi1pZD0i
ejVhdjAyYWRyZTkyeDRlZWVmcHB6cHJkdHY5MHhkZmR4enJhIiB0aW1lc3RhbXA9IjE2NjM2NTU3
MTIiPjQ2PC9rZXk+PC9mb3JlaWduLWtleXM+PHJlZi10eXBlIG5hbWU9IkpvdXJuYWwgQXJ0aWNs
ZSI+MTc8L3JlZi10eXBlPjxjb250cmlidXRvcnM+PGF1dGhvcnM+PGF1dGhvcj5BYmlyYW1hbGF0
aGEsIFQuPC9hdXRob3I+PGF1dGhvcj5SYW1hc3dhbXksIFYuIFYuPC9hdXRob3I+PGF1dGhvcj5C
YW5keW9wYWRoeWF5LCBULjwvYXV0aG9yPjxhdXRob3I+UHVsbGF0dGF5aWwsIEEuIEsuPC9hdXRo
b3I+PGF1dGhvcj5UaGFuaWdhaW5hdGhhbiwgUy48L2F1dGhvcj48YXV0aG9yPlRyZXZpc2FudXRv
LCBELjwvYXV0aG9yPjxhdXRob3I+Um9laHIsIEMuIEMuPC9hdXRob3I+PC9hdXRob3JzPjwvY29u
dHJpYnV0b3JzPjxhdXRoLWFkZHJlc3M+RGVwYXJ0bWVudCBvZiBOZW9uYXRvbG9neSwgU3JpIFJh
bWFjaGFuZHJhIEluc3RpdHV0ZSBvZiBIaWdoZXIgRWR1Y2F0aW9uIGFuZCBSZXNlYXJjaCwgQ2hl
bm5haSwgSW5kaWEuJiN4RDtEZXBhcnRtZW50IG9mIE5lb25hdG9sb2d5LCBBbmt1cmEgSG9zcGl0
YWwgZm9yIFdvbWVuIGFuZCBDaGlsZHJlbiwgSHlkZXJhYmFkLCBJbmRpYS4mI3hEO0RlcGFydG1l
bnQgb2YgTmVvbmF0b2xvZ3ksIERyIFJhbSBNYW5vaGFyIExvaGlhIEhvc3BpdGFsIGFuZCBQb3N0
IEdyYWR1YXRlIEluc3RpdHV0ZSBvZiBNZWRpY2FsIEVkdWNhdGlvbiBhbmQgUmVzZWFyY2gsIE5l
dyBEZWxoaSwgSW5kaWEuJiN4RDtEaXZpc2lvbiBvZiBDbGluaWNhbCBMaWJyYXJ5LCBTaWRyYSBI
b3NwaXRhbCwgRG9oYSwgUWF0YXIuJiN4RDtEZXBhcnRtZW50IG9mIE5lb25hdG9sb2d5LCBBbGwg
SW5kaWEgSW5zdGl0dXRlIG9mIE1lZGljYWwgU2NpZW5jZXMsIEpvZGhwdXIsIEluZGlhLiYjeEQ7
RGVwYXJ0bWVudCBvZiBQZWRpYXRyaWNzLCBNZWRpY2FsIFNjaG9vbCwgVW5pdmVyc2l0eSBvZiBQ
YWR1YSwgQXppZW5kYSBPc3BlZGFsaWVyYSBQYWRvdmEsIFBhZHVhLCBJdGFseS4mI3hEO05hdGlv
bmFsIFBlcmluYXRhbCBFcGlkZW1pb2xvZ3kgVW5pdCwgTnVmZmllbGQgRGVwYXJ0bWVudCBvZiBQ
b3B1bGF0aW9uIEhlYWx0aCwgTWVkaWNhbCBTY2llbmNlcyBEaXZpc2lvbiwgVW5pdmVyc2l0eSBv
ZiBPeGZvcmQsIE94Zm9yZCwgVW5pdGVkIEtpbmdkb20uPC9hdXRoLWFkZHJlc3M+PHRpdGxlcz48
dGl0bGU+RGVsaXZlcnkgUm9vbSBJbnRlcnZlbnRpb25zIGZvciBIeXBvdGhlcm1pYSBpbiBQcmV0
ZXJtIE5lb25hdGVzOiBBIFN5c3RlbWF0aWMgUmV2aWV3IGFuZCBOZXR3b3JrIE1ldGEtYW5hbHlz
aXM8L3RpdGxlPjxzZWNvbmRhcnktdGl0bGU+SkFNQSBQZWRpYXRyPC9zZWNvbmRhcnktdGl0bGU+
PC90aXRsZXM+PHBhZ2VzPmUyMTA3NzU8L3BhZ2VzPjx2b2x1bWU+MTc1PC92b2x1bWU+PG51bWJl
cj45PC9udW1iZXI+PGVkaXRpb24+MjAyMTA5MDc8L2VkaXRpb24+PGtleXdvcmRzPjxrZXl3b3Jk
PkJvZHkgVGVtcGVyYXR1cmUgUmVndWxhdGlvbi9waHlzaW9sb2d5PC9rZXl3b3JkPjxrZXl3b3Jk
PkRlbGl2ZXJ5IFJvb21zLypzdGFuZGFyZHM8L2tleXdvcmQ+PGtleXdvcmQ+R2VzdGF0aW9uYWwg
QWdlPC9rZXl3b3JkPjxrZXl3b3JkPkh1bWFuczwva2V5d29yZD48a2V5d29yZD5IeXBvdGhlcm1p
YS9jb21wbGljYXRpb25zLypldGlvbG9neTwva2V5d29yZD48a2V5d29yZD5JbmZhbnQsIE5ld2Jv
cm48L2tleXdvcmQ+PGtleXdvcmQ+TmV0d29yayBNZXRhLUFuYWx5c2lzPC9rZXl3b3JkPjwva2V5
d29yZHM+PGRhdGVzPjx5ZWFyPjIwMjE8L3llYXI+PHB1Yi1kYXRlcz48ZGF0ZT5TZXAgMTwvZGF0
ZT48L3B1Yi1kYXRlcz48L2RhdGVzPjxpc2JuPjIxNjgtNjIxMSAoRWxlY3Ryb25pYykmI3hEOzIx
NjgtNjIwMyAoTGlua2luZyk8L2lzYm4+PGFjY2Vzc2lvbi1udW0+MzQwMjg1MTM8L2FjY2Vzc2lv
bi1udW0+PGxhYmVsPmUyMTA3NzU8L2xhYmVsPjx1cmxzPjxyZWxhdGVkLXVybHM+PHVybD5odHRw
czovL3d3dy5uY2JpLm5sbS5uaWguZ292L3B1Ym1lZC8zNDAyODUxMzwvdXJsPjx1cmw+aHR0cHM6
Ly9qYW1hbmV0d29yay5jb20vam91cm5hbHMvamFtYXBlZGlhdHJpY3MvYXJ0aWNsZXBkZi8yNzgw
MjQzL2phbWFwZWRpYXRyaWNzX2FiaXJhbWFsYXRoYV8yMDIxX29pXzIxMDAyNF8xNjMwMDg4NzM3
LjY1NDg1LnBkZjwvdXJsPjwvcmVsYXRlZC11cmxzPjwvdXJscz48Y3VzdG9tMj5QTUM4MTQ1MTU0
PC9jdXN0b20yPjxlbGVjdHJvbmljLXJlc291cmNlLW51bT4xMC4xMDAxL2phbWFwZWRpYXRyaWNz
LjIwMjEuMDc3NTwvZWxlY3Ryb25pYy1yZXNvdXJjZS1udW0+PHJlbW90ZS1kYXRhYmFzZS1uYW1l
Pk1lZGxpbmU8L3JlbW90ZS1kYXRhYmFzZS1uYW1lPjxyZW1vdGUtZGF0YWJhc2UtcHJvdmlkZXI+
TkxNPC9yZW1vdGUtZGF0YWJhc2UtcHJvdmlkZXI+PC9yZWNvcmQ+PC9DaXRlPjwv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BYmlyYW1hbGF0aGE8L0F1dGhvcj48WWVhcj4yMDIxPC9Z
ZWFyPjxSZWNOdW0+NDY8L1JlY051bT48SURUZXh0PmUyMTA3NzU8L0lEVGV4dD48RGlzcGxheVRl
eHQ+e0FiaXJhbWFsYXRoYSAyMDIxIGUyMTA3NzV9PC9EaXNwbGF5VGV4dD48cmVjb3JkPjxyZWMt
bnVtYmVyPjQ2PC9yZWMtbnVtYmVyPjxmb3JlaWduLWtleXM+PGtleSBhcHA9IkVOIiBkYi1pZD0i
ejVhdjAyYWRyZTkyeDRlZWVmcHB6cHJkdHY5MHhkZmR4enJhIiB0aW1lc3RhbXA9IjE2NjM2NTU3
MTIiPjQ2PC9rZXk+PC9mb3JlaWduLWtleXM+PHJlZi10eXBlIG5hbWU9IkpvdXJuYWwgQXJ0aWNs
ZSI+MTc8L3JlZi10eXBlPjxjb250cmlidXRvcnM+PGF1dGhvcnM+PGF1dGhvcj5BYmlyYW1hbGF0
aGEsIFQuPC9hdXRob3I+PGF1dGhvcj5SYW1hc3dhbXksIFYuIFYuPC9hdXRob3I+PGF1dGhvcj5C
YW5keW9wYWRoeWF5LCBULjwvYXV0aG9yPjxhdXRob3I+UHVsbGF0dGF5aWwsIEEuIEsuPC9hdXRo
b3I+PGF1dGhvcj5UaGFuaWdhaW5hdGhhbiwgUy48L2F1dGhvcj48YXV0aG9yPlRyZXZpc2FudXRv
LCBELjwvYXV0aG9yPjxhdXRob3I+Um9laHIsIEMuIEMuPC9hdXRob3I+PC9hdXRob3JzPjwvY29u
dHJpYnV0b3JzPjxhdXRoLWFkZHJlc3M+RGVwYXJ0bWVudCBvZiBOZW9uYXRvbG9neSwgU3JpIFJh
bWFjaGFuZHJhIEluc3RpdHV0ZSBvZiBIaWdoZXIgRWR1Y2F0aW9uIGFuZCBSZXNlYXJjaCwgQ2hl
bm5haSwgSW5kaWEuJiN4RDtEZXBhcnRtZW50IG9mIE5lb25hdG9sb2d5LCBBbmt1cmEgSG9zcGl0
YWwgZm9yIFdvbWVuIGFuZCBDaGlsZHJlbiwgSHlkZXJhYmFkLCBJbmRpYS4mI3hEO0RlcGFydG1l
bnQgb2YgTmVvbmF0b2xvZ3ksIERyIFJhbSBNYW5vaGFyIExvaGlhIEhvc3BpdGFsIGFuZCBQb3N0
IEdyYWR1YXRlIEluc3RpdHV0ZSBvZiBNZWRpY2FsIEVkdWNhdGlvbiBhbmQgUmVzZWFyY2gsIE5l
dyBEZWxoaSwgSW5kaWEuJiN4RDtEaXZpc2lvbiBvZiBDbGluaWNhbCBMaWJyYXJ5LCBTaWRyYSBI
b3NwaXRhbCwgRG9oYSwgUWF0YXIuJiN4RDtEZXBhcnRtZW50IG9mIE5lb25hdG9sb2d5LCBBbGwg
SW5kaWEgSW5zdGl0dXRlIG9mIE1lZGljYWwgU2NpZW5jZXMsIEpvZGhwdXIsIEluZGlhLiYjeEQ7
RGVwYXJ0bWVudCBvZiBQZWRpYXRyaWNzLCBNZWRpY2FsIFNjaG9vbCwgVW5pdmVyc2l0eSBvZiBQ
YWR1YSwgQXppZW5kYSBPc3BlZGFsaWVyYSBQYWRvdmEsIFBhZHVhLCBJdGFseS4mI3hEO05hdGlv
bmFsIFBlcmluYXRhbCBFcGlkZW1pb2xvZ3kgVW5pdCwgTnVmZmllbGQgRGVwYXJ0bWVudCBvZiBQ
b3B1bGF0aW9uIEhlYWx0aCwgTWVkaWNhbCBTY2llbmNlcyBEaXZpc2lvbiwgVW5pdmVyc2l0eSBv
ZiBPeGZvcmQsIE94Zm9yZCwgVW5pdGVkIEtpbmdkb20uPC9hdXRoLWFkZHJlc3M+PHRpdGxlcz48
dGl0bGU+RGVsaXZlcnkgUm9vbSBJbnRlcnZlbnRpb25zIGZvciBIeXBvdGhlcm1pYSBpbiBQcmV0
ZXJtIE5lb25hdGVzOiBBIFN5c3RlbWF0aWMgUmV2aWV3IGFuZCBOZXR3b3JrIE1ldGEtYW5hbHlz
aXM8L3RpdGxlPjxzZWNvbmRhcnktdGl0bGU+SkFNQSBQZWRpYXRyPC9zZWNvbmRhcnktdGl0bGU+
PC90aXRsZXM+PHBhZ2VzPmUyMTA3NzU8L3BhZ2VzPjx2b2x1bWU+MTc1PC92b2x1bWU+PG51bWJl
cj45PC9udW1iZXI+PGVkaXRpb24+MjAyMTA5MDc8L2VkaXRpb24+PGtleXdvcmRzPjxrZXl3b3Jk
PkJvZHkgVGVtcGVyYXR1cmUgUmVndWxhdGlvbi9waHlzaW9sb2d5PC9rZXl3b3JkPjxrZXl3b3Jk
PkRlbGl2ZXJ5IFJvb21zLypzdGFuZGFyZHM8L2tleXdvcmQ+PGtleXdvcmQ+R2VzdGF0aW9uYWwg
QWdlPC9rZXl3b3JkPjxrZXl3b3JkPkh1bWFuczwva2V5d29yZD48a2V5d29yZD5IeXBvdGhlcm1p
YS9jb21wbGljYXRpb25zLypldGlvbG9neTwva2V5d29yZD48a2V5d29yZD5JbmZhbnQsIE5ld2Jv
cm48L2tleXdvcmQ+PGtleXdvcmQ+TmV0d29yayBNZXRhLUFuYWx5c2lzPC9rZXl3b3JkPjwva2V5
d29yZHM+PGRhdGVzPjx5ZWFyPjIwMjE8L3llYXI+PHB1Yi1kYXRlcz48ZGF0ZT5TZXAgMTwvZGF0
ZT48L3B1Yi1kYXRlcz48L2RhdGVzPjxpc2JuPjIxNjgtNjIxMSAoRWxlY3Ryb25pYykmI3hEOzIx
NjgtNjIwMyAoTGlua2luZyk8L2lzYm4+PGFjY2Vzc2lvbi1udW0+MzQwMjg1MTM8L2FjY2Vzc2lv
bi1udW0+PGxhYmVsPmUyMTA3NzU8L2xhYmVsPjx1cmxzPjxyZWxhdGVkLXVybHM+PHVybD5odHRw
czovL3d3dy5uY2JpLm5sbS5uaWguZ292L3B1Ym1lZC8zNDAyODUxMzwvdXJsPjx1cmw+aHR0cHM6
Ly9qYW1hbmV0d29yay5jb20vam91cm5hbHMvamFtYXBlZGlhdHJpY3MvYXJ0aWNsZXBkZi8yNzgw
MjQzL2phbWFwZWRpYXRyaWNzX2FiaXJhbWFsYXRoYV8yMDIxX29pXzIxMDAyNF8xNjMwMDg4NzM3
LjY1NDg1LnBkZjwvdXJsPjwvcmVsYXRlZC11cmxzPjwvdXJscz48Y3VzdG9tMj5QTUM4MTQ1MTU0
PC9jdXN0b20yPjxlbGVjdHJvbmljLXJlc291cmNlLW51bT4xMC4xMDAxL2phbWFwZWRpYXRyaWNz
LjIwMjEuMDc3NTwvZWxlY3Ryb25pYy1yZXNvdXJjZS1udW0+PHJlbW90ZS1kYXRhYmFzZS1uYW1l
Pk1lZGxpbmU8L3JlbW90ZS1kYXRhYmFzZS1uYW1lPjxyZW1vdGUtZGF0YWJhc2UtcHJvdmlkZXI+
TkxNPC9yZW1vdGUtZGF0YWJhc2UtcHJvdmlkZXI+PC9yZWNvcmQ+PC9DaXRlPjwv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Abiramalatha 2021 e210775}</w:t>
                              </w:r>
                              <w:r>
                                <w:rPr>
                                  <w:rFonts w:ascii="Calibri" w:eastAsia="Times New Roman" w:hAnsi="Calibri" w:cs="Calibri"/>
                                  <w:sz w:val="16"/>
                                  <w:szCs w:val="16"/>
                                </w:rPr>
                                <w:fldChar w:fldCharType="end"/>
                              </w:r>
                              <w:r w:rsidRPr="009C1D82" w:rsidDel="009C1D82">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D512DF"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tc>
                        </w:tr>
                        <w:tr w:rsidR="00A573F4" w14:paraId="08E45B8A"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C6D781C"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0EA5C788"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A573F4" w14:paraId="6229B8CD"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987A46"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97B1A9"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877F41"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0AF23714"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A388A8"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BE7C5C"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is systematic review found that when a radiant warmer in </w:t>
                              </w:r>
                              <w:proofErr w:type="gramStart"/>
                              <w:r>
                                <w:rPr>
                                  <w:rFonts w:ascii="Calibri" w:eastAsia="Times New Roman" w:hAnsi="Calibri" w:cs="Calibri"/>
                                  <w:sz w:val="16"/>
                                  <w:szCs w:val="16"/>
                                </w:rPr>
                                <w:t>servo controlled</w:t>
                              </w:r>
                              <w:proofErr w:type="gramEnd"/>
                              <w:r>
                                <w:rPr>
                                  <w:rFonts w:ascii="Calibri" w:eastAsia="Times New Roman" w:hAnsi="Calibri" w:cs="Calibri"/>
                                  <w:sz w:val="16"/>
                                  <w:szCs w:val="16"/>
                                </w:rPr>
                                <w:t xml:space="preserve"> mode was used compared to using a radiant warmer in manual mode for preterm infants in the delivery room:</w:t>
                              </w:r>
                            </w:p>
                            <w:p w14:paraId="2FB59B7B"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the critical primary outcome of </w:t>
                              </w:r>
                              <w:r>
                                <w:rPr>
                                  <w:rFonts w:ascii="Calibri" w:eastAsia="Times New Roman" w:hAnsi="Calibri" w:cs="Calibri"/>
                                  <w:b/>
                                  <w:bCs/>
                                  <w:sz w:val="16"/>
                                  <w:szCs w:val="16"/>
                                </w:rPr>
                                <w:t>survival to hospital discharge</w:t>
                              </w:r>
                              <w:r>
                                <w:rPr>
                                  <w:rFonts w:ascii="Calibri" w:eastAsia="Times New Roman" w:hAnsi="Calibri" w:cs="Calibri"/>
                                  <w:sz w:val="16"/>
                                  <w:szCs w:val="16"/>
                                </w:rPr>
                                <w:t>,</w:t>
                              </w:r>
                              <w:r w:rsidRPr="00647DF6">
                                <w:rPr>
                                  <w:rFonts w:ascii="Calibri" w:eastAsia="Times New Roman" w:hAnsi="Calibri" w:cs="Calibri"/>
                                  <w:b/>
                                  <w:sz w:val="16"/>
                                  <w:szCs w:val="16"/>
                                </w:rPr>
                                <w:t xml:space="preserve"> clinical benefit or harm could not be excluded</w:t>
                              </w:r>
                              <w:r>
                                <w:rPr>
                                  <w:rFonts w:ascii="Calibri" w:eastAsia="Times New Roman" w:hAnsi="Calibri" w:cs="Calibri"/>
                                  <w:b/>
                                  <w:bCs/>
                                  <w:sz w:val="16"/>
                                  <w:szCs w:val="16"/>
                                </w:rPr>
                                <w:t xml:space="preserve"> </w:t>
                              </w:r>
                              <w:r>
                                <w:rPr>
                                  <w:rFonts w:ascii="Calibri" w:eastAsia="Times New Roman" w:hAnsi="Calibri" w:cs="Calibri"/>
                                  <w:sz w:val="16"/>
                                  <w:szCs w:val="16"/>
                                </w:rPr>
                                <w:t xml:space="preserve">(RR 1.05, 95% CI 0.99 to 1.11), </w:t>
                              </w:r>
                              <w:r w:rsidRPr="00A464E0">
                                <w:rPr>
                                  <w:rFonts w:ascii="Calibri" w:eastAsia="Times New Roman" w:hAnsi="Calibri" w:cs="Calibri"/>
                                  <w:b/>
                                  <w:bCs/>
                                  <w:sz w:val="16"/>
                                  <w:szCs w:val="16"/>
                                </w:rPr>
                                <w:t>moderate certainty evidence</w:t>
                              </w:r>
                              <w:r>
                                <w:rPr>
                                  <w:rFonts w:ascii="Calibri" w:eastAsia="Times New Roman" w:hAnsi="Calibri" w:cs="Calibri"/>
                                  <w:sz w:val="16"/>
                                  <w:szCs w:val="16"/>
                                </w:rPr>
                                <w:t xml:space="preserve"> downgraded for imprecision from 1 RCT enrolling 450 participants.</w:t>
                              </w:r>
                              <w: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r w:rsidRPr="009C1D82" w:rsidDel="009C1D82">
                                <w:rPr>
                                  <w:rFonts w:ascii="Calibri" w:eastAsia="Times New Roman" w:hAnsi="Calibri" w:cs="Calibri"/>
                                  <w:sz w:val="16"/>
                                  <w:szCs w:val="16"/>
                                </w:rPr>
                                <w:t xml:space="preserve"> </w:t>
                              </w:r>
                            </w:p>
                            <w:p w14:paraId="651A9127"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the important primary outcome of </w:t>
                              </w:r>
                              <w:r>
                                <w:rPr>
                                  <w:rFonts w:ascii="Calibri" w:eastAsia="Times New Roman" w:hAnsi="Calibri" w:cs="Calibri"/>
                                  <w:b/>
                                  <w:bCs/>
                                  <w:sz w:val="16"/>
                                  <w:szCs w:val="16"/>
                                </w:rPr>
                                <w:t>normothermia on admission to a neonatal unit</w:t>
                              </w:r>
                              <w:r>
                                <w:rPr>
                                  <w:rFonts w:ascii="Calibri" w:eastAsia="Times New Roman" w:hAnsi="Calibri" w:cs="Calibri"/>
                                  <w:sz w:val="16"/>
                                  <w:szCs w:val="16"/>
                                </w:rPr>
                                <w:t xml:space="preserve">, </w:t>
                              </w:r>
                              <w:r w:rsidRPr="00647DF6">
                                <w:rPr>
                                  <w:rFonts w:ascii="Calibri" w:eastAsia="Times New Roman" w:hAnsi="Calibri" w:cs="Calibri"/>
                                  <w:b/>
                                  <w:sz w:val="16"/>
                                  <w:szCs w:val="16"/>
                                </w:rPr>
                                <w:t>clinical benefit or harm could not be excluded</w:t>
                              </w:r>
                              <w:r>
                                <w:rPr>
                                  <w:rFonts w:ascii="Calibri" w:eastAsia="Times New Roman" w:hAnsi="Calibri" w:cs="Calibri"/>
                                  <w:b/>
                                  <w:bCs/>
                                  <w:sz w:val="16"/>
                                  <w:szCs w:val="16"/>
                                </w:rPr>
                                <w:t xml:space="preserve"> </w:t>
                              </w:r>
                              <w:r>
                                <w:rPr>
                                  <w:rFonts w:ascii="Calibri" w:eastAsia="Times New Roman" w:hAnsi="Calibri" w:cs="Calibri"/>
                                  <w:sz w:val="16"/>
                                  <w:szCs w:val="16"/>
                                </w:rPr>
                                <w:t xml:space="preserve">(RR 0.94, 95% CI 0.75 to 1.17), </w:t>
                              </w:r>
                              <w:r w:rsidRPr="00A464E0">
                                <w:rPr>
                                  <w:rFonts w:ascii="Calibri" w:eastAsia="Times New Roman" w:hAnsi="Calibri" w:cs="Calibri"/>
                                  <w:b/>
                                  <w:bCs/>
                                  <w:sz w:val="16"/>
                                  <w:szCs w:val="16"/>
                                </w:rPr>
                                <w:t xml:space="preserve">moderate certainty evidence </w:t>
                              </w:r>
                              <w:r>
                                <w:rPr>
                                  <w:rFonts w:ascii="Calibri" w:eastAsia="Times New Roman" w:hAnsi="Calibri" w:cs="Calibri"/>
                                  <w:sz w:val="16"/>
                                  <w:szCs w:val="16"/>
                                </w:rPr>
                                <w:t>downgraded for imprecision from 1 RCT enrolling 450 participants.</w:t>
                              </w:r>
                              <w:r>
                                <w:rPr>
                                  <w:rFonts w:ascii="Calibri" w:eastAsia="Times New Roman" w:hAnsi="Calibri" w:cs="Calibri"/>
                                  <w:sz w:val="16"/>
                                  <w:szCs w:val="16"/>
                                  <w:shd w:val="clear" w:color="auto" w:fill="EBEBEB"/>
                                </w:rPr>
                                <w:t xml:space="preserve"> </w:t>
                              </w:r>
                              <w:r>
                                <w:rPr>
                                  <w:rFonts w:ascii="Calibri" w:eastAsia="Times New Roman" w:hAnsi="Calibri" w:cs="Calibri"/>
                                  <w:sz w:val="16"/>
                                  <w:szCs w:val="16"/>
                                  <w:shd w:val="clear" w:color="auto" w:fill="EBEBEB"/>
                                </w:rPr>
                                <w:fldChar w:fldCharType="begin"/>
                              </w:r>
                              <w:r>
                                <w:rPr>
                                  <w:rFonts w:ascii="Calibri" w:eastAsia="Times New Roman" w:hAnsi="Calibri" w:cs="Calibri"/>
                                  <w:sz w:val="16"/>
                                  <w:szCs w:val="16"/>
                                  <w:shd w:val="clear" w:color="auto" w:fill="EBEBEB"/>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Cavallin 2021 572}</w:t>
                              </w:r>
                              <w:r>
                                <w:rPr>
                                  <w:rFonts w:ascii="Calibri" w:eastAsia="Times New Roman" w:hAnsi="Calibri" w:cs="Calibri"/>
                                  <w:sz w:val="16"/>
                                  <w:szCs w:val="16"/>
                                  <w:shd w:val="clear" w:color="auto" w:fill="EBEBEB"/>
                                </w:rPr>
                                <w:fldChar w:fldCharType="end"/>
                              </w:r>
                              <w:r w:rsidRPr="00422914" w:rsidDel="00422914">
                                <w:rPr>
                                  <w:rFonts w:ascii="Calibri" w:eastAsia="Times New Roman" w:hAnsi="Calibri" w:cs="Calibri"/>
                                  <w:sz w:val="16"/>
                                  <w:szCs w:val="16"/>
                                  <w:shd w:val="clear" w:color="auto" w:fill="EBEBEB"/>
                                </w:rPr>
                                <w:t xml:space="preserve"> </w:t>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158"/>
                                <w:gridCol w:w="996"/>
                                <w:gridCol w:w="1060"/>
                                <w:gridCol w:w="749"/>
                                <w:gridCol w:w="972"/>
                                <w:gridCol w:w="1233"/>
                              </w:tblGrid>
                              <w:tr w:rsidR="00A573F4" w14:paraId="4942E747" w14:textId="77777777" w:rsidTr="00EC24AC">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473F6C58" w14:textId="77777777" w:rsidR="00A573F4" w:rsidRDefault="00A573F4" w:rsidP="00A573F4">
                                    <w:pPr>
                                      <w:rPr>
                                        <w:rFonts w:ascii="Times New Roman" w:eastAsia="Times New Roman" w:hAnsi="Times New Roman" w:cs="Times New Roman"/>
                                        <w:b/>
                                        <w:bCs/>
                                        <w:color w:val="FFFFFF"/>
                                        <w:sz w:val="16"/>
                                        <w:szCs w:val="16"/>
                                      </w:rPr>
                                    </w:pPr>
                                    <w:r>
                                      <w:rPr>
                                        <w:rFonts w:eastAsia="Times New Roman"/>
                                        <w:b/>
                                        <w:bCs/>
                                        <w:color w:val="FFFFFF"/>
                                        <w:sz w:val="16"/>
                                        <w:szCs w:val="16"/>
                                      </w:rPr>
                                      <w:lastRenderedPageBreak/>
                                      <w:t>Primary 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72C4A60" w14:textId="77777777" w:rsidR="00A573F4" w:rsidRDefault="00A573F4" w:rsidP="00A573F4">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292E3FFC" w14:textId="77777777" w:rsidR="00A573F4" w:rsidRDefault="00A573F4" w:rsidP="00A573F4">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E596ABB" w14:textId="77777777" w:rsidR="00A573F4" w:rsidRDefault="00A573F4" w:rsidP="00A573F4">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77606D02" w14:textId="77777777" w:rsidR="00A573F4" w:rsidRDefault="00A573F4" w:rsidP="00A573F4">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A573F4" w14:paraId="589064B3" w14:textId="77777777" w:rsidTr="00EC24AC">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6AF6AE2"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2A41CA5"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CEBB6CA"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9D03CD9" w14:textId="77777777" w:rsidR="00A573F4" w:rsidRDefault="00A573F4" w:rsidP="00A573F4">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24BB2607" w14:textId="77777777" w:rsidR="00A573F4" w:rsidRDefault="00A573F4" w:rsidP="00A573F4">
                                    <w:pPr>
                                      <w:rPr>
                                        <w:rFonts w:eastAsia="Times New Roman"/>
                                        <w:b/>
                                        <w:bCs/>
                                        <w:color w:val="000000"/>
                                        <w:sz w:val="16"/>
                                        <w:szCs w:val="16"/>
                                      </w:rPr>
                                    </w:pPr>
                                    <w:r>
                                      <w:rPr>
                                        <w:rFonts w:eastAsia="Times New Roman"/>
                                        <w:b/>
                                        <w:bCs/>
                                        <w:color w:val="000000"/>
                                        <w:sz w:val="16"/>
                                        <w:szCs w:val="16"/>
                                      </w:rPr>
                                      <w:t>Risk with manual mode radiant warmer</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AAEA22D" w14:textId="77777777" w:rsidR="00A573F4" w:rsidRDefault="00A573F4" w:rsidP="00A573F4">
                                    <w:pPr>
                                      <w:rPr>
                                        <w:rFonts w:eastAsia="Times New Roman"/>
                                        <w:b/>
                                        <w:bCs/>
                                        <w:color w:val="000000"/>
                                        <w:sz w:val="16"/>
                                        <w:szCs w:val="16"/>
                                      </w:rPr>
                                    </w:pPr>
                                    <w:r>
                                      <w:rPr>
                                        <w:rFonts w:eastAsia="Times New Roman"/>
                                        <w:b/>
                                        <w:bCs/>
                                        <w:color w:val="000000"/>
                                        <w:sz w:val="16"/>
                                        <w:szCs w:val="16"/>
                                      </w:rPr>
                                      <w:t>Risk difference with servo controlled radiant warmer</w:t>
                                    </w:r>
                                  </w:p>
                                </w:tc>
                              </w:tr>
                              <w:tr w:rsidR="00A573F4" w14:paraId="20472F14" w14:textId="77777777" w:rsidTr="00EC24AC">
                                <w:trPr>
                                  <w:trHeight w:val="456"/>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6740464" w14:textId="77777777" w:rsidR="00A573F4" w:rsidRDefault="00A573F4" w:rsidP="00A573F4">
                                    <w:pPr>
                                      <w:rPr>
                                        <w:rFonts w:eastAsia="Times New Roman"/>
                                        <w:sz w:val="16"/>
                                        <w:szCs w:val="16"/>
                                      </w:rPr>
                                    </w:pPr>
                                    <w:r>
                                      <w:rPr>
                                        <w:rStyle w:val="label"/>
                                        <w:rFonts w:eastAsia="Times New Roman"/>
                                        <w:sz w:val="16"/>
                                        <w:szCs w:val="16"/>
                                      </w:rPr>
                                      <w:t>Surviv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BD9303F"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61C9209"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Moderate</w:t>
                                    </w:r>
                                    <w:r>
                                      <w:rPr>
                                        <w:rFonts w:eastAsia="Times New Roman"/>
                                        <w:sz w:val="16"/>
                                        <w:szCs w:val="16"/>
                                        <w:vertAlign w:val="superscript"/>
                                      </w:rPr>
                                      <w:t>a</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11B6977" w14:textId="77777777" w:rsidR="00A573F4" w:rsidRDefault="00A573F4" w:rsidP="00A573F4">
                                    <w:pPr>
                                      <w:rPr>
                                        <w:rFonts w:eastAsia="Times New Roman"/>
                                        <w:sz w:val="16"/>
                                        <w:szCs w:val="16"/>
                                      </w:rPr>
                                    </w:pPr>
                                    <w:r>
                                      <w:rPr>
                                        <w:rStyle w:val="block"/>
                                        <w:rFonts w:eastAsia="Times New Roman"/>
                                        <w:b/>
                                        <w:bCs/>
                                        <w:sz w:val="16"/>
                                        <w:szCs w:val="16"/>
                                      </w:rPr>
                                      <w:t>RR 1.05</w:t>
                                    </w:r>
                                    <w:r>
                                      <w:rPr>
                                        <w:rFonts w:eastAsia="Times New Roman"/>
                                        <w:sz w:val="16"/>
                                        <w:szCs w:val="16"/>
                                      </w:rPr>
                                      <w:br/>
                                    </w:r>
                                    <w:r>
                                      <w:rPr>
                                        <w:rStyle w:val="cell"/>
                                        <w:rFonts w:eastAsia="Times New Roman"/>
                                        <w:sz w:val="16"/>
                                        <w:szCs w:val="16"/>
                                      </w:rPr>
                                      <w:t>(0.99 to 1.11)</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53A9E05B" w14:textId="77777777" w:rsidR="00A573F4" w:rsidRDefault="00A573F4" w:rsidP="00A573F4">
                                    <w:pPr>
                                      <w:rPr>
                                        <w:rFonts w:eastAsia="Times New Roman"/>
                                        <w:color w:val="000000"/>
                                        <w:sz w:val="16"/>
                                        <w:szCs w:val="16"/>
                                      </w:rPr>
                                    </w:pPr>
                                    <w:r>
                                      <w:rPr>
                                        <w:rFonts w:eastAsia="Times New Roman"/>
                                        <w:color w:val="000000"/>
                                        <w:sz w:val="16"/>
                                        <w:szCs w:val="16"/>
                                      </w:rPr>
                                      <w:t>884 per 1,000</w:t>
                                    </w:r>
                                  </w:p>
                                </w:tc>
                                <w:tc>
                                  <w:tcPr>
                                    <w:tcW w:w="0" w:type="auto"/>
                                    <w:tcBorders>
                                      <w:top w:val="single" w:sz="6" w:space="0" w:color="BFBFBF"/>
                                      <w:left w:val="single" w:sz="6" w:space="0" w:color="BFBFBF"/>
                                      <w:right w:val="single" w:sz="6" w:space="0" w:color="BFBFBF"/>
                                    </w:tcBorders>
                                    <w:shd w:val="clear" w:color="auto" w:fill="EBEBEB"/>
                                  </w:tcPr>
                                  <w:p w14:paraId="3710F301"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44 more per 1,000</w:t>
                                    </w:r>
                                    <w:r>
                                      <w:rPr>
                                        <w:rFonts w:eastAsia="Times New Roman"/>
                                        <w:color w:val="000000"/>
                                        <w:sz w:val="16"/>
                                        <w:szCs w:val="16"/>
                                      </w:rPr>
                                      <w:br/>
                                    </w:r>
                                    <w:r>
                                      <w:rPr>
                                        <w:rStyle w:val="cell-value"/>
                                        <w:rFonts w:eastAsia="Times New Roman"/>
                                        <w:color w:val="000000"/>
                                        <w:sz w:val="16"/>
                                        <w:szCs w:val="16"/>
                                      </w:rPr>
                                      <w:t>(9 fewer to 97 more)</w:t>
                                    </w:r>
                                  </w:p>
                                </w:tc>
                              </w:tr>
                              <w:tr w:rsidR="00A573F4" w14:paraId="030A8F70" w14:textId="77777777" w:rsidTr="00EC24AC">
                                <w:trPr>
                                  <w:trHeight w:val="483"/>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E5D134" w14:textId="77777777" w:rsidR="00A573F4" w:rsidRDefault="00A573F4" w:rsidP="00A573F4">
                                    <w:pPr>
                                      <w:rPr>
                                        <w:rFonts w:eastAsia="Times New Roman"/>
                                        <w:sz w:val="16"/>
                                        <w:szCs w:val="16"/>
                                      </w:rPr>
                                    </w:pPr>
                                    <w:r>
                                      <w:rPr>
                                        <w:rStyle w:val="label"/>
                                        <w:rFonts w:eastAsia="Times New Roman"/>
                                        <w:sz w:val="16"/>
                                        <w:szCs w:val="16"/>
                                      </w:rPr>
                                      <w:t>Normothermi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C97A7E9"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1115E54"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Moderate</w:t>
                                    </w:r>
                                    <w:r>
                                      <w:rPr>
                                        <w:rFonts w:eastAsia="Times New Roman"/>
                                        <w:sz w:val="16"/>
                                        <w:szCs w:val="16"/>
                                        <w:vertAlign w:val="superscript"/>
                                      </w:rPr>
                                      <w:t>a</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25C7756" w14:textId="77777777" w:rsidR="00A573F4" w:rsidRDefault="00A573F4" w:rsidP="00A573F4">
                                    <w:pPr>
                                      <w:rPr>
                                        <w:rFonts w:eastAsia="Times New Roman"/>
                                        <w:sz w:val="16"/>
                                        <w:szCs w:val="16"/>
                                      </w:rPr>
                                    </w:pPr>
                                    <w:r>
                                      <w:rPr>
                                        <w:rStyle w:val="block"/>
                                        <w:rFonts w:eastAsia="Times New Roman"/>
                                        <w:b/>
                                        <w:bCs/>
                                        <w:sz w:val="16"/>
                                        <w:szCs w:val="16"/>
                                      </w:rPr>
                                      <w:t>RR 0.94</w:t>
                                    </w:r>
                                    <w:r>
                                      <w:rPr>
                                        <w:rFonts w:eastAsia="Times New Roman"/>
                                        <w:sz w:val="16"/>
                                        <w:szCs w:val="16"/>
                                      </w:rPr>
                                      <w:br/>
                                    </w:r>
                                    <w:r>
                                      <w:rPr>
                                        <w:rStyle w:val="cell"/>
                                        <w:rFonts w:eastAsia="Times New Roman"/>
                                        <w:sz w:val="16"/>
                                        <w:szCs w:val="16"/>
                                      </w:rPr>
                                      <w:t>(0.75 to 1.17)</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205AE846" w14:textId="77777777" w:rsidR="00A573F4" w:rsidRDefault="00A573F4" w:rsidP="00A573F4">
                                    <w:pPr>
                                      <w:rPr>
                                        <w:rFonts w:eastAsia="Times New Roman"/>
                                        <w:color w:val="000000"/>
                                        <w:sz w:val="16"/>
                                        <w:szCs w:val="16"/>
                                      </w:rPr>
                                    </w:pPr>
                                    <w:r>
                                      <w:rPr>
                                        <w:rFonts w:eastAsia="Times New Roman"/>
                                        <w:color w:val="000000"/>
                                        <w:sz w:val="16"/>
                                        <w:szCs w:val="16"/>
                                      </w:rPr>
                                      <w:t>422 per 1,000</w:t>
                                    </w:r>
                                  </w:p>
                                </w:tc>
                                <w:tc>
                                  <w:tcPr>
                                    <w:tcW w:w="0" w:type="auto"/>
                                    <w:tcBorders>
                                      <w:top w:val="single" w:sz="6" w:space="0" w:color="BFBFBF"/>
                                      <w:left w:val="single" w:sz="6" w:space="0" w:color="BFBFBF"/>
                                      <w:right w:val="single" w:sz="6" w:space="0" w:color="BFBFBF"/>
                                    </w:tcBorders>
                                    <w:shd w:val="clear" w:color="auto" w:fill="EBEBEB"/>
                                  </w:tcPr>
                                  <w:p w14:paraId="5A8D8A96"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25 fewer per 1,000</w:t>
                                    </w:r>
                                    <w:r>
                                      <w:rPr>
                                        <w:rFonts w:eastAsia="Times New Roman"/>
                                        <w:color w:val="000000"/>
                                        <w:sz w:val="16"/>
                                        <w:szCs w:val="16"/>
                                      </w:rPr>
                                      <w:br/>
                                    </w:r>
                                    <w:r>
                                      <w:rPr>
                                        <w:rStyle w:val="cell-value"/>
                                        <w:rFonts w:eastAsia="Times New Roman"/>
                                        <w:color w:val="000000"/>
                                        <w:sz w:val="16"/>
                                        <w:szCs w:val="16"/>
                                      </w:rPr>
                                      <w:t>(106 fewer to 72 more)</w:t>
                                    </w:r>
                                  </w:p>
                                </w:tc>
                              </w:tr>
                            </w:tbl>
                            <w:p w14:paraId="472D613A" w14:textId="77777777" w:rsidR="00A573F4" w:rsidRPr="003449AC" w:rsidRDefault="00A573F4">
                              <w:pPr>
                                <w:pStyle w:val="ListParagraph"/>
                                <w:numPr>
                                  <w:ilvl w:val="0"/>
                                  <w:numId w:val="39"/>
                                </w:numPr>
                                <w:rPr>
                                  <w:rFonts w:eastAsia="Times New Roman" w:cstheme="minorHAnsi"/>
                                </w:rPr>
                              </w:pPr>
                              <w:r w:rsidRPr="003449AC">
                                <w:rPr>
                                  <w:rFonts w:eastAsia="Times New Roman" w:cstheme="minorHAnsi"/>
                                  <w:sz w:val="16"/>
                                  <w:szCs w:val="16"/>
                                </w:rPr>
                                <w:fldChar w:fldCharType="begin"/>
                              </w:r>
                              <w:r w:rsidRPr="003449AC">
                                <w:rPr>
                                  <w:rFonts w:eastAsia="Times New Roman" w:cstheme="minorHAns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sidRPr="003449AC">
                                <w:rPr>
                                  <w:rFonts w:eastAsia="Times New Roman" w:cstheme="minorHAnsi"/>
                                  <w:sz w:val="16"/>
                                  <w:szCs w:val="16"/>
                                </w:rPr>
                                <w:fldChar w:fldCharType="separate"/>
                              </w:r>
                              <w:r w:rsidRPr="003449AC">
                                <w:rPr>
                                  <w:rFonts w:eastAsia="Times New Roman" w:cstheme="minorHAnsi"/>
                                  <w:noProof/>
                                  <w:sz w:val="16"/>
                                  <w:szCs w:val="16"/>
                                </w:rPr>
                                <w:t>{Cavallin 2021 572}</w:t>
                              </w:r>
                              <w:r w:rsidRPr="003449AC">
                                <w:rPr>
                                  <w:rFonts w:eastAsia="Times New Roman" w:cstheme="minorHAnsi"/>
                                  <w:sz w:val="16"/>
                                  <w:szCs w:val="16"/>
                                </w:rPr>
                                <w:fldChar w:fldCharType="end"/>
                              </w:r>
                            </w:p>
                            <w:p w14:paraId="32F7C7FD" w14:textId="77777777" w:rsidR="00A573F4" w:rsidRPr="003449AC" w:rsidRDefault="00A573F4">
                              <w:pPr>
                                <w:pStyle w:val="ListParagraph"/>
                                <w:numPr>
                                  <w:ilvl w:val="0"/>
                                  <w:numId w:val="40"/>
                                </w:numPr>
                                <w:spacing w:before="100" w:beforeAutospacing="1" w:after="100" w:afterAutospacing="1" w:line="240" w:lineRule="auto"/>
                                <w:rPr>
                                  <w:rFonts w:eastAsia="Times New Roman" w:cstheme="minorHAnsi"/>
                                  <w:sz w:val="16"/>
                                  <w:szCs w:val="16"/>
                                </w:rPr>
                              </w:pPr>
                              <w:r w:rsidRPr="003449AC">
                                <w:rPr>
                                  <w:rFonts w:eastAsia="Times New Roman" w:cstheme="minorHAnsi"/>
                                  <w:sz w:val="16"/>
                                  <w:szCs w:val="16"/>
                                </w:rPr>
                                <w:t>95% CI crossing line of no effect</w:t>
                              </w:r>
                            </w:p>
                            <w:p w14:paraId="66BFFE30" w14:textId="77777777" w:rsidR="00A573F4" w:rsidRPr="00A464E0" w:rsidRDefault="00A573F4" w:rsidP="00A573F4">
                              <w:pPr>
                                <w:rPr>
                                  <w:rFonts w:ascii="Calibri" w:eastAsia="Times New Roman" w:hAnsi="Calibri" w:cs="Calibri"/>
                                  <w:sz w:val="16"/>
                                  <w:szCs w:val="16"/>
                                  <w:u w:val="single"/>
                                </w:rPr>
                              </w:pPr>
                              <w:r w:rsidRPr="00A464E0">
                                <w:rPr>
                                  <w:rFonts w:ascii="Calibri" w:eastAsia="Times New Roman" w:hAnsi="Calibri" w:cs="Calibri"/>
                                  <w:sz w:val="16"/>
                                  <w:szCs w:val="16"/>
                                  <w:u w:val="single"/>
                                </w:rPr>
                                <w:t xml:space="preserve">For secondary outcomes: </w:t>
                              </w:r>
                            </w:p>
                            <w:p w14:paraId="6E876A00" w14:textId="77777777" w:rsidR="00A573F4" w:rsidRDefault="00A573F4" w:rsidP="00464ADA">
                              <w:pPr>
                                <w:pStyle w:val="public-draftstyledefault-unorderedlistitem"/>
                                <w:rPr>
                                  <w:rFonts w:ascii="Calibri" w:eastAsia="Times New Roman" w:hAnsi="Calibri" w:cs="Calibri"/>
                                  <w:sz w:val="16"/>
                                  <w:szCs w:val="16"/>
                                </w:rPr>
                              </w:pPr>
                              <w:r w:rsidRPr="00F075F4">
                                <w:rPr>
                                  <w:rFonts w:ascii="Calibri" w:eastAsia="Times New Roman" w:hAnsi="Calibri" w:cs="Calibri"/>
                                  <w:sz w:val="16"/>
                                  <w:szCs w:val="16"/>
                                </w:rPr>
                                <w:t>For</w:t>
                              </w:r>
                              <w:r>
                                <w:rPr>
                                  <w:rFonts w:ascii="Calibri" w:eastAsia="Times New Roman" w:hAnsi="Calibri" w:cs="Calibri"/>
                                  <w:b/>
                                  <w:bCs/>
                                  <w:sz w:val="16"/>
                                  <w:szCs w:val="16"/>
                                </w:rPr>
                                <w:t xml:space="preserve"> mean body temperature on admission, there was probable clinical harm </w:t>
                              </w:r>
                              <w:r w:rsidRPr="00F075F4">
                                <w:rPr>
                                  <w:rFonts w:ascii="Calibri" w:eastAsia="Times New Roman" w:hAnsi="Calibri" w:cs="Calibri"/>
                                  <w:sz w:val="16"/>
                                  <w:szCs w:val="16"/>
                                </w:rPr>
                                <w:t>(</w:t>
                              </w:r>
                              <w:r>
                                <w:rPr>
                                  <w:rFonts w:ascii="Calibri" w:eastAsia="Times New Roman" w:hAnsi="Calibri" w:cs="Calibri"/>
                                  <w:sz w:val="16"/>
                                  <w:szCs w:val="16"/>
                                </w:rPr>
                                <w:t xml:space="preserve">temperature 0.2°C lower, 95% CI 0.33 to 0.07 lower), </w:t>
                              </w:r>
                              <w:r w:rsidRPr="00A464E0">
                                <w:rPr>
                                  <w:rFonts w:ascii="Calibri" w:eastAsia="Times New Roman" w:hAnsi="Calibri" w:cs="Calibri"/>
                                  <w:b/>
                                  <w:bCs/>
                                  <w:sz w:val="16"/>
                                  <w:szCs w:val="16"/>
                                </w:rPr>
                                <w:t>moderate certainty evidence</w:t>
                              </w:r>
                              <w:r>
                                <w:rPr>
                                  <w:rFonts w:ascii="Calibri" w:eastAsia="Times New Roman" w:hAnsi="Calibri" w:cs="Calibri"/>
                                  <w:sz w:val="16"/>
                                  <w:szCs w:val="16"/>
                                </w:rPr>
                                <w:t xml:space="preserve"> downgraded for imprecision from 1 RCT enrolling 450 participants)</w:t>
                              </w:r>
                              <w: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r w:rsidRPr="00422914" w:rsidDel="00422914">
                                <w:rPr>
                                  <w:rFonts w:ascii="Calibri" w:eastAsia="Times New Roman" w:hAnsi="Calibri" w:cs="Calibri"/>
                                  <w:sz w:val="16"/>
                                  <w:szCs w:val="16"/>
                                </w:rPr>
                                <w:t xml:space="preserve"> </w:t>
                              </w:r>
                            </w:p>
                            <w:p w14:paraId="5BFA77C9"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For</w:t>
                              </w:r>
                              <w:r>
                                <w:rPr>
                                  <w:rFonts w:ascii="Calibri" w:eastAsia="Times New Roman" w:hAnsi="Calibri" w:cs="Calibri"/>
                                  <w:b/>
                                  <w:bCs/>
                                  <w:sz w:val="16"/>
                                  <w:szCs w:val="16"/>
                                </w:rPr>
                                <w:t xml:space="preserve"> hypothermia &lt; 36.5</w:t>
                              </w:r>
                              <w:r>
                                <w:rPr>
                                  <w:rFonts w:ascii="Calibri" w:eastAsia="Times New Roman" w:hAnsi="Calibri" w:cs="Calibri"/>
                                  <w:sz w:val="16"/>
                                  <w:szCs w:val="16"/>
                                </w:rPr>
                                <w:t xml:space="preserve"> </w:t>
                              </w:r>
                              <w:r>
                                <w:rPr>
                                  <w:rFonts w:ascii="Calibri" w:eastAsia="Times New Roman" w:hAnsi="Calibri" w:cs="Calibri"/>
                                  <w:b/>
                                  <w:bCs/>
                                  <w:sz w:val="16"/>
                                  <w:szCs w:val="16"/>
                                </w:rPr>
                                <w:t>there was probable clinical harm</w:t>
                              </w:r>
                              <w:r>
                                <w:rPr>
                                  <w:rFonts w:ascii="Calibri" w:eastAsia="Times New Roman" w:hAnsi="Calibri" w:cs="Calibri"/>
                                  <w:sz w:val="16"/>
                                  <w:szCs w:val="16"/>
                                </w:rPr>
                                <w:t xml:space="preserve"> (RR1.20 95% CI 1.01 to1.42),  </w:t>
                              </w:r>
                              <w:r w:rsidRPr="00A464E0">
                                <w:rPr>
                                  <w:rFonts w:ascii="Calibri" w:eastAsia="Times New Roman" w:hAnsi="Calibri" w:cs="Calibri"/>
                                  <w:b/>
                                  <w:bCs/>
                                  <w:sz w:val="16"/>
                                  <w:szCs w:val="16"/>
                                </w:rPr>
                                <w:t>moderate certainty evidence</w:t>
                              </w:r>
                              <w:r>
                                <w:rPr>
                                  <w:rFonts w:ascii="Calibri" w:eastAsia="Times New Roman" w:hAnsi="Calibri" w:cs="Calibri"/>
                                  <w:sz w:val="16"/>
                                  <w:szCs w:val="16"/>
                                </w:rPr>
                                <w:t xml:space="preserve"> downgraded for imprecision from 1 trial enrolling 450 infants.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r w:rsidRPr="00422914" w:rsidDel="00422914">
                                <w:rPr>
                                  <w:rFonts w:ascii="Calibri" w:eastAsia="Times New Roman" w:hAnsi="Calibri" w:cs="Calibri"/>
                                  <w:sz w:val="16"/>
                                  <w:szCs w:val="16"/>
                                </w:rPr>
                                <w:t xml:space="preserve"> </w:t>
                              </w:r>
                            </w:p>
                            <w:p w14:paraId="32D2488A"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mild hypothermia</w:t>
                              </w:r>
                              <w:r>
                                <w:rPr>
                                  <w:rFonts w:ascii="Calibri" w:eastAsia="Times New Roman" w:hAnsi="Calibri" w:cs="Calibri"/>
                                  <w:sz w:val="16"/>
                                  <w:szCs w:val="16"/>
                                </w:rPr>
                                <w:t xml:space="preserve"> </w:t>
                              </w:r>
                              <w:r>
                                <w:rPr>
                                  <w:rFonts w:ascii="Calibri" w:eastAsia="Times New Roman" w:hAnsi="Calibri" w:cs="Calibri"/>
                                  <w:b/>
                                  <w:bCs/>
                                  <w:sz w:val="16"/>
                                  <w:szCs w:val="16"/>
                                </w:rPr>
                                <w:t>(36.0 to 36.4°C )</w:t>
                              </w:r>
                              <w:r>
                                <w:rPr>
                                  <w:rFonts w:ascii="Calibri" w:eastAsia="Times New Roman" w:hAnsi="Calibri" w:cs="Calibri"/>
                                  <w:sz w:val="16"/>
                                  <w:szCs w:val="16"/>
                                </w:rPr>
                                <w:t xml:space="preserve"> there was</w:t>
                              </w:r>
                              <w:r>
                                <w:rPr>
                                  <w:rFonts w:ascii="Calibri" w:eastAsia="Times New Roman" w:hAnsi="Calibri" w:cs="Calibri"/>
                                  <w:b/>
                                  <w:bCs/>
                                  <w:sz w:val="16"/>
                                  <w:szCs w:val="16"/>
                                </w:rPr>
                                <w:t xml:space="preserve"> probable clinical harm </w:t>
                              </w:r>
                              <w:r>
                                <w:rPr>
                                  <w:rFonts w:ascii="Calibri" w:eastAsia="Times New Roman" w:hAnsi="Calibri" w:cs="Calibri"/>
                                  <w:sz w:val="16"/>
                                  <w:szCs w:val="16"/>
                                </w:rPr>
                                <w:t xml:space="preserve">(RR 1.48 (95% CI 1.09 to 2.01), </w:t>
                              </w:r>
                              <w:r w:rsidRPr="00A464E0">
                                <w:rPr>
                                  <w:rFonts w:ascii="Calibri" w:eastAsia="Times New Roman" w:hAnsi="Calibri" w:cs="Calibri"/>
                                  <w:b/>
                                  <w:bCs/>
                                  <w:sz w:val="16"/>
                                  <w:szCs w:val="16"/>
                                </w:rPr>
                                <w:t>moderate certainty evidence</w:t>
                              </w:r>
                              <w:r>
                                <w:rPr>
                                  <w:rFonts w:ascii="Calibri" w:eastAsia="Times New Roman" w:hAnsi="Calibri" w:cs="Calibri"/>
                                  <w:sz w:val="16"/>
                                  <w:szCs w:val="16"/>
                                </w:rPr>
                                <w:t xml:space="preserve"> downgraded for imprecision from 1 RCT enrolling 450 infants.</w:t>
                              </w:r>
                              <w: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p>
                            <w:p w14:paraId="4835ACE6"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moderate to severe hypothermia &lt; 36.0</w:t>
                              </w:r>
                              <w:r>
                                <w:rPr>
                                  <w:rFonts w:ascii="Calibri" w:eastAsia="Times New Roman" w:hAnsi="Calibri" w:cs="Calibri"/>
                                  <w:sz w:val="16"/>
                                  <w:szCs w:val="16"/>
                                </w:rPr>
                                <w:t xml:space="preserve">°C </w:t>
                              </w:r>
                              <w:r>
                                <w:rPr>
                                  <w:rFonts w:ascii="Calibri" w:eastAsia="Times New Roman" w:hAnsi="Calibri" w:cs="Calibri"/>
                                  <w:b/>
                                  <w:bCs/>
                                  <w:sz w:val="16"/>
                                  <w:szCs w:val="16"/>
                                </w:rPr>
                                <w:t xml:space="preserve">clinical benefit or harm cannot be excluded </w:t>
                              </w:r>
                              <w:r>
                                <w:rPr>
                                  <w:rFonts w:ascii="Calibri" w:eastAsia="Times New Roman" w:hAnsi="Calibri" w:cs="Calibri"/>
                                  <w:sz w:val="16"/>
                                  <w:szCs w:val="16"/>
                                </w:rPr>
                                <w:t xml:space="preserve">(RR 0.97 95% CI 0.71 to 1.31), </w:t>
                              </w:r>
                              <w:r w:rsidRPr="00A464E0">
                                <w:rPr>
                                  <w:rFonts w:ascii="Calibri" w:eastAsia="Times New Roman" w:hAnsi="Calibri" w:cs="Calibri"/>
                                  <w:b/>
                                  <w:bCs/>
                                  <w:sz w:val="16"/>
                                  <w:szCs w:val="16"/>
                                </w:rPr>
                                <w:t>moderate certainty evidence</w:t>
                              </w:r>
                              <w:r>
                                <w:rPr>
                                  <w:rFonts w:ascii="Calibri" w:eastAsia="Times New Roman" w:hAnsi="Calibri" w:cs="Calibri"/>
                                  <w:sz w:val="16"/>
                                  <w:szCs w:val="16"/>
                                </w:rPr>
                                <w:t xml:space="preserve"> downgraded for imprecision from 1 RCT enrolling 450 infants.</w:t>
                              </w:r>
                              <w: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r w:rsidRPr="00422914" w:rsidDel="00422914">
                                <w:rPr>
                                  <w:rFonts w:ascii="Calibri" w:eastAsia="Times New Roman" w:hAnsi="Calibri" w:cs="Calibri"/>
                                  <w:sz w:val="16"/>
                                  <w:szCs w:val="16"/>
                                </w:rPr>
                                <w:t xml:space="preserve"> </w:t>
                              </w:r>
                            </w:p>
                            <w:p w14:paraId="4E36DA6E"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For</w:t>
                              </w:r>
                              <w:r>
                                <w:rPr>
                                  <w:rFonts w:ascii="Calibri" w:eastAsia="Times New Roman" w:hAnsi="Calibri" w:cs="Calibri"/>
                                  <w:b/>
                                  <w:bCs/>
                                  <w:sz w:val="16"/>
                                  <w:szCs w:val="16"/>
                                </w:rPr>
                                <w:t xml:space="preserve"> IVH (&gt;grade 2)</w:t>
                              </w:r>
                              <w:r>
                                <w:rPr>
                                  <w:rFonts w:ascii="Calibri" w:eastAsia="Times New Roman" w:hAnsi="Calibri" w:cs="Calibri"/>
                                  <w:sz w:val="16"/>
                                  <w:szCs w:val="16"/>
                                </w:rPr>
                                <w:t xml:space="preserve"> </w:t>
                              </w:r>
                              <w:r>
                                <w:rPr>
                                  <w:rFonts w:ascii="Calibri" w:eastAsia="Times New Roman" w:hAnsi="Calibri" w:cs="Calibri"/>
                                  <w:b/>
                                  <w:bCs/>
                                  <w:sz w:val="16"/>
                                  <w:szCs w:val="16"/>
                                </w:rPr>
                                <w:t>clinical benefit or harm cannot be excluded</w:t>
                              </w:r>
                              <w:r>
                                <w:rPr>
                                  <w:rFonts w:ascii="Calibri" w:eastAsia="Times New Roman" w:hAnsi="Calibri" w:cs="Calibri"/>
                                  <w:sz w:val="16"/>
                                  <w:szCs w:val="16"/>
                                </w:rPr>
                                <w:t xml:space="preserve"> (RR 0.87 95% CI 0.42 to 1.78 ), moderate certainty evidence downgraded for imprecision from 1 RCT enrolling 450 infants.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r w:rsidRPr="00422914" w:rsidDel="00422914">
                                <w:rPr>
                                  <w:rFonts w:ascii="Calibri" w:eastAsia="Times New Roman" w:hAnsi="Calibri" w:cs="Calibri"/>
                                  <w:sz w:val="16"/>
                                  <w:szCs w:val="16"/>
                                </w:rPr>
                                <w:t xml:space="preserve"> </w:t>
                              </w:r>
                            </w:p>
                            <w:p w14:paraId="296696DD"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lastRenderedPageBreak/>
                                <w:t>For l</w:t>
                              </w:r>
                              <w:r>
                                <w:rPr>
                                  <w:rFonts w:ascii="Calibri" w:eastAsia="Times New Roman" w:hAnsi="Calibri" w:cs="Calibri"/>
                                  <w:b/>
                                  <w:bCs/>
                                  <w:sz w:val="16"/>
                                  <w:szCs w:val="16"/>
                                </w:rPr>
                                <w:t>ate onset sepsis</w:t>
                              </w:r>
                              <w:r>
                                <w:rPr>
                                  <w:rFonts w:ascii="Calibri" w:eastAsia="Times New Roman" w:hAnsi="Calibri" w:cs="Calibri"/>
                                  <w:sz w:val="16"/>
                                  <w:szCs w:val="16"/>
                                </w:rPr>
                                <w:t xml:space="preserve"> </w:t>
                              </w:r>
                              <w:r>
                                <w:rPr>
                                  <w:rFonts w:ascii="Calibri" w:eastAsia="Times New Roman" w:hAnsi="Calibri" w:cs="Calibri"/>
                                  <w:b/>
                                  <w:bCs/>
                                  <w:sz w:val="16"/>
                                  <w:szCs w:val="16"/>
                                </w:rPr>
                                <w:t xml:space="preserve">clinical benefit or harm cannot be excluded </w:t>
                              </w:r>
                              <w:r>
                                <w:rPr>
                                  <w:rFonts w:ascii="Calibri" w:eastAsia="Times New Roman" w:hAnsi="Calibri" w:cs="Calibri"/>
                                  <w:sz w:val="16"/>
                                  <w:szCs w:val="16"/>
                                </w:rPr>
                                <w:t xml:space="preserve">(RR 1.39 95% CI 0.89 to 2.18), </w:t>
                              </w:r>
                              <w:r w:rsidRPr="00A464E0">
                                <w:rPr>
                                  <w:rFonts w:ascii="Calibri" w:eastAsia="Times New Roman" w:hAnsi="Calibri" w:cs="Calibri"/>
                                  <w:b/>
                                  <w:bCs/>
                                  <w:sz w:val="16"/>
                                  <w:szCs w:val="16"/>
                                </w:rPr>
                                <w:t>moderate certainty evidence</w:t>
                              </w:r>
                              <w:r>
                                <w:rPr>
                                  <w:rFonts w:ascii="Calibri" w:eastAsia="Times New Roman" w:hAnsi="Calibri" w:cs="Calibri"/>
                                  <w:sz w:val="16"/>
                                  <w:szCs w:val="16"/>
                                </w:rPr>
                                <w:t xml:space="preserve"> downgraded for imprecision from 1 RCT enrolling 450 infants.</w:t>
                              </w:r>
                              <w:r>
                                <w:t xml:space="preserve">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r w:rsidRPr="00422914" w:rsidDel="00422914">
                                <w:rPr>
                                  <w:rFonts w:ascii="Calibri" w:eastAsia="Times New Roman" w:hAnsi="Calibri" w:cs="Calibri"/>
                                  <w:sz w:val="16"/>
                                  <w:szCs w:val="16"/>
                                </w:rPr>
                                <w:t xml:space="preserve"> </w:t>
                              </w:r>
                              <w:r>
                                <w:rPr>
                                  <w:rFonts w:ascii="Calibri" w:eastAsia="Times New Roman" w:hAnsi="Calibri" w:cs="Calibri"/>
                                  <w:sz w:val="16"/>
                                  <w:szCs w:val="16"/>
                                </w:rPr>
                                <w:t xml:space="preserve"> </w:t>
                              </w:r>
                            </w:p>
                            <w:p w14:paraId="5FB65B26"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For b</w:t>
                              </w:r>
                              <w:r>
                                <w:rPr>
                                  <w:rFonts w:ascii="Calibri" w:eastAsia="Times New Roman" w:hAnsi="Calibri" w:cs="Calibri"/>
                                  <w:b/>
                                  <w:bCs/>
                                  <w:sz w:val="16"/>
                                  <w:szCs w:val="16"/>
                                </w:rPr>
                                <w:t>ronchopulmonary dysplasia clinical benefit or harm cannot be excluded</w:t>
                              </w:r>
                              <w:r>
                                <w:rPr>
                                  <w:rFonts w:ascii="Calibri" w:eastAsia="Times New Roman" w:hAnsi="Calibri" w:cs="Calibri"/>
                                  <w:sz w:val="16"/>
                                  <w:szCs w:val="16"/>
                                </w:rPr>
                                <w:t xml:space="preserve"> (RR 0.98 95%CI 0.68 to 1.41), </w:t>
                              </w:r>
                              <w:r w:rsidRPr="00A464E0">
                                <w:rPr>
                                  <w:rFonts w:ascii="Calibri" w:eastAsia="Times New Roman" w:hAnsi="Calibri" w:cs="Calibri"/>
                                  <w:b/>
                                  <w:bCs/>
                                  <w:sz w:val="16"/>
                                  <w:szCs w:val="16"/>
                                </w:rPr>
                                <w:t>moderate certainty evidence</w:t>
                              </w:r>
                              <w:r>
                                <w:rPr>
                                  <w:rFonts w:ascii="Calibri" w:eastAsia="Times New Roman" w:hAnsi="Calibri" w:cs="Calibri"/>
                                  <w:sz w:val="16"/>
                                  <w:szCs w:val="16"/>
                                </w:rPr>
                                <w:t xml:space="preserve"> downgraded for imprecision from 1 RCT enrolling 450 infants.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r w:rsidRPr="00422914" w:rsidDel="00422914">
                                <w:rPr>
                                  <w:rFonts w:ascii="Calibri" w:eastAsia="Times New Roman" w:hAnsi="Calibri" w:cs="Calibri"/>
                                  <w:sz w:val="16"/>
                                  <w:szCs w:val="16"/>
                                </w:rPr>
                                <w:t xml:space="preserve"> </w:t>
                              </w:r>
                            </w:p>
                            <w:p w14:paraId="71D3A9DA"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w:t>
                              </w:r>
                              <w:r w:rsidRPr="00A464E0">
                                <w:rPr>
                                  <w:rFonts w:ascii="Calibri" w:eastAsia="Times New Roman" w:hAnsi="Calibri" w:cs="Calibri"/>
                                  <w:b/>
                                  <w:bCs/>
                                  <w:sz w:val="16"/>
                                  <w:szCs w:val="16"/>
                                </w:rPr>
                                <w:t>delivery room intubation</w:t>
                              </w:r>
                              <w:r>
                                <w:rPr>
                                  <w:rFonts w:ascii="Calibri" w:eastAsia="Times New Roman" w:hAnsi="Calibri" w:cs="Calibri"/>
                                  <w:sz w:val="16"/>
                                  <w:szCs w:val="16"/>
                                </w:rPr>
                                <w:t xml:space="preserve"> there was </w:t>
                              </w:r>
                              <w:r>
                                <w:rPr>
                                  <w:rFonts w:ascii="Calibri" w:eastAsia="Times New Roman" w:hAnsi="Calibri" w:cs="Calibri"/>
                                  <w:b/>
                                  <w:bCs/>
                                  <w:sz w:val="16"/>
                                  <w:szCs w:val="16"/>
                                </w:rPr>
                                <w:t>possible clinical benefit</w:t>
                              </w:r>
                              <w:r>
                                <w:rPr>
                                  <w:rFonts w:ascii="Calibri" w:eastAsia="Times New Roman" w:hAnsi="Calibri" w:cs="Calibri"/>
                                  <w:sz w:val="16"/>
                                  <w:szCs w:val="16"/>
                                </w:rPr>
                                <w:t>(RR 0.67 95%CI 0.46 to 0.97),</w:t>
                              </w:r>
                              <w:r>
                                <w:rPr>
                                  <w:rFonts w:ascii="Calibri" w:eastAsia="Times New Roman" w:hAnsi="Calibri" w:cs="Calibri"/>
                                  <w:b/>
                                  <w:bCs/>
                                  <w:sz w:val="16"/>
                                  <w:szCs w:val="16"/>
                                </w:rPr>
                                <w:t xml:space="preserve"> </w:t>
                              </w:r>
                              <w:r w:rsidRPr="00A464E0">
                                <w:rPr>
                                  <w:rFonts w:ascii="Calibri" w:eastAsia="Times New Roman" w:hAnsi="Calibri" w:cs="Calibri"/>
                                  <w:b/>
                                  <w:bCs/>
                                  <w:sz w:val="16"/>
                                  <w:szCs w:val="16"/>
                                </w:rPr>
                                <w:t>moderate certainty evidence</w:t>
                              </w:r>
                              <w:r>
                                <w:rPr>
                                  <w:rFonts w:ascii="Calibri" w:eastAsia="Times New Roman" w:hAnsi="Calibri" w:cs="Calibri"/>
                                  <w:sz w:val="16"/>
                                  <w:szCs w:val="16"/>
                                </w:rPr>
                                <w:t xml:space="preserve"> downgraded for imprecision from 1 RCT enrolling 450 infants.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p>
                            <w:p w14:paraId="6028035C" w14:textId="77777777" w:rsidR="00A573F4" w:rsidRDefault="00A573F4" w:rsidP="00464ADA">
                              <w:pPr>
                                <w:pStyle w:val="public-draftstyledefault-unorderedlistitem"/>
                                <w:rPr>
                                  <w:rFonts w:ascii="Calibri" w:eastAsia="Times New Roman" w:hAnsi="Calibri" w:cs="Calibri"/>
                                  <w:sz w:val="16"/>
                                  <w:szCs w:val="16"/>
                                </w:rPr>
                              </w:pPr>
                              <w:r>
                                <w:rPr>
                                  <w:rFonts w:ascii="Calibri" w:eastAsia="Times New Roman" w:hAnsi="Calibri" w:cs="Calibri"/>
                                  <w:sz w:val="16"/>
                                  <w:szCs w:val="16"/>
                                </w:rPr>
                                <w:t xml:space="preserve">For </w:t>
                              </w:r>
                              <w:r w:rsidRPr="00A464E0">
                                <w:rPr>
                                  <w:rFonts w:ascii="Calibri" w:eastAsia="Times New Roman" w:hAnsi="Calibri" w:cs="Calibri"/>
                                  <w:b/>
                                  <w:bCs/>
                                  <w:sz w:val="16"/>
                                  <w:szCs w:val="16"/>
                                </w:rPr>
                                <w:t>delivery room nasal positive pressure ventilation</w:t>
                              </w:r>
                              <w:r>
                                <w:rPr>
                                  <w:rFonts w:ascii="Calibri" w:eastAsia="Times New Roman" w:hAnsi="Calibri" w:cs="Calibri"/>
                                  <w:b/>
                                  <w:bCs/>
                                  <w:sz w:val="16"/>
                                  <w:szCs w:val="16"/>
                                </w:rPr>
                                <w:t xml:space="preserve">, clinical benefit or harm cannot be excluded </w:t>
                              </w:r>
                              <w:r>
                                <w:rPr>
                                  <w:rFonts w:ascii="Calibri" w:eastAsia="Times New Roman" w:hAnsi="Calibri" w:cs="Calibri"/>
                                  <w:sz w:val="16"/>
                                  <w:szCs w:val="16"/>
                                </w:rPr>
                                <w:t>(RR 1.06 95%CI</w:t>
                              </w:r>
                              <w:r>
                                <w:rPr>
                                  <w:rFonts w:ascii="Calibri" w:eastAsia="Times New Roman" w:hAnsi="Calibri" w:cs="Calibri"/>
                                  <w:b/>
                                  <w:bCs/>
                                  <w:sz w:val="16"/>
                                  <w:szCs w:val="16"/>
                                </w:rPr>
                                <w:t xml:space="preserve"> </w:t>
                              </w:r>
                              <w:r>
                                <w:rPr>
                                  <w:rFonts w:ascii="Calibri" w:eastAsia="Times New Roman" w:hAnsi="Calibri" w:cs="Calibri"/>
                                  <w:sz w:val="16"/>
                                  <w:szCs w:val="16"/>
                                </w:rPr>
                                <w:t xml:space="preserve">0.90 to 1.23), </w:t>
                              </w:r>
                              <w:r w:rsidRPr="006377F0">
                                <w:rPr>
                                  <w:rFonts w:ascii="Calibri" w:eastAsia="Times New Roman" w:hAnsi="Calibri" w:cs="Calibri"/>
                                  <w:b/>
                                  <w:bCs/>
                                  <w:sz w:val="16"/>
                                  <w:szCs w:val="16"/>
                                </w:rPr>
                                <w:t>moderate certainty evidence</w:t>
                              </w:r>
                              <w:r>
                                <w:rPr>
                                  <w:rFonts w:ascii="Calibri" w:eastAsia="Times New Roman" w:hAnsi="Calibri" w:cs="Calibri"/>
                                  <w:sz w:val="16"/>
                                  <w:szCs w:val="16"/>
                                </w:rPr>
                                <w:t xml:space="preserve"> downgraded for imprecision from 1 RCT enrolling 450 infants.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p>
                            <w:p w14:paraId="7A15C14D" w14:textId="77777777" w:rsidR="00A573F4" w:rsidRPr="00464ADA" w:rsidRDefault="00A573F4" w:rsidP="00464ADA">
                              <w:pPr>
                                <w:rPr>
                                  <w:rFonts w:ascii="Calibri" w:eastAsia="Times New Roman" w:hAnsi="Calibri" w:cs="Calibri"/>
                                  <w:sz w:val="16"/>
                                  <w:szCs w:val="16"/>
                                </w:rPr>
                              </w:pPr>
                              <w:r w:rsidRPr="00464ADA">
                                <w:rPr>
                                  <w:rFonts w:ascii="Calibri" w:eastAsia="Times New Roman" w:hAnsi="Calibri" w:cs="Calibri"/>
                                  <w:sz w:val="16"/>
                                  <w:szCs w:val="16"/>
                                </w:rPr>
                                <w:t>For other secondary outcomes, (RDS requiring surfactant, NEC) outcome data were not reported.</w:t>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203"/>
                                <w:gridCol w:w="975"/>
                                <w:gridCol w:w="1010"/>
                                <w:gridCol w:w="726"/>
                                <w:gridCol w:w="1179"/>
                                <w:gridCol w:w="1075"/>
                              </w:tblGrid>
                              <w:tr w:rsidR="00A573F4" w14:paraId="1BDD6688" w14:textId="77777777" w:rsidTr="00EC24AC">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2FA5A1DB" w14:textId="77777777" w:rsidR="00A573F4" w:rsidRDefault="00A573F4" w:rsidP="00A573F4">
                                    <w:pPr>
                                      <w:rPr>
                                        <w:rFonts w:ascii="Times New Roman" w:eastAsia="Times New Roman" w:hAnsi="Times New Roman" w:cs="Times New Roman"/>
                                        <w:b/>
                                        <w:bCs/>
                                        <w:color w:val="FFFFFF"/>
                                        <w:sz w:val="16"/>
                                        <w:szCs w:val="16"/>
                                      </w:rPr>
                                    </w:pPr>
                                    <w:r>
                                      <w:rPr>
                                        <w:rFonts w:eastAsia="Times New Roman"/>
                                        <w:b/>
                                        <w:bCs/>
                                        <w:color w:val="FFFFFF"/>
                                        <w:sz w:val="16"/>
                                        <w:szCs w:val="16"/>
                                      </w:rPr>
                                      <w:t>Secondary 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003F2435" w14:textId="77777777" w:rsidR="00A573F4" w:rsidRDefault="00A573F4" w:rsidP="00A573F4">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115CA9F9" w14:textId="77777777" w:rsidR="00A573F4" w:rsidRDefault="00A573F4" w:rsidP="00A573F4">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2AF16916" w14:textId="77777777" w:rsidR="00A573F4" w:rsidRDefault="00A573F4" w:rsidP="00A573F4">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0A59389C" w14:textId="77777777" w:rsidR="00A573F4" w:rsidRDefault="00A573F4" w:rsidP="00A573F4">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A573F4" w14:paraId="22E21D4B" w14:textId="77777777" w:rsidTr="00EC24AC">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7B3292E"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F3F7EE9"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51F48922"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D3DCB0C" w14:textId="77777777" w:rsidR="00A573F4" w:rsidRDefault="00A573F4" w:rsidP="00A573F4">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6A36234" w14:textId="77777777" w:rsidR="00A573F4" w:rsidRDefault="00A573F4" w:rsidP="00A573F4">
                                    <w:pPr>
                                      <w:rPr>
                                        <w:rFonts w:eastAsia="Times New Roman"/>
                                        <w:b/>
                                        <w:bCs/>
                                        <w:color w:val="000000"/>
                                        <w:sz w:val="16"/>
                                        <w:szCs w:val="16"/>
                                      </w:rPr>
                                    </w:pPr>
                                    <w:r>
                                      <w:rPr>
                                        <w:rFonts w:eastAsia="Times New Roman"/>
                                        <w:b/>
                                        <w:bCs/>
                                        <w:color w:val="000000"/>
                                        <w:sz w:val="16"/>
                                        <w:szCs w:val="16"/>
                                      </w:rPr>
                                      <w:t>Risk with manual mode radiant warmer</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34FB2C60" w14:textId="77777777" w:rsidR="00A573F4" w:rsidRDefault="00A573F4" w:rsidP="00A573F4">
                                    <w:pPr>
                                      <w:rPr>
                                        <w:rFonts w:eastAsia="Times New Roman"/>
                                        <w:b/>
                                        <w:bCs/>
                                        <w:color w:val="000000"/>
                                        <w:sz w:val="16"/>
                                        <w:szCs w:val="16"/>
                                      </w:rPr>
                                    </w:pPr>
                                    <w:r>
                                      <w:rPr>
                                        <w:rFonts w:eastAsia="Times New Roman"/>
                                        <w:b/>
                                        <w:bCs/>
                                        <w:color w:val="000000"/>
                                        <w:sz w:val="16"/>
                                        <w:szCs w:val="16"/>
                                      </w:rPr>
                                      <w:t>Risk difference with servo controlled radiant warmer</w:t>
                                    </w:r>
                                  </w:p>
                                </w:tc>
                              </w:tr>
                              <w:tr w:rsidR="00A573F4" w14:paraId="66AEB3F7" w14:textId="77777777" w:rsidTr="00EC24A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78A857C" w14:textId="77777777" w:rsidR="00A573F4" w:rsidRDefault="00A573F4" w:rsidP="00A573F4">
                                    <w:pPr>
                                      <w:rPr>
                                        <w:rFonts w:eastAsia="Times New Roman"/>
                                        <w:sz w:val="16"/>
                                        <w:szCs w:val="16"/>
                                      </w:rPr>
                                    </w:pPr>
                                    <w:r>
                                      <w:rPr>
                                        <w:rStyle w:val="label"/>
                                        <w:rFonts w:eastAsia="Times New Roman"/>
                                        <w:sz w:val="16"/>
                                        <w:szCs w:val="16"/>
                                      </w:rPr>
                                      <w:t>Mean body temperatu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82FCB92"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CA1A4F6"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Moderate</w:t>
                                    </w:r>
                                    <w:r>
                                      <w:rPr>
                                        <w:rFonts w:eastAsia="Times New Roman"/>
                                        <w:sz w:val="16"/>
                                        <w:szCs w:val="16"/>
                                        <w:vertAlign w:val="superscript"/>
                                      </w:rPr>
                                      <w:t>a</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0425433" w14:textId="77777777" w:rsidR="00A573F4" w:rsidRDefault="00A573F4" w:rsidP="00A573F4">
                                    <w:pPr>
                                      <w:rPr>
                                        <w:rFonts w:eastAsia="Times New Roman"/>
                                        <w:sz w:val="16"/>
                                        <w:szCs w:val="16"/>
                                      </w:rPr>
                                    </w:pPr>
                                    <w:r>
                                      <w:rPr>
                                        <w:rStyle w:val="cell"/>
                                        <w:rFonts w:eastAsia="Times New Roman"/>
                                        <w:sz w:val="16"/>
                                        <w:szCs w:val="16"/>
                                      </w:rPr>
                                      <w:t>-</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4BA4F268" w14:textId="77777777" w:rsidR="00A573F4" w:rsidRDefault="00A573F4" w:rsidP="00A573F4">
                                    <w:pPr>
                                      <w:rPr>
                                        <w:rFonts w:eastAsia="Times New Roman"/>
                                        <w:color w:val="000000"/>
                                        <w:sz w:val="16"/>
                                        <w:szCs w:val="16"/>
                                      </w:rPr>
                                    </w:pPr>
                                    <w:r>
                                      <w:rPr>
                                        <w:rStyle w:val="cell-value"/>
                                        <w:rFonts w:eastAsia="Times New Roman"/>
                                        <w:color w:val="000000"/>
                                        <w:sz w:val="16"/>
                                        <w:szCs w:val="16"/>
                                      </w:rPr>
                                      <w:t xml:space="preserve">The median mean body temperature was </w:t>
                                    </w:r>
                                    <w:r>
                                      <w:rPr>
                                        <w:rStyle w:val="cell-value"/>
                                        <w:rFonts w:eastAsia="Times New Roman"/>
                                        <w:b/>
                                        <w:bCs/>
                                        <w:color w:val="000000"/>
                                        <w:sz w:val="16"/>
                                        <w:szCs w:val="16"/>
                                      </w:rPr>
                                      <w:t>36.5</w:t>
                                    </w:r>
                                    <w:r w:rsidRPr="0072365A">
                                      <w:rPr>
                                        <w:rFonts w:ascii="Calibri" w:eastAsia="Times New Roman" w:hAnsi="Calibri" w:cs="Calibri"/>
                                        <w:b/>
                                        <w:bCs/>
                                        <w:sz w:val="16"/>
                                        <w:szCs w:val="16"/>
                                      </w:rPr>
                                      <w:t>°C</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1F45D5F" w14:textId="77777777" w:rsidR="00A573F4" w:rsidRDefault="00A573F4" w:rsidP="00A573F4">
                                    <w:pPr>
                                      <w:rPr>
                                        <w:rFonts w:eastAsia="Times New Roman"/>
                                        <w:color w:val="000000"/>
                                        <w:sz w:val="16"/>
                                        <w:szCs w:val="16"/>
                                      </w:rPr>
                                    </w:pPr>
                                    <w:r>
                                      <w:rPr>
                                        <w:rStyle w:val="cell-value"/>
                                        <w:rFonts w:eastAsia="Times New Roman"/>
                                        <w:color w:val="000000"/>
                                        <w:sz w:val="16"/>
                                        <w:szCs w:val="16"/>
                                      </w:rPr>
                                      <w:t xml:space="preserve">MD </w:t>
                                    </w:r>
                                    <w:r>
                                      <w:rPr>
                                        <w:rStyle w:val="cell-value"/>
                                        <w:rFonts w:eastAsia="Times New Roman"/>
                                        <w:b/>
                                        <w:bCs/>
                                        <w:color w:val="000000"/>
                                        <w:sz w:val="16"/>
                                        <w:szCs w:val="16"/>
                                      </w:rPr>
                                      <w:t>0.2</w:t>
                                    </w:r>
                                    <w:r>
                                      <w:rPr>
                                        <w:rFonts w:ascii="Calibri" w:eastAsia="Times New Roman" w:hAnsi="Calibri" w:cs="Calibri"/>
                                        <w:sz w:val="16"/>
                                        <w:szCs w:val="16"/>
                                      </w:rPr>
                                      <w:t xml:space="preserve">°C </w:t>
                                    </w:r>
                                    <w:r>
                                      <w:rPr>
                                        <w:rStyle w:val="cell-value"/>
                                        <w:rFonts w:eastAsia="Times New Roman"/>
                                        <w:b/>
                                        <w:bCs/>
                                        <w:color w:val="000000"/>
                                        <w:sz w:val="16"/>
                                        <w:szCs w:val="16"/>
                                      </w:rPr>
                                      <w:t>lower</w:t>
                                    </w:r>
                                    <w:r>
                                      <w:rPr>
                                        <w:rFonts w:eastAsia="Times New Roman"/>
                                        <w:color w:val="000000"/>
                                        <w:sz w:val="16"/>
                                        <w:szCs w:val="16"/>
                                      </w:rPr>
                                      <w:br/>
                                    </w:r>
                                    <w:r>
                                      <w:rPr>
                                        <w:rStyle w:val="cell-value"/>
                                        <w:rFonts w:eastAsia="Times New Roman"/>
                                        <w:color w:val="000000"/>
                                        <w:sz w:val="16"/>
                                        <w:szCs w:val="16"/>
                                      </w:rPr>
                                      <w:t>(0.33</w:t>
                                    </w:r>
                                    <w:r>
                                      <w:rPr>
                                        <w:rFonts w:ascii="Calibri" w:eastAsia="Times New Roman" w:hAnsi="Calibri" w:cs="Calibri"/>
                                        <w:sz w:val="16"/>
                                        <w:szCs w:val="16"/>
                                      </w:rPr>
                                      <w:t>°C</w:t>
                                    </w:r>
                                    <w:r>
                                      <w:rPr>
                                        <w:rStyle w:val="cell-value"/>
                                        <w:rFonts w:eastAsia="Times New Roman"/>
                                        <w:color w:val="000000"/>
                                        <w:sz w:val="16"/>
                                        <w:szCs w:val="16"/>
                                      </w:rPr>
                                      <w:t xml:space="preserve"> lower to 0.07</w:t>
                                    </w:r>
                                    <w:r>
                                      <w:rPr>
                                        <w:rFonts w:ascii="Calibri" w:eastAsia="Times New Roman" w:hAnsi="Calibri" w:cs="Calibri"/>
                                        <w:sz w:val="16"/>
                                        <w:szCs w:val="16"/>
                                      </w:rPr>
                                      <w:t>°C</w:t>
                                    </w:r>
                                    <w:r>
                                      <w:rPr>
                                        <w:rStyle w:val="cell-value"/>
                                        <w:rFonts w:eastAsia="Times New Roman"/>
                                        <w:color w:val="000000"/>
                                        <w:sz w:val="16"/>
                                        <w:szCs w:val="16"/>
                                      </w:rPr>
                                      <w:t xml:space="preserve"> lower)</w:t>
                                    </w:r>
                                  </w:p>
                                </w:tc>
                              </w:tr>
                              <w:tr w:rsidR="00A573F4" w14:paraId="00A76F16" w14:textId="77777777" w:rsidTr="00EC24AC">
                                <w:trPr>
                                  <w:trHeight w:val="833"/>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73AFC3F" w14:textId="77777777" w:rsidR="00A573F4" w:rsidRDefault="00A573F4" w:rsidP="00A573F4">
                                    <w:pPr>
                                      <w:rPr>
                                        <w:rFonts w:eastAsia="Times New Roman"/>
                                        <w:sz w:val="16"/>
                                        <w:szCs w:val="16"/>
                                      </w:rPr>
                                    </w:pPr>
                                    <w:r>
                                      <w:rPr>
                                        <w:rStyle w:val="label"/>
                                        <w:rFonts w:eastAsia="Times New Roman"/>
                                        <w:sz w:val="16"/>
                                        <w:szCs w:val="16"/>
                                      </w:rPr>
                                      <w:t>Hypothermia &lt; 36.5 C</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CEBDDD9"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FAA82F5"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Moderate</w:t>
                                    </w:r>
                                    <w:r>
                                      <w:rPr>
                                        <w:rFonts w:eastAsia="Times New Roman"/>
                                        <w:sz w:val="16"/>
                                        <w:szCs w:val="16"/>
                                        <w:vertAlign w:val="superscript"/>
                                      </w:rPr>
                                      <w:t>a</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B6EC286" w14:textId="77777777" w:rsidR="00A573F4" w:rsidRDefault="00A573F4" w:rsidP="00A573F4">
                                    <w:pPr>
                                      <w:rPr>
                                        <w:rFonts w:eastAsia="Times New Roman"/>
                                        <w:sz w:val="16"/>
                                        <w:szCs w:val="16"/>
                                      </w:rPr>
                                    </w:pPr>
                                    <w:r>
                                      <w:rPr>
                                        <w:rStyle w:val="block"/>
                                        <w:rFonts w:eastAsia="Times New Roman"/>
                                        <w:b/>
                                        <w:bCs/>
                                        <w:sz w:val="16"/>
                                        <w:szCs w:val="16"/>
                                      </w:rPr>
                                      <w:t>RR 1.20</w:t>
                                    </w:r>
                                    <w:r>
                                      <w:rPr>
                                        <w:rFonts w:eastAsia="Times New Roman"/>
                                        <w:sz w:val="16"/>
                                        <w:szCs w:val="16"/>
                                      </w:rPr>
                                      <w:br/>
                                    </w:r>
                                    <w:r>
                                      <w:rPr>
                                        <w:rStyle w:val="cell"/>
                                        <w:rFonts w:eastAsia="Times New Roman"/>
                                        <w:sz w:val="16"/>
                                        <w:szCs w:val="16"/>
                                      </w:rPr>
                                      <w:t>(1.01 to 1.42)</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4329807F" w14:textId="77777777" w:rsidR="00A573F4" w:rsidRDefault="00A573F4" w:rsidP="00A573F4">
                                    <w:pPr>
                                      <w:rPr>
                                        <w:rFonts w:eastAsia="Times New Roman"/>
                                        <w:color w:val="000000"/>
                                        <w:sz w:val="16"/>
                                        <w:szCs w:val="16"/>
                                      </w:rPr>
                                    </w:pPr>
                                  </w:p>
                                  <w:p w14:paraId="2A335E9B" w14:textId="77777777" w:rsidR="00A573F4" w:rsidRDefault="00A573F4" w:rsidP="00A573F4">
                                    <w:pPr>
                                      <w:rPr>
                                        <w:rFonts w:eastAsia="Times New Roman"/>
                                        <w:color w:val="000000"/>
                                        <w:sz w:val="16"/>
                                        <w:szCs w:val="16"/>
                                      </w:rPr>
                                    </w:pPr>
                                    <w:r>
                                      <w:rPr>
                                        <w:rFonts w:eastAsia="Times New Roman"/>
                                        <w:color w:val="000000"/>
                                        <w:sz w:val="16"/>
                                        <w:szCs w:val="16"/>
                                      </w:rPr>
                                      <w:t>498 per 1,000</w:t>
                                    </w:r>
                                  </w:p>
                                </w:tc>
                                <w:tc>
                                  <w:tcPr>
                                    <w:tcW w:w="0" w:type="auto"/>
                                    <w:tcBorders>
                                      <w:top w:val="single" w:sz="6" w:space="0" w:color="BFBFBF"/>
                                      <w:left w:val="single" w:sz="6" w:space="0" w:color="BFBFBF"/>
                                      <w:right w:val="single" w:sz="6" w:space="0" w:color="BFBFBF"/>
                                    </w:tcBorders>
                                    <w:shd w:val="clear" w:color="auto" w:fill="EBEBEB"/>
                                  </w:tcPr>
                                  <w:p w14:paraId="0FC12B51"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100 more per 1,000</w:t>
                                    </w:r>
                                    <w:r>
                                      <w:rPr>
                                        <w:rFonts w:eastAsia="Times New Roman"/>
                                        <w:color w:val="000000"/>
                                        <w:sz w:val="16"/>
                                        <w:szCs w:val="16"/>
                                      </w:rPr>
                                      <w:br/>
                                    </w:r>
                                    <w:r>
                                      <w:rPr>
                                        <w:rStyle w:val="cell-value"/>
                                        <w:rFonts w:eastAsia="Times New Roman"/>
                                        <w:color w:val="000000"/>
                                        <w:sz w:val="16"/>
                                        <w:szCs w:val="16"/>
                                      </w:rPr>
                                      <w:t>(5 more to 209 more)</w:t>
                                    </w:r>
                                  </w:p>
                                </w:tc>
                              </w:tr>
                              <w:tr w:rsidR="00A573F4" w14:paraId="0D6A3825" w14:textId="77777777" w:rsidTr="00EC24AC">
                                <w:trPr>
                                  <w:trHeight w:val="957"/>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25D5C5C" w14:textId="77777777" w:rsidR="00A573F4" w:rsidRDefault="00A573F4" w:rsidP="00A573F4">
                                    <w:pPr>
                                      <w:rPr>
                                        <w:rFonts w:eastAsia="Times New Roman"/>
                                        <w:sz w:val="16"/>
                                        <w:szCs w:val="16"/>
                                      </w:rPr>
                                    </w:pPr>
                                    <w:r>
                                      <w:rPr>
                                        <w:rStyle w:val="label"/>
                                        <w:rFonts w:eastAsia="Times New Roman"/>
                                        <w:sz w:val="16"/>
                                        <w:szCs w:val="16"/>
                                      </w:rPr>
                                      <w:t>Mild hypothermia 36.0-36.4</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2AD0632"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2D38A2A"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Moderate</w:t>
                                    </w:r>
                                    <w:r>
                                      <w:rPr>
                                        <w:rFonts w:eastAsia="Times New Roman"/>
                                        <w:sz w:val="16"/>
                                        <w:szCs w:val="16"/>
                                        <w:vertAlign w:val="superscript"/>
                                      </w:rPr>
                                      <w:t>a</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8682EE6" w14:textId="77777777" w:rsidR="00A573F4" w:rsidRDefault="00A573F4" w:rsidP="00A573F4">
                                    <w:pPr>
                                      <w:rPr>
                                        <w:rFonts w:eastAsia="Times New Roman"/>
                                        <w:sz w:val="16"/>
                                        <w:szCs w:val="16"/>
                                      </w:rPr>
                                    </w:pPr>
                                    <w:r>
                                      <w:rPr>
                                        <w:rStyle w:val="block"/>
                                        <w:rFonts w:eastAsia="Times New Roman"/>
                                        <w:b/>
                                        <w:bCs/>
                                        <w:sz w:val="16"/>
                                        <w:szCs w:val="16"/>
                                      </w:rPr>
                                      <w:t>RR 1.48</w:t>
                                    </w:r>
                                    <w:r>
                                      <w:rPr>
                                        <w:rFonts w:eastAsia="Times New Roman"/>
                                        <w:sz w:val="16"/>
                                        <w:szCs w:val="16"/>
                                      </w:rPr>
                                      <w:br/>
                                    </w:r>
                                    <w:r>
                                      <w:rPr>
                                        <w:rStyle w:val="cell"/>
                                        <w:rFonts w:eastAsia="Times New Roman"/>
                                        <w:sz w:val="16"/>
                                        <w:szCs w:val="16"/>
                                      </w:rPr>
                                      <w:t>(1.09 to 2.01)</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1FDBE588" w14:textId="77777777" w:rsidR="00A573F4" w:rsidRDefault="00A573F4" w:rsidP="00A573F4">
                                    <w:pPr>
                                      <w:rPr>
                                        <w:rFonts w:eastAsia="Times New Roman"/>
                                        <w:color w:val="000000"/>
                                        <w:sz w:val="16"/>
                                        <w:szCs w:val="16"/>
                                      </w:rPr>
                                    </w:pPr>
                                  </w:p>
                                  <w:p w14:paraId="520150D0" w14:textId="77777777" w:rsidR="00A573F4" w:rsidRDefault="00A573F4" w:rsidP="00A573F4">
                                    <w:pPr>
                                      <w:rPr>
                                        <w:rFonts w:eastAsia="Times New Roman"/>
                                        <w:color w:val="000000"/>
                                        <w:sz w:val="16"/>
                                        <w:szCs w:val="16"/>
                                      </w:rPr>
                                    </w:pPr>
                                    <w:r>
                                      <w:rPr>
                                        <w:rFonts w:eastAsia="Times New Roman"/>
                                        <w:color w:val="000000"/>
                                        <w:sz w:val="16"/>
                                        <w:szCs w:val="16"/>
                                      </w:rPr>
                                      <w:t>222 per 1,000</w:t>
                                    </w:r>
                                  </w:p>
                                </w:tc>
                                <w:tc>
                                  <w:tcPr>
                                    <w:tcW w:w="0" w:type="auto"/>
                                    <w:tcBorders>
                                      <w:top w:val="single" w:sz="6" w:space="0" w:color="BFBFBF"/>
                                      <w:left w:val="single" w:sz="6" w:space="0" w:color="BFBFBF"/>
                                      <w:right w:val="single" w:sz="6" w:space="0" w:color="BFBFBF"/>
                                    </w:tcBorders>
                                    <w:shd w:val="clear" w:color="auto" w:fill="EBEBEB"/>
                                  </w:tcPr>
                                  <w:p w14:paraId="178611EC"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107 more per 1,000</w:t>
                                    </w:r>
                                    <w:r>
                                      <w:rPr>
                                        <w:rFonts w:eastAsia="Times New Roman"/>
                                        <w:color w:val="000000"/>
                                        <w:sz w:val="16"/>
                                        <w:szCs w:val="16"/>
                                      </w:rPr>
                                      <w:br/>
                                    </w:r>
                                    <w:r>
                                      <w:rPr>
                                        <w:rStyle w:val="cell-value"/>
                                        <w:rFonts w:eastAsia="Times New Roman"/>
                                        <w:color w:val="000000"/>
                                        <w:sz w:val="16"/>
                                        <w:szCs w:val="16"/>
                                      </w:rPr>
                                      <w:t>(20 more to 224 more)</w:t>
                                    </w:r>
                                  </w:p>
                                </w:tc>
                              </w:tr>
                              <w:tr w:rsidR="00A573F4" w14:paraId="77BABEC2" w14:textId="77777777" w:rsidTr="00EC24AC">
                                <w:trPr>
                                  <w:trHeight w:val="1081"/>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EF899C4" w14:textId="77777777" w:rsidR="00A573F4" w:rsidRDefault="00A573F4" w:rsidP="00A573F4">
                                    <w:pPr>
                                      <w:rPr>
                                        <w:rFonts w:eastAsia="Times New Roman"/>
                                        <w:sz w:val="16"/>
                                        <w:szCs w:val="16"/>
                                      </w:rPr>
                                    </w:pPr>
                                    <w:r>
                                      <w:rPr>
                                        <w:rStyle w:val="label"/>
                                        <w:rFonts w:eastAsia="Times New Roman"/>
                                        <w:sz w:val="16"/>
                                        <w:szCs w:val="16"/>
                                      </w:rPr>
                                      <w:lastRenderedPageBreak/>
                                      <w:t>Moderate hypothermia &lt; 36.0C</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22FC220"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D37423B"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Moderate</w:t>
                                    </w:r>
                                    <w:r>
                                      <w:rPr>
                                        <w:rFonts w:eastAsia="Times New Roman"/>
                                        <w:sz w:val="16"/>
                                        <w:szCs w:val="16"/>
                                        <w:vertAlign w:val="superscript"/>
                                      </w:rPr>
                                      <w:t>b</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BF4ADE6" w14:textId="77777777" w:rsidR="00A573F4" w:rsidRDefault="00A573F4" w:rsidP="00A573F4">
                                    <w:pPr>
                                      <w:rPr>
                                        <w:rFonts w:eastAsia="Times New Roman"/>
                                        <w:sz w:val="16"/>
                                        <w:szCs w:val="16"/>
                                      </w:rPr>
                                    </w:pPr>
                                    <w:r>
                                      <w:rPr>
                                        <w:rStyle w:val="block"/>
                                        <w:rFonts w:eastAsia="Times New Roman"/>
                                        <w:b/>
                                        <w:bCs/>
                                        <w:sz w:val="16"/>
                                        <w:szCs w:val="16"/>
                                      </w:rPr>
                                      <w:t>RR 0.97</w:t>
                                    </w:r>
                                    <w:r>
                                      <w:rPr>
                                        <w:rFonts w:eastAsia="Times New Roman"/>
                                        <w:sz w:val="16"/>
                                        <w:szCs w:val="16"/>
                                      </w:rPr>
                                      <w:br/>
                                    </w:r>
                                    <w:r>
                                      <w:rPr>
                                        <w:rStyle w:val="cell"/>
                                        <w:rFonts w:eastAsia="Times New Roman"/>
                                        <w:sz w:val="16"/>
                                        <w:szCs w:val="16"/>
                                      </w:rPr>
                                      <w:t>(0.71 to 1.31)</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64C00993" w14:textId="77777777" w:rsidR="00A573F4" w:rsidRDefault="00A573F4" w:rsidP="00A573F4">
                                    <w:pPr>
                                      <w:rPr>
                                        <w:rFonts w:eastAsia="Times New Roman"/>
                                        <w:color w:val="000000"/>
                                        <w:sz w:val="16"/>
                                        <w:szCs w:val="16"/>
                                      </w:rPr>
                                    </w:pPr>
                                  </w:p>
                                  <w:p w14:paraId="363C2F02" w14:textId="77777777" w:rsidR="00A573F4" w:rsidRDefault="00A573F4" w:rsidP="00A573F4">
                                    <w:pPr>
                                      <w:rPr>
                                        <w:rFonts w:eastAsia="Times New Roman"/>
                                        <w:color w:val="000000"/>
                                        <w:sz w:val="16"/>
                                        <w:szCs w:val="16"/>
                                      </w:rPr>
                                    </w:pPr>
                                    <w:r>
                                      <w:rPr>
                                        <w:rFonts w:eastAsia="Times New Roman"/>
                                        <w:color w:val="000000"/>
                                        <w:sz w:val="16"/>
                                        <w:szCs w:val="16"/>
                                      </w:rPr>
                                      <w:t>276 per 1,000</w:t>
                                    </w:r>
                                  </w:p>
                                </w:tc>
                                <w:tc>
                                  <w:tcPr>
                                    <w:tcW w:w="0" w:type="auto"/>
                                    <w:tcBorders>
                                      <w:top w:val="single" w:sz="6" w:space="0" w:color="BFBFBF"/>
                                      <w:left w:val="single" w:sz="6" w:space="0" w:color="BFBFBF"/>
                                      <w:right w:val="single" w:sz="6" w:space="0" w:color="BFBFBF"/>
                                    </w:tcBorders>
                                    <w:shd w:val="clear" w:color="auto" w:fill="EBEBEB"/>
                                  </w:tcPr>
                                  <w:p w14:paraId="3DE43B11"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8 fewer per 1,000</w:t>
                                    </w:r>
                                    <w:r>
                                      <w:rPr>
                                        <w:rFonts w:eastAsia="Times New Roman"/>
                                        <w:color w:val="000000"/>
                                        <w:sz w:val="16"/>
                                        <w:szCs w:val="16"/>
                                      </w:rPr>
                                      <w:br/>
                                    </w:r>
                                    <w:r>
                                      <w:rPr>
                                        <w:rStyle w:val="cell-value"/>
                                        <w:rFonts w:eastAsia="Times New Roman"/>
                                        <w:color w:val="000000"/>
                                        <w:sz w:val="16"/>
                                        <w:szCs w:val="16"/>
                                      </w:rPr>
                                      <w:t>(80 fewer to 85 more)</w:t>
                                    </w:r>
                                  </w:p>
                                </w:tc>
                              </w:tr>
                              <w:tr w:rsidR="00A573F4" w14:paraId="1FF84224" w14:textId="77777777" w:rsidTr="00EC24AC">
                                <w:trPr>
                                  <w:trHeight w:val="656"/>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2351289" w14:textId="77777777" w:rsidR="00A573F4" w:rsidRDefault="00A573F4" w:rsidP="00A573F4">
                                    <w:pPr>
                                      <w:rPr>
                                        <w:rFonts w:eastAsia="Times New Roman"/>
                                        <w:sz w:val="16"/>
                                        <w:szCs w:val="16"/>
                                      </w:rPr>
                                    </w:pPr>
                                    <w:r>
                                      <w:rPr>
                                        <w:rStyle w:val="label"/>
                                        <w:rFonts w:eastAsia="Times New Roman"/>
                                        <w:sz w:val="16"/>
                                        <w:szCs w:val="16"/>
                                      </w:rPr>
                                      <w:t>IVH &gt; grade 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914E790"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045855"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b,c</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BBD6043" w14:textId="77777777" w:rsidR="00A573F4" w:rsidRDefault="00A573F4" w:rsidP="00A573F4">
                                    <w:pPr>
                                      <w:rPr>
                                        <w:rFonts w:eastAsia="Times New Roman"/>
                                        <w:sz w:val="16"/>
                                        <w:szCs w:val="16"/>
                                      </w:rPr>
                                    </w:pPr>
                                    <w:r>
                                      <w:rPr>
                                        <w:rStyle w:val="block"/>
                                        <w:rFonts w:eastAsia="Times New Roman"/>
                                        <w:b/>
                                        <w:bCs/>
                                        <w:sz w:val="16"/>
                                        <w:szCs w:val="16"/>
                                      </w:rPr>
                                      <w:t>RR 0.87</w:t>
                                    </w:r>
                                    <w:r>
                                      <w:rPr>
                                        <w:rFonts w:eastAsia="Times New Roman"/>
                                        <w:sz w:val="16"/>
                                        <w:szCs w:val="16"/>
                                      </w:rPr>
                                      <w:br/>
                                    </w:r>
                                    <w:r>
                                      <w:rPr>
                                        <w:rStyle w:val="cell"/>
                                        <w:rFonts w:eastAsia="Times New Roman"/>
                                        <w:sz w:val="16"/>
                                        <w:szCs w:val="16"/>
                                      </w:rPr>
                                      <w:t>(0.42 to 1.78)</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3B22CAB3" w14:textId="77777777" w:rsidR="00A573F4" w:rsidRDefault="00A573F4" w:rsidP="00A573F4">
                                    <w:pPr>
                                      <w:rPr>
                                        <w:rFonts w:eastAsia="Times New Roman"/>
                                        <w:color w:val="000000"/>
                                        <w:sz w:val="16"/>
                                        <w:szCs w:val="16"/>
                                      </w:rPr>
                                    </w:pPr>
                                  </w:p>
                                  <w:p w14:paraId="40C6FF22" w14:textId="77777777" w:rsidR="00A573F4" w:rsidRDefault="00A573F4" w:rsidP="00A573F4">
                                    <w:pPr>
                                      <w:rPr>
                                        <w:rFonts w:eastAsia="Times New Roman"/>
                                        <w:color w:val="000000"/>
                                        <w:sz w:val="16"/>
                                        <w:szCs w:val="16"/>
                                      </w:rPr>
                                    </w:pPr>
                                    <w:r>
                                      <w:rPr>
                                        <w:rFonts w:eastAsia="Times New Roman"/>
                                        <w:color w:val="000000"/>
                                        <w:sz w:val="16"/>
                                        <w:szCs w:val="16"/>
                                      </w:rPr>
                                      <w:t>67 per 1,000</w:t>
                                    </w:r>
                                  </w:p>
                                </w:tc>
                                <w:tc>
                                  <w:tcPr>
                                    <w:tcW w:w="0" w:type="auto"/>
                                    <w:tcBorders>
                                      <w:top w:val="single" w:sz="6" w:space="0" w:color="BFBFBF"/>
                                      <w:left w:val="single" w:sz="6" w:space="0" w:color="BFBFBF"/>
                                      <w:right w:val="single" w:sz="6" w:space="0" w:color="BFBFBF"/>
                                    </w:tcBorders>
                                    <w:shd w:val="clear" w:color="auto" w:fill="EBEBEB"/>
                                  </w:tcPr>
                                  <w:p w14:paraId="2D36877B"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9 fewer per 1,000</w:t>
                                    </w:r>
                                    <w:r>
                                      <w:rPr>
                                        <w:rFonts w:eastAsia="Times New Roman"/>
                                        <w:color w:val="000000"/>
                                        <w:sz w:val="16"/>
                                        <w:szCs w:val="16"/>
                                      </w:rPr>
                                      <w:br/>
                                    </w:r>
                                    <w:r>
                                      <w:rPr>
                                        <w:rStyle w:val="cell-value"/>
                                        <w:rFonts w:eastAsia="Times New Roman"/>
                                        <w:color w:val="000000"/>
                                        <w:sz w:val="16"/>
                                        <w:szCs w:val="16"/>
                                      </w:rPr>
                                      <w:t>(39 fewer to 52 more)</w:t>
                                    </w:r>
                                  </w:p>
                                </w:tc>
                              </w:tr>
                              <w:tr w:rsidR="00A573F4" w14:paraId="3F16319B" w14:textId="77777777" w:rsidTr="00EC24AC">
                                <w:trPr>
                                  <w:trHeight w:val="1076"/>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0E2B5C" w14:textId="77777777" w:rsidR="00A573F4" w:rsidRDefault="00A573F4" w:rsidP="00A573F4">
                                    <w:pPr>
                                      <w:rPr>
                                        <w:rFonts w:eastAsia="Times New Roman"/>
                                        <w:sz w:val="16"/>
                                        <w:szCs w:val="16"/>
                                      </w:rPr>
                                    </w:pPr>
                                    <w:r>
                                      <w:rPr>
                                        <w:rStyle w:val="label"/>
                                        <w:rFonts w:eastAsia="Times New Roman"/>
                                        <w:sz w:val="16"/>
                                        <w:szCs w:val="16"/>
                                      </w:rPr>
                                      <w:t>Late onset neonatal sepsi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4A21873"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990DE2E"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b,c</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A83B7D" w14:textId="77777777" w:rsidR="00A573F4" w:rsidRDefault="00A573F4" w:rsidP="00A573F4">
                                    <w:pPr>
                                      <w:rPr>
                                        <w:rFonts w:eastAsia="Times New Roman"/>
                                        <w:sz w:val="16"/>
                                        <w:szCs w:val="16"/>
                                      </w:rPr>
                                    </w:pPr>
                                    <w:r>
                                      <w:rPr>
                                        <w:rStyle w:val="block"/>
                                        <w:rFonts w:eastAsia="Times New Roman"/>
                                        <w:b/>
                                        <w:bCs/>
                                        <w:sz w:val="16"/>
                                        <w:szCs w:val="16"/>
                                      </w:rPr>
                                      <w:t>RR 1.39</w:t>
                                    </w:r>
                                    <w:r>
                                      <w:rPr>
                                        <w:rFonts w:eastAsia="Times New Roman"/>
                                        <w:sz w:val="16"/>
                                        <w:szCs w:val="16"/>
                                      </w:rPr>
                                      <w:br/>
                                    </w:r>
                                    <w:r>
                                      <w:rPr>
                                        <w:rStyle w:val="cell"/>
                                        <w:rFonts w:eastAsia="Times New Roman"/>
                                        <w:sz w:val="16"/>
                                        <w:szCs w:val="16"/>
                                      </w:rPr>
                                      <w:t>(0.89 to 2.18)</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01FF0DC5" w14:textId="77777777" w:rsidR="00A573F4" w:rsidRDefault="00A573F4" w:rsidP="00A573F4">
                                    <w:pPr>
                                      <w:rPr>
                                        <w:rFonts w:eastAsia="Times New Roman"/>
                                        <w:color w:val="000000"/>
                                        <w:sz w:val="16"/>
                                        <w:szCs w:val="16"/>
                                      </w:rPr>
                                    </w:pPr>
                                  </w:p>
                                  <w:p w14:paraId="30BFEC80" w14:textId="77777777" w:rsidR="00A573F4" w:rsidRDefault="00A573F4" w:rsidP="00A573F4">
                                    <w:pPr>
                                      <w:rPr>
                                        <w:rFonts w:eastAsia="Times New Roman"/>
                                        <w:color w:val="000000"/>
                                        <w:sz w:val="16"/>
                                        <w:szCs w:val="16"/>
                                      </w:rPr>
                                    </w:pPr>
                                    <w:r>
                                      <w:rPr>
                                        <w:rFonts w:eastAsia="Times New Roman"/>
                                        <w:color w:val="000000"/>
                                        <w:sz w:val="16"/>
                                        <w:szCs w:val="16"/>
                                      </w:rPr>
                                      <w:t>124 per 1,000</w:t>
                                    </w:r>
                                  </w:p>
                                </w:tc>
                                <w:tc>
                                  <w:tcPr>
                                    <w:tcW w:w="0" w:type="auto"/>
                                    <w:tcBorders>
                                      <w:top w:val="single" w:sz="6" w:space="0" w:color="BFBFBF"/>
                                      <w:left w:val="single" w:sz="6" w:space="0" w:color="BFBFBF"/>
                                      <w:right w:val="single" w:sz="6" w:space="0" w:color="BFBFBF"/>
                                    </w:tcBorders>
                                    <w:shd w:val="clear" w:color="auto" w:fill="EBEBEB"/>
                                  </w:tcPr>
                                  <w:p w14:paraId="4DE0AB3D"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49 more per 1,000</w:t>
                                    </w:r>
                                    <w:r>
                                      <w:rPr>
                                        <w:rFonts w:eastAsia="Times New Roman"/>
                                        <w:color w:val="000000"/>
                                        <w:sz w:val="16"/>
                                        <w:szCs w:val="16"/>
                                      </w:rPr>
                                      <w:br/>
                                    </w:r>
                                    <w:r>
                                      <w:rPr>
                                        <w:rStyle w:val="cell-value"/>
                                        <w:rFonts w:eastAsia="Times New Roman"/>
                                        <w:color w:val="000000"/>
                                        <w:sz w:val="16"/>
                                        <w:szCs w:val="16"/>
                                      </w:rPr>
                                      <w:t>(14 fewer to 147 more)</w:t>
                                    </w:r>
                                  </w:p>
                                </w:tc>
                              </w:tr>
                              <w:tr w:rsidR="00A573F4" w14:paraId="0435DBD5" w14:textId="77777777" w:rsidTr="00EC24AC">
                                <w:trPr>
                                  <w:trHeight w:val="945"/>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179D71B" w14:textId="77777777" w:rsidR="00A573F4" w:rsidRDefault="00A573F4" w:rsidP="00A573F4">
                                    <w:pPr>
                                      <w:rPr>
                                        <w:rFonts w:eastAsia="Times New Roman"/>
                                        <w:sz w:val="16"/>
                                        <w:szCs w:val="16"/>
                                      </w:rPr>
                                    </w:pPr>
                                    <w:r>
                                      <w:rPr>
                                        <w:rStyle w:val="label"/>
                                        <w:rFonts w:eastAsia="Times New Roman"/>
                                        <w:sz w:val="16"/>
                                        <w:szCs w:val="16"/>
                                      </w:rPr>
                                      <w:t>BPD</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A3E11CE"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A3DF45C"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b,c</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5D4562C" w14:textId="77777777" w:rsidR="00A573F4" w:rsidRDefault="00A573F4" w:rsidP="00A573F4">
                                    <w:pPr>
                                      <w:rPr>
                                        <w:rFonts w:eastAsia="Times New Roman"/>
                                        <w:sz w:val="16"/>
                                        <w:szCs w:val="16"/>
                                      </w:rPr>
                                    </w:pPr>
                                    <w:r>
                                      <w:rPr>
                                        <w:rStyle w:val="block"/>
                                        <w:rFonts w:eastAsia="Times New Roman"/>
                                        <w:b/>
                                        <w:bCs/>
                                        <w:sz w:val="16"/>
                                        <w:szCs w:val="16"/>
                                      </w:rPr>
                                      <w:t>RR 0.98</w:t>
                                    </w:r>
                                    <w:r>
                                      <w:rPr>
                                        <w:rFonts w:eastAsia="Times New Roman"/>
                                        <w:sz w:val="16"/>
                                        <w:szCs w:val="16"/>
                                      </w:rPr>
                                      <w:br/>
                                    </w:r>
                                    <w:r>
                                      <w:rPr>
                                        <w:rStyle w:val="cell"/>
                                        <w:rFonts w:eastAsia="Times New Roman"/>
                                        <w:sz w:val="16"/>
                                        <w:szCs w:val="16"/>
                                      </w:rPr>
                                      <w:t>(0.68 to 1.41)</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7DFAAD46" w14:textId="77777777" w:rsidR="00A573F4" w:rsidRDefault="00A573F4" w:rsidP="00A573F4">
                                    <w:pPr>
                                      <w:rPr>
                                        <w:rFonts w:eastAsia="Times New Roman"/>
                                        <w:color w:val="000000"/>
                                        <w:sz w:val="16"/>
                                        <w:szCs w:val="16"/>
                                      </w:rPr>
                                    </w:pPr>
                                  </w:p>
                                  <w:p w14:paraId="14D647B9" w14:textId="77777777" w:rsidR="00A573F4" w:rsidRDefault="00A573F4" w:rsidP="00A573F4">
                                    <w:pPr>
                                      <w:rPr>
                                        <w:rFonts w:eastAsia="Times New Roman"/>
                                        <w:color w:val="000000"/>
                                        <w:sz w:val="16"/>
                                        <w:szCs w:val="16"/>
                                      </w:rPr>
                                    </w:pPr>
                                    <w:r>
                                      <w:rPr>
                                        <w:rFonts w:eastAsia="Times New Roman"/>
                                        <w:color w:val="000000"/>
                                        <w:sz w:val="16"/>
                                        <w:szCs w:val="16"/>
                                      </w:rPr>
                                      <w:t>209 per 1,000</w:t>
                                    </w:r>
                                  </w:p>
                                </w:tc>
                                <w:tc>
                                  <w:tcPr>
                                    <w:tcW w:w="0" w:type="auto"/>
                                    <w:tcBorders>
                                      <w:top w:val="single" w:sz="6" w:space="0" w:color="BFBFBF"/>
                                      <w:left w:val="single" w:sz="6" w:space="0" w:color="BFBFBF"/>
                                      <w:right w:val="single" w:sz="6" w:space="0" w:color="BFBFBF"/>
                                    </w:tcBorders>
                                    <w:shd w:val="clear" w:color="auto" w:fill="EBEBEB"/>
                                  </w:tcPr>
                                  <w:p w14:paraId="7B8A5042"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4 fewer per 1,000</w:t>
                                    </w:r>
                                    <w:r>
                                      <w:rPr>
                                        <w:rFonts w:eastAsia="Times New Roman"/>
                                        <w:color w:val="000000"/>
                                        <w:sz w:val="16"/>
                                        <w:szCs w:val="16"/>
                                      </w:rPr>
                                      <w:br/>
                                    </w:r>
                                    <w:r>
                                      <w:rPr>
                                        <w:rStyle w:val="cell-value"/>
                                        <w:rFonts w:eastAsia="Times New Roman"/>
                                        <w:color w:val="000000"/>
                                        <w:sz w:val="16"/>
                                        <w:szCs w:val="16"/>
                                      </w:rPr>
                                      <w:t>(67 fewer to 86 more)</w:t>
                                    </w:r>
                                  </w:p>
                                </w:tc>
                              </w:tr>
                              <w:tr w:rsidR="00A573F4" w14:paraId="382DC2E8" w14:textId="77777777" w:rsidTr="00EC24AC">
                                <w:trPr>
                                  <w:trHeight w:val="927"/>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13F2491" w14:textId="77777777" w:rsidR="00A573F4" w:rsidRDefault="00A573F4" w:rsidP="00A573F4">
                                    <w:pPr>
                                      <w:rPr>
                                        <w:rFonts w:eastAsia="Times New Roman"/>
                                        <w:sz w:val="16"/>
                                        <w:szCs w:val="16"/>
                                      </w:rPr>
                                    </w:pPr>
                                    <w:r>
                                      <w:rPr>
                                        <w:rStyle w:val="label"/>
                                        <w:rFonts w:eastAsia="Times New Roman"/>
                                        <w:sz w:val="16"/>
                                        <w:szCs w:val="16"/>
                                      </w:rPr>
                                      <w:t>Delivery room intub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E6A8C45"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893F262"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Moderate</w:t>
                                    </w:r>
                                    <w:r>
                                      <w:rPr>
                                        <w:rFonts w:eastAsia="Times New Roman"/>
                                        <w:sz w:val="16"/>
                                        <w:szCs w:val="16"/>
                                        <w:vertAlign w:val="superscript"/>
                                      </w:rPr>
                                      <w:t>c</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EC65FBC" w14:textId="77777777" w:rsidR="00A573F4" w:rsidRDefault="00A573F4" w:rsidP="00A573F4">
                                    <w:pPr>
                                      <w:rPr>
                                        <w:rFonts w:eastAsia="Times New Roman"/>
                                        <w:sz w:val="16"/>
                                        <w:szCs w:val="16"/>
                                      </w:rPr>
                                    </w:pPr>
                                    <w:r>
                                      <w:rPr>
                                        <w:rStyle w:val="block"/>
                                        <w:rFonts w:eastAsia="Times New Roman"/>
                                        <w:b/>
                                        <w:bCs/>
                                        <w:sz w:val="16"/>
                                        <w:szCs w:val="16"/>
                                      </w:rPr>
                                      <w:t>RR 0.67</w:t>
                                    </w:r>
                                    <w:r>
                                      <w:rPr>
                                        <w:rFonts w:eastAsia="Times New Roman"/>
                                        <w:sz w:val="16"/>
                                        <w:szCs w:val="16"/>
                                      </w:rPr>
                                      <w:br/>
                                    </w:r>
                                    <w:r>
                                      <w:rPr>
                                        <w:rStyle w:val="cell"/>
                                        <w:rFonts w:eastAsia="Times New Roman"/>
                                        <w:sz w:val="16"/>
                                        <w:szCs w:val="16"/>
                                      </w:rPr>
                                      <w:t>(0.46 to 0.97)</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2B5389BD" w14:textId="77777777" w:rsidR="00A573F4" w:rsidRDefault="00A573F4" w:rsidP="00A573F4">
                                    <w:pPr>
                                      <w:rPr>
                                        <w:rFonts w:eastAsia="Times New Roman"/>
                                        <w:color w:val="000000"/>
                                        <w:sz w:val="16"/>
                                        <w:szCs w:val="16"/>
                                      </w:rPr>
                                    </w:pPr>
                                  </w:p>
                                  <w:p w14:paraId="3ED7D45A" w14:textId="77777777" w:rsidR="00A573F4" w:rsidRDefault="00A573F4" w:rsidP="00A573F4">
                                    <w:pPr>
                                      <w:rPr>
                                        <w:rFonts w:eastAsia="Times New Roman"/>
                                        <w:color w:val="000000"/>
                                        <w:sz w:val="16"/>
                                        <w:szCs w:val="16"/>
                                      </w:rPr>
                                    </w:pPr>
                                    <w:r>
                                      <w:rPr>
                                        <w:rFonts w:eastAsia="Times New Roman"/>
                                        <w:color w:val="000000"/>
                                        <w:sz w:val="16"/>
                                        <w:szCs w:val="16"/>
                                      </w:rPr>
                                      <w:t>240 per 1,000</w:t>
                                    </w:r>
                                  </w:p>
                                </w:tc>
                                <w:tc>
                                  <w:tcPr>
                                    <w:tcW w:w="0" w:type="auto"/>
                                    <w:tcBorders>
                                      <w:top w:val="single" w:sz="6" w:space="0" w:color="BFBFBF"/>
                                      <w:left w:val="single" w:sz="6" w:space="0" w:color="BFBFBF"/>
                                      <w:right w:val="single" w:sz="6" w:space="0" w:color="BFBFBF"/>
                                    </w:tcBorders>
                                    <w:shd w:val="clear" w:color="auto" w:fill="EBEBEB"/>
                                  </w:tcPr>
                                  <w:p w14:paraId="78FA5F7A"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79 fewer per 1,000</w:t>
                                    </w:r>
                                    <w:r>
                                      <w:rPr>
                                        <w:rFonts w:eastAsia="Times New Roman"/>
                                        <w:color w:val="000000"/>
                                        <w:sz w:val="16"/>
                                        <w:szCs w:val="16"/>
                                      </w:rPr>
                                      <w:br/>
                                    </w:r>
                                    <w:r>
                                      <w:rPr>
                                        <w:rStyle w:val="cell-value"/>
                                        <w:rFonts w:eastAsia="Times New Roman"/>
                                        <w:color w:val="000000"/>
                                        <w:sz w:val="16"/>
                                        <w:szCs w:val="16"/>
                                      </w:rPr>
                                      <w:t>(130 fewer to 7 fewer)</w:t>
                                    </w:r>
                                  </w:p>
                                </w:tc>
                              </w:tr>
                              <w:tr w:rsidR="00A573F4" w14:paraId="706B98F2" w14:textId="77777777" w:rsidTr="00EC24AC">
                                <w:trPr>
                                  <w:trHeight w:val="1078"/>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E9B1439" w14:textId="77777777" w:rsidR="00A573F4" w:rsidRDefault="00A573F4" w:rsidP="00A573F4">
                                    <w:pPr>
                                      <w:rPr>
                                        <w:rFonts w:eastAsia="Times New Roman"/>
                                        <w:sz w:val="16"/>
                                        <w:szCs w:val="16"/>
                                      </w:rPr>
                                    </w:pPr>
                                    <w:r>
                                      <w:rPr>
                                        <w:rStyle w:val="label"/>
                                        <w:rFonts w:eastAsia="Times New Roman"/>
                                        <w:sz w:val="16"/>
                                        <w:szCs w:val="16"/>
                                      </w:rPr>
                                      <w:t>Delivery room nasal positive pressure ventil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E63B5A9"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23CDDE6"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proofErr w:type="gramStart"/>
                                    <w:r>
                                      <w:rPr>
                                        <w:rStyle w:val="quality-text"/>
                                        <w:rFonts w:eastAsia="Times New Roman"/>
                                        <w:sz w:val="16"/>
                                        <w:szCs w:val="16"/>
                                      </w:rPr>
                                      <w:t>Moderate</w:t>
                                    </w:r>
                                    <w:r>
                                      <w:rPr>
                                        <w:rFonts w:eastAsia="Times New Roman"/>
                                        <w:sz w:val="16"/>
                                        <w:szCs w:val="16"/>
                                        <w:vertAlign w:val="superscript"/>
                                      </w:rPr>
                                      <w:t>b,c</w:t>
                                    </w:r>
                                    <w:proofErr w:type="spellEnd"/>
                                    <w:proofErr w:type="gram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419A1AA" w14:textId="77777777" w:rsidR="00A573F4" w:rsidRDefault="00A573F4" w:rsidP="00A573F4">
                                    <w:pPr>
                                      <w:rPr>
                                        <w:rFonts w:eastAsia="Times New Roman"/>
                                        <w:sz w:val="16"/>
                                        <w:szCs w:val="16"/>
                                      </w:rPr>
                                    </w:pPr>
                                    <w:r>
                                      <w:rPr>
                                        <w:rStyle w:val="block"/>
                                        <w:rFonts w:eastAsia="Times New Roman"/>
                                        <w:b/>
                                        <w:bCs/>
                                        <w:sz w:val="16"/>
                                        <w:szCs w:val="16"/>
                                      </w:rPr>
                                      <w:t>RR 1.06</w:t>
                                    </w:r>
                                    <w:r>
                                      <w:rPr>
                                        <w:rFonts w:eastAsia="Times New Roman"/>
                                        <w:sz w:val="16"/>
                                        <w:szCs w:val="16"/>
                                      </w:rPr>
                                      <w:br/>
                                    </w:r>
                                    <w:r>
                                      <w:rPr>
                                        <w:rStyle w:val="cell"/>
                                        <w:rFonts w:eastAsia="Times New Roman"/>
                                        <w:sz w:val="16"/>
                                        <w:szCs w:val="16"/>
                                      </w:rPr>
                                      <w:t>(0.90 to 1.23)</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565BB9D1" w14:textId="77777777" w:rsidR="00A573F4" w:rsidRDefault="00A573F4" w:rsidP="00A573F4">
                                    <w:pPr>
                                      <w:rPr>
                                        <w:rFonts w:eastAsia="Times New Roman"/>
                                        <w:color w:val="000000"/>
                                        <w:sz w:val="16"/>
                                        <w:szCs w:val="16"/>
                                      </w:rPr>
                                    </w:pPr>
                                  </w:p>
                                  <w:p w14:paraId="17F47692" w14:textId="77777777" w:rsidR="00A573F4" w:rsidRDefault="00A573F4" w:rsidP="00A573F4">
                                    <w:pPr>
                                      <w:rPr>
                                        <w:rFonts w:eastAsia="Times New Roman"/>
                                        <w:color w:val="000000"/>
                                        <w:sz w:val="16"/>
                                        <w:szCs w:val="16"/>
                                      </w:rPr>
                                    </w:pPr>
                                    <w:r>
                                      <w:rPr>
                                        <w:rFonts w:eastAsia="Times New Roman"/>
                                        <w:color w:val="000000"/>
                                        <w:sz w:val="16"/>
                                        <w:szCs w:val="16"/>
                                      </w:rPr>
                                      <w:t>564 per 1,000</w:t>
                                    </w:r>
                                  </w:p>
                                </w:tc>
                                <w:tc>
                                  <w:tcPr>
                                    <w:tcW w:w="0" w:type="auto"/>
                                    <w:tcBorders>
                                      <w:top w:val="single" w:sz="6" w:space="0" w:color="BFBFBF"/>
                                      <w:left w:val="single" w:sz="6" w:space="0" w:color="BFBFBF"/>
                                      <w:right w:val="single" w:sz="6" w:space="0" w:color="BFBFBF"/>
                                    </w:tcBorders>
                                    <w:shd w:val="clear" w:color="auto" w:fill="EBEBEB"/>
                                  </w:tcPr>
                                  <w:p w14:paraId="18758B3E"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34 more per 1,000</w:t>
                                    </w:r>
                                    <w:r>
                                      <w:rPr>
                                        <w:rFonts w:eastAsia="Times New Roman"/>
                                        <w:color w:val="000000"/>
                                        <w:sz w:val="16"/>
                                        <w:szCs w:val="16"/>
                                      </w:rPr>
                                      <w:br/>
                                    </w:r>
                                    <w:r>
                                      <w:rPr>
                                        <w:rStyle w:val="cell-value"/>
                                        <w:rFonts w:eastAsia="Times New Roman"/>
                                        <w:color w:val="000000"/>
                                        <w:sz w:val="16"/>
                                        <w:szCs w:val="16"/>
                                      </w:rPr>
                                      <w:t>(56 fewer to 130 more)</w:t>
                                    </w:r>
                                  </w:p>
                                </w:tc>
                              </w:tr>
                            </w:tbl>
                            <w:p w14:paraId="6AD76A6E" w14:textId="77777777" w:rsidR="00A573F4" w:rsidRPr="0072365A" w:rsidRDefault="00A573F4" w:rsidP="00A573F4">
                              <w:pPr>
                                <w:spacing w:after="0" w:line="240" w:lineRule="auto"/>
                                <w:ind w:left="360"/>
                                <w:rPr>
                                  <w:rFonts w:eastAsia="Times New Roman" w:cstheme="minorHAnsi"/>
                                  <w:sz w:val="16"/>
                                  <w:szCs w:val="16"/>
                                </w:rPr>
                              </w:pPr>
                              <w:r>
                                <w:rPr>
                                  <w:rFonts w:eastAsia="Times New Roman" w:cstheme="minorHAnsi"/>
                                  <w:sz w:val="16"/>
                                  <w:szCs w:val="16"/>
                                </w:rPr>
                                <w:t xml:space="preserve">1 </w:t>
                              </w:r>
                              <w:r w:rsidRPr="0072365A">
                                <w:rPr>
                                  <w:rFonts w:eastAsia="Times New Roman" w:cstheme="minorHAnsi"/>
                                  <w:sz w:val="16"/>
                                  <w:szCs w:val="16"/>
                                </w:rPr>
                                <w:fldChar w:fldCharType="begin"/>
                              </w:r>
                              <w:r w:rsidRPr="0072365A">
                                <w:rPr>
                                  <w:rFonts w:eastAsia="Times New Roman" w:cstheme="minorHAns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sidRPr="0072365A">
                                <w:rPr>
                                  <w:rFonts w:eastAsia="Times New Roman" w:cstheme="minorHAnsi"/>
                                  <w:sz w:val="16"/>
                                  <w:szCs w:val="16"/>
                                </w:rPr>
                                <w:fldChar w:fldCharType="separate"/>
                              </w:r>
                              <w:r w:rsidRPr="0072365A">
                                <w:rPr>
                                  <w:rFonts w:eastAsia="Times New Roman" w:cstheme="minorHAnsi"/>
                                  <w:noProof/>
                                  <w:sz w:val="16"/>
                                  <w:szCs w:val="16"/>
                                </w:rPr>
                                <w:t>{Cavallin 2021 572}</w:t>
                              </w:r>
                              <w:r w:rsidRPr="0072365A">
                                <w:rPr>
                                  <w:rFonts w:eastAsia="Times New Roman" w:cstheme="minorHAnsi"/>
                                  <w:sz w:val="16"/>
                                  <w:szCs w:val="16"/>
                                </w:rPr>
                                <w:fldChar w:fldCharType="end"/>
                              </w:r>
                            </w:p>
                            <w:p w14:paraId="651AFB2A" w14:textId="77777777" w:rsidR="00A573F4" w:rsidRPr="003449AC" w:rsidRDefault="00A573F4">
                              <w:pPr>
                                <w:pStyle w:val="ListParagraph"/>
                                <w:numPr>
                                  <w:ilvl w:val="0"/>
                                  <w:numId w:val="41"/>
                                </w:numPr>
                                <w:spacing w:before="100" w:beforeAutospacing="1" w:after="100" w:afterAutospacing="1" w:line="240" w:lineRule="auto"/>
                                <w:rPr>
                                  <w:rFonts w:eastAsia="Times New Roman" w:cstheme="minorHAnsi"/>
                                  <w:sz w:val="16"/>
                                  <w:szCs w:val="16"/>
                                </w:rPr>
                              </w:pPr>
                              <w:r w:rsidRPr="003449AC">
                                <w:rPr>
                                  <w:rFonts w:eastAsia="Times New Roman" w:cstheme="minorHAnsi"/>
                                  <w:sz w:val="16"/>
                                  <w:szCs w:val="16"/>
                                </w:rPr>
                                <w:t>Single study, though optimal information size (OIS) satisfied</w:t>
                              </w:r>
                            </w:p>
                            <w:p w14:paraId="5722682D" w14:textId="77777777" w:rsidR="00A573F4" w:rsidRPr="003449AC" w:rsidRDefault="00A573F4">
                              <w:pPr>
                                <w:pStyle w:val="ListParagraph"/>
                                <w:numPr>
                                  <w:ilvl w:val="0"/>
                                  <w:numId w:val="41"/>
                                </w:numPr>
                                <w:spacing w:before="100" w:beforeAutospacing="1" w:after="100" w:afterAutospacing="1" w:line="240" w:lineRule="auto"/>
                                <w:rPr>
                                  <w:rFonts w:eastAsia="Times New Roman" w:cstheme="minorHAnsi"/>
                                  <w:sz w:val="16"/>
                                  <w:szCs w:val="16"/>
                                </w:rPr>
                              </w:pPr>
                              <w:r w:rsidRPr="003449AC">
                                <w:rPr>
                                  <w:rFonts w:eastAsia="Times New Roman" w:cstheme="minorHAnsi"/>
                                  <w:sz w:val="16"/>
                                  <w:szCs w:val="16"/>
                                </w:rPr>
                                <w:t>95% CI crossing line of no effect</w:t>
                              </w:r>
                            </w:p>
                            <w:p w14:paraId="5E037218" w14:textId="77777777" w:rsidR="00A573F4" w:rsidRPr="003449AC" w:rsidRDefault="00A573F4">
                              <w:pPr>
                                <w:pStyle w:val="ListParagraph"/>
                                <w:numPr>
                                  <w:ilvl w:val="0"/>
                                  <w:numId w:val="41"/>
                                </w:numPr>
                                <w:spacing w:before="100" w:beforeAutospacing="1" w:after="100" w:afterAutospacing="1" w:line="240" w:lineRule="auto"/>
                                <w:rPr>
                                  <w:rFonts w:ascii="Calibri" w:eastAsia="Times New Roman" w:hAnsi="Calibri" w:cs="Calibri"/>
                                  <w:sz w:val="16"/>
                                  <w:szCs w:val="16"/>
                                </w:rPr>
                              </w:pPr>
                              <w:r w:rsidRPr="003449AC">
                                <w:rPr>
                                  <w:rFonts w:eastAsia="Times New Roman" w:cstheme="minorHAnsi"/>
                                  <w:sz w:val="16"/>
                                  <w:szCs w:val="16"/>
                                </w:rPr>
                                <w:t>OIS not satisfied</w:t>
                              </w:r>
                            </w:p>
                            <w:p w14:paraId="453CE433" w14:textId="77777777" w:rsidR="00A573F4" w:rsidRDefault="00A573F4" w:rsidP="00A573F4">
                              <w:pPr>
                                <w:rPr>
                                  <w:rFonts w:ascii="Calibri" w:eastAsia="Times New Roman" w:hAnsi="Calibri" w:cs="Calibri"/>
                                  <w:sz w:val="16"/>
                                  <w:szCs w:val="16"/>
                                </w:rPr>
                              </w:pPr>
                              <w:r w:rsidRPr="009C4038">
                                <w:rPr>
                                  <w:rFonts w:ascii="Calibri" w:eastAsia="Times New Roman" w:hAnsi="Calibri" w:cs="Calibri"/>
                                  <w:sz w:val="16"/>
                                  <w:szCs w:val="16"/>
                                </w:rPr>
                                <w:t xml:space="preserve">We considered </w:t>
                              </w:r>
                              <w:r w:rsidRPr="009C4038">
                                <w:rPr>
                                  <w:rFonts w:ascii="Calibri" w:eastAsia="Times New Roman" w:hAnsi="Calibri" w:cs="Calibri"/>
                                  <w:b/>
                                  <w:bCs/>
                                  <w:sz w:val="16"/>
                                  <w:szCs w:val="16"/>
                                </w:rPr>
                                <w:t>the effect of servo control mode</w:t>
                              </w:r>
                              <w:r>
                                <w:rPr>
                                  <w:rFonts w:ascii="Calibri" w:eastAsia="Times New Roman" w:hAnsi="Calibri" w:cs="Calibri"/>
                                  <w:b/>
                                  <w:bCs/>
                                  <w:sz w:val="16"/>
                                  <w:szCs w:val="16"/>
                                </w:rPr>
                                <w:t xml:space="preserve"> uncertain </w:t>
                              </w:r>
                              <w:r w:rsidRPr="009C4038">
                                <w:rPr>
                                  <w:rFonts w:ascii="Calibri" w:eastAsia="Times New Roman" w:hAnsi="Calibri" w:cs="Calibri"/>
                                  <w:sz w:val="16"/>
                                  <w:szCs w:val="16"/>
                                </w:rPr>
                                <w:t>because there were no important differences in the rates of primary outcomes. A</w:t>
                              </w:r>
                              <w:r>
                                <w:rPr>
                                  <w:rFonts w:ascii="Calibri" w:eastAsia="Times New Roman" w:hAnsi="Calibri" w:cs="Calibri"/>
                                  <w:sz w:val="16"/>
                                  <w:szCs w:val="16"/>
                                </w:rPr>
                                <w:t xml:space="preserve">mong secondary outcomes, the mean difference in temperature was only 0.2°C lower in the servo control group, although this difference did cross a line of treatment effect, in that the mean temperature in the servo control group was in the cold stress (mild hypothermia) range. The proportion of infants who </w:t>
                              </w:r>
                              <w:r>
                                <w:rPr>
                                  <w:rFonts w:ascii="Calibri" w:eastAsia="Times New Roman" w:hAnsi="Calibri" w:cs="Calibri"/>
                                  <w:sz w:val="16"/>
                                  <w:szCs w:val="16"/>
                                </w:rPr>
                                <w:lastRenderedPageBreak/>
                                <w:t xml:space="preserve">were mildly hypothermic was higher in the group exposed to servo control, but the confidence interval was wid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0B5E6E"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lastRenderedPageBreak/>
                                <w:t xml:space="preserve">We do not know the effect size in the presence of additional or fewer co-interventions. Infants in both the servo controlled and the manual warmer group were equally exposed to additional thermoregulation measures. </w:t>
                              </w:r>
                            </w:p>
                            <w:p w14:paraId="6B327CFF"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The servo control system was set at 37°C, we do not know the effect of different set temperatures on the outcomes of interest. Manual mode was set at maximum output for ten minutes before the birth of an infant. We do not know the effect of specific manual mode settings other than those used in the studies. Also, if there was less time for the heater to warm up in manual mode before the birth of a baby, this could alter the difference between servo and manual modes (effect size).</w:t>
                              </w:r>
                            </w:p>
                          </w:tc>
                        </w:tr>
                        <w:tr w:rsidR="00A573F4" w14:paraId="531525BF"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937B83C" w14:textId="77777777" w:rsidR="00A573F4" w:rsidRDefault="00A573F4" w:rsidP="00A573F4">
                              <w:pPr>
                                <w:pStyle w:val="Heading2"/>
                                <w:keepNext/>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Undesirable Effects</w:t>
                              </w:r>
                            </w:p>
                            <w:p w14:paraId="39A39197" w14:textId="77777777" w:rsidR="00A573F4" w:rsidRDefault="00A573F4" w:rsidP="00A573F4">
                              <w:pPr>
                                <w:pStyle w:val="Subtitle1"/>
                                <w:keepNext/>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A573F4" w14:paraId="4A7F554B"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55ECB2" w14:textId="77777777" w:rsidR="00A573F4" w:rsidRDefault="00A573F4" w:rsidP="00A573F4">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66607A" w14:textId="77777777" w:rsidR="00A573F4" w:rsidRDefault="00A573F4" w:rsidP="00A573F4">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8FECE1" w14:textId="77777777" w:rsidR="00A573F4" w:rsidRDefault="00A573F4" w:rsidP="00A573F4">
                              <w:pPr>
                                <w:pStyle w:val="Heading2"/>
                                <w:keepNext/>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5C41940A" w14:textId="77777777" w:rsidTr="00EC24AC">
                          <w:trPr>
                            <w:trHeight w:val="486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F80B1F"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CF54D0"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is systematic review found that when a servo controlled radiant warmer was used in the delivery room compared to using a radiant warmer in manual mode for preterm infants: </w:t>
                              </w:r>
                            </w:p>
                            <w:p w14:paraId="73F5A45F"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For </w:t>
                              </w:r>
                              <w:r>
                                <w:rPr>
                                  <w:rFonts w:ascii="Calibri" w:eastAsia="Times New Roman" w:hAnsi="Calibri" w:cs="Calibri"/>
                                  <w:b/>
                                  <w:bCs/>
                                  <w:sz w:val="16"/>
                                  <w:szCs w:val="16"/>
                                </w:rPr>
                                <w:t>Hyperthermia (&gt; 38.0°C</w:t>
                              </w:r>
                              <w:r>
                                <w:rPr>
                                  <w:rFonts w:ascii="Calibri" w:eastAsia="Times New Roman" w:hAnsi="Calibri" w:cs="Calibri"/>
                                  <w:sz w:val="16"/>
                                  <w:szCs w:val="16"/>
                                </w:rPr>
                                <w:t xml:space="preserve"> </w:t>
                              </w:r>
                              <w:r>
                                <w:rPr>
                                  <w:rFonts w:ascii="Calibri" w:eastAsia="Times New Roman" w:hAnsi="Calibri" w:cs="Calibri"/>
                                  <w:b/>
                                  <w:bCs/>
                                  <w:sz w:val="16"/>
                                  <w:szCs w:val="16"/>
                                </w:rPr>
                                <w:t xml:space="preserve">), clinical benefit or harm cannot be excluded </w:t>
                              </w:r>
                              <w:r>
                                <w:rPr>
                                  <w:rFonts w:ascii="Calibri" w:eastAsia="Times New Roman" w:hAnsi="Calibri" w:cs="Calibri"/>
                                  <w:sz w:val="16"/>
                                  <w:szCs w:val="16"/>
                                </w:rPr>
                                <w:t xml:space="preserve">(RR 0.02 95% CI 0.00 to 8.46), </w:t>
                              </w:r>
                              <w:r w:rsidRPr="006377F0">
                                <w:rPr>
                                  <w:rFonts w:ascii="Calibri" w:eastAsia="Times New Roman" w:hAnsi="Calibri" w:cs="Calibri"/>
                                  <w:b/>
                                  <w:bCs/>
                                  <w:sz w:val="16"/>
                                  <w:szCs w:val="16"/>
                                </w:rPr>
                                <w:t>low certainty evidence</w:t>
                              </w:r>
                              <w:r>
                                <w:rPr>
                                  <w:rFonts w:ascii="Calibri" w:eastAsia="Times New Roman" w:hAnsi="Calibri" w:cs="Calibri"/>
                                  <w:sz w:val="16"/>
                                  <w:szCs w:val="16"/>
                                </w:rPr>
                                <w:t xml:space="preserve"> downgraded for imprecision from 1 RCT enrolling 450 infants.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avallin 2021 572}</w:t>
                              </w:r>
                              <w:r>
                                <w:rPr>
                                  <w:rFonts w:ascii="Calibri" w:eastAsia="Times New Roman" w:hAnsi="Calibri" w:cs="Calibri"/>
                                  <w:sz w:val="16"/>
                                  <w:szCs w:val="16"/>
                                </w:rPr>
                                <w:fldChar w:fldCharType="end"/>
                              </w:r>
                              <w:r w:rsidRPr="00DB1F86" w:rsidDel="00DB1F86">
                                <w:rPr>
                                  <w:rFonts w:ascii="Calibri" w:eastAsia="Times New Roman" w:hAnsi="Calibri" w:cs="Calibri"/>
                                  <w:sz w:val="16"/>
                                  <w:szCs w:val="16"/>
                                </w:rPr>
                                <w:t xml:space="preserve"> </w:t>
                              </w:r>
                            </w:p>
                            <w:tbl>
                              <w:tblPr>
                                <w:tblW w:w="5000" w:type="pct"/>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1056"/>
                                <w:gridCol w:w="999"/>
                                <w:gridCol w:w="1113"/>
                                <w:gridCol w:w="753"/>
                                <w:gridCol w:w="990"/>
                                <w:gridCol w:w="1257"/>
                              </w:tblGrid>
                              <w:tr w:rsidR="00A573F4" w14:paraId="5929752F" w14:textId="77777777" w:rsidTr="00EC24AC">
                                <w:trPr>
                                  <w:tblHeader/>
                                </w:trPr>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31AFD79C" w14:textId="77777777" w:rsidR="00A573F4" w:rsidRDefault="00A573F4" w:rsidP="00A573F4">
                                    <w:pPr>
                                      <w:rPr>
                                        <w:rFonts w:ascii="Times New Roman" w:eastAsia="Times New Roman" w:hAnsi="Times New Roman" w:cs="Times New Roman"/>
                                        <w:b/>
                                        <w:bCs/>
                                        <w:color w:val="FFFFFF"/>
                                        <w:sz w:val="16"/>
                                        <w:szCs w:val="16"/>
                                      </w:rPr>
                                    </w:pPr>
                                    <w:r>
                                      <w:rPr>
                                        <w:rFonts w:eastAsia="Times New Roman"/>
                                        <w:b/>
                                        <w:bCs/>
                                        <w:color w:val="FFFFFF"/>
                                        <w:sz w:val="16"/>
                                        <w:szCs w:val="16"/>
                                      </w:rPr>
                                      <w:t>Outcomes</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41EF4254" w14:textId="77777777" w:rsidR="00A573F4" w:rsidRDefault="00A573F4" w:rsidP="00A573F4">
                                    <w:pPr>
                                      <w:rPr>
                                        <w:rFonts w:eastAsia="Times New Roman"/>
                                        <w:b/>
                                        <w:bCs/>
                                        <w:color w:val="FFFFFF"/>
                                        <w:sz w:val="16"/>
                                        <w:szCs w:val="16"/>
                                      </w:rPr>
                                    </w:pPr>
                                    <w:r>
                                      <w:rPr>
                                        <w:rFonts w:eastAsia="Times New Roman"/>
                                        <w:b/>
                                        <w:bCs/>
                                        <w:color w:val="FFFFFF"/>
                                        <w:sz w:val="16"/>
                                        <w:szCs w:val="16"/>
                                      </w:rPr>
                                      <w:t>№ of participants</w:t>
                                    </w:r>
                                    <w:r>
                                      <w:rPr>
                                        <w:rFonts w:eastAsia="Times New Roman"/>
                                        <w:b/>
                                        <w:bCs/>
                                        <w:color w:val="FFFFFF"/>
                                        <w:sz w:val="16"/>
                                        <w:szCs w:val="16"/>
                                      </w:rPr>
                                      <w:br/>
                                      <w:t>(studies)</w:t>
                                    </w:r>
                                    <w:r>
                                      <w:rPr>
                                        <w:rFonts w:eastAsia="Times New Roman"/>
                                        <w:b/>
                                        <w:bCs/>
                                        <w:color w:val="FFFFFF"/>
                                        <w:sz w:val="16"/>
                                        <w:szCs w:val="16"/>
                                      </w:rPr>
                                      <w:br/>
                                      <w:t>Follow-up</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12D0755F" w14:textId="77777777" w:rsidR="00A573F4" w:rsidRDefault="00A573F4" w:rsidP="00A573F4">
                                    <w:pPr>
                                      <w:rPr>
                                        <w:rFonts w:eastAsia="Times New Roman"/>
                                        <w:b/>
                                        <w:bCs/>
                                        <w:color w:val="FFFFFF"/>
                                        <w:sz w:val="16"/>
                                        <w:szCs w:val="16"/>
                                      </w:rPr>
                                    </w:pPr>
                                    <w:r>
                                      <w:rPr>
                                        <w:rFonts w:eastAsia="Times New Roman"/>
                                        <w:b/>
                                        <w:bCs/>
                                        <w:color w:val="FFFFFF"/>
                                        <w:sz w:val="16"/>
                                        <w:szCs w:val="16"/>
                                      </w:rPr>
                                      <w:t>Certainty of the evidence</w:t>
                                    </w:r>
                                    <w:r>
                                      <w:rPr>
                                        <w:rFonts w:eastAsia="Times New Roman"/>
                                        <w:b/>
                                        <w:bCs/>
                                        <w:color w:val="FFFFFF"/>
                                        <w:sz w:val="16"/>
                                        <w:szCs w:val="16"/>
                                      </w:rPr>
                                      <w:br/>
                                      <w:t>(GRADE)</w:t>
                                    </w:r>
                                  </w:p>
                                </w:tc>
                                <w:tc>
                                  <w:tcPr>
                                    <w:tcW w:w="0" w:type="auto"/>
                                    <w:vMerge w:val="restart"/>
                                    <w:tcBorders>
                                      <w:top w:val="single" w:sz="6" w:space="0" w:color="BFBFBF"/>
                                      <w:left w:val="single" w:sz="6" w:space="0" w:color="BFBFBF"/>
                                      <w:bottom w:val="single" w:sz="6" w:space="0" w:color="BFBFBF"/>
                                      <w:right w:val="single" w:sz="6" w:space="0" w:color="BFBFBF"/>
                                    </w:tcBorders>
                                    <w:shd w:val="clear" w:color="auto" w:fill="3271AA"/>
                                    <w:tcMar>
                                      <w:top w:w="75" w:type="dxa"/>
                                      <w:left w:w="75" w:type="dxa"/>
                                      <w:bottom w:w="75" w:type="dxa"/>
                                      <w:right w:w="75" w:type="dxa"/>
                                    </w:tcMar>
                                    <w:hideMark/>
                                  </w:tcPr>
                                  <w:p w14:paraId="623383B8" w14:textId="77777777" w:rsidR="00A573F4" w:rsidRDefault="00A573F4" w:rsidP="00A573F4">
                                    <w:pPr>
                                      <w:rPr>
                                        <w:rFonts w:eastAsia="Times New Roman"/>
                                        <w:b/>
                                        <w:bCs/>
                                        <w:color w:val="FFFFFF"/>
                                        <w:sz w:val="16"/>
                                        <w:szCs w:val="16"/>
                                      </w:rPr>
                                    </w:pPr>
                                    <w:r>
                                      <w:rPr>
                                        <w:rFonts w:eastAsia="Times New Roman"/>
                                        <w:b/>
                                        <w:bCs/>
                                        <w:color w:val="FFFFFF"/>
                                        <w:sz w:val="16"/>
                                        <w:szCs w:val="16"/>
                                      </w:rPr>
                                      <w:t>Relative effect</w:t>
                                    </w:r>
                                    <w:r>
                                      <w:rPr>
                                        <w:rFonts w:eastAsia="Times New Roman"/>
                                        <w:b/>
                                        <w:bCs/>
                                        <w:color w:val="FFFFFF"/>
                                        <w:sz w:val="16"/>
                                        <w:szCs w:val="16"/>
                                      </w:rPr>
                                      <w:br/>
                                      <w:t>(95% CI)</w:t>
                                    </w:r>
                                  </w:p>
                                </w:tc>
                                <w:tc>
                                  <w:tcPr>
                                    <w:tcW w:w="0" w:type="auto"/>
                                    <w:gridSpan w:val="2"/>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6D510B40" w14:textId="77777777" w:rsidR="00A573F4" w:rsidRDefault="00A573F4" w:rsidP="00A573F4">
                                    <w:pPr>
                                      <w:rPr>
                                        <w:rFonts w:eastAsia="Times New Roman"/>
                                        <w:b/>
                                        <w:bCs/>
                                        <w:color w:val="000000"/>
                                        <w:sz w:val="16"/>
                                        <w:szCs w:val="16"/>
                                      </w:rPr>
                                    </w:pPr>
                                    <w:r>
                                      <w:rPr>
                                        <w:rFonts w:eastAsia="Times New Roman"/>
                                        <w:b/>
                                        <w:bCs/>
                                        <w:color w:val="000000"/>
                                        <w:sz w:val="16"/>
                                        <w:szCs w:val="16"/>
                                      </w:rPr>
                                      <w:t>Anticipated absolute effects</w:t>
                                    </w:r>
                                    <w:r>
                                      <w:rPr>
                                        <w:rFonts w:eastAsia="Times New Roman"/>
                                        <w:b/>
                                        <w:bCs/>
                                        <w:color w:val="000000"/>
                                        <w:sz w:val="16"/>
                                        <w:szCs w:val="16"/>
                                        <w:vertAlign w:val="superscript"/>
                                      </w:rPr>
                                      <w:t>*</w:t>
                                    </w:r>
                                    <w:r>
                                      <w:rPr>
                                        <w:rFonts w:eastAsia="Times New Roman"/>
                                        <w:b/>
                                        <w:bCs/>
                                        <w:color w:val="000000"/>
                                        <w:sz w:val="16"/>
                                        <w:szCs w:val="16"/>
                                      </w:rPr>
                                      <w:t xml:space="preserve"> (95% CI)</w:t>
                                    </w:r>
                                  </w:p>
                                </w:tc>
                              </w:tr>
                              <w:tr w:rsidR="00A573F4" w14:paraId="19AC2738" w14:textId="77777777" w:rsidTr="00EC24AC">
                                <w:trPr>
                                  <w:tblHeader/>
                                </w:trPr>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26816B4F"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4DFE8A5E"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390F1BBB" w14:textId="77777777" w:rsidR="00A573F4" w:rsidRDefault="00A573F4" w:rsidP="00A573F4">
                                    <w:pPr>
                                      <w:rPr>
                                        <w:rFonts w:eastAsia="Times New Roman"/>
                                        <w:b/>
                                        <w:bCs/>
                                        <w:color w:val="FFFFFF"/>
                                        <w:sz w:val="16"/>
                                        <w:szCs w:val="16"/>
                                      </w:rPr>
                                    </w:pPr>
                                  </w:p>
                                </w:tc>
                                <w:tc>
                                  <w:tcPr>
                                    <w:tcW w:w="0" w:type="auto"/>
                                    <w:vMerge/>
                                    <w:tcBorders>
                                      <w:top w:val="single" w:sz="6" w:space="0" w:color="BFBFBF"/>
                                      <w:left w:val="single" w:sz="6" w:space="0" w:color="BFBFBF"/>
                                      <w:bottom w:val="single" w:sz="6" w:space="0" w:color="BFBFBF"/>
                                      <w:right w:val="single" w:sz="6" w:space="0" w:color="BFBFBF"/>
                                    </w:tcBorders>
                                    <w:vAlign w:val="center"/>
                                    <w:hideMark/>
                                  </w:tcPr>
                                  <w:p w14:paraId="13A797C6" w14:textId="77777777" w:rsidR="00A573F4" w:rsidRDefault="00A573F4" w:rsidP="00A573F4">
                                    <w:pPr>
                                      <w:rPr>
                                        <w:rFonts w:eastAsia="Times New Roman"/>
                                        <w:b/>
                                        <w:bCs/>
                                        <w:color w:val="FFFFFF"/>
                                        <w:sz w:val="16"/>
                                        <w:szCs w:val="16"/>
                                      </w:rPr>
                                    </w:pP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F763B4F" w14:textId="77777777" w:rsidR="00A573F4" w:rsidRDefault="00A573F4" w:rsidP="00A573F4">
                                    <w:pPr>
                                      <w:rPr>
                                        <w:rFonts w:eastAsia="Times New Roman"/>
                                        <w:b/>
                                        <w:bCs/>
                                        <w:color w:val="000000"/>
                                        <w:sz w:val="16"/>
                                        <w:szCs w:val="16"/>
                                      </w:rPr>
                                    </w:pPr>
                                    <w:r>
                                      <w:rPr>
                                        <w:rFonts w:eastAsia="Times New Roman"/>
                                        <w:b/>
                                        <w:bCs/>
                                        <w:color w:val="000000"/>
                                        <w:sz w:val="16"/>
                                        <w:szCs w:val="16"/>
                                      </w:rPr>
                                      <w:t>Risk with manual mode radiant warmer</w:t>
                                    </w:r>
                                  </w:p>
                                </w:tc>
                                <w:tc>
                                  <w:tcPr>
                                    <w:tcW w:w="0" w:type="auto"/>
                                    <w:tcBorders>
                                      <w:top w:val="single" w:sz="6" w:space="0" w:color="BFBFBF"/>
                                      <w:left w:val="single" w:sz="6" w:space="0" w:color="BFBFBF"/>
                                      <w:bottom w:val="single" w:sz="6" w:space="0" w:color="BFBFBF"/>
                                      <w:right w:val="single" w:sz="6" w:space="0" w:color="BFBFBF"/>
                                    </w:tcBorders>
                                    <w:shd w:val="clear" w:color="auto" w:fill="EBEBEB"/>
                                    <w:tcMar>
                                      <w:top w:w="75" w:type="dxa"/>
                                      <w:left w:w="75" w:type="dxa"/>
                                      <w:bottom w:w="75" w:type="dxa"/>
                                      <w:right w:w="75" w:type="dxa"/>
                                    </w:tcMar>
                                    <w:hideMark/>
                                  </w:tcPr>
                                  <w:p w14:paraId="15CDF7E7" w14:textId="77777777" w:rsidR="00A573F4" w:rsidRDefault="00A573F4" w:rsidP="00A573F4">
                                    <w:pPr>
                                      <w:rPr>
                                        <w:rFonts w:eastAsia="Times New Roman"/>
                                        <w:b/>
                                        <w:bCs/>
                                        <w:color w:val="000000"/>
                                        <w:sz w:val="16"/>
                                        <w:szCs w:val="16"/>
                                      </w:rPr>
                                    </w:pPr>
                                    <w:r>
                                      <w:rPr>
                                        <w:rFonts w:eastAsia="Times New Roman"/>
                                        <w:b/>
                                        <w:bCs/>
                                        <w:color w:val="000000"/>
                                        <w:sz w:val="16"/>
                                        <w:szCs w:val="16"/>
                                      </w:rPr>
                                      <w:t>Risk difference with servo controlled radiant warmer</w:t>
                                    </w:r>
                                  </w:p>
                                </w:tc>
                              </w:tr>
                              <w:tr w:rsidR="00A573F4" w14:paraId="6E3956BB" w14:textId="77777777" w:rsidTr="00EC24AC">
                                <w:trPr>
                                  <w:trHeight w:val="915"/>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C696210" w14:textId="77777777" w:rsidR="00A573F4" w:rsidRDefault="00A573F4" w:rsidP="00A573F4">
                                    <w:pPr>
                                      <w:rPr>
                                        <w:rFonts w:eastAsia="Times New Roman"/>
                                        <w:sz w:val="16"/>
                                        <w:szCs w:val="16"/>
                                      </w:rPr>
                                    </w:pPr>
                                    <w:r>
                                      <w:rPr>
                                        <w:rStyle w:val="label"/>
                                        <w:rFonts w:eastAsia="Times New Roman"/>
                                        <w:sz w:val="16"/>
                                        <w:szCs w:val="16"/>
                                      </w:rPr>
                                      <w:t>Hyperthermi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E3EE08" w14:textId="77777777" w:rsidR="00A573F4" w:rsidRDefault="00A573F4" w:rsidP="00A573F4">
                                    <w:pPr>
                                      <w:rPr>
                                        <w:rFonts w:eastAsia="Times New Roman"/>
                                        <w:sz w:val="16"/>
                                        <w:szCs w:val="16"/>
                                      </w:rPr>
                                    </w:pPr>
                                    <w:r>
                                      <w:rPr>
                                        <w:rFonts w:eastAsia="Times New Roman"/>
                                        <w:sz w:val="16"/>
                                        <w:szCs w:val="16"/>
                                      </w:rPr>
                                      <w:t>450</w:t>
                                    </w:r>
                                    <w:r>
                                      <w:rPr>
                                        <w:rFonts w:eastAsia="Times New Roman"/>
                                        <w:sz w:val="16"/>
                                        <w:szCs w:val="16"/>
                                      </w:rPr>
                                      <w:br/>
                                      <w:t>(1 RCT)</w:t>
                                    </w:r>
                                    <w:r>
                                      <w:rPr>
                                        <w:rFonts w:eastAsia="Times New Roman"/>
                                        <w:sz w:val="16"/>
                                        <w:szCs w:val="16"/>
                                        <w:vertAlign w:val="superscript"/>
                                      </w:rPr>
                                      <w:t>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02F8A3D" w14:textId="77777777" w:rsidR="00A573F4" w:rsidRDefault="00A573F4" w:rsidP="00A573F4">
                                    <w:pPr>
                                      <w:rPr>
                                        <w:rFonts w:eastAsia="Times New Roman"/>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eastAsia="Times New Roman"/>
                                        <w:sz w:val="16"/>
                                        <w:szCs w:val="16"/>
                                      </w:rPr>
                                      <w:br/>
                                    </w:r>
                                    <w:proofErr w:type="spellStart"/>
                                    <w:r>
                                      <w:rPr>
                                        <w:rStyle w:val="quality-text"/>
                                        <w:rFonts w:eastAsia="Times New Roman"/>
                                        <w:sz w:val="16"/>
                                        <w:szCs w:val="16"/>
                                      </w:rPr>
                                      <w:t>Low</w:t>
                                    </w:r>
                                    <w:r>
                                      <w:rPr>
                                        <w:rFonts w:eastAsia="Times New Roman"/>
                                        <w:sz w:val="16"/>
                                        <w:szCs w:val="16"/>
                                        <w:vertAlign w:val="superscript"/>
                                      </w:rPr>
                                      <w:t>a</w:t>
                                    </w:r>
                                    <w:proofErr w:type="spellEnd"/>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AD71E33" w14:textId="77777777" w:rsidR="00A573F4" w:rsidRDefault="00A573F4" w:rsidP="00A573F4">
                                    <w:pPr>
                                      <w:rPr>
                                        <w:rFonts w:eastAsia="Times New Roman"/>
                                        <w:sz w:val="16"/>
                                        <w:szCs w:val="16"/>
                                      </w:rPr>
                                    </w:pPr>
                                    <w:r>
                                      <w:rPr>
                                        <w:rStyle w:val="block"/>
                                        <w:rFonts w:eastAsia="Times New Roman"/>
                                        <w:b/>
                                        <w:bCs/>
                                        <w:sz w:val="16"/>
                                        <w:szCs w:val="16"/>
                                      </w:rPr>
                                      <w:t>RR 0.02</w:t>
                                    </w:r>
                                    <w:r>
                                      <w:rPr>
                                        <w:rFonts w:eastAsia="Times New Roman"/>
                                        <w:sz w:val="16"/>
                                        <w:szCs w:val="16"/>
                                      </w:rPr>
                                      <w:br/>
                                    </w:r>
                                    <w:r>
                                      <w:rPr>
                                        <w:rStyle w:val="cell"/>
                                        <w:rFonts w:eastAsia="Times New Roman"/>
                                        <w:sz w:val="16"/>
                                        <w:szCs w:val="16"/>
                                      </w:rPr>
                                      <w:t>(0.00 to 8.46)</w:t>
                                    </w:r>
                                  </w:p>
                                </w:tc>
                                <w:tc>
                                  <w:tcPr>
                                    <w:tcW w:w="0" w:type="auto"/>
                                    <w:tcBorders>
                                      <w:top w:val="single" w:sz="6" w:space="0" w:color="BFBFBF"/>
                                      <w:left w:val="single" w:sz="6" w:space="0" w:color="BFBFBF"/>
                                      <w:right w:val="single" w:sz="6" w:space="0" w:color="BFBFBF"/>
                                    </w:tcBorders>
                                    <w:shd w:val="clear" w:color="auto" w:fill="EBEBEB"/>
                                    <w:tcMar>
                                      <w:top w:w="75" w:type="dxa"/>
                                      <w:left w:w="75" w:type="dxa"/>
                                      <w:bottom w:w="75" w:type="dxa"/>
                                      <w:right w:w="75" w:type="dxa"/>
                                    </w:tcMar>
                                    <w:hideMark/>
                                  </w:tcPr>
                                  <w:p w14:paraId="39AE74C7" w14:textId="77777777" w:rsidR="00A573F4" w:rsidRDefault="00A573F4" w:rsidP="00A573F4">
                                    <w:pPr>
                                      <w:rPr>
                                        <w:rFonts w:eastAsia="Times New Roman"/>
                                        <w:color w:val="000000"/>
                                        <w:sz w:val="16"/>
                                        <w:szCs w:val="16"/>
                                      </w:rPr>
                                    </w:pPr>
                                    <w:r>
                                      <w:rPr>
                                        <w:rFonts w:eastAsia="Times New Roman"/>
                                        <w:color w:val="000000"/>
                                        <w:sz w:val="16"/>
                                        <w:szCs w:val="16"/>
                                      </w:rPr>
                                      <w:t>27 per 1,000</w:t>
                                    </w:r>
                                  </w:p>
                                </w:tc>
                                <w:tc>
                                  <w:tcPr>
                                    <w:tcW w:w="0" w:type="auto"/>
                                    <w:tcBorders>
                                      <w:top w:val="single" w:sz="6" w:space="0" w:color="BFBFBF"/>
                                      <w:left w:val="single" w:sz="6" w:space="0" w:color="BFBFBF"/>
                                      <w:right w:val="single" w:sz="6" w:space="0" w:color="BFBFBF"/>
                                    </w:tcBorders>
                                    <w:shd w:val="clear" w:color="auto" w:fill="EBEBEB"/>
                                  </w:tcPr>
                                  <w:p w14:paraId="74C2BF7F" w14:textId="77777777" w:rsidR="00A573F4" w:rsidRDefault="00A573F4" w:rsidP="00A573F4">
                                    <w:pPr>
                                      <w:rPr>
                                        <w:rFonts w:eastAsia="Times New Roman"/>
                                        <w:color w:val="000000"/>
                                        <w:sz w:val="16"/>
                                        <w:szCs w:val="16"/>
                                      </w:rPr>
                                    </w:pPr>
                                    <w:r>
                                      <w:rPr>
                                        <w:rStyle w:val="cell-value"/>
                                        <w:rFonts w:eastAsia="Times New Roman"/>
                                        <w:b/>
                                        <w:bCs/>
                                        <w:color w:val="000000"/>
                                        <w:sz w:val="16"/>
                                        <w:szCs w:val="16"/>
                                      </w:rPr>
                                      <w:t>26 fewer per 1,000</w:t>
                                    </w:r>
                                    <w:r>
                                      <w:rPr>
                                        <w:rFonts w:eastAsia="Times New Roman"/>
                                        <w:color w:val="000000"/>
                                        <w:sz w:val="16"/>
                                        <w:szCs w:val="16"/>
                                      </w:rPr>
                                      <w:br/>
                                    </w:r>
                                    <w:r>
                                      <w:rPr>
                                        <w:rStyle w:val="cell-value"/>
                                        <w:rFonts w:eastAsia="Times New Roman"/>
                                        <w:color w:val="000000"/>
                                        <w:sz w:val="16"/>
                                        <w:szCs w:val="16"/>
                                      </w:rPr>
                                      <w:t>(27 fewer to 199 more)</w:t>
                                    </w:r>
                                  </w:p>
                                </w:tc>
                              </w:tr>
                            </w:tbl>
                            <w:p w14:paraId="28C13DD8" w14:textId="77777777" w:rsidR="00A573F4" w:rsidRPr="0072365A" w:rsidRDefault="00A573F4">
                              <w:pPr>
                                <w:numPr>
                                  <w:ilvl w:val="0"/>
                                  <w:numId w:val="35"/>
                                </w:numPr>
                                <w:spacing w:after="0" w:line="240" w:lineRule="auto"/>
                                <w:rPr>
                                  <w:rFonts w:eastAsia="Times New Roman" w:cstheme="minorHAnsi"/>
                                  <w:sz w:val="16"/>
                                  <w:szCs w:val="16"/>
                                </w:rPr>
                              </w:pPr>
                              <w:r w:rsidRPr="0072365A">
                                <w:rPr>
                                  <w:rFonts w:eastAsia="Times New Roman" w:cstheme="minorHAnsi"/>
                                  <w:sz w:val="16"/>
                                  <w:szCs w:val="16"/>
                                </w:rPr>
                                <w:fldChar w:fldCharType="begin"/>
                              </w:r>
                              <w:r w:rsidRPr="0072365A">
                                <w:rPr>
                                  <w:rFonts w:eastAsia="Times New Roman" w:cstheme="minorHAnsi"/>
                                  <w:sz w:val="16"/>
                                  <w:szCs w:val="16"/>
                                </w:rPr>
                                <w:instrText xml:space="preserve"> ADDIN EN.CITE &lt;EndNote&gt;&lt;Cite&gt;&lt;Author&gt;Cavallin&lt;/Author&gt;&lt;Year&gt;2021&lt;/Year&gt;&lt;RecNum&gt;35&lt;/RecNum&gt;&lt;IDText&gt;572-577&lt;/IDText&gt;&lt;DisplayText&gt;{Cavallin 2021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sidRPr="0072365A">
                                <w:rPr>
                                  <w:rFonts w:eastAsia="Times New Roman" w:cstheme="minorHAnsi"/>
                                  <w:sz w:val="16"/>
                                  <w:szCs w:val="16"/>
                                </w:rPr>
                                <w:fldChar w:fldCharType="separate"/>
                              </w:r>
                              <w:r w:rsidRPr="0072365A">
                                <w:rPr>
                                  <w:rFonts w:eastAsia="Times New Roman" w:cstheme="minorHAnsi"/>
                                  <w:noProof/>
                                  <w:sz w:val="16"/>
                                  <w:szCs w:val="16"/>
                                </w:rPr>
                                <w:t>{Cavallin 2021 572}</w:t>
                              </w:r>
                              <w:r w:rsidRPr="0072365A">
                                <w:rPr>
                                  <w:rFonts w:eastAsia="Times New Roman" w:cstheme="minorHAnsi"/>
                                  <w:sz w:val="16"/>
                                  <w:szCs w:val="16"/>
                                </w:rPr>
                                <w:fldChar w:fldCharType="end"/>
                              </w:r>
                            </w:p>
                            <w:p w14:paraId="186E4F54" w14:textId="77777777" w:rsidR="00A573F4" w:rsidRDefault="00A573F4">
                              <w:pPr>
                                <w:numPr>
                                  <w:ilvl w:val="0"/>
                                  <w:numId w:val="36"/>
                                </w:numPr>
                                <w:spacing w:after="100" w:afterAutospacing="1" w:line="240" w:lineRule="auto"/>
                                <w:rPr>
                                  <w:rFonts w:ascii="Calibri" w:eastAsia="Times New Roman" w:hAnsi="Calibri" w:cs="Calibri"/>
                                  <w:sz w:val="16"/>
                                  <w:szCs w:val="16"/>
                                </w:rPr>
                              </w:pPr>
                              <w:r>
                                <w:rPr>
                                  <w:rFonts w:eastAsia="Times New Roman" w:cstheme="minorHAnsi"/>
                                  <w:sz w:val="16"/>
                                  <w:szCs w:val="16"/>
                                </w:rPr>
                                <w:t>S</w:t>
                              </w:r>
                              <w:r w:rsidRPr="0072365A">
                                <w:rPr>
                                  <w:rFonts w:eastAsia="Times New Roman" w:cstheme="minorHAnsi"/>
                                  <w:sz w:val="16"/>
                                  <w:szCs w:val="16"/>
                                </w:rPr>
                                <w:t>ingle study with low event rates</w:t>
                              </w:r>
                              <w:r>
                                <w:rPr>
                                  <w:rFonts w:eastAsia="Times New Roman" w:cstheme="minorHAnsi"/>
                                  <w:sz w:val="16"/>
                                  <w:szCs w:val="16"/>
                                </w:rPr>
                                <w:t xml:space="preserve">, </w:t>
                              </w:r>
                              <w:r w:rsidRPr="00D03728">
                                <w:rPr>
                                  <w:rFonts w:eastAsia="Times New Roman" w:cstheme="minorHAnsi"/>
                                  <w:sz w:val="16"/>
                                  <w:szCs w:val="16"/>
                                </w:rPr>
                                <w:t>95% CI crossing line of no effect</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E60468"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single study in this review also used a plastic bag or wrap plus a hat for a similar proportion of infants in each group. Additionally, delayed cord clamping, or thermal mattress or heated humidified gases were used in a proportion of infants in each group. </w:t>
                              </w:r>
                            </w:p>
                            <w:p w14:paraId="45440124"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We do not know the effect size in the presence of fewer or more co-interventions.</w:t>
                              </w:r>
                            </w:p>
                            <w:p w14:paraId="5CECA97A"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Radiant warmers in servo control mode require a sensor to adhere to the infant’s skin or a probe inserted into the neonate's rectum. Both methods have some potential to cause harm.</w:t>
                              </w:r>
                            </w:p>
                            <w:p w14:paraId="7E2EA0A2"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ape used to secure the temperature sensor could cause skin damage in preterm infants due to their fragile, underdeveloped skin. </w:t>
                              </w:r>
                              <w:r>
                                <w:rPr>
                                  <w:rFonts w:ascii="Calibri" w:eastAsia="Times New Roman" w:hAnsi="Calibri" w:cs="Calibri"/>
                                  <w:sz w:val="16"/>
                                  <w:szCs w:val="16"/>
                                </w:rPr>
                                <w:fldChar w:fldCharType="begin">
                                  <w:fldData xml:space="preserve">PEVuZE5vdGU+PENpdGU+PEF1dGhvcj5NaXNocmE8L0F1dGhvcj48WWVhcj4yMDIxPC9ZZWFyPjxS
ZWNOdW0+NDk8L1JlY051bT48SURUZXh0PjE2MjctMTYzMzwvSURUZXh0PjxEaXNwbGF5VGV4dD57
TWlzaHJhIDIwMjEgMTYyN308L0Rpc3BsYXlUZXh0PjxyZWNvcmQ+PHJlYy1udW1iZXI+NDk8L3Jl
Yy1udW1iZXI+PGZvcmVpZ24ta2V5cz48a2V5IGFwcD0iRU4iIGRiLWlkPSJ6NWF2MDJhZHJlOTJ4
NGVlZWZwcHpwcmR0djkweGRmZHh6cmEiIHRpbWVzdGFtcD0iMTY2Mzc1MTUxNiI+NDk8L2tleT48
L2ZvcmVpZ24ta2V5cz48cmVmLXR5cGUgbmFtZT0iSm91cm5hbCBBcnRpY2xlIj4xNzwvcmVmLXR5
cGU+PGNvbnRyaWJ1dG9ycz48YXV0aG9ycz48YXV0aG9yPk1pc2hyYSwgVS48L2F1dGhvcj48YXV0
aG9yPkphbmksIFAuPC9hdXRob3I+PGF1dGhvcj5NYWhlc2h3YXJpLCBSLjwvYXV0aG9yPjxhdXRo
b3I+U2hhaCwgRC48L2F1dGhvcj48YXV0aG9yPkQmYXBvcztDcnV6LCBELjwvYXV0aG9yPjxhdXRo
b3I+UHJpeWFkYXJzaGksIEEuPC9hdXRob3I+PGF1dGhvcj5HYWxlYSwgQy48L2F1dGhvcj48YXV0
aG9yPkxvd2UsIEsuPC9hdXRob3I+PGF1dGhvcj5NYXJjZWF1LCBKLjwvYXV0aG9yPjxhdXRob3I+
V3JpZ2h0LCBBLjwvYXV0aG9yPjwvYXV0aG9ycz48L2NvbnRyaWJ1dG9ycz48YXV0aC1hZGRyZXNz
PkRlcGFydG1lbnQgb2YgTmVvbmF0b2xvZ3ksIFdlc3RtZWFkIEhvc3BpdGFsLCBTeWRuZXksIE5l
dyBTb3V0aCBXYWxlcywgQXVzdHJhbGlhLiYjeEQ7VGhlIFVuaXZlcnNpdHkgb2YgU3lkbmV5LCBT
eWRuZXksIE5ldyBTb3V0aCBXYWxlcywgQXVzdHJhbGlhLiYjeEQ7R3JhY2UgQ2VudHJlIEZvciBO
ZXdib3JuIEludGVuc2l2ZSBDYXJlLCBUaGUgQ2hpbGRyZW4mYXBvcztzIEhvc3BpdGFsIGF0IFdl
c3RtZWFkLCBTeWRuZXksIE5ldyBTb3V0aCBXYWxlcywgQXVzdHJhbGlhLiYjeEQ7VGhlIENlcmVi
cmFsIFBhbHN5IEFsbGlhbmNlLCBTeWRuZXksIE5ldyBTb3V0aCBXYWxlcywgQXVzdHJhbGlhLjwv
YXV0aC1hZGRyZXNzPjx0aXRsZXM+PHRpdGxlPlNraW5jYXJlIHByYWN0aWNlcyBpbiBleHRyZW1l
bHkgcHJlbWF0dXJlIGluZmFudHM6IEEgc3VydmV5IG9mIHRlcnRpYXJ5IG5lb25hdGFsIGludGVu
c2l2ZSBjYXJlIHVuaXRzIGZyb20gQXVzdHJhbGlhIGFuZCBOZXcgWmVhbGFuZDwvdGl0bGU+PHNl
Y29uZGFyeS10aXRsZT5KIFBhZWRpYXRyIENoaWxkIEhlYWx0aDwvc2Vjb25kYXJ5LXRpdGxlPjwv
dGl0bGVzPjxwZXJpb2RpY2FsPjxmdWxsLXRpdGxlPkogUGFlZGlhdHIgQ2hpbGQgSGVhbHRoPC9m
dWxsLXRpdGxlPjwvcGVyaW9kaWNhbD48cGFnZXM+MTYyNy0xNjMzPC9wYWdlcz48dm9sdW1lPjU3
PC92b2x1bWU+PG51bWJlcj4xMDwvbnVtYmVyPjxlZGl0aW9uPjIwMjEwNjE4PC9lZGl0aW9uPjxr
ZXl3b3Jkcz48a2V5d29yZD5BdXN0cmFsaWE8L2tleXdvcmQ+PGtleXdvcmQ+SHVtYW5zPC9rZXl3
b3JkPjxrZXl3b3JkPipJbmZhbnQsIEV4dHJlbWVseSBQcmVtYXR1cmU8L2tleXdvcmQ+PGtleXdv
cmQ+SW5mYW50LCBOZXdib3JuPC9rZXl3b3JkPjxrZXl3b3JkPipJbnRlbnNpdmUgQ2FyZSBVbml0
cywgTmVvbmF0YWw8L2tleXdvcmQ+PGtleXdvcmQ+TmV3IFplYWxhbmQ8L2tleXdvcmQ+PGtleXdv
cmQ+U3VydmV5cyBhbmQgUXVlc3Rpb25uYWlyZXM8L2tleXdvcmQ+PGtleXdvcmQ+ZXh0cmVtZWx5
IHByZW1hdHVyZSBpbmZhbnQ8L2tleXdvcmQ+PGtleXdvcmQ+c2tpbiBjYXJlPC9rZXl3b3JkPjxr
ZXl3b3JkPnN1cnZleXMgYW5kIHF1ZXN0aW9ubmFpcmU8L2tleXdvcmQ+PC9rZXl3b3Jkcz48ZGF0
ZXM+PHllYXI+MjAyMTwveWVhcj48cHViLWRhdGVzPjxkYXRlPk9jdDwvZGF0ZT48L3B1Yi1kYXRl
cz48L2RhdGVzPjxpc2JuPjEwMzQtNDgxMDwvaXNibj48YWNjZXNzaW9uLW51bT4zNDE0NTY2NDwv
YWNjZXNzaW9uLW51bT48bGFiZWw+MTYyNzwvbGFiZWw+PHVybHM+PC91cmxzPjxlbGVjdHJvbmlj
LXJlc291cmNlLW51bT4xMC4xMTExL2pwYy4xNTU3ODwvZWxlY3Ryb25pYy1yZXNvdXJjZS1udW0+
PHJlbW90ZS1kYXRhYmFzZS1wcm92aWRlcj5OTE08L3JlbW90ZS1kYXRhYmFzZS1wcm92aWRlcj48
bGFuZ3VhZ2U+ZW5nPC9sYW5ndWFnZT48L3JlY29yZD48L0NpdGU+PC9FbmROb3RlPn==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NaXNocmE8L0F1dGhvcj48WWVhcj4yMDIxPC9ZZWFyPjxS
ZWNOdW0+NDk8L1JlY051bT48SURUZXh0PjE2MjctMTYzMzwvSURUZXh0PjxEaXNwbGF5VGV4dD57
TWlzaHJhIDIwMjEgMTYyN308L0Rpc3BsYXlUZXh0PjxyZWNvcmQ+PHJlYy1udW1iZXI+NDk8L3Jl
Yy1udW1iZXI+PGZvcmVpZ24ta2V5cz48a2V5IGFwcD0iRU4iIGRiLWlkPSJ6NWF2MDJhZHJlOTJ4
NGVlZWZwcHpwcmR0djkweGRmZHh6cmEiIHRpbWVzdGFtcD0iMTY2Mzc1MTUxNiI+NDk8L2tleT48
L2ZvcmVpZ24ta2V5cz48cmVmLXR5cGUgbmFtZT0iSm91cm5hbCBBcnRpY2xlIj4xNzwvcmVmLXR5
cGU+PGNvbnRyaWJ1dG9ycz48YXV0aG9ycz48YXV0aG9yPk1pc2hyYSwgVS48L2F1dGhvcj48YXV0
aG9yPkphbmksIFAuPC9hdXRob3I+PGF1dGhvcj5NYWhlc2h3YXJpLCBSLjwvYXV0aG9yPjxhdXRo
b3I+U2hhaCwgRC48L2F1dGhvcj48YXV0aG9yPkQmYXBvcztDcnV6LCBELjwvYXV0aG9yPjxhdXRo
b3I+UHJpeWFkYXJzaGksIEEuPC9hdXRob3I+PGF1dGhvcj5HYWxlYSwgQy48L2F1dGhvcj48YXV0
aG9yPkxvd2UsIEsuPC9hdXRob3I+PGF1dGhvcj5NYXJjZWF1LCBKLjwvYXV0aG9yPjxhdXRob3I+
V3JpZ2h0LCBBLjwvYXV0aG9yPjwvYXV0aG9ycz48L2NvbnRyaWJ1dG9ycz48YXV0aC1hZGRyZXNz
PkRlcGFydG1lbnQgb2YgTmVvbmF0b2xvZ3ksIFdlc3RtZWFkIEhvc3BpdGFsLCBTeWRuZXksIE5l
dyBTb3V0aCBXYWxlcywgQXVzdHJhbGlhLiYjeEQ7VGhlIFVuaXZlcnNpdHkgb2YgU3lkbmV5LCBT
eWRuZXksIE5ldyBTb3V0aCBXYWxlcywgQXVzdHJhbGlhLiYjeEQ7R3JhY2UgQ2VudHJlIEZvciBO
ZXdib3JuIEludGVuc2l2ZSBDYXJlLCBUaGUgQ2hpbGRyZW4mYXBvcztzIEhvc3BpdGFsIGF0IFdl
c3RtZWFkLCBTeWRuZXksIE5ldyBTb3V0aCBXYWxlcywgQXVzdHJhbGlhLiYjeEQ7VGhlIENlcmVi
cmFsIFBhbHN5IEFsbGlhbmNlLCBTeWRuZXksIE5ldyBTb3V0aCBXYWxlcywgQXVzdHJhbGlhLjwv
YXV0aC1hZGRyZXNzPjx0aXRsZXM+PHRpdGxlPlNraW5jYXJlIHByYWN0aWNlcyBpbiBleHRyZW1l
bHkgcHJlbWF0dXJlIGluZmFudHM6IEEgc3VydmV5IG9mIHRlcnRpYXJ5IG5lb25hdGFsIGludGVu
c2l2ZSBjYXJlIHVuaXRzIGZyb20gQXVzdHJhbGlhIGFuZCBOZXcgWmVhbGFuZDwvdGl0bGU+PHNl
Y29uZGFyeS10aXRsZT5KIFBhZWRpYXRyIENoaWxkIEhlYWx0aDwvc2Vjb25kYXJ5LXRpdGxlPjwv
dGl0bGVzPjxwZXJpb2RpY2FsPjxmdWxsLXRpdGxlPkogUGFlZGlhdHIgQ2hpbGQgSGVhbHRoPC9m
dWxsLXRpdGxlPjwvcGVyaW9kaWNhbD48cGFnZXM+MTYyNy0xNjMzPC9wYWdlcz48dm9sdW1lPjU3
PC92b2x1bWU+PG51bWJlcj4xMDwvbnVtYmVyPjxlZGl0aW9uPjIwMjEwNjE4PC9lZGl0aW9uPjxr
ZXl3b3Jkcz48a2V5d29yZD5BdXN0cmFsaWE8L2tleXdvcmQ+PGtleXdvcmQ+SHVtYW5zPC9rZXl3
b3JkPjxrZXl3b3JkPipJbmZhbnQsIEV4dHJlbWVseSBQcmVtYXR1cmU8L2tleXdvcmQ+PGtleXdv
cmQ+SW5mYW50LCBOZXdib3JuPC9rZXl3b3JkPjxrZXl3b3JkPipJbnRlbnNpdmUgQ2FyZSBVbml0
cywgTmVvbmF0YWw8L2tleXdvcmQ+PGtleXdvcmQ+TmV3IFplYWxhbmQ8L2tleXdvcmQ+PGtleXdv
cmQ+U3VydmV5cyBhbmQgUXVlc3Rpb25uYWlyZXM8L2tleXdvcmQ+PGtleXdvcmQ+ZXh0cmVtZWx5
IHByZW1hdHVyZSBpbmZhbnQ8L2tleXdvcmQ+PGtleXdvcmQ+c2tpbiBjYXJlPC9rZXl3b3JkPjxr
ZXl3b3JkPnN1cnZleXMgYW5kIHF1ZXN0aW9ubmFpcmU8L2tleXdvcmQ+PC9rZXl3b3Jkcz48ZGF0
ZXM+PHllYXI+MjAyMTwveWVhcj48cHViLWRhdGVzPjxkYXRlPk9jdDwvZGF0ZT48L3B1Yi1kYXRl
cz48L2RhdGVzPjxpc2JuPjEwMzQtNDgxMDwvaXNibj48YWNjZXNzaW9uLW51bT4zNDE0NTY2NDwv
YWNjZXNzaW9uLW51bT48bGFiZWw+MTYyNzwvbGFiZWw+PHVybHM+PC91cmxzPjxlbGVjdHJvbmlj
LXJlc291cmNlLW51bT4xMC4xMTExL2pwYy4xNTU3ODwvZWxlY3Ryb25pYy1yZXNvdXJjZS1udW0+
PHJlbW90ZS1kYXRhYmFzZS1wcm92aWRlcj5OTE08L3JlbW90ZS1kYXRhYmFzZS1wcm92aWRlcj48
bGFuZ3VhZ2U+ZW5nPC9sYW5ndWFnZT48L3JlY29yZD48L0NpdGU+PC9FbmROb3RlPn==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Mishra 2021 1627}</w:t>
                              </w:r>
                              <w:r>
                                <w:rPr>
                                  <w:rFonts w:ascii="Calibri" w:eastAsia="Times New Roman" w:hAnsi="Calibri" w:cs="Calibri"/>
                                  <w:sz w:val="16"/>
                                  <w:szCs w:val="16"/>
                                </w:rPr>
                                <w:fldChar w:fldCharType="end"/>
                              </w:r>
                            </w:p>
                            <w:p w14:paraId="5DD55598"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Damage to the rectum from rectal temperature probes is possible but rare.</w:t>
                              </w:r>
                              <w:r>
                                <w:rPr>
                                  <w:rFonts w:ascii="Calibri" w:eastAsia="Times New Roman" w:hAnsi="Calibri" w:cs="Calibri"/>
                                  <w:sz w:val="16"/>
                                  <w:szCs w:val="16"/>
                                  <w:shd w:val="clear" w:color="auto" w:fill="EBEBEB"/>
                                </w:rPr>
                                <w:t xml:space="preserve"> </w:t>
                              </w:r>
                              <w:r>
                                <w:rPr>
                                  <w:rFonts w:ascii="Calibri" w:eastAsia="Times New Roman" w:hAnsi="Calibri" w:cs="Calibri"/>
                                  <w:sz w:val="16"/>
                                  <w:szCs w:val="16"/>
                                  <w:shd w:val="clear" w:color="auto" w:fill="EBEBEB"/>
                                </w:rPr>
                                <w:fldChar w:fldCharType="begin"/>
                              </w:r>
                              <w:r>
                                <w:rPr>
                                  <w:rFonts w:ascii="Calibri" w:eastAsia="Times New Roman" w:hAnsi="Calibri" w:cs="Calibri"/>
                                  <w:sz w:val="16"/>
                                  <w:szCs w:val="16"/>
                                  <w:shd w:val="clear" w:color="auto" w:fill="EBEBEB"/>
                                </w:rPr>
                                <w:instrText xml:space="preserve"> ADDIN EN.CITE &lt;EndNote&gt;&lt;Cite&gt;&lt;Author&gt;Morley&lt;/Author&gt;&lt;Year&gt;1992&lt;/Year&gt;&lt;RecNum&gt;51&lt;/RecNum&gt;&lt;IDText&gt;122-5&lt;/IDText&gt;&lt;DisplayText&gt;{Morley 1992 122}&lt;/DisplayText&gt;&lt;record&gt;&lt;rec-number&gt;51&lt;/rec-number&gt;&lt;foreign-keys&gt;&lt;key app="EN" db-id="z5av02adre92x4eeefppzprdtv90xdfdxzra" timestamp="1663751636"&gt;51&lt;/key&gt;&lt;/foreign-keys&gt;&lt;ref-type name="Journal Article"&gt;17&lt;/ref-type&gt;&lt;contributors&gt;&lt;authors&gt;&lt;author&gt;Morley, C. J.&lt;/author&gt;&lt;author&gt;Hewson, P. H.&lt;/author&gt;&lt;author&gt;Thornton, A. J.&lt;/author&gt;&lt;author&gt;Cole, T. J.&lt;/author&gt;&lt;/authors&gt;&lt;/contributors&gt;&lt;auth-address&gt;Department of Paediatrics, University of Cambridge.&lt;/auth-address&gt;&lt;titles&gt;&lt;title&gt;Axillary and rectal temperature measurements in infants&lt;/title&gt;&lt;secondary-title&gt;Arch Dis Child&lt;/secondary-title&gt;&lt;/titles&gt;&lt;pages&gt;122-5&lt;/pages&gt;&lt;volume&gt;67&lt;/volume&gt;&lt;number&gt;1&lt;/number&gt;&lt;keywords&gt;&lt;keyword&gt;Age Factors&lt;/keyword&gt;&lt;keyword&gt;Axilla&lt;/keyword&gt;&lt;keyword&gt;*Body Temperature&lt;/keyword&gt;&lt;keyword&gt;Humans&lt;/keyword&gt;&lt;keyword&gt;Infant&lt;/keyword&gt;&lt;keyword&gt;Methods&lt;/keyword&gt;&lt;keyword&gt;Rectum&lt;/keyword&gt;&lt;keyword&gt;Reference Values&lt;/keyword&gt;&lt;keyword&gt;Sensitivity and Specificity&lt;/keyword&gt;&lt;keyword&gt;Thermometers&lt;/keyword&gt;&lt;keyword&gt;Time Factors&lt;/keyword&gt;&lt;/keywords&gt;&lt;dates&gt;&lt;year&gt;1992&lt;/year&gt;&lt;pub-dates&gt;&lt;date&gt;Jan&lt;/date&gt;&lt;/pub-dates&gt;&lt;/dates&gt;&lt;isbn&gt;0003-9888 (Print)&amp;#xD;0003-9888&lt;/isbn&gt;&lt;accession-num&gt;1739325&lt;/accession-num&gt;&lt;label&gt;122&lt;/label&gt;&lt;urls&gt;&lt;related-urls&gt;&lt;url&gt;https://www.ncbi.nlm.nih.gov/pmc/articles/PMC1793545/pdf/archdisch00642-0056.pdf&lt;/url&gt;&lt;/related-urls&gt;&lt;/urls&gt;&lt;custom2&gt;PMC1793545&lt;/custom2&gt;&lt;electronic-resource-num&gt;10.1136/adc.67.1.122&lt;/electronic-resource-num&gt;&lt;remote-database-provider&gt;NLM&lt;/remote-database-provider&gt;&lt;language&gt;eng&lt;/language&gt;&lt;/record&gt;&lt;/Cite&gt;&lt;/EndNote&gt;</w:instrText>
                              </w:r>
                              <w:r>
                                <w:rPr>
                                  <w:rFonts w:ascii="Calibri" w:eastAsia="Times New Roman" w:hAnsi="Calibri" w:cs="Calibri"/>
                                  <w:sz w:val="16"/>
                                  <w:szCs w:val="16"/>
                                  <w:shd w:val="clear" w:color="auto" w:fill="EBEBEB"/>
                                </w:rPr>
                                <w:fldChar w:fldCharType="separate"/>
                              </w:r>
                              <w:r>
                                <w:rPr>
                                  <w:rFonts w:ascii="Calibri" w:eastAsia="Times New Roman" w:hAnsi="Calibri" w:cs="Calibri"/>
                                  <w:noProof/>
                                  <w:sz w:val="16"/>
                                  <w:szCs w:val="16"/>
                                  <w:shd w:val="clear" w:color="auto" w:fill="EBEBEB"/>
                                </w:rPr>
                                <w:t>{Morley 1992 122}</w:t>
                              </w:r>
                              <w:r>
                                <w:rPr>
                                  <w:rFonts w:ascii="Calibri" w:eastAsia="Times New Roman" w:hAnsi="Calibri" w:cs="Calibri"/>
                                  <w:sz w:val="16"/>
                                  <w:szCs w:val="16"/>
                                  <w:shd w:val="clear" w:color="auto" w:fill="EBEBEB"/>
                                </w:rPr>
                                <w:fldChar w:fldCharType="end"/>
                              </w:r>
                              <w:r w:rsidRPr="00EA517A" w:rsidDel="00EA517A">
                                <w:rPr>
                                  <w:rFonts w:ascii="Calibri" w:eastAsia="Times New Roman" w:hAnsi="Calibri" w:cs="Calibri"/>
                                  <w:sz w:val="16"/>
                                  <w:szCs w:val="16"/>
                                  <w:shd w:val="clear" w:color="auto" w:fill="EBEBEB"/>
                                </w:rPr>
                                <w:t xml:space="preserve"> </w:t>
                              </w:r>
                            </w:p>
                          </w:tc>
                        </w:tr>
                        <w:tr w:rsidR="00A573F4" w14:paraId="4EF8AE8E"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AD92C15"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587D0369"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A573F4" w14:paraId="6FA49741"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4D6E81"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951A6F"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2410C8"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183FE009" w14:textId="77777777" w:rsidTr="00EC24AC">
                          <w:trPr>
                            <w:trHeight w:val="1148"/>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4B8736"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8ED9FE"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certainty of evidence for all outcomes was moderate except, </w:t>
                              </w:r>
                              <w:r>
                                <w:rPr>
                                  <w:rFonts w:ascii="Calibri" w:eastAsia="Times New Roman" w:hAnsi="Calibri" w:cs="Calibri"/>
                                  <w:b/>
                                  <w:bCs/>
                                  <w:sz w:val="16"/>
                                  <w:szCs w:val="16"/>
                                </w:rPr>
                                <w:t>"</w:t>
                              </w:r>
                              <w:r>
                                <w:rPr>
                                  <w:rFonts w:ascii="Calibri" w:eastAsia="Times New Roman" w:hAnsi="Calibri" w:cs="Calibri"/>
                                  <w:sz w:val="16"/>
                                  <w:szCs w:val="16"/>
                                </w:rPr>
                                <w:t>hyperthermia</w:t>
                              </w:r>
                              <w:r>
                                <w:rPr>
                                  <w:rFonts w:ascii="Calibri" w:eastAsia="Times New Roman" w:hAnsi="Calibri" w:cs="Calibri"/>
                                  <w:b/>
                                  <w:bCs/>
                                  <w:sz w:val="16"/>
                                  <w:szCs w:val="16"/>
                                </w:rPr>
                                <w:t>"</w:t>
                              </w:r>
                              <w:r>
                                <w:rPr>
                                  <w:rFonts w:ascii="Calibri" w:eastAsia="Times New Roman" w:hAnsi="Calibri" w:cs="Calibri"/>
                                  <w:sz w:val="16"/>
                                  <w:szCs w:val="16"/>
                                </w:rPr>
                                <w:t xml:space="preserve"> which was low.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4DA1AB"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tc>
                        </w:tr>
                        <w:tr w:rsidR="00A573F4" w14:paraId="6BE7605B"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582749C"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58C07F7A"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lastRenderedPageBreak/>
                                <w:t>Is there important uncertainty about or variability in how much people value the main outcomes?</w:t>
                              </w:r>
                            </w:p>
                          </w:tc>
                        </w:tr>
                        <w:tr w:rsidR="00A573F4" w14:paraId="2AEF1102"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68789F"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E84574"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BD36E0"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75E773F9"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6C4734"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ossibly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ortant uncertainty or variability</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mportant uncertainty or variabilit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F468B0"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outcome of survival to hospital discharge (or its converse, mortality) have been judged by both care givers and parents to be the highest ranked outcomes of importance. </w:t>
                              </w:r>
                              <w:r>
                                <w:rPr>
                                  <w:rFonts w:ascii="Calibri" w:eastAsia="Times New Roman" w:hAnsi="Calibri" w:cs="Calibri"/>
                                  <w:sz w:val="16"/>
                                  <w:szCs w:val="16"/>
                                </w:rPr>
                                <w:fldChar w:fldCharType="begin">
                                  <w:fldData xml:space="preserve">PEVuZE5vdGU+PENpdGU+PEF1dGhvcj5TdHJhbmQ8L0F1dGhvcj48WWVhcj4yMDIwPC9ZZWFyPjxS
ZWNOdW0+NTI8L1JlY051bT48SURUZXh0PkYzMjjigJNGMzMwLjwvSURUZXh0PjxEaXNwbGF5VGV4
dD57U3RyYW5kIDIwMjAgRjMyOCwgV2ViYmUgMjAyMCA0MjV9PC9EaXNwbGF5VGV4dD48cmVjb3Jk
PjxyZWMtbnVtYmVyPjUyPC9yZWMtbnVtYmVyPjxmb3JlaWduLWtleXM+PGtleSBhcHA9IkVOIiBk
Yi1pZD0iejVhdjAyYWRyZTkyeDRlZWVmcHB6cHJkdHY5MHhkZmR4enJhIiB0aW1lc3RhbXA9IjE2
NjM3ODgyMTIiPjUyPC9rZXk+PC9mb3JlaWduLWtleXM+PHJlZi10eXBlIG5hbWU9IkpvdXJuYWwg
QXJ0aWNsZSI+MTc8L3JlZi10eXBlPjxjb250cmlidXRvcnM+PGF1dGhvcnM+PGF1dGhvcj5TdHJh
bmQsIE0uIEwuPC9hdXRob3I+PGF1dGhvcj5TaW1vbiwgVy4gTS48L2F1dGhvcj48YXV0aG9yPld5
bGxpZSwgSi48L2F1dGhvcj48YXV0aG9yPld5Y2tvZmYsIE0uIEguPC9hdXRob3I+PGF1dGhvcj5X
ZWluZXIsIEcuPC9hdXRob3I+PC9hdXRob3JzPjwvY29udHJpYnV0b3JzPjxhdXRoLWFkZHJlc3M+
UGVkaWF0cmljcywgU2FpbnQgTG91aXMgVW5pdmVyc2l0eSwgU2FpbnQgTG91aXMsIE1pc3NvdXJp
LCBVU0EuJiN4RDtEaXZpc2lvbiBvZiBMaWZlIFN1cHBvcnQsIEFtZXJpY2FuIEFjYWRlbXkgb2Yg
UGVkaWF0cmljcywgSXRhc2NhLCBJTCwgVVNBLiYjeEQ7UGFlZGlhdHJpY3MsIEphbWVzIENvb2sg
VW5pdmVyc2l0eSBIb3NwaXRhbCwgTWlkZGxlc2Jyb3VnaCwgVUsuJiN4RDtQZWRpYXRyaWNzLCBV
VCBTb3V0aHdlc3Rlcm4gTWVkaWNhbCwgRGFsbGFzLCBUZXhhcywgVVNBLiYjeEQ7UGVkaWF0cmlj
cy1OZW9uYXRhbCwgVW5pdmVyc2l0eSBvZiBNaWNoaWdhbiBIb3NwaXRhbCwgQW5uIEFyYm9yLCBN
aWNoaWdhbiwgVVNBLjwvYXV0aC1hZGRyZXNzPjx0aXRsZXM+PHRpdGxlPkNvbnNlbnN1cyBvdXRj
b21lIHJhdGluZyBmb3IgaW50ZXJuYXRpb25hbCBuZW9uYXRhbCByZXN1c2NpdGF0aW9uIGd1aWRl
bGluZXM8L3RpdGxlPjxzZWNvbmRhcnktdGl0bGU+QXJjaCBEaXMgQ2hpbGQgRmV0YWwgTmVvbmF0
YWwgRWQ8L3NlY29uZGFyeS10aXRsZT48YWx0LXRpdGxlPkFyY2hpdmVzIG9mIGRpc2Vhc2UgaW4g
Y2hpbGRob29kLiBGZXRhbCBhbmQgbmVvbmF0YWwgZWRpdGlvbjwvYWx0LXRpdGxlPjwvdGl0bGVz
PjxwZXJpb2RpY2FsPjxmdWxsLXRpdGxlPkFyY2ggRGlzIENoaWxkIEZldGFsIE5lb25hdGFsIEVk
PC9mdWxsLXRpdGxlPjwvcGVyaW9kaWNhbD48cGFnZXM+RjMyOOKAk0YzMzAuPC9wYWdlcz48dm9s
dW1lPjEwNTo8L3ZvbHVtZT48ZWRpdGlvbj4yMDE5LzAzLzMxPC9lZGl0aW9uPjxrZXl3b3Jkcz48
a2V5d29yZD5kZWxpdmVyeSByb29tPC9rZXl3b3JkPjxrZXl3b3JkPm5lb25hdG9sb2d5PC9rZXl3
b3JkPjxrZXl3b3JkPm91dGNvbWU8L2tleXdvcmQ+PGtleXdvcmQ+cmVzdXNjaXRhdGlvbiwgbmVv
bmF0YWw8L2tleXdvcmQ+PC9rZXl3b3Jkcz48ZGF0ZXM+PHllYXI+MjAyMDwveWVhcj48cHViLWRh
dGVzPjxkYXRlPk1hciAyOTwvZGF0ZT48L3B1Yi1kYXRlcz48L2RhdGVzPjxpc2JuPjEzNTktMjk5
ODwvaXNibj48YWNjZXNzaW9uLW51bT4zMDkyNjcxNTwvYWNjZXNzaW9uLW51bT48bGFiZWw+RjMy
ODwvbGFiZWw+PHVybHM+PHJlbGF0ZWQtdXJscz48dXJsPmh0dHBzOi8vZm4uYm1qLmNvbS9jb250
ZW50LzEwNS8zLzMyODwvdXJsPjwvcmVsYXRlZC11cmxzPjwvdXJscz48ZWxlY3Ryb25pYy1yZXNv
dXJjZS1udW0+MTAuMTEzNi9hcmNoZGlzY2hpbGQtMjAxOS0zMTY5NDI8L2VsZWN0cm9uaWMtcmVz
b3VyY2UtbnVtPjxyZW1vdGUtZGF0YWJhc2UtcHJvdmlkZXI+TkxNPC9yZW1vdGUtZGF0YWJhc2Ut
cHJvdmlkZXI+PGxhbmd1YWdlPmVuZzwvbGFuZ3VhZ2U+PC9yZWNvcmQ+PC9DaXRlPjxDaXRlPjxB
dXRob3I+V2ViYmU8L0F1dGhvcj48WWVhcj4yMDIwPC9ZZWFyPjxSZWNOdW0+NTM8L1JlY051bT48
SURUZXh0PjQyNS00MzE8L0lEVGV4dD48cmVjb3JkPjxyZWMtbnVtYmVyPjUzPC9yZWMtbnVtYmVy
Pjxmb3JlaWduLWtleXM+PGtleSBhcHA9IkVOIiBkYi1pZD0iejVhdjAyYWRyZTkyeDRlZWVmcHB6
cHJkdHY5MHhkZmR4enJhIiB0aW1lc3RhbXA9IjE2NjM3ODgzMDMiPjUzPC9rZXk+PC9mb3JlaWdu
LWtleXM+PHJlZi10eXBlIG5hbWU9IkpvdXJuYWwgQXJ0aWNsZSI+MTc8L3JlZi10eXBlPjxjb250
cmlidXRvcnM+PGF1dGhvcnM+PGF1dGhvcj5XZWJiZSwgSi4gVy4gSC48L2F1dGhvcj48YXV0aG9y
PkR1ZmZ5LCBKLiBNLiBOLjwvYXV0aG9yPjxhdXRob3I+QWZvbnNvLCBFLjwvYXV0aG9yPjxhdXRo
b3I+QWwtTXV6YWZmYXIsIEkuPC9hdXRob3I+PGF1dGhvcj5CcnVudG9uLCBHLjwvYXV0aG9yPjxh
dXRob3I+R3JlZW5vdWdoLCBBLjwvYXV0aG9yPjxhdXRob3I+SGFsbCwgTi4gSi48L2F1dGhvcj48
YXV0aG9yPktuaWdodCwgTS48L2F1dGhvcj48YXV0aG9yPkxhdG91ciwgSi4gTS48L2F1dGhvcj48
YXV0aG9yPkxlZS1EYXZleSwgQy48L2F1dGhvcj48YXV0aG9yPk1hcmxvdywgTi48L2F1dGhvcj48
YXV0aG9yPk5vYWtlcywgTC48L2F1dGhvcj48YXV0aG9yPk55Y3lrLCBKLjwvYXV0aG9yPjxhdXRo
b3I+UmljaGFyZC1Mw7ZuZHQsIEEuPC9hdXRob3I+PGF1dGhvcj5XaWxscy1FdmUsIEIuPC9hdXRo
b3I+PGF1dGhvcj5Nb2RpLCBOLjwvYXV0aG9yPjxhdXRob3I+R2FsZSwgQy48L2F1dGhvcj48L2F1
dGhvcnM+PC9jb250cmlidXRvcnM+PGF1dGgtYWRkcmVzcz5BY2FkZW1pYyBOZW9uYXRhbCBNZWRp
Y2luZSwgSW1wZXJpYWwgQ29sbGVnZSBMb25kb24sIExvbmRvbiwgVUsgai53ZWJiZUBpbXBlcmlh
bC5hYy51ay4mI3hEO051ZmZpZWxkIERlcGFydG1lbnQgb2YgUHJpbWFyeSBDYXJlIEhlYWx0aCBT
Y2llbmNlcywgVW5pdmVyc2l0eSBvZiBPeGZvcmQsIE94Zm9yZCwgT3hmb3Jkc2hpcmUsIFVLLiYj
eEQ7TmVvbmF0YWwgVW5pdCwgUm9zaWUgSG9zcGl0YWwsIENhbWJyaWRnZSwgQ2FtYnJpZGdlc2hp
cmUsIFVLLiYjeEQ7VGhlIE5lb25hdGFsIFVuaXQsIFJveWFsIEdsYW1vcmdhbiBIb3NwaXRhbCwg
TGxhbnRyaXNhbnQsIFJob25kZGEgQ3lub24gVGFmLCBVSy4mI3hEO1VDTCBJbnN0aXR1dGUgb2Yg
RWR1Y2F0aW9uIENlbnRyZSBmb3IgTG9uZ2l0dWRpbmFsIFN0dWRpZXMsIExvbmRvbiwgVUsuJiN4
RDtEZXBhcnRtZW50IG9mIFdvbWVuIGFuZCBDaGlsZHJlbiZhcG9zO3MgSGVhbHRoLCBTY2hvb2wg
b2YgTGlmZSBTY2llbmNlcywgRmFjdWx0eSBvZiBMaWZlIFNjaWVuY2VzIGFuZCBNZWRpY2luZSwg
S2luZyZhcG9zO3MgQ29sbGVnZSBMb25kb24sIExvbmRvbiwgVUsuJiN4RDtQYWVkaWF0cmljIFN1
cmdlcnksIFNvdXRoYW1wdG9uIEdlbmVyYWwgSG9zcGl0YWwsIFNvdXRoYW1wdG9uLCBVSy4mI3hE
O05hdGlvbmFsIFBlcmluYXRhbCBFcGlkZW1pb2xvZ3kgVW5pdCwgT3hmb3JkLCBVSy4mI3hEO1Nj
aG9vbCBvZiBOdXJzaW5nIGFuZCBNaWR3aWZlcnksIEZhY3VsdHkgb2YgSGVhbHRoLCBFZHVjYXRp
b24gYW5kIFNvY2lldHksIFBseW1vdXRoIFVuaXZlcnNpdHksIFBseW1vdXRoLCBEZXZvbiwgVUsu
JiN4RDtTY2hvb2wgb2YgTnVyc2luZyBhbmQgTWlkd2lmZXJ5LCBGYWN1bHR5IG9mIEhlYWx0aCBT
Y2llbmNlcywgQ3VydGluIFVuaXZlcnNpdHksIFBlcnRoLCBXZXN0ZXJuIEF1c3RyYWxpYSwgQXVz
dHJhbGlhLiYjeEQ7Qmxpc3MsIExvbmRvbiwgVUsuJiN4RDtJbnN0aXR1dGUgZm9yIFdvbWVuJmFw
b3M7cyBIZWFsdGgsIFVuaXZlcnNpdHkgQ29sbGVnZSBMb25kb24sIExvbmRvbiwgVUsuJiN4RDtQ
YXJlbnQgb2YgTmVvbmF0YWwgUGF0aWVudCwgTG9uZG9uLCBVSy4mI3hEO05lb25hdGFsIFVuaXQs
IEJpcm1pbmdoYW0gQ2l0eSBIb3NwaXRhbCwgQmlybWluZ2hhbSwgVUsuJiN4RDtGb3JtZXIgbmVv
bmF0YWwgcGF0aWVudCwgTG9uZG9uLCBVSy4mI3hEO05lb25hdGFsIE1lZGljaW5lLCBJbXBlcmlh
bCBDb2xsZWdlIExvbmRvbiwgTG9uZG9uLCBVSy4mI3hEO0FjYWRlbWljIE5lb25hdGFsIE1lZGlj
aW5lLCBJbXBlcmlhbCBDb2xsZWdlIExvbmRvbiwgTG9uZG9uLCBVSy48L2F1dGgtYWRkcmVzcz48
dGl0bGVzPjx0aXRsZT5Db3JlIG91dGNvbWVzIGluIG5lb25hdG9sb2d5OiBkZXZlbG9wbWVudCBv
ZiBhIGNvcmUgb3V0Y29tZSBzZXQgZm9yIG5lb25hdGFsIHJlc2VhcmNoPC90aXRsZT48c2Vjb25k
YXJ5LXRpdGxlPkFyY2ggRGlzIENoaWxkIEZldGFsIE5lb25hdGFsIEVkPC9zZWNvbmRhcnktdGl0
bGU+PC90aXRsZXM+PHBlcmlvZGljYWw+PGZ1bGwtdGl0bGU+QXJjaCBEaXMgQ2hpbGQgRmV0YWwg
TmVvbmF0YWwgRWQ8L2Z1bGwtdGl0bGU+PC9wZXJpb2RpY2FsPjxwYWdlcz40MjUtNDMxPC9wYWdl
cz48dm9sdW1lPjEwNTwvdm9sdW1lPjxudW1iZXI+NDwvbnVtYmVyPjxlZGl0aW9uPjIwMTkvMTEv
MTc8L2VkaXRpb24+PHNlY3Rpb24+NDI1PC9zZWN0aW9uPjxrZXl3b3Jkcz48a2V5d29yZD4qQmlv
bWVkaWNhbCBSZXNlYXJjaDwva2V5d29yZD48a2V5d29yZD5IdW1hbnM8L2tleXdvcmQ+PGtleXdv
cmQ+SW5mYW50PC9rZXl3b3JkPjxrZXl3b3JkPipOZW9uYXRvbG9neTwva2V5d29yZD48a2V5d29y
ZD4qT3V0Y29tZSBBc3Nlc3NtZW50LCBIZWFsdGggQ2FyZTwva2V5d29yZD48a2V5d29yZD5ldmlk
ZW5jZSBiYXNlZCBtZWRpY2luZTwva2V5d29yZD48a2V5d29yZD5uZW9uYXRvbG9neTwva2V5d29y
ZD48a2V5d29yZD5vdXRjb21lcyByZXNlYXJjaDwva2V5d29yZD48a2V5d29yZD5hbiBlZHVjYXRp
b25hbCBjb25mZXJlbmNlIGFuZCBoYXMgcmVjZWl2ZWQgYSByZXNlYXJjaCBncmFudCBmcm9tIE1h
c29uIE1lZGljYWw8L2tleXdvcmQ+PGtleXdvcmQ+UmVzZWFyY2ggRm91bmRhdGlvbi4gQUcgaGFz
IGhlbGQgZ3JhbnRzIGZyb20gdmFyaW91cyBtYW51ZmFjdHVyZXJzIChBYmJvdHQ8L2tleXdvcmQ+
PGtleXdvcmQ+TGFib3JhdG9yaWVzLCBNZWRJbW11bmUpIGFuZCB2ZW50aWxhdG9yIG1hbnVmYWN0
dXJlcnMgKFNMRSkuIEFHIGhhcyByZWNlaXZlZDwva2V5d29yZD48a2V5d29yZD5ob25vcmFyaWEg
Zm9yIGdpdmluZyBsZWN0dXJlcyBhbmQgYWR2aXNpbmcgdmFyaW91cyBtYW51ZmFjdHVyZXJzIChB
YmJvdHQ8L2tleXdvcmQ+PGtleXdvcmQ+TGFib3JhdG9yaWVzLCBNZWRJbW11bmUpIGFuZCB2ZW50
aWxhdG9yIG1hbnVmYWN0dXJlcnMgKFNMRSkuIEFHIGlzIGN1cnJlbnRseTwva2V5d29yZD48a2V5
d29yZD5yZWNlaXZpbmcgYSBub24tY29uZGl0aW9uYWwgZWR1Y2F0aW9uYWwgZ3JhbnQgZnJvbSBT
TEUuIE5NYSBoYXMgcmVjZWl2ZWQgY29uc3VsdGFuY3k8L2tleXdvcmQ+PGtleXdvcmQ+ZmVlcyBm
cm9tIFNoaXJlIGFuZCBOb3ZhcnRpcyBhbmQgaXMgQ2hhaXIgb2YgdGhlIGxvbmctdGVybSBvdXRj
b21lcyBncm91cCBmb3IgdGhlPC9rZXl3b3JkPjxrZXl3b3JkPkludGVybmF0aW9uYWwgTmVvbmF0
YWwgQ29uc29ydGl1bSwgQ3JpdGljYWwgUGF0aCBJbnN0aXR1dGUuIE5NbyBpcyBEaXJlY3RvciBv
ZiB0aGU8L2tleXdvcmQ+PGtleXdvcmQ+TmVvbmF0YWwgRGF0YSBBbmFseXNpcyBVbml0IGF0IElt
cGVyaWFsIENvbGxlZ2UgTG9uZG9uLiBJbiB0aGUgbGFzdCA1IHllYXJzIE5NbyBoYXM8L2tleXdv
cmQ+PGtleXdvcmQ+c2VydmVkIG9uIHRoZSBCb2FyZCBvZiBUcnVzdGVlcyBvZiB0aGUgUm95YWwg
Q29sbGVnZSBvZiBQYWVkaWF0cmljcyBhbmQgQ2hpbGQ8L2tleXdvcmQ+PGtleXdvcmQ+SGVhbHRo
LCBEYXZpZCBIYXJ2ZXkgVHJ1c3QsIE1lZGljYWwgV29tZW7igJlzIEZlZGVyYXRpb24gYW5kIE1l
ZGFjdDwva2V5d29yZD48a2V5d29yZD5hbmQgaXMgYSBtZW1iZXI8L2tleXdvcmQ+PGtleXdvcmQ+
b2YgdGhlIE5lc3RsZSBTY2llbnRpZmljIEFkdmlzb3J5IEJvYXJkLiBOTW8gaGFzIHJlY2VpdmVk
IHJlc2VhcmNoIGdyYW50cyBmcm9tIHRoZTwva2V5d29yZD48a2V5d29yZD5Ccml0aXNoIEhlYXJ0
IEZvdW5kYXRpb24sIE1lZGljYWwgUmVzZWFyY2ggQ291bmNpbCwgTmF0aW9uYWwgSW5zdGl0dXRl
IG9mIEhlYWx0aDwva2V5d29yZD48a2V5d29yZD5SZXNlYXJjaCwgV2VzdG1pbnN0ZXIgUmVzZWFy
Y2ggRnVuZCwgQ29sbGFib3JhdGlvbiBmb3IgTGVhZGVyc2hpcCBpbiBBcHBsaWVkIEhlYWx0aDwv
a2V5d29yZD48a2V5d29yZD5SZXNlYXJjaCBhbmQgQ2FyZSBOb3J0aHdlc3QgTG9uZG9uLCBIZWFs
dGhjYXJlIFF1YWxpdHkgSW1wcm92ZW1lbnQgUGFydG5lcnNoaXAsPC9rZXl3b3JkPjxrZXl3b3Jk
PkJsaXNzLCBQcm9sYWN0YSBMaWZlIFNjaWVuY2VzLCBDaGllc2ksIFNoaXJlIGFuZCBIQ0EgSW50
ZXJuYXRpb25hbDwva2V5d29yZD48a2V5d29yZD50cmF2ZWwgYW5kPC9rZXl3b3JkPjxrZXl3b3Jk
PmFjY29tbW9kYXRpb24gZXhwZW5zZXMgZnJvbSBOdXRyaWNpYSwgUHJvbGFjdGEsIE5lc3RsZSBh
bmQgQ2hpZXNpPC9rZXl3b3JkPjxrZXl3b3JkPmhvbm9yYXJpYSBmcm9tPC9rZXl3b3JkPjxrZXl3
b3JkPkZlcnJpbmcgUGhhcm1hY2V1dGljYWxzIGFuZCBBbGV4aW9uIFBoYXJtYWNldXRpY2FscyBm
b3IgY29udHJpYnV0aW9ucyB0byBleHBlcnQ8L2tleXdvcmQ+PGtleXdvcmQ+YWR2aXNvcnkgYm9h
cmRzPC9rZXl3b3JkPjxrZXl3b3JkPmFuZCBDaGllc2kgZm9yIGNvbnRyaWJ1dGluZyB0byBhIGxl
Y3R1cmUgcHJvZ3JhbW1lLiBDRyBpcyBwYXJ0IG9mPC9rZXl3b3JkPjxrZXl3b3JkPmFuIGludGVy
bmF0aW9uYWwgdGVhbSBkZXZlbG9waW5nIHJlcG9ydGluZyBndWlkYW5jZSAoYSBDT05TT1JUIGV4
dGVuc2lvbikgZm9yPC9rZXl3b3JkPjxrZXl3b3JkPmNsaW5pY2FsIHRyaWFscyB1c2luZyBjb2hv
cnRzIGFuZCByb3V0aW5lbHkgY29sbGVjdGVkIGhlYWx0aCBkYXRhLiBIZSBoYXMgcmVjZWl2ZWQ8
L2tleXdvcmQ+PGtleXdvcmQ+c3VwcG9ydCBmcm9tIENoaWVzaSBQaGFybWFjZXV0aWNhbHMgdG8g
YXR0ZW5kIGFuIGVkdWNhdGlvbmFsIGNvbmZlcmVuY2U8L2tleXdvcmQ+PGtleXdvcmQ+aW4gdGhl
IHBhc3Q8L2tleXdvcmQ+PGtleXdvcmQ+NSB5ZWFycyBoZSBoYXMgYmVlbiBpbnZlc3RpZ2F0b3Ig
b24gcmVjZWl2ZWQgcmVzZWFyY2ggZ3JhbnRzIGZyb20gTWVkaWNhbCBSZXNlYXJjaDwva2V5d29y
ZD48a2V5d29yZD5Db3VuY2lsLCBOYXRpb25hbCBJbnN0aXR1dGUgb2YgSGVhbHRoIFJlc2VhcmNo
LCBDYW5hZGlhbiBJbnN0aXR1dGVzIG9mIEhlYWx0aDwva2V5d29yZD48a2V5d29yZD5SZXNlYXJj
aCwgRGVwYXJ0bWVudCBvZiBIZWFsdGggaW4gRW5nbGFuZCwgTWFzb24gTWVkaWNhbCBSZXNlYXJj
aCBGb3VuZGF0aW9uLDwva2V5d29yZD48a2V5d29yZD5XZXN0bWluc3RlciBNZWRpY2FsIFNjaG9v
bCBSZXNlYXJjaCBUcnVzdCBhbmQgQ2hpZXNpIFBoYXJtYWNldXRpY2Fscy48L2tleXdvcmQ+PC9r
ZXl3b3Jkcz48ZGF0ZXM+PHllYXI+MjAyMDwveWVhcj48cHViLWRhdGVzPjxkYXRlPkp1bDwvZGF0
ZT48L3B1Yi1kYXRlcz48L2RhdGVzPjxpc2JuPjEzNTktMjk5OCAoUHJpbnQpJiN4RDsxMzU5LTI5
OTg8L2lzYm4+PGFjY2Vzc2lvbi1udW0+MzE3MzI2ODM8L2FjY2Vzc2lvbi1udW0+PGxhYmVsPjQy
NTwvbGFiZWw+PHVybHM+PC91cmxzPjxjdXN0b20yPlBNQzczNjM3OTA8L2N1c3RvbTI+PGVsZWN0
cm9uaWMtcmVzb3VyY2UtbnVtPjEwLjExMzYvYXJjaGRpc2NoaWxkLTIwMTktMzE3NTAxPC9lbGVj
dHJvbmljLXJlc291cmNlLW51bT48cmVtb3RlLWRhdGFiYXNlLXByb3ZpZGVyPk5MTTwvcmVtb3Rl
LWRhdGFiYXNlLXByb3ZpZGVyPjxsYW5ndWFnZT5lbmc8L2xhbmd1YWdlPjwvcmVjb3JkPjwvQ2l0
ZT48L0VuZE5vdGU+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TdHJhbmQ8L0F1dGhvcj48WWVhcj4yMDIwPC9ZZWFyPjxS
ZWNOdW0+NTI8L1JlY051bT48SURUZXh0PkYzMjjigJNGMzMwLjwvSURUZXh0PjxEaXNwbGF5VGV4
dD57U3RyYW5kIDIwMjAgRjMyOCwgV2ViYmUgMjAyMCA0MjV9PC9EaXNwbGF5VGV4dD48cmVjb3Jk
PjxyZWMtbnVtYmVyPjUyPC9yZWMtbnVtYmVyPjxmb3JlaWduLWtleXM+PGtleSBhcHA9IkVOIiBk
Yi1pZD0iejVhdjAyYWRyZTkyeDRlZWVmcHB6cHJkdHY5MHhkZmR4enJhIiB0aW1lc3RhbXA9IjE2
NjM3ODgyMTIiPjUyPC9rZXk+PC9mb3JlaWduLWtleXM+PHJlZi10eXBlIG5hbWU9IkpvdXJuYWwg
QXJ0aWNsZSI+MTc8L3JlZi10eXBlPjxjb250cmlidXRvcnM+PGF1dGhvcnM+PGF1dGhvcj5TdHJh
bmQsIE0uIEwuPC9hdXRob3I+PGF1dGhvcj5TaW1vbiwgVy4gTS48L2F1dGhvcj48YXV0aG9yPld5
bGxpZSwgSi48L2F1dGhvcj48YXV0aG9yPld5Y2tvZmYsIE0uIEguPC9hdXRob3I+PGF1dGhvcj5X
ZWluZXIsIEcuPC9hdXRob3I+PC9hdXRob3JzPjwvY29udHJpYnV0b3JzPjxhdXRoLWFkZHJlc3M+
UGVkaWF0cmljcywgU2FpbnQgTG91aXMgVW5pdmVyc2l0eSwgU2FpbnQgTG91aXMsIE1pc3NvdXJp
LCBVU0EuJiN4RDtEaXZpc2lvbiBvZiBMaWZlIFN1cHBvcnQsIEFtZXJpY2FuIEFjYWRlbXkgb2Yg
UGVkaWF0cmljcywgSXRhc2NhLCBJTCwgVVNBLiYjeEQ7UGFlZGlhdHJpY3MsIEphbWVzIENvb2sg
VW5pdmVyc2l0eSBIb3NwaXRhbCwgTWlkZGxlc2Jyb3VnaCwgVUsuJiN4RDtQZWRpYXRyaWNzLCBV
VCBTb3V0aHdlc3Rlcm4gTWVkaWNhbCwgRGFsbGFzLCBUZXhhcywgVVNBLiYjeEQ7UGVkaWF0cmlj
cy1OZW9uYXRhbCwgVW5pdmVyc2l0eSBvZiBNaWNoaWdhbiBIb3NwaXRhbCwgQW5uIEFyYm9yLCBN
aWNoaWdhbiwgVVNBLjwvYXV0aC1hZGRyZXNzPjx0aXRsZXM+PHRpdGxlPkNvbnNlbnN1cyBvdXRj
b21lIHJhdGluZyBmb3IgaW50ZXJuYXRpb25hbCBuZW9uYXRhbCByZXN1c2NpdGF0aW9uIGd1aWRl
bGluZXM8L3RpdGxlPjxzZWNvbmRhcnktdGl0bGU+QXJjaCBEaXMgQ2hpbGQgRmV0YWwgTmVvbmF0
YWwgRWQ8L3NlY29uZGFyeS10aXRsZT48YWx0LXRpdGxlPkFyY2hpdmVzIG9mIGRpc2Vhc2UgaW4g
Y2hpbGRob29kLiBGZXRhbCBhbmQgbmVvbmF0YWwgZWRpdGlvbjwvYWx0LXRpdGxlPjwvdGl0bGVz
PjxwZXJpb2RpY2FsPjxmdWxsLXRpdGxlPkFyY2ggRGlzIENoaWxkIEZldGFsIE5lb25hdGFsIEVk
PC9mdWxsLXRpdGxlPjwvcGVyaW9kaWNhbD48cGFnZXM+RjMyOOKAk0YzMzAuPC9wYWdlcz48dm9s
dW1lPjEwNTo8L3ZvbHVtZT48ZWRpdGlvbj4yMDE5LzAzLzMxPC9lZGl0aW9uPjxrZXl3b3Jkcz48
a2V5d29yZD5kZWxpdmVyeSByb29tPC9rZXl3b3JkPjxrZXl3b3JkPm5lb25hdG9sb2d5PC9rZXl3
b3JkPjxrZXl3b3JkPm91dGNvbWU8L2tleXdvcmQ+PGtleXdvcmQ+cmVzdXNjaXRhdGlvbiwgbmVv
bmF0YWw8L2tleXdvcmQ+PC9rZXl3b3Jkcz48ZGF0ZXM+PHllYXI+MjAyMDwveWVhcj48cHViLWRh
dGVzPjxkYXRlPk1hciAyOTwvZGF0ZT48L3B1Yi1kYXRlcz48L2RhdGVzPjxpc2JuPjEzNTktMjk5
ODwvaXNibj48YWNjZXNzaW9uLW51bT4zMDkyNjcxNTwvYWNjZXNzaW9uLW51bT48bGFiZWw+RjMy
ODwvbGFiZWw+PHVybHM+PHJlbGF0ZWQtdXJscz48dXJsPmh0dHBzOi8vZm4uYm1qLmNvbS9jb250
ZW50LzEwNS8zLzMyODwvdXJsPjwvcmVsYXRlZC11cmxzPjwvdXJscz48ZWxlY3Ryb25pYy1yZXNv
dXJjZS1udW0+MTAuMTEzNi9hcmNoZGlzY2hpbGQtMjAxOS0zMTY5NDI8L2VsZWN0cm9uaWMtcmVz
b3VyY2UtbnVtPjxyZW1vdGUtZGF0YWJhc2UtcHJvdmlkZXI+TkxNPC9yZW1vdGUtZGF0YWJhc2Ut
cHJvdmlkZXI+PGxhbmd1YWdlPmVuZzwvbGFuZ3VhZ2U+PC9yZWNvcmQ+PC9DaXRlPjxDaXRlPjxB
dXRob3I+V2ViYmU8L0F1dGhvcj48WWVhcj4yMDIwPC9ZZWFyPjxSZWNOdW0+NTM8L1JlY051bT48
SURUZXh0PjQyNS00MzE8L0lEVGV4dD48cmVjb3JkPjxyZWMtbnVtYmVyPjUzPC9yZWMtbnVtYmVy
Pjxmb3JlaWduLWtleXM+PGtleSBhcHA9IkVOIiBkYi1pZD0iejVhdjAyYWRyZTkyeDRlZWVmcHB6
cHJkdHY5MHhkZmR4enJhIiB0aW1lc3RhbXA9IjE2NjM3ODgzMDMiPjUzPC9rZXk+PC9mb3JlaWdu
LWtleXM+PHJlZi10eXBlIG5hbWU9IkpvdXJuYWwgQXJ0aWNsZSI+MTc8L3JlZi10eXBlPjxjb250
cmlidXRvcnM+PGF1dGhvcnM+PGF1dGhvcj5XZWJiZSwgSi4gVy4gSC48L2F1dGhvcj48YXV0aG9y
PkR1ZmZ5LCBKLiBNLiBOLjwvYXV0aG9yPjxhdXRob3I+QWZvbnNvLCBFLjwvYXV0aG9yPjxhdXRo
b3I+QWwtTXV6YWZmYXIsIEkuPC9hdXRob3I+PGF1dGhvcj5CcnVudG9uLCBHLjwvYXV0aG9yPjxh
dXRob3I+R3JlZW5vdWdoLCBBLjwvYXV0aG9yPjxhdXRob3I+SGFsbCwgTi4gSi48L2F1dGhvcj48
YXV0aG9yPktuaWdodCwgTS48L2F1dGhvcj48YXV0aG9yPkxhdG91ciwgSi4gTS48L2F1dGhvcj48
YXV0aG9yPkxlZS1EYXZleSwgQy48L2F1dGhvcj48YXV0aG9yPk1hcmxvdywgTi48L2F1dGhvcj48
YXV0aG9yPk5vYWtlcywgTC48L2F1dGhvcj48YXV0aG9yPk55Y3lrLCBKLjwvYXV0aG9yPjxhdXRo
b3I+UmljaGFyZC1Mw7ZuZHQsIEEuPC9hdXRob3I+PGF1dGhvcj5XaWxscy1FdmUsIEIuPC9hdXRo
b3I+PGF1dGhvcj5Nb2RpLCBOLjwvYXV0aG9yPjxhdXRob3I+R2FsZSwgQy48L2F1dGhvcj48L2F1
dGhvcnM+PC9jb250cmlidXRvcnM+PGF1dGgtYWRkcmVzcz5BY2FkZW1pYyBOZW9uYXRhbCBNZWRp
Y2luZSwgSW1wZXJpYWwgQ29sbGVnZSBMb25kb24sIExvbmRvbiwgVUsgai53ZWJiZUBpbXBlcmlh
bC5hYy51ay4mI3hEO051ZmZpZWxkIERlcGFydG1lbnQgb2YgUHJpbWFyeSBDYXJlIEhlYWx0aCBT
Y2llbmNlcywgVW5pdmVyc2l0eSBvZiBPeGZvcmQsIE94Zm9yZCwgT3hmb3Jkc2hpcmUsIFVLLiYj
eEQ7TmVvbmF0YWwgVW5pdCwgUm9zaWUgSG9zcGl0YWwsIENhbWJyaWRnZSwgQ2FtYnJpZGdlc2hp
cmUsIFVLLiYjeEQ7VGhlIE5lb25hdGFsIFVuaXQsIFJveWFsIEdsYW1vcmdhbiBIb3NwaXRhbCwg
TGxhbnRyaXNhbnQsIFJob25kZGEgQ3lub24gVGFmLCBVSy4mI3hEO1VDTCBJbnN0aXR1dGUgb2Yg
RWR1Y2F0aW9uIENlbnRyZSBmb3IgTG9uZ2l0dWRpbmFsIFN0dWRpZXMsIExvbmRvbiwgVUsuJiN4
RDtEZXBhcnRtZW50IG9mIFdvbWVuIGFuZCBDaGlsZHJlbiZhcG9zO3MgSGVhbHRoLCBTY2hvb2wg
b2YgTGlmZSBTY2llbmNlcywgRmFjdWx0eSBvZiBMaWZlIFNjaWVuY2VzIGFuZCBNZWRpY2luZSwg
S2luZyZhcG9zO3MgQ29sbGVnZSBMb25kb24sIExvbmRvbiwgVUsuJiN4RDtQYWVkaWF0cmljIFN1
cmdlcnksIFNvdXRoYW1wdG9uIEdlbmVyYWwgSG9zcGl0YWwsIFNvdXRoYW1wdG9uLCBVSy4mI3hE
O05hdGlvbmFsIFBlcmluYXRhbCBFcGlkZW1pb2xvZ3kgVW5pdCwgT3hmb3JkLCBVSy4mI3hEO1Nj
aG9vbCBvZiBOdXJzaW5nIGFuZCBNaWR3aWZlcnksIEZhY3VsdHkgb2YgSGVhbHRoLCBFZHVjYXRp
b24gYW5kIFNvY2lldHksIFBseW1vdXRoIFVuaXZlcnNpdHksIFBseW1vdXRoLCBEZXZvbiwgVUsu
JiN4RDtTY2hvb2wgb2YgTnVyc2luZyBhbmQgTWlkd2lmZXJ5LCBGYWN1bHR5IG9mIEhlYWx0aCBT
Y2llbmNlcywgQ3VydGluIFVuaXZlcnNpdHksIFBlcnRoLCBXZXN0ZXJuIEF1c3RyYWxpYSwgQXVz
dHJhbGlhLiYjeEQ7Qmxpc3MsIExvbmRvbiwgVUsuJiN4RDtJbnN0aXR1dGUgZm9yIFdvbWVuJmFw
b3M7cyBIZWFsdGgsIFVuaXZlcnNpdHkgQ29sbGVnZSBMb25kb24sIExvbmRvbiwgVUsuJiN4RDtQ
YXJlbnQgb2YgTmVvbmF0YWwgUGF0aWVudCwgTG9uZG9uLCBVSy4mI3hEO05lb25hdGFsIFVuaXQs
IEJpcm1pbmdoYW0gQ2l0eSBIb3NwaXRhbCwgQmlybWluZ2hhbSwgVUsuJiN4RDtGb3JtZXIgbmVv
bmF0YWwgcGF0aWVudCwgTG9uZG9uLCBVSy4mI3hEO05lb25hdGFsIE1lZGljaW5lLCBJbXBlcmlh
bCBDb2xsZWdlIExvbmRvbiwgTG9uZG9uLCBVSy4mI3hEO0FjYWRlbWljIE5lb25hdGFsIE1lZGlj
aW5lLCBJbXBlcmlhbCBDb2xsZWdlIExvbmRvbiwgTG9uZG9uLCBVSy48L2F1dGgtYWRkcmVzcz48
dGl0bGVzPjx0aXRsZT5Db3JlIG91dGNvbWVzIGluIG5lb25hdG9sb2d5OiBkZXZlbG9wbWVudCBv
ZiBhIGNvcmUgb3V0Y29tZSBzZXQgZm9yIG5lb25hdGFsIHJlc2VhcmNoPC90aXRsZT48c2Vjb25k
YXJ5LXRpdGxlPkFyY2ggRGlzIENoaWxkIEZldGFsIE5lb25hdGFsIEVkPC9zZWNvbmRhcnktdGl0
bGU+PC90aXRsZXM+PHBlcmlvZGljYWw+PGZ1bGwtdGl0bGU+QXJjaCBEaXMgQ2hpbGQgRmV0YWwg
TmVvbmF0YWwgRWQ8L2Z1bGwtdGl0bGU+PC9wZXJpb2RpY2FsPjxwYWdlcz40MjUtNDMxPC9wYWdl
cz48dm9sdW1lPjEwNTwvdm9sdW1lPjxudW1iZXI+NDwvbnVtYmVyPjxlZGl0aW9uPjIwMTkvMTEv
MTc8L2VkaXRpb24+PHNlY3Rpb24+NDI1PC9zZWN0aW9uPjxrZXl3b3Jkcz48a2V5d29yZD4qQmlv
bWVkaWNhbCBSZXNlYXJjaDwva2V5d29yZD48a2V5d29yZD5IdW1hbnM8L2tleXdvcmQ+PGtleXdv
cmQ+SW5mYW50PC9rZXl3b3JkPjxrZXl3b3JkPipOZW9uYXRvbG9neTwva2V5d29yZD48a2V5d29y
ZD4qT3V0Y29tZSBBc3Nlc3NtZW50LCBIZWFsdGggQ2FyZTwva2V5d29yZD48a2V5d29yZD5ldmlk
ZW5jZSBiYXNlZCBtZWRpY2luZTwva2V5d29yZD48a2V5d29yZD5uZW9uYXRvbG9neTwva2V5d29y
ZD48a2V5d29yZD5vdXRjb21lcyByZXNlYXJjaDwva2V5d29yZD48a2V5d29yZD5hbiBlZHVjYXRp
b25hbCBjb25mZXJlbmNlIGFuZCBoYXMgcmVjZWl2ZWQgYSByZXNlYXJjaCBncmFudCBmcm9tIE1h
c29uIE1lZGljYWw8L2tleXdvcmQ+PGtleXdvcmQ+UmVzZWFyY2ggRm91bmRhdGlvbi4gQUcgaGFz
IGhlbGQgZ3JhbnRzIGZyb20gdmFyaW91cyBtYW51ZmFjdHVyZXJzIChBYmJvdHQ8L2tleXdvcmQ+
PGtleXdvcmQ+TGFib3JhdG9yaWVzLCBNZWRJbW11bmUpIGFuZCB2ZW50aWxhdG9yIG1hbnVmYWN0
dXJlcnMgKFNMRSkuIEFHIGhhcyByZWNlaXZlZDwva2V5d29yZD48a2V5d29yZD5ob25vcmFyaWEg
Zm9yIGdpdmluZyBsZWN0dXJlcyBhbmQgYWR2aXNpbmcgdmFyaW91cyBtYW51ZmFjdHVyZXJzIChB
YmJvdHQ8L2tleXdvcmQ+PGtleXdvcmQ+TGFib3JhdG9yaWVzLCBNZWRJbW11bmUpIGFuZCB2ZW50
aWxhdG9yIG1hbnVmYWN0dXJlcnMgKFNMRSkuIEFHIGlzIGN1cnJlbnRseTwva2V5d29yZD48a2V5
d29yZD5yZWNlaXZpbmcgYSBub24tY29uZGl0aW9uYWwgZWR1Y2F0aW9uYWwgZ3JhbnQgZnJvbSBT
TEUuIE5NYSBoYXMgcmVjZWl2ZWQgY29uc3VsdGFuY3k8L2tleXdvcmQ+PGtleXdvcmQ+ZmVlcyBm
cm9tIFNoaXJlIGFuZCBOb3ZhcnRpcyBhbmQgaXMgQ2hhaXIgb2YgdGhlIGxvbmctdGVybSBvdXRj
b21lcyBncm91cCBmb3IgdGhlPC9rZXl3b3JkPjxrZXl3b3JkPkludGVybmF0aW9uYWwgTmVvbmF0
YWwgQ29uc29ydGl1bSwgQ3JpdGljYWwgUGF0aCBJbnN0aXR1dGUuIE5NbyBpcyBEaXJlY3RvciBv
ZiB0aGU8L2tleXdvcmQ+PGtleXdvcmQ+TmVvbmF0YWwgRGF0YSBBbmFseXNpcyBVbml0IGF0IElt
cGVyaWFsIENvbGxlZ2UgTG9uZG9uLiBJbiB0aGUgbGFzdCA1IHllYXJzIE5NbyBoYXM8L2tleXdv
cmQ+PGtleXdvcmQ+c2VydmVkIG9uIHRoZSBCb2FyZCBvZiBUcnVzdGVlcyBvZiB0aGUgUm95YWwg
Q29sbGVnZSBvZiBQYWVkaWF0cmljcyBhbmQgQ2hpbGQ8L2tleXdvcmQ+PGtleXdvcmQ+SGVhbHRo
LCBEYXZpZCBIYXJ2ZXkgVHJ1c3QsIE1lZGljYWwgV29tZW7igJlzIEZlZGVyYXRpb24gYW5kIE1l
ZGFjdDwva2V5d29yZD48a2V5d29yZD5hbmQgaXMgYSBtZW1iZXI8L2tleXdvcmQ+PGtleXdvcmQ+
b2YgdGhlIE5lc3RsZSBTY2llbnRpZmljIEFkdmlzb3J5IEJvYXJkLiBOTW8gaGFzIHJlY2VpdmVk
IHJlc2VhcmNoIGdyYW50cyBmcm9tIHRoZTwva2V5d29yZD48a2V5d29yZD5Ccml0aXNoIEhlYXJ0
IEZvdW5kYXRpb24sIE1lZGljYWwgUmVzZWFyY2ggQ291bmNpbCwgTmF0aW9uYWwgSW5zdGl0dXRl
IG9mIEhlYWx0aDwva2V5d29yZD48a2V5d29yZD5SZXNlYXJjaCwgV2VzdG1pbnN0ZXIgUmVzZWFy
Y2ggRnVuZCwgQ29sbGFib3JhdGlvbiBmb3IgTGVhZGVyc2hpcCBpbiBBcHBsaWVkIEhlYWx0aDwv
a2V5d29yZD48a2V5d29yZD5SZXNlYXJjaCBhbmQgQ2FyZSBOb3J0aHdlc3QgTG9uZG9uLCBIZWFs
dGhjYXJlIFF1YWxpdHkgSW1wcm92ZW1lbnQgUGFydG5lcnNoaXAsPC9rZXl3b3JkPjxrZXl3b3Jk
PkJsaXNzLCBQcm9sYWN0YSBMaWZlIFNjaWVuY2VzLCBDaGllc2ksIFNoaXJlIGFuZCBIQ0EgSW50
ZXJuYXRpb25hbDwva2V5d29yZD48a2V5d29yZD50cmF2ZWwgYW5kPC9rZXl3b3JkPjxrZXl3b3Jk
PmFjY29tbW9kYXRpb24gZXhwZW5zZXMgZnJvbSBOdXRyaWNpYSwgUHJvbGFjdGEsIE5lc3RsZSBh
bmQgQ2hpZXNpPC9rZXl3b3JkPjxrZXl3b3JkPmhvbm9yYXJpYSBmcm9tPC9rZXl3b3JkPjxrZXl3
b3JkPkZlcnJpbmcgUGhhcm1hY2V1dGljYWxzIGFuZCBBbGV4aW9uIFBoYXJtYWNldXRpY2FscyBm
b3IgY29udHJpYnV0aW9ucyB0byBleHBlcnQ8L2tleXdvcmQ+PGtleXdvcmQ+YWR2aXNvcnkgYm9h
cmRzPC9rZXl3b3JkPjxrZXl3b3JkPmFuZCBDaGllc2kgZm9yIGNvbnRyaWJ1dGluZyB0byBhIGxl
Y3R1cmUgcHJvZ3JhbW1lLiBDRyBpcyBwYXJ0IG9mPC9rZXl3b3JkPjxrZXl3b3JkPmFuIGludGVy
bmF0aW9uYWwgdGVhbSBkZXZlbG9waW5nIHJlcG9ydGluZyBndWlkYW5jZSAoYSBDT05TT1JUIGV4
dGVuc2lvbikgZm9yPC9rZXl3b3JkPjxrZXl3b3JkPmNsaW5pY2FsIHRyaWFscyB1c2luZyBjb2hv
cnRzIGFuZCByb3V0aW5lbHkgY29sbGVjdGVkIGhlYWx0aCBkYXRhLiBIZSBoYXMgcmVjZWl2ZWQ8
L2tleXdvcmQ+PGtleXdvcmQ+c3VwcG9ydCBmcm9tIENoaWVzaSBQaGFybWFjZXV0aWNhbHMgdG8g
YXR0ZW5kIGFuIGVkdWNhdGlvbmFsIGNvbmZlcmVuY2U8L2tleXdvcmQ+PGtleXdvcmQ+aW4gdGhl
IHBhc3Q8L2tleXdvcmQ+PGtleXdvcmQ+NSB5ZWFycyBoZSBoYXMgYmVlbiBpbnZlc3RpZ2F0b3Ig
b24gcmVjZWl2ZWQgcmVzZWFyY2ggZ3JhbnRzIGZyb20gTWVkaWNhbCBSZXNlYXJjaDwva2V5d29y
ZD48a2V5d29yZD5Db3VuY2lsLCBOYXRpb25hbCBJbnN0aXR1dGUgb2YgSGVhbHRoIFJlc2VhcmNo
LCBDYW5hZGlhbiBJbnN0aXR1dGVzIG9mIEhlYWx0aDwva2V5d29yZD48a2V5d29yZD5SZXNlYXJj
aCwgRGVwYXJ0bWVudCBvZiBIZWFsdGggaW4gRW5nbGFuZCwgTWFzb24gTWVkaWNhbCBSZXNlYXJj
aCBGb3VuZGF0aW9uLDwva2V5d29yZD48a2V5d29yZD5XZXN0bWluc3RlciBNZWRpY2FsIFNjaG9v
bCBSZXNlYXJjaCBUcnVzdCBhbmQgQ2hpZXNpIFBoYXJtYWNldXRpY2Fscy48L2tleXdvcmQ+PC9r
ZXl3b3Jkcz48ZGF0ZXM+PHllYXI+MjAyMDwveWVhcj48cHViLWRhdGVzPjxkYXRlPkp1bDwvZGF0
ZT48L3B1Yi1kYXRlcz48L2RhdGVzPjxpc2JuPjEzNTktMjk5OCAoUHJpbnQpJiN4RDsxMzU5LTI5
OTg8L2lzYm4+PGFjY2Vzc2lvbi1udW0+MzE3MzI2ODM8L2FjY2Vzc2lvbi1udW0+PGxhYmVsPjQy
NTwvbGFiZWw+PHVybHM+PC91cmxzPjxjdXN0b20yPlBNQzczNjM3OTA8L2N1c3RvbTI+PGVsZWN0
cm9uaWMtcmVzb3VyY2UtbnVtPjEwLjExMzYvYXJjaGRpc2NoaWxkLTIwMTktMzE3NTAxPC9lbGVj
dHJvbmljLXJlc291cmNlLW51bT48cmVtb3RlLWRhdGFiYXNlLXByb3ZpZGVyPk5MTTwvcmVtb3Rl
LWRhdGFiYXNlLXByb3ZpZGVyPjxsYW5ndWFnZT5lbmc8L2xhbmd1YWdlPjwvcmVjb3JkPjwvQ2l0
ZT48L0VuZE5vdGU+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Strand 2020 F328, Webbe 2020 425}</w:t>
                              </w:r>
                              <w:r>
                                <w:rPr>
                                  <w:rFonts w:ascii="Calibri" w:eastAsia="Times New Roman" w:hAnsi="Calibri" w:cs="Calibri"/>
                                  <w:sz w:val="16"/>
                                  <w:szCs w:val="16"/>
                                </w:rPr>
                                <w:fldChar w:fldCharType="end"/>
                              </w:r>
                              <w:r w:rsidRPr="00FC5C09">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60F6C2"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Cold stress and hypothermia are common, particularly among preterm infants and are associated with increased mortality and morbidity </w:t>
                              </w: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de Almeida&lt;/Author&gt;&lt;Year&gt;2014&lt;/Year&gt;&lt;RecNum&gt;12&lt;/RecNum&gt;&lt;IDText&gt;271-5.e1&lt;/IDText&gt;&lt;DisplayText&gt;{de Almeida 2014 271}&lt;/DisplayText&gt;&lt;record&gt;&lt;rec-number&gt;12&lt;/rec-number&gt;&lt;foreign-keys&gt;&lt;key app="EN" db-id="z5av02adre92x4eeefppzprdtv90xdfdxzra" timestamp="1660199526"&gt;12&lt;/key&gt;&lt;/foreign-keys&gt;&lt;ref-type name="Journal Article"&gt;17&lt;/ref-type&gt;&lt;contributors&gt;&lt;authors&gt;&lt;author&gt;de Almeida, M. F.&lt;/author&gt;&lt;author&gt;Guinsburg, R.&lt;/author&gt;&lt;author&gt;Sancho, G. A.&lt;/author&gt;&lt;author&gt;Rosa, I. R.&lt;/author&gt;&lt;author&gt;Lamy, Z. C.&lt;/author&gt;&lt;author&gt;Martinez, F. E.&lt;/author&gt;&lt;author&gt;da Silva, R. P.&lt;/author&gt;&lt;author&gt;Ferrari, L. S.&lt;/author&gt;&lt;author&gt;de Souza Rugolo, L. M.&lt;/author&gt;&lt;author&gt;Abdallah, V. O.&lt;/author&gt;&lt;author&gt;Silveira Rde, C.&lt;/author&gt;&lt;/authors&gt;&lt;/contributors&gt;&lt;titles&gt;&lt;title&gt;Hypothermia and early neonatal mortality in preterm infants&lt;/title&gt;&lt;secondary-title&gt;J Pediatr&lt;/secondary-title&gt;&lt;/titles&gt;&lt;periodical&gt;&lt;full-title&gt;J Pediatr&lt;/full-title&gt;&lt;/periodical&gt;&lt;pages&gt;271-5.e1&lt;/pages&gt;&lt;volume&gt;164&lt;/volume&gt;&lt;number&gt;2&lt;/number&gt;&lt;dates&gt;&lt;year&gt;2014&lt;/year&gt;&lt;/dates&gt;&lt;accession-num&gt;24210925&lt;/accession-num&gt;&lt;label&gt;271&lt;/label&gt;&lt;urls&gt;&lt;related-urls&gt;&lt;url&gt;https://www.jpeds.com/article/S0022-3476(13)01220-1/fulltext&lt;/url&gt;&lt;/related-urls&gt;&lt;/urls&gt;&lt;electronic-resource-num&gt;10.1016/j.jpeds.2013.09.049&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de Almeida 2014 271}</w:t>
                              </w:r>
                              <w:r>
                                <w:rPr>
                                  <w:rFonts w:ascii="Calibri" w:eastAsia="Times New Roman" w:hAnsi="Calibri" w:cs="Calibri"/>
                                  <w:sz w:val="16"/>
                                  <w:szCs w:val="16"/>
                                </w:rPr>
                                <w:fldChar w:fldCharType="end"/>
                              </w:r>
                              <w:r w:rsidDel="00FC5C09">
                                <w:rPr>
                                  <w:rFonts w:ascii="Calibri" w:eastAsia="Times New Roman" w:hAnsi="Calibri" w:cs="Calibri"/>
                                  <w:sz w:val="16"/>
                                  <w:szCs w:val="16"/>
                                </w:rPr>
                                <w:t xml:space="preserve"> </w:t>
                              </w:r>
                            </w:p>
                          </w:tc>
                        </w:tr>
                        <w:tr w:rsidR="00A573F4" w14:paraId="7A8B71AE"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B590F44"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32AB8EA0"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 xml:space="preserve">Does the balance between desirable and undesirable effects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A573F4" w14:paraId="3F25433F"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950D15"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23B59F"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FB6A2E"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29750619" w14:textId="77777777" w:rsidTr="00EC24AC">
                          <w:trPr>
                            <w:trHeight w:val="181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91AE3E"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t> </w:t>
                              </w:r>
                              <w:r>
                                <w:rPr>
                                  <w:rFonts w:ascii="Calibri" w:eastAsia="Times New Roman" w:hAnsi="Calibri" w:cs="Calibri"/>
                                  <w:sz w:val="16"/>
                                  <w:szCs w:val="16"/>
                                </w:rPr>
                                <w:br/>
                              </w:r>
                              <w:r>
                                <w:rPr>
                                  <w:rStyle w:val="unchecked-marker"/>
                                  <w:rFonts w:ascii="Calibri" w:eastAsia="Times New Roman" w:hAnsi="Calibri" w:cs="Calibri"/>
                                  <w:sz w:val="16"/>
                                  <w:szCs w:val="16"/>
                                </w:rPr>
                                <w:t>○</w:t>
                              </w:r>
                              <w:r w:rsidRPr="00E47C10">
                                <w:rPr>
                                  <w:rStyle w:val="ep-radiobuttonlabel"/>
                                  <w:rFonts w:ascii="Calibri" w:eastAsia="Times New Roman" w:hAnsi="Calibri" w:cs="Calibri"/>
                                  <w:sz w:val="16"/>
                                  <w:szCs w:val="16"/>
                                </w:rPr>
                                <w:t xml:space="preserve">Does not </w:t>
                              </w:r>
                              <w:proofErr w:type="spellStart"/>
                              <w:r w:rsidRPr="00E47C10">
                                <w:rPr>
                                  <w:rStyle w:val="ep-radiobuttonlabel"/>
                                  <w:rFonts w:ascii="Calibri" w:eastAsia="Times New Roman" w:hAnsi="Calibri" w:cs="Calibri"/>
                                  <w:sz w:val="16"/>
                                  <w:szCs w:val="16"/>
                                </w:rPr>
                                <w:t>favor</w:t>
                              </w:r>
                              <w:proofErr w:type="spellEnd"/>
                              <w:r w:rsidRPr="00E47C10">
                                <w:rPr>
                                  <w:rStyle w:val="ep-radiobuttonlabel"/>
                                  <w:rFonts w:ascii="Calibri" w:eastAsia="Times New Roman" w:hAnsi="Calibri" w:cs="Calibri"/>
                                  <w:sz w:val="16"/>
                                  <w:szCs w:val="16"/>
                                </w:rPr>
                                <w:t xml:space="preserve">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D638A5"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review found evidence from a single study that it was improbable that there was benefit or harm for the two primary outcomes. The review found possible evidence of harm for three secondary outcomes measuring temperature on admission to the neonatal unit (mean temperature on admission, hypothermia &lt; 36.5°C, mild hypothermia (36.0°C to 36.4°C)) for infants exposed to a servo controlled radiant warmer. In this study, servo control did not cause hyperthermia.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47EDA7"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The single study did not present data in a form that enabled analysis by birthweight categories. It is possible that the balance of benefits and harms varies by birthweight or gestation subgroups.</w:t>
                              </w:r>
                              <w:r>
                                <w:rPr>
                                  <w:rFonts w:ascii="Calibri" w:eastAsia="Times New Roman" w:hAnsi="Calibri" w:cs="Calibri"/>
                                  <w:sz w:val="16"/>
                                  <w:szCs w:val="16"/>
                                </w:rPr>
                                <w:br/>
                              </w:r>
                            </w:p>
                          </w:tc>
                        </w:tr>
                        <w:tr w:rsidR="00A573F4" w14:paraId="5EE4B718"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977AC40"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4F17CB72"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A573F4" w14:paraId="29E5FE4F"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50F607"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FB2A02"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8762CD"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3D50FF51" w14:textId="77777777" w:rsidTr="00EC24AC">
                          <w:trPr>
                            <w:trHeight w:val="1446"/>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59DA23"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126ED2"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one study included in the review was conducted in a high resource setting. No estimates of costs or resources required were provided in this, or other studies considered for inclusion.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323CBD"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Additional equipment expenses include a radiant warmer capable of servo control, disposable or reusable sensors or probes. </w:t>
                              </w:r>
                            </w:p>
                          </w:tc>
                        </w:tr>
                        <w:tr w:rsidR="00A573F4" w14:paraId="4886988D"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75FAC67"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5C65CD6C"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A573F4" w14:paraId="4CD967C7"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973DC6"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29CBFE"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839AE0"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634128A1" w14:textId="77777777" w:rsidTr="00EC24AC">
                          <w:trPr>
                            <w:trHeight w:val="1219"/>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6F266B"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21AAA5"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The review found no specific information about required resourc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9C3243"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br/>
                              </w:r>
                            </w:p>
                          </w:tc>
                        </w:tr>
                        <w:tr w:rsidR="00A573F4" w14:paraId="3C1C0682"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5C095BC"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583D20B1"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 xml:space="preserve">Does the cost-effectiveness of the intervention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A573F4" w14:paraId="21266A75"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328BC3"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2865D9"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D7FD8A"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5B2187F4" w14:textId="77777777" w:rsidTr="00EC24AC">
                          <w:trPr>
                            <w:trHeight w:val="1746"/>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CEBD61"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Does not </w:t>
                              </w:r>
                              <w:proofErr w:type="spellStart"/>
                              <w:r>
                                <w:rPr>
                                  <w:rStyle w:val="ep-radiobuttonlabel"/>
                                  <w:rFonts w:ascii="Calibri" w:eastAsia="Times New Roman" w:hAnsi="Calibri" w:cs="Calibri"/>
                                  <w:sz w:val="16"/>
                                  <w:szCs w:val="16"/>
                                </w:rPr>
                                <w:t>favor</w:t>
                              </w:r>
                              <w:proofErr w:type="spellEnd"/>
                              <w:r>
                                <w:rPr>
                                  <w:rStyle w:val="ep-radiobuttonlabel"/>
                                  <w:rFonts w:ascii="Calibri" w:eastAsia="Times New Roman" w:hAnsi="Calibri" w:cs="Calibri"/>
                                  <w:sz w:val="16"/>
                                  <w:szCs w:val="16"/>
                                </w:rPr>
                                <w:t xml:space="preserve">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 xml:space="preserve">Probably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proofErr w:type="spellStart"/>
                              <w:r>
                                <w:rPr>
                                  <w:rStyle w:val="ep-radiobuttonlabel"/>
                                  <w:rFonts w:ascii="Calibri" w:eastAsia="Times New Roman" w:hAnsi="Calibri" w:cs="Calibri"/>
                                  <w:sz w:val="16"/>
                                  <w:szCs w:val="16"/>
                                </w:rPr>
                                <w:t>Favors</w:t>
                              </w:r>
                              <w:proofErr w:type="spellEnd"/>
                              <w:r>
                                <w:rPr>
                                  <w:rStyle w:val="ep-radiobuttonlabel"/>
                                  <w:rFonts w:ascii="Calibri" w:eastAsia="Times New Roman" w:hAnsi="Calibri" w:cs="Calibri"/>
                                  <w:sz w:val="16"/>
                                  <w:szCs w:val="16"/>
                                </w:rPr>
                                <w:t xml:space="preserve">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4418E3"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The study included in the review did not provide information on cost effectivenes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7BB6D3" w14:textId="77777777" w:rsidR="00A573F4" w:rsidRDefault="00A573F4" w:rsidP="00A573F4">
                              <w:pPr>
                                <w:rPr>
                                  <w:rFonts w:ascii="Calibri" w:eastAsia="Times New Roman" w:hAnsi="Calibri" w:cs="Calibri"/>
                                  <w:sz w:val="16"/>
                                  <w:szCs w:val="16"/>
                                </w:rPr>
                              </w:pPr>
                            </w:p>
                          </w:tc>
                        </w:tr>
                        <w:tr w:rsidR="00A573F4" w14:paraId="4D6CD4B9"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0698A89"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5BF47D03"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would be the impact on health equity?</w:t>
                              </w:r>
                            </w:p>
                          </w:tc>
                        </w:tr>
                        <w:tr w:rsidR="00A573F4" w14:paraId="3C415CA9"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29A7FA"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1E1BCE"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1D7C96"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5BD3C147"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8C94E4"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checked-marker"/>
                                  <w:rFonts w:ascii="Calibri" w:eastAsia="Times New Roman" w:hAnsi="Calibri" w:cs="Calibri"/>
                                  <w:sz w:val="16"/>
                                  <w:szCs w:val="16"/>
                                </w:rPr>
                                <w:t xml:space="preserve">●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38ABF8"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In high resource settings, radiant warmers capable of being used in either servo or manual mode are likely to be available for resuscitation of preterm infants in the delivery room. In low and middle resource settings, radiant warmers may be unavailable or unaffordable or capable of use only in manual mode. However, since the intervention (servo control) did not appear to be beneficial, the net effects on equity are unknown.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2A2B53"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Servo controlled radiant warmers are likely to be more expensive than manual mode radiant warmers. In addition to the cost of the device there is an additional cost for the sensors that need to be applied to an infant's skin. In a low resource setting the need for additional servo control may be unaffordable. </w:t>
                              </w:r>
                            </w:p>
                            <w:p w14:paraId="07CCEE04"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Servo control is not possible for all models of radiant warmer used in delivery rooms, particularly in low- or middle-income countries. </w:t>
                              </w:r>
                            </w:p>
                          </w:tc>
                        </w:tr>
                        <w:tr w:rsidR="00A573F4" w14:paraId="1B3515CA"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5AAB8FA"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61873625"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A573F4" w14:paraId="5D1DC09F"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91B2E2"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887367"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BFEE18"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22D04CC5"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736C8D"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18406E"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In the one study included in this review the study protocol was followed for all infants, suggesting that both servo control and manual mode were acceptable in the context of the study. After NICU admission, it is standard practice in countries where suitable equipment is available, to use servo control for thermoregulation.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6C8252" w14:textId="515A748B" w:rsidR="00A573F4" w:rsidRDefault="00A573F4" w:rsidP="00A573F4">
                              <w:pPr>
                                <w:rPr>
                                  <w:rFonts w:ascii="Calibri" w:eastAsia="Times New Roman" w:hAnsi="Calibri" w:cs="Calibri"/>
                                  <w:sz w:val="16"/>
                                  <w:szCs w:val="16"/>
                                </w:rPr>
                              </w:pPr>
                            </w:p>
                          </w:tc>
                        </w:tr>
                        <w:tr w:rsidR="00A573F4" w14:paraId="1F055A20" w14:textId="77777777" w:rsidTr="00EC24AC">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C1DF843"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Feasibility</w:t>
                              </w:r>
                            </w:p>
                            <w:p w14:paraId="14C9DBE3" w14:textId="77777777" w:rsidR="00A573F4" w:rsidRDefault="00A573F4" w:rsidP="00A573F4">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feasible to implement?</w:t>
                              </w:r>
                            </w:p>
                          </w:tc>
                        </w:tr>
                        <w:tr w:rsidR="00A573F4" w14:paraId="22A58EEB"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5F3C1E"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92111A"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A71A38" w14:textId="77777777" w:rsidR="00A573F4" w:rsidRDefault="00A573F4" w:rsidP="00A573F4">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573F4" w14:paraId="19E6863D" w14:textId="77777777" w:rsidTr="00EC24AC">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68862B" w14:textId="77777777" w:rsidR="00A573F4" w:rsidRDefault="00A573F4" w:rsidP="00A573F4">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EFED52"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Use of servo or manual control appeared feasible in the setting in the study.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704A7E"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Barriers to implementing servo-controlled heating in the delivery room are likely to be related to the cost of the intervention. </w:t>
                              </w:r>
                            </w:p>
                          </w:tc>
                        </w:tr>
                      </w:tbl>
                      <w:p w14:paraId="3BB88A0F" w14:textId="77777777" w:rsidR="00A573F4" w:rsidRDefault="00A573F4" w:rsidP="00A573F4">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285"/>
                          <w:gridCol w:w="1681"/>
                          <w:gridCol w:w="1681"/>
                          <w:gridCol w:w="1697"/>
                          <w:gridCol w:w="1691"/>
                          <w:gridCol w:w="1691"/>
                          <w:gridCol w:w="1586"/>
                          <w:gridCol w:w="1630"/>
                        </w:tblGrid>
                        <w:tr w:rsidR="00A573F4" w14:paraId="351EABBF" w14:textId="77777777" w:rsidTr="00EC24AC">
                          <w:trPr>
                            <w:tblHeader/>
                          </w:trPr>
                          <w:tc>
                            <w:tcPr>
                              <w:tcW w:w="0" w:type="auto"/>
                              <w:tcBorders>
                                <w:top w:val="nil"/>
                                <w:left w:val="nil"/>
                                <w:bottom w:val="nil"/>
                                <w:right w:val="nil"/>
                              </w:tcBorders>
                              <w:tcMar>
                                <w:top w:w="75" w:type="dxa"/>
                                <w:left w:w="75" w:type="dxa"/>
                                <w:bottom w:w="75" w:type="dxa"/>
                                <w:right w:w="75" w:type="dxa"/>
                              </w:tcMar>
                              <w:vAlign w:val="center"/>
                              <w:hideMark/>
                            </w:tcPr>
                            <w:p w14:paraId="31952842" w14:textId="77777777" w:rsidR="00A573F4" w:rsidRDefault="00A573F4" w:rsidP="00A573F4">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2363867"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A573F4" w14:paraId="53008857"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4AFA08A"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AECC64"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E3CE5B"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702B1C"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32B7E5"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0C5CD84" w14:textId="77777777" w:rsidR="00A573F4" w:rsidRDefault="00A573F4" w:rsidP="00A573F4">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6A2E92"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898D5A"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A573F4" w14:paraId="6AD414EE"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67B58DB"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0CAEF0"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9FFDCF"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sidRPr="006807B0">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D8D920"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0E5BD1"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1E54DCC"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E66206"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4B74FD" w14:textId="77777777" w:rsidR="00A573F4" w:rsidRPr="009C4038" w:rsidRDefault="00A573F4" w:rsidP="00A573F4">
                              <w:pPr>
                                <w:pStyle w:val="NormalWeb"/>
                                <w:spacing w:before="0" w:beforeAutospacing="0" w:after="0" w:afterAutospacing="0"/>
                                <w:jc w:val="center"/>
                                <w:rPr>
                                  <w:rFonts w:ascii="Calibri" w:hAnsi="Calibri" w:cs="Calibri"/>
                                  <w:b/>
                                  <w:bCs/>
                                  <w:color w:val="AEAAAA"/>
                                  <w:sz w:val="16"/>
                                  <w:szCs w:val="16"/>
                                </w:rPr>
                              </w:pPr>
                              <w:r w:rsidRPr="009C4038">
                                <w:rPr>
                                  <w:rFonts w:ascii="Calibri" w:hAnsi="Calibri" w:cs="Calibri"/>
                                  <w:b/>
                                  <w:bCs/>
                                  <w:sz w:val="16"/>
                                  <w:szCs w:val="16"/>
                                </w:rPr>
                                <w:t>Don't know</w:t>
                              </w:r>
                            </w:p>
                          </w:tc>
                        </w:tr>
                        <w:tr w:rsidR="00A573F4" w14:paraId="5F65950D"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533D496"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6F6E83"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EF6046"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4D1841"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A81948"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EDEA452"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529B02"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115E90"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Don't know</w:t>
                              </w:r>
                            </w:p>
                          </w:tc>
                        </w:tr>
                        <w:tr w:rsidR="00A573F4" w14:paraId="718209D4"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713EC49"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5CA12F"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A05ACC"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C80BF7"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7FE3FD"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65A320E"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3F386C" w14:textId="77777777" w:rsidR="00A573F4" w:rsidRDefault="00A573F4" w:rsidP="00A573F4">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64724E"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A573F4" w14:paraId="3F3A4EC7"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4BFEEA5"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3307AE"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BA92F3"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A44E1E"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55A693"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4E4086D" w14:textId="77777777" w:rsidR="00A573F4" w:rsidRDefault="00A573F4" w:rsidP="00A573F4">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B243230" w14:textId="77777777" w:rsidR="00A573F4" w:rsidRDefault="00A573F4" w:rsidP="00A573F4">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6A62730" w14:textId="77777777" w:rsidR="00A573F4" w:rsidRDefault="00A573F4" w:rsidP="00A573F4">
                              <w:pPr>
                                <w:jc w:val="center"/>
                                <w:rPr>
                                  <w:rFonts w:eastAsia="Times New Roman"/>
                                  <w:sz w:val="20"/>
                                  <w:szCs w:val="20"/>
                                </w:rPr>
                              </w:pPr>
                            </w:p>
                          </w:tc>
                        </w:tr>
                        <w:tr w:rsidR="00A573F4" w14:paraId="44D42CCE"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AED092D"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85D7DE"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B7354A" w14:textId="77777777" w:rsidR="00A573F4" w:rsidRPr="00E47C10" w:rsidRDefault="00A573F4" w:rsidP="00A573F4">
                              <w:pPr>
                                <w:pStyle w:val="NormalWeb"/>
                                <w:spacing w:before="0" w:beforeAutospacing="0" w:after="0" w:afterAutospacing="0"/>
                                <w:jc w:val="center"/>
                                <w:rPr>
                                  <w:rFonts w:ascii="Calibri" w:hAnsi="Calibri" w:cs="Calibri"/>
                                  <w:color w:val="AEAAAA"/>
                                  <w:sz w:val="16"/>
                                  <w:szCs w:val="16"/>
                                </w:rPr>
                              </w:pPr>
                              <w:r w:rsidRPr="00E47C10">
                                <w:rPr>
                                  <w:rFonts w:ascii="Calibri" w:hAnsi="Calibri" w:cs="Calibri"/>
                                  <w:bCs/>
                                  <w:color w:val="E7E6E6" w:themeColor="background2"/>
                                  <w:sz w:val="16"/>
                                  <w:szCs w:val="16"/>
                                </w:rPr>
                                <w:t xml:space="preserve">Probably </w:t>
                              </w:r>
                              <w:proofErr w:type="spellStart"/>
                              <w:r w:rsidRPr="00E47C10">
                                <w:rPr>
                                  <w:rFonts w:ascii="Calibri" w:hAnsi="Calibri" w:cs="Calibri"/>
                                  <w:bCs/>
                                  <w:color w:val="E7E6E6" w:themeColor="background2"/>
                                  <w:sz w:val="16"/>
                                  <w:szCs w:val="16"/>
                                </w:rPr>
                                <w:t>favors</w:t>
                              </w:r>
                              <w:proofErr w:type="spellEnd"/>
                              <w:r w:rsidRPr="00E47C10">
                                <w:rPr>
                                  <w:rFonts w:ascii="Calibri" w:hAnsi="Calibri" w:cs="Calibri"/>
                                  <w:bCs/>
                                  <w:color w:val="E7E6E6" w:themeColor="background2"/>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844953" w14:textId="77777777" w:rsidR="00A573F4" w:rsidRPr="00E47C10" w:rsidRDefault="00A573F4" w:rsidP="00A573F4">
                              <w:pPr>
                                <w:pStyle w:val="NormalWeb"/>
                                <w:spacing w:before="0" w:beforeAutospacing="0" w:after="0" w:afterAutospacing="0"/>
                                <w:jc w:val="center"/>
                                <w:rPr>
                                  <w:rFonts w:ascii="Calibri" w:hAnsi="Calibri" w:cs="Calibri"/>
                                  <w:bCs/>
                                  <w:color w:val="000000"/>
                                  <w:sz w:val="16"/>
                                  <w:szCs w:val="16"/>
                                </w:rPr>
                              </w:pPr>
                              <w:r w:rsidRPr="009C4038">
                                <w:rPr>
                                  <w:rFonts w:ascii="Calibri" w:hAnsi="Calibri" w:cs="Calibri"/>
                                  <w:b/>
                                  <w:bCs/>
                                  <w:color w:val="D0CECE" w:themeColor="background2" w:themeShade="E6"/>
                                  <w:sz w:val="16"/>
                                  <w:szCs w:val="16"/>
                                </w:rPr>
                                <w:t xml:space="preserve">Does not </w:t>
                              </w:r>
                              <w:proofErr w:type="spellStart"/>
                              <w:r w:rsidRPr="009C4038">
                                <w:rPr>
                                  <w:rFonts w:ascii="Calibri" w:hAnsi="Calibri" w:cs="Calibri"/>
                                  <w:b/>
                                  <w:bCs/>
                                  <w:color w:val="D0CECE" w:themeColor="background2" w:themeShade="E6"/>
                                  <w:sz w:val="16"/>
                                  <w:szCs w:val="16"/>
                                </w:rPr>
                                <w:t>favor</w:t>
                              </w:r>
                              <w:proofErr w:type="spellEnd"/>
                              <w:r w:rsidRPr="009C4038">
                                <w:rPr>
                                  <w:rFonts w:ascii="Calibri" w:hAnsi="Calibri" w:cs="Calibri"/>
                                  <w:b/>
                                  <w:bCs/>
                                  <w:color w:val="D0CECE" w:themeColor="background2" w:themeShade="E6"/>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FDCF25"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0077B0"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FC6C15"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CB56F7" w14:textId="77777777" w:rsidR="00A573F4" w:rsidRPr="009C4038" w:rsidRDefault="00A573F4" w:rsidP="00A573F4">
                              <w:pPr>
                                <w:pStyle w:val="NormalWeb"/>
                                <w:spacing w:before="0" w:beforeAutospacing="0" w:after="0" w:afterAutospacing="0"/>
                                <w:jc w:val="center"/>
                                <w:rPr>
                                  <w:rFonts w:ascii="Calibri" w:hAnsi="Calibri" w:cs="Calibri"/>
                                  <w:b/>
                                  <w:bCs/>
                                  <w:color w:val="AEAAAA"/>
                                  <w:sz w:val="16"/>
                                  <w:szCs w:val="16"/>
                                </w:rPr>
                              </w:pPr>
                              <w:r w:rsidRPr="009C4038">
                                <w:rPr>
                                  <w:rFonts w:ascii="Calibri" w:hAnsi="Calibri" w:cs="Calibri"/>
                                  <w:b/>
                                  <w:bCs/>
                                  <w:sz w:val="16"/>
                                  <w:szCs w:val="16"/>
                                </w:rPr>
                                <w:t>Don't know</w:t>
                              </w:r>
                            </w:p>
                          </w:tc>
                        </w:tr>
                        <w:tr w:rsidR="00A573F4" w14:paraId="67BB8D7D"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AC7A3F8"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EA1F5B"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C1E416"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580DEA"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1A8F78"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FEB0AE"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CCE4FF"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79BFAF"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Don't know</w:t>
                              </w:r>
                            </w:p>
                          </w:tc>
                        </w:tr>
                        <w:tr w:rsidR="00A573F4" w14:paraId="477618DC"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12FEA59"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3E2E6D"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87DA1F"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C7BEE4"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F2EC53"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F60E82C"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3B7A66B" w14:textId="77777777" w:rsidR="00A573F4" w:rsidRDefault="00A573F4" w:rsidP="00A573F4">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7826D2"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A573F4" w14:paraId="3B286595"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8A49035"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3D0463"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DE4093"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6035EC"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017581"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059660"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66C9C7"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579629"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A573F4" w14:paraId="39D671F8"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7CDD1EF"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FB86A7"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sidRPr="006807B0">
                                <w:rPr>
                                  <w:rFonts w:ascii="Calibri" w:hAnsi="Calibri" w:cs="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69A3C9" w14:textId="77777777" w:rsidR="00A573F4" w:rsidRPr="006807B0" w:rsidRDefault="00A573F4" w:rsidP="00A573F4">
                              <w:pPr>
                                <w:pStyle w:val="NormalWeb"/>
                                <w:spacing w:before="0" w:beforeAutospacing="0" w:after="0" w:afterAutospacing="0"/>
                                <w:jc w:val="center"/>
                                <w:rPr>
                                  <w:rFonts w:ascii="Calibri" w:hAnsi="Calibri" w:cs="Calibri"/>
                                  <w:b/>
                                  <w:bCs/>
                                  <w:color w:val="AEAAAA"/>
                                  <w:sz w:val="16"/>
                                  <w:szCs w:val="16"/>
                                </w:rPr>
                              </w:pPr>
                              <w:r w:rsidRPr="006807B0">
                                <w:rPr>
                                  <w:rFonts w:ascii="Calibri" w:hAnsi="Calibri" w:cs="Calibri"/>
                                  <w:b/>
                                  <w:bCs/>
                                  <w:color w:val="000000"/>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BD3E2D"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06E3E4"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618DB9"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86ED2A"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4540DE"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A573F4" w14:paraId="24BA5E61"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2DF1174"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lastRenderedPageBreak/>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AD9197"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B730D7"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D959A3"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50782A"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41EB4B5"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07483D"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6B26C0"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A573F4" w14:paraId="64A95AE5" w14:textId="77777777" w:rsidTr="00EC24AC">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CC385C8" w14:textId="77777777" w:rsidR="00A573F4" w:rsidRDefault="00A573F4" w:rsidP="00A573F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F01BA1"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60BE62"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74C013" w14:textId="77777777" w:rsidR="00A573F4" w:rsidRDefault="00A573F4" w:rsidP="00A573F4">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F93FCB"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110CA3" w14:textId="77777777" w:rsidR="00A573F4" w:rsidRDefault="00A573F4" w:rsidP="00A573F4">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1EA467"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95DF6E" w14:textId="77777777" w:rsidR="00A573F4" w:rsidRDefault="00A573F4" w:rsidP="00A573F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bl>
                      <w:p w14:paraId="5010FE86" w14:textId="77777777" w:rsidR="00A573F4" w:rsidRDefault="00A573F4" w:rsidP="00A573F4">
                        <w:pPr>
                          <w:rPr>
                            <w:rFonts w:ascii="Calibri" w:eastAsia="Times New Roman" w:hAnsi="Calibri" w:cs="Calibri"/>
                            <w:color w:val="000000"/>
                            <w:sz w:val="16"/>
                            <w:szCs w:val="16"/>
                            <w:lang w:val="en"/>
                          </w:rPr>
                        </w:pPr>
                      </w:p>
                      <w:p w14:paraId="370133C5" w14:textId="77777777" w:rsidR="00A573F4" w:rsidRDefault="00A573F4" w:rsidP="00A573F4">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786"/>
                          <w:gridCol w:w="2787"/>
                          <w:gridCol w:w="2787"/>
                          <w:gridCol w:w="2787"/>
                          <w:gridCol w:w="2787"/>
                        </w:tblGrid>
                        <w:tr w:rsidR="00A573F4" w14:paraId="7BE6B7B0" w14:textId="77777777" w:rsidTr="00EC24A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42BE548" w14:textId="77777777" w:rsidR="00A573F4" w:rsidRDefault="00A573F4" w:rsidP="00A573F4">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shd w:val="clear" w:color="auto" w:fill="auto"/>
                              <w:tcMar>
                                <w:top w:w="75" w:type="dxa"/>
                                <w:left w:w="0" w:type="dxa"/>
                                <w:bottom w:w="0" w:type="dxa"/>
                                <w:right w:w="0" w:type="dxa"/>
                              </w:tcMar>
                              <w:hideMark/>
                            </w:tcPr>
                            <w:p w14:paraId="6307D764" w14:textId="77777777" w:rsidR="00A573F4" w:rsidRPr="00E47C10" w:rsidRDefault="00A573F4" w:rsidP="00A573F4">
                              <w:pPr>
                                <w:pStyle w:val="NormalWeb"/>
                                <w:spacing w:before="0" w:beforeAutospacing="0" w:after="0" w:afterAutospacing="0"/>
                                <w:jc w:val="center"/>
                                <w:rPr>
                                  <w:rFonts w:ascii="Calibri" w:hAnsi="Calibri" w:cs="Calibri"/>
                                  <w:bCs/>
                                  <w:color w:val="FFFFFF"/>
                                  <w:sz w:val="16"/>
                                  <w:szCs w:val="16"/>
                                </w:rPr>
                              </w:pPr>
                              <w:r w:rsidRPr="00E47C10">
                                <w:rPr>
                                  <w:rFonts w:ascii="Calibri" w:hAnsi="Calibri" w:cs="Calibri"/>
                                  <w:bCs/>
                                  <w:sz w:val="16"/>
                                  <w:szCs w:val="16"/>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0070C0"/>
                              <w:tcMar>
                                <w:top w:w="75" w:type="dxa"/>
                                <w:left w:w="0" w:type="dxa"/>
                                <w:bottom w:w="0" w:type="dxa"/>
                                <w:right w:w="0" w:type="dxa"/>
                              </w:tcMar>
                              <w:hideMark/>
                            </w:tcPr>
                            <w:p w14:paraId="3EDF082C" w14:textId="77777777" w:rsidR="00A573F4" w:rsidRPr="0072365A" w:rsidRDefault="00A573F4" w:rsidP="00A573F4">
                              <w:pPr>
                                <w:pStyle w:val="NormalWeb"/>
                                <w:spacing w:before="0" w:beforeAutospacing="0" w:after="0" w:afterAutospacing="0"/>
                                <w:jc w:val="center"/>
                                <w:rPr>
                                  <w:rFonts w:ascii="Calibri" w:hAnsi="Calibri" w:cs="Calibri"/>
                                  <w:color w:val="000000"/>
                                  <w:sz w:val="16"/>
                                  <w:szCs w:val="16"/>
                                </w:rPr>
                              </w:pPr>
                              <w:r w:rsidRPr="00E47C10">
                                <w:rPr>
                                  <w:rFonts w:ascii="Calibri" w:hAnsi="Calibri" w:cs="Calibri"/>
                                  <w:color w:val="FFFFFF" w:themeColor="background1"/>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D494898" w14:textId="77777777" w:rsidR="00A573F4" w:rsidRDefault="00A573F4" w:rsidP="00A573F4">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F72A312" w14:textId="77777777" w:rsidR="00A573F4" w:rsidRDefault="00A573F4" w:rsidP="00A573F4">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A573F4" w14:paraId="7AA95724" w14:textId="77777777" w:rsidTr="00EC24A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D21C615" w14:textId="77777777" w:rsidR="00A573F4" w:rsidRDefault="00A573F4" w:rsidP="00A573F4">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auto"/>
                              <w:tcMar>
                                <w:top w:w="0" w:type="dxa"/>
                                <w:left w:w="0" w:type="dxa"/>
                                <w:bottom w:w="75" w:type="dxa"/>
                                <w:right w:w="0" w:type="dxa"/>
                              </w:tcMar>
                              <w:hideMark/>
                            </w:tcPr>
                            <w:p w14:paraId="73B90A3D" w14:textId="77777777" w:rsidR="00A573F4" w:rsidRPr="0072365A" w:rsidRDefault="00A573F4" w:rsidP="00A573F4">
                              <w:pPr>
                                <w:pStyle w:val="NormalWeb"/>
                                <w:spacing w:before="0" w:beforeAutospacing="0" w:after="0" w:afterAutospacing="0"/>
                                <w:jc w:val="center"/>
                                <w:rPr>
                                  <w:rFonts w:ascii="Calibri" w:hAnsi="Calibri" w:cs="Calibri"/>
                                  <w:b/>
                                  <w:bCs/>
                                  <w:color w:val="FFFFFF"/>
                                  <w:sz w:val="16"/>
                                  <w:szCs w:val="16"/>
                                </w:rPr>
                              </w:pPr>
                              <w:r>
                                <w:rPr>
                                  <w:color w:val="000000"/>
                                </w:rPr>
                                <w:t xml:space="preserve">○ </w:t>
                              </w:r>
                              <w:r w:rsidRPr="0072365A">
                                <w:rPr>
                                  <w:rFonts w:ascii="Calibri" w:hAnsi="Calibri" w:cs="Calibri"/>
                                  <w:b/>
                                  <w:bCs/>
                                  <w:color w:val="FFFFFF"/>
                                  <w:sz w:val="16"/>
                                  <w:szCs w:val="16"/>
                                </w:rPr>
                                <w:t>○</w:t>
                              </w:r>
                              <w:r>
                                <w:rPr>
                                  <w:rFonts w:ascii="Calibri" w:hAnsi="Calibri" w:cs="Calibri"/>
                                  <w:b/>
                                  <w:bCs/>
                                  <w:color w:val="FFFFFF"/>
                                  <w:sz w:val="16"/>
                                  <w:szCs w:val="16"/>
                                </w:rPr>
                                <w:t>p</w:t>
                              </w:r>
                              <w:r w:rsidRPr="0072365A">
                                <w:rPr>
                                  <w:rFonts w:ascii="Calibri" w:hAnsi="Calibri" w:cs="Calibri"/>
                                  <w:b/>
                                  <w:bCs/>
                                  <w:color w:val="FFFFFF"/>
                                  <w:sz w:val="16"/>
                                  <w:szCs w:val="16"/>
                                </w:rPr>
                                <w:t xml:space="preserve"> </w:t>
                              </w:r>
                            </w:p>
                          </w:tc>
                          <w:tc>
                            <w:tcPr>
                              <w:tcW w:w="1000" w:type="pct"/>
                              <w:tcBorders>
                                <w:left w:val="single" w:sz="6" w:space="0" w:color="000000"/>
                                <w:bottom w:val="single" w:sz="6" w:space="0" w:color="000000"/>
                                <w:right w:val="single" w:sz="6" w:space="0" w:color="000000"/>
                              </w:tcBorders>
                              <w:shd w:val="clear" w:color="auto" w:fill="0070C0"/>
                              <w:tcMar>
                                <w:top w:w="0" w:type="dxa"/>
                                <w:left w:w="0" w:type="dxa"/>
                                <w:bottom w:w="75" w:type="dxa"/>
                                <w:right w:w="0" w:type="dxa"/>
                              </w:tcMar>
                              <w:hideMark/>
                            </w:tcPr>
                            <w:p w14:paraId="1CCAB49B" w14:textId="77777777" w:rsidR="00A573F4" w:rsidRPr="0072365A" w:rsidRDefault="00A573F4" w:rsidP="00A573F4">
                              <w:pPr>
                                <w:pStyle w:val="NormalWeb"/>
                                <w:spacing w:before="0" w:beforeAutospacing="0" w:after="0" w:afterAutospacing="0"/>
                                <w:jc w:val="center"/>
                                <w:rPr>
                                  <w:rFonts w:ascii="Calibri" w:hAnsi="Calibri" w:cs="Calibri"/>
                                  <w:color w:val="000000"/>
                                  <w:sz w:val="16"/>
                                  <w:szCs w:val="16"/>
                                </w:rPr>
                              </w:pPr>
                              <w:r>
                                <w:rPr>
                                  <w:color w:val="000000"/>
                                </w:rPr>
                                <w:t>○</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77F6E42" w14:textId="77777777" w:rsidR="00A573F4" w:rsidRDefault="00A573F4" w:rsidP="00A573F4">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EB5AC8C" w14:textId="77777777" w:rsidR="00A573F4" w:rsidRDefault="00A573F4" w:rsidP="00A573F4">
                              <w:pPr>
                                <w:pStyle w:val="marker"/>
                                <w:spacing w:before="0" w:beforeAutospacing="0" w:after="0" w:afterAutospacing="0"/>
                                <w:jc w:val="center"/>
                                <w:rPr>
                                  <w:color w:val="000000"/>
                                </w:rPr>
                              </w:pPr>
                              <w:r>
                                <w:rPr>
                                  <w:color w:val="000000"/>
                                </w:rPr>
                                <w:t xml:space="preserve">○ </w:t>
                              </w:r>
                            </w:p>
                          </w:tc>
                        </w:tr>
                      </w:tbl>
                      <w:p w14:paraId="4D80E994" w14:textId="77777777" w:rsidR="00A573F4" w:rsidRDefault="00A573F4" w:rsidP="00A573F4">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3950"/>
                        </w:tblGrid>
                        <w:tr w:rsidR="00A573F4" w14:paraId="05B3988A" w14:textId="77777777" w:rsidTr="00EC24AC">
                          <w:tc>
                            <w:tcPr>
                              <w:tcW w:w="0" w:type="auto"/>
                              <w:shd w:val="clear" w:color="auto" w:fill="2E74B5"/>
                              <w:tcMar>
                                <w:top w:w="75" w:type="dxa"/>
                                <w:left w:w="75" w:type="dxa"/>
                                <w:bottom w:w="75" w:type="dxa"/>
                                <w:right w:w="75" w:type="dxa"/>
                              </w:tcMar>
                              <w:hideMark/>
                            </w:tcPr>
                            <w:p w14:paraId="658DA303"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p>
                          </w:tc>
                        </w:tr>
                        <w:tr w:rsidR="00A573F4" w14:paraId="21E4E703" w14:textId="77777777" w:rsidTr="00EC24AC">
                          <w:trPr>
                            <w:trHeight w:val="1080"/>
                          </w:trPr>
                          <w:tc>
                            <w:tcPr>
                              <w:tcW w:w="0" w:type="auto"/>
                              <w:tcMar>
                                <w:top w:w="75" w:type="dxa"/>
                                <w:left w:w="75" w:type="dxa"/>
                                <w:bottom w:w="75" w:type="dxa"/>
                                <w:right w:w="75" w:type="dxa"/>
                              </w:tcMar>
                              <w:hideMark/>
                            </w:tcPr>
                            <w:p w14:paraId="55EF8F91" w14:textId="77777777" w:rsidR="00A573F4" w:rsidRDefault="00A573F4" w:rsidP="00A573F4">
                              <w:pPr>
                                <w:spacing w:after="0"/>
                                <w:rPr>
                                  <w:rFonts w:ascii="Calibri" w:eastAsia="Times New Roman" w:hAnsi="Calibri" w:cs="Calibri"/>
                                  <w:sz w:val="16"/>
                                  <w:szCs w:val="16"/>
                                </w:rPr>
                              </w:pPr>
                              <w:r w:rsidRPr="006377F0">
                                <w:rPr>
                                  <w:rFonts w:ascii="Calibri" w:eastAsia="Times New Roman" w:hAnsi="Calibri" w:cs="Calibri"/>
                                  <w:sz w:val="16"/>
                                  <w:szCs w:val="16"/>
                                </w:rPr>
                                <w:t xml:space="preserve">In preterm infants (&lt;34 weeks’ gestation) immediately after birth </w:t>
                              </w:r>
                              <w:r>
                                <w:rPr>
                                  <w:rFonts w:ascii="Calibri" w:eastAsia="Times New Roman" w:hAnsi="Calibri" w:cs="Calibri"/>
                                  <w:sz w:val="16"/>
                                  <w:szCs w:val="16"/>
                                </w:rPr>
                                <w:t>there is insufficient published human evidence to suggest for or against the use of a radiant warmer in servo-controlled mode compared to manual mode for maintaining normal temperature</w:t>
                              </w:r>
                              <w:r w:rsidRPr="006377F0">
                                <w:rPr>
                                  <w:rFonts w:ascii="Calibri" w:eastAsia="Times New Roman" w:hAnsi="Calibri" w:cs="Calibri"/>
                                  <w:sz w:val="16"/>
                                  <w:szCs w:val="16"/>
                                </w:rPr>
                                <w:t>. (Weak recommendation, moderate certainty evidence).</w:t>
                              </w:r>
                            </w:p>
                            <w:p w14:paraId="626398AC" w14:textId="77777777" w:rsidR="00A573F4" w:rsidRPr="006377F0" w:rsidRDefault="00A573F4" w:rsidP="00A573F4">
                              <w:pPr>
                                <w:spacing w:after="0"/>
                                <w:rPr>
                                  <w:rFonts w:ascii="Calibri" w:eastAsia="Times New Roman" w:hAnsi="Calibri" w:cs="Calibri"/>
                                  <w:sz w:val="16"/>
                                  <w:szCs w:val="16"/>
                                  <w:lang w:val="en-US"/>
                                </w:rPr>
                              </w:pPr>
                              <w:r w:rsidRPr="006377F0">
                                <w:rPr>
                                  <w:rFonts w:ascii="Calibri" w:eastAsia="Times New Roman" w:hAnsi="Calibri" w:cs="Calibri"/>
                                  <w:sz w:val="16"/>
                                  <w:szCs w:val="16"/>
                                </w:rPr>
                                <w:t>In preterm infants (&lt;34 weeks’ gestation) immediately after birth</w:t>
                              </w:r>
                              <w:r>
                                <w:rPr>
                                  <w:rFonts w:ascii="Calibri" w:eastAsia="Times New Roman" w:hAnsi="Calibri" w:cs="Calibri"/>
                                  <w:sz w:val="16"/>
                                  <w:szCs w:val="16"/>
                                </w:rPr>
                                <w:t xml:space="preserve"> a radiant warmer is recommend (Good practice statement)</w:t>
                              </w:r>
                            </w:p>
                          </w:tc>
                        </w:tr>
                        <w:tr w:rsidR="00A573F4" w14:paraId="590DBF9C" w14:textId="77777777" w:rsidTr="00EC24AC">
                          <w:tc>
                            <w:tcPr>
                              <w:tcW w:w="0" w:type="auto"/>
                              <w:shd w:val="clear" w:color="auto" w:fill="2E74B5"/>
                              <w:tcMar>
                                <w:top w:w="75" w:type="dxa"/>
                                <w:left w:w="75" w:type="dxa"/>
                                <w:bottom w:w="75" w:type="dxa"/>
                                <w:right w:w="75" w:type="dxa"/>
                              </w:tcMar>
                              <w:hideMark/>
                            </w:tcPr>
                            <w:p w14:paraId="657F2079"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Justification</w:t>
                              </w:r>
                            </w:p>
                          </w:tc>
                        </w:tr>
                        <w:tr w:rsidR="00A573F4" w14:paraId="772A90A6" w14:textId="77777777" w:rsidTr="00EC24AC">
                          <w:trPr>
                            <w:trHeight w:val="1080"/>
                          </w:trPr>
                          <w:tc>
                            <w:tcPr>
                              <w:tcW w:w="0" w:type="auto"/>
                              <w:tcMar>
                                <w:top w:w="75" w:type="dxa"/>
                                <w:left w:w="75" w:type="dxa"/>
                                <w:bottom w:w="75" w:type="dxa"/>
                                <w:right w:w="75" w:type="dxa"/>
                              </w:tcMar>
                              <w:hideMark/>
                            </w:tcPr>
                            <w:p w14:paraId="7F7CB4F6" w14:textId="77777777" w:rsidR="00A573F4" w:rsidRDefault="00A573F4" w:rsidP="00A573F4">
                              <w:pPr>
                                <w:rPr>
                                  <w:rFonts w:ascii="Calibri" w:eastAsia="Times New Roman" w:hAnsi="Calibri" w:cs="Calibri"/>
                                  <w:sz w:val="16"/>
                                  <w:szCs w:val="16"/>
                                </w:rPr>
                              </w:pPr>
                              <w:r>
                                <w:rPr>
                                  <w:rFonts w:ascii="Calibri" w:eastAsia="Times New Roman" w:hAnsi="Calibri" w:cs="Calibri"/>
                                  <w:b/>
                                  <w:bCs/>
                                  <w:sz w:val="16"/>
                                  <w:szCs w:val="16"/>
                                </w:rPr>
                                <w:t>Overall justification</w:t>
                              </w:r>
                            </w:p>
                            <w:p w14:paraId="6E3733C8"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Use of servo control mode for radiant warmers did not affect primary outcomes of the systematic review but did result in lower body temperatures and more infants with temperatures in the mildly hypothermic range. </w:t>
                              </w:r>
                            </w:p>
                            <w:p w14:paraId="56CA6795" w14:textId="77777777" w:rsidR="00A573F4" w:rsidRDefault="00A573F4" w:rsidP="00A573F4">
                              <w:pPr>
                                <w:pStyle w:val="description"/>
                                <w:spacing w:before="0" w:beforeAutospacing="0" w:after="0" w:afterAutospacing="0"/>
                                <w:rPr>
                                  <w:rFonts w:ascii="Calibri" w:hAnsi="Calibri" w:cs="Calibri"/>
                                  <w:sz w:val="16"/>
                                  <w:szCs w:val="16"/>
                                </w:rPr>
                              </w:pPr>
                              <w:r>
                                <w:rPr>
                                  <w:rFonts w:ascii="Calibri" w:hAnsi="Calibri" w:cs="Calibri"/>
                                  <w:b/>
                                  <w:bCs/>
                                  <w:sz w:val="16"/>
                                  <w:szCs w:val="16"/>
                                </w:rPr>
                                <w:t>Detailed justification</w:t>
                              </w:r>
                            </w:p>
                            <w:p w14:paraId="2DF49692" w14:textId="77777777" w:rsidR="00A573F4" w:rsidRDefault="00A573F4" w:rsidP="00A573F4">
                              <w:pPr>
                                <w:pStyle w:val="criterion-name"/>
                                <w:spacing w:before="0" w:beforeAutospacing="0" w:after="0" w:afterAutospacing="0"/>
                                <w:rPr>
                                  <w:rFonts w:ascii="Calibri" w:hAnsi="Calibri" w:cs="Calibri"/>
                                  <w:sz w:val="16"/>
                                  <w:szCs w:val="16"/>
                                </w:rPr>
                              </w:pPr>
                              <w:r>
                                <w:rPr>
                                  <w:rFonts w:ascii="Calibri" w:hAnsi="Calibri" w:cs="Calibri"/>
                                  <w:i/>
                                  <w:iCs/>
                                  <w:sz w:val="16"/>
                                  <w:szCs w:val="16"/>
                                </w:rPr>
                                <w:t>Problem</w:t>
                              </w:r>
                            </w:p>
                            <w:p w14:paraId="1B4137E8"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Hypothermia is a common problem after birth in preterm infants and is associated with increased morbidity and mortality.</w:t>
                              </w:r>
                            </w:p>
                            <w:p w14:paraId="300A8318" w14:textId="77777777" w:rsidR="00A573F4" w:rsidRDefault="00A573F4" w:rsidP="00A573F4">
                              <w:pPr>
                                <w:pStyle w:val="criterion-name"/>
                                <w:spacing w:before="0" w:beforeAutospacing="0" w:after="0" w:afterAutospacing="0"/>
                                <w:rPr>
                                  <w:rFonts w:ascii="Calibri" w:hAnsi="Calibri" w:cs="Calibri"/>
                                  <w:sz w:val="16"/>
                                  <w:szCs w:val="16"/>
                                </w:rPr>
                              </w:pPr>
                              <w:r>
                                <w:rPr>
                                  <w:rFonts w:ascii="Calibri" w:hAnsi="Calibri" w:cs="Calibri"/>
                                  <w:i/>
                                  <w:iCs/>
                                  <w:sz w:val="16"/>
                                  <w:szCs w:val="16"/>
                                </w:rPr>
                                <w:t>Desirable Effects</w:t>
                              </w:r>
                            </w:p>
                            <w:p w14:paraId="1E53F1F5"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effects of servo control compared with manual control were small but favoured use of manual control. </w:t>
                              </w:r>
                            </w:p>
                            <w:p w14:paraId="15760D5D" w14:textId="77777777" w:rsidR="00A573F4" w:rsidRDefault="00A573F4" w:rsidP="00A573F4">
                              <w:pPr>
                                <w:pStyle w:val="criterion-name"/>
                                <w:spacing w:before="0" w:beforeAutospacing="0" w:after="0" w:afterAutospacing="0"/>
                                <w:rPr>
                                  <w:rFonts w:ascii="Calibri" w:hAnsi="Calibri" w:cs="Calibri"/>
                                  <w:sz w:val="16"/>
                                  <w:szCs w:val="16"/>
                                </w:rPr>
                              </w:pPr>
                              <w:r>
                                <w:rPr>
                                  <w:rFonts w:ascii="Calibri" w:hAnsi="Calibri" w:cs="Calibri"/>
                                  <w:i/>
                                  <w:iCs/>
                                  <w:sz w:val="16"/>
                                  <w:szCs w:val="16"/>
                                </w:rPr>
                                <w:t>Undesirable Effects</w:t>
                              </w:r>
                            </w:p>
                            <w:p w14:paraId="6CEB5597"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Use of servo control did not affect rates of hyperthermia (the undesirable outcome examined in this review). </w:t>
                              </w:r>
                            </w:p>
                            <w:p w14:paraId="1B3F7386" w14:textId="77777777" w:rsidR="00A573F4" w:rsidRDefault="00A573F4" w:rsidP="00A573F4">
                              <w:pPr>
                                <w:pStyle w:val="criterion-name"/>
                                <w:spacing w:before="0" w:beforeAutospacing="0" w:after="0" w:afterAutospacing="0"/>
                                <w:rPr>
                                  <w:rFonts w:ascii="Calibri" w:hAnsi="Calibri" w:cs="Calibri"/>
                                  <w:sz w:val="16"/>
                                  <w:szCs w:val="16"/>
                                </w:rPr>
                              </w:pPr>
                              <w:r>
                                <w:rPr>
                                  <w:rFonts w:ascii="Calibri" w:hAnsi="Calibri" w:cs="Calibri"/>
                                  <w:i/>
                                  <w:iCs/>
                                  <w:sz w:val="16"/>
                                  <w:szCs w:val="16"/>
                                </w:rPr>
                                <w:t>Certainty of evidence</w:t>
                              </w:r>
                            </w:p>
                            <w:p w14:paraId="6C3FA448"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evidence is low or moderate certainty. </w:t>
                              </w:r>
                            </w:p>
                            <w:p w14:paraId="608E5EBB" w14:textId="77777777" w:rsidR="00A573F4" w:rsidRDefault="00A573F4" w:rsidP="00A573F4">
                              <w:pPr>
                                <w:pStyle w:val="criterion-name"/>
                                <w:spacing w:before="0" w:beforeAutospacing="0" w:after="0" w:afterAutospacing="0"/>
                                <w:rPr>
                                  <w:rFonts w:ascii="Calibri" w:hAnsi="Calibri" w:cs="Calibri"/>
                                  <w:sz w:val="16"/>
                                  <w:szCs w:val="16"/>
                                </w:rPr>
                              </w:pPr>
                              <w:r>
                                <w:rPr>
                                  <w:rFonts w:ascii="Calibri" w:hAnsi="Calibri" w:cs="Calibri"/>
                                  <w:i/>
                                  <w:iCs/>
                                  <w:sz w:val="16"/>
                                  <w:szCs w:val="16"/>
                                </w:rPr>
                                <w:t>Balance of effects and Cost effectiveness</w:t>
                              </w:r>
                            </w:p>
                            <w:p w14:paraId="50D52072"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No evidence was found. </w:t>
                              </w:r>
                            </w:p>
                            <w:p w14:paraId="1B4AA090" w14:textId="77777777" w:rsidR="00A573F4" w:rsidRDefault="00A573F4" w:rsidP="00A573F4">
                              <w:pPr>
                                <w:pStyle w:val="criterion-name"/>
                                <w:spacing w:before="0" w:beforeAutospacing="0" w:after="0" w:afterAutospacing="0"/>
                                <w:rPr>
                                  <w:rFonts w:ascii="Calibri" w:hAnsi="Calibri" w:cs="Calibri"/>
                                  <w:sz w:val="16"/>
                                  <w:szCs w:val="16"/>
                                </w:rPr>
                              </w:pPr>
                              <w:r>
                                <w:rPr>
                                  <w:rFonts w:ascii="Calibri" w:hAnsi="Calibri" w:cs="Calibri"/>
                                  <w:i/>
                                  <w:iCs/>
                                  <w:sz w:val="16"/>
                                  <w:szCs w:val="16"/>
                                </w:rPr>
                                <w:t>Equity</w:t>
                              </w:r>
                            </w:p>
                            <w:p w14:paraId="18FE846A" w14:textId="77777777" w:rsidR="00A573F4" w:rsidRDefault="00A573F4" w:rsidP="00A573F4">
                              <w:pPr>
                                <w:rPr>
                                  <w:rFonts w:ascii="Calibri" w:eastAsia="Times New Roman" w:hAnsi="Calibri" w:cs="Calibri"/>
                                  <w:sz w:val="16"/>
                                  <w:szCs w:val="16"/>
                                </w:rPr>
                              </w:pPr>
                              <w:r>
                                <w:rPr>
                                  <w:rFonts w:ascii="Calibri" w:eastAsia="Times New Roman" w:hAnsi="Calibri" w:cs="Calibri"/>
                                  <w:sz w:val="16"/>
                                  <w:szCs w:val="16"/>
                                </w:rPr>
                                <w:t xml:space="preserve">The additional cost of servo controlled radiant warmers and associated consumables is likely to preclude use in low resource settings. </w:t>
                              </w:r>
                            </w:p>
                          </w:tc>
                        </w:tr>
                        <w:tr w:rsidR="00A573F4" w14:paraId="0398C015" w14:textId="77777777" w:rsidTr="00EC24AC">
                          <w:tc>
                            <w:tcPr>
                              <w:tcW w:w="0" w:type="auto"/>
                              <w:shd w:val="clear" w:color="auto" w:fill="2E74B5"/>
                              <w:tcMar>
                                <w:top w:w="75" w:type="dxa"/>
                                <w:left w:w="75" w:type="dxa"/>
                                <w:bottom w:w="75" w:type="dxa"/>
                                <w:right w:w="75" w:type="dxa"/>
                              </w:tcMar>
                              <w:hideMark/>
                            </w:tcPr>
                            <w:p w14:paraId="36FC2EB6"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Subgroup considerations</w:t>
                              </w:r>
                            </w:p>
                          </w:tc>
                        </w:tr>
                        <w:tr w:rsidR="00A573F4" w14:paraId="2144A32A" w14:textId="77777777" w:rsidTr="00EC24AC">
                          <w:trPr>
                            <w:trHeight w:val="371"/>
                          </w:trPr>
                          <w:tc>
                            <w:tcPr>
                              <w:tcW w:w="0" w:type="auto"/>
                              <w:tcMar>
                                <w:top w:w="75" w:type="dxa"/>
                                <w:left w:w="75" w:type="dxa"/>
                                <w:bottom w:w="75" w:type="dxa"/>
                                <w:right w:w="75" w:type="dxa"/>
                              </w:tcMar>
                              <w:hideMark/>
                            </w:tcPr>
                            <w:p w14:paraId="160D8F71" w14:textId="77777777" w:rsidR="00A573F4" w:rsidRDefault="00A573F4" w:rsidP="00A573F4">
                              <w:pPr>
                                <w:spacing w:after="0"/>
                                <w:rPr>
                                  <w:rFonts w:ascii="Calibri" w:eastAsia="Times New Roman" w:hAnsi="Calibri" w:cs="Calibri"/>
                                  <w:sz w:val="16"/>
                                  <w:szCs w:val="16"/>
                                </w:rPr>
                              </w:pPr>
                              <w:r>
                                <w:rPr>
                                  <w:rFonts w:ascii="Calibri" w:eastAsia="Times New Roman" w:hAnsi="Calibri" w:cs="Calibri"/>
                                  <w:sz w:val="16"/>
                                  <w:szCs w:val="16"/>
                                </w:rPr>
                                <w:t xml:space="preserve">There were insufficient data from the single included study to undertake meaningful </w:t>
                              </w:r>
                              <w:proofErr w:type="gramStart"/>
                              <w:r>
                                <w:rPr>
                                  <w:rFonts w:ascii="Calibri" w:eastAsia="Times New Roman" w:hAnsi="Calibri" w:cs="Calibri"/>
                                  <w:sz w:val="16"/>
                                  <w:szCs w:val="16"/>
                                </w:rPr>
                                <w:t>sub group</w:t>
                              </w:r>
                              <w:proofErr w:type="gramEnd"/>
                              <w:r>
                                <w:rPr>
                                  <w:rFonts w:ascii="Calibri" w:eastAsia="Times New Roman" w:hAnsi="Calibri" w:cs="Calibri"/>
                                  <w:sz w:val="16"/>
                                  <w:szCs w:val="16"/>
                                </w:rPr>
                                <w:t xml:space="preserve"> analyses by gestational age, location of birth or effect of deferred cord clamping. </w:t>
                              </w:r>
                            </w:p>
                          </w:tc>
                        </w:tr>
                        <w:tr w:rsidR="00A573F4" w14:paraId="2FDAE6F9" w14:textId="77777777" w:rsidTr="00EC24AC">
                          <w:tc>
                            <w:tcPr>
                              <w:tcW w:w="0" w:type="auto"/>
                              <w:shd w:val="clear" w:color="auto" w:fill="2E74B5"/>
                              <w:tcMar>
                                <w:top w:w="75" w:type="dxa"/>
                                <w:left w:w="75" w:type="dxa"/>
                                <w:bottom w:w="75" w:type="dxa"/>
                                <w:right w:w="75" w:type="dxa"/>
                              </w:tcMar>
                              <w:hideMark/>
                            </w:tcPr>
                            <w:p w14:paraId="6134562D"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Implementation considerations</w:t>
                              </w:r>
                            </w:p>
                          </w:tc>
                        </w:tr>
                        <w:tr w:rsidR="00A573F4" w14:paraId="3434D012" w14:textId="77777777" w:rsidTr="00EC24AC">
                          <w:trPr>
                            <w:trHeight w:val="358"/>
                          </w:trPr>
                          <w:tc>
                            <w:tcPr>
                              <w:tcW w:w="0" w:type="auto"/>
                              <w:tcMar>
                                <w:top w:w="75" w:type="dxa"/>
                                <w:left w:w="75" w:type="dxa"/>
                                <w:bottom w:w="75" w:type="dxa"/>
                                <w:right w:w="75" w:type="dxa"/>
                              </w:tcMar>
                              <w:hideMark/>
                            </w:tcPr>
                            <w:p w14:paraId="7BDBA423" w14:textId="77777777" w:rsidR="00A573F4" w:rsidRDefault="00A573F4" w:rsidP="00A573F4">
                              <w:pPr>
                                <w:spacing w:after="0"/>
                                <w:rPr>
                                  <w:rFonts w:ascii="Calibri" w:eastAsia="Times New Roman" w:hAnsi="Calibri" w:cs="Calibri"/>
                                  <w:sz w:val="16"/>
                                  <w:szCs w:val="16"/>
                                </w:rPr>
                              </w:pPr>
                              <w:r>
                                <w:rPr>
                                  <w:rFonts w:ascii="Calibri" w:eastAsia="Times New Roman" w:hAnsi="Calibri" w:cs="Calibri"/>
                                  <w:sz w:val="16"/>
                                  <w:szCs w:val="16"/>
                                </w:rPr>
                                <w:t>Servo controlled radiant warmers are widely used in neonatal units for thermoregulation. Manual mode radiant warmers are cheaper, depending on location the additional cost for servo controlled radiant warmers might be an unacceptable expense.</w:t>
                              </w:r>
                            </w:p>
                          </w:tc>
                        </w:tr>
                        <w:tr w:rsidR="00A573F4" w14:paraId="68E9CE69" w14:textId="77777777" w:rsidTr="00EC24AC">
                          <w:tc>
                            <w:tcPr>
                              <w:tcW w:w="0" w:type="auto"/>
                              <w:shd w:val="clear" w:color="auto" w:fill="2E74B5"/>
                              <w:tcMar>
                                <w:top w:w="75" w:type="dxa"/>
                                <w:left w:w="75" w:type="dxa"/>
                                <w:bottom w:w="75" w:type="dxa"/>
                                <w:right w:w="75" w:type="dxa"/>
                              </w:tcMar>
                              <w:hideMark/>
                            </w:tcPr>
                            <w:p w14:paraId="691F1808"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Monitoring and evaluation</w:t>
                              </w:r>
                            </w:p>
                          </w:tc>
                        </w:tr>
                        <w:tr w:rsidR="00A573F4" w14:paraId="629D65BC" w14:textId="77777777" w:rsidTr="00EC24AC">
                          <w:trPr>
                            <w:trHeight w:val="450"/>
                          </w:trPr>
                          <w:tc>
                            <w:tcPr>
                              <w:tcW w:w="0" w:type="auto"/>
                              <w:tcMar>
                                <w:top w:w="75" w:type="dxa"/>
                                <w:left w:w="75" w:type="dxa"/>
                                <w:bottom w:w="75" w:type="dxa"/>
                                <w:right w:w="75" w:type="dxa"/>
                              </w:tcMar>
                              <w:hideMark/>
                            </w:tcPr>
                            <w:p w14:paraId="6CA07460" w14:textId="4756F933" w:rsidR="00A573F4" w:rsidRDefault="00A573F4" w:rsidP="00A573F4">
                              <w:pPr>
                                <w:spacing w:after="0"/>
                                <w:rPr>
                                  <w:rFonts w:ascii="Calibri" w:eastAsia="Times New Roman" w:hAnsi="Calibri" w:cs="Calibri"/>
                                  <w:sz w:val="16"/>
                                  <w:szCs w:val="16"/>
                                </w:rPr>
                              </w:pPr>
                              <w:r>
                                <w:rPr>
                                  <w:rFonts w:ascii="Calibri" w:eastAsia="Times New Roman" w:hAnsi="Calibri" w:cs="Calibri"/>
                                  <w:sz w:val="16"/>
                                  <w:szCs w:val="16"/>
                                </w:rPr>
                                <w:t xml:space="preserve">Neonate's temperatures on admission to neonatal units should continue to be monitored as an important indicator of care. </w:t>
                              </w:r>
                              <w:r>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QZXJsbWFuPC9BdXRob3I+PFllYXI+MjAxNTwvWWVhcj48
UmVjTnVtPjU0PC9SZWNOdW0+PElEVGV4dD5TMjA04oCSUzI0MTwvSURUZXh0PjxEaXNwbGF5VGV4
dD57UGVybG1hbiAyMDE1IFMyMDR9PC9EaXNwbGF5VGV4dD48cmVjb3JkPjxyZWMtbnVtYmVyPjU0
PC9yZWMtbnVtYmVyPjxmb3JlaWduLWtleXM+PGtleSBhcHA9IkVOIiBkYi1pZD0iejVhdjAyYWRy
ZTkyeDRlZWVmcHB6cHJkdHY5MHhkZmR4enJhIiB0aW1lc3RhbXA9IjE2NjM3ODg4NDAiPjU0PC9r
ZXk+PC9mb3JlaWduLWtleXM+PHJlZi10eXBlIG5hbWU9IkpvdXJuYWwgQXJ0aWNsZSI+MTc8L3Jl
Zi10eXBlPjxjb250cmlidXRvcnM+PGF1dGhvcnM+PGF1dGhvcj5QZXJsbWFuLCBKLiBNLjwvYXV0
aG9yPjxhdXRob3I+V3lsbGllLCBKLjwvYXV0aG9yPjxhdXRob3I+S2F0dHdpbmtlbCwgSi48L2F1
dGhvcj48YXV0aG9yPld5Y2tvZmYsIE0uIEguPC9hdXRob3I+PGF1dGhvcj5Beml6LCBLLjwvYXV0
aG9yPjxhdXRob3I+R3VpbnNidXJnLCBSLjwvYXV0aG9yPjxhdXRob3I+S2ltLCBILiBTLjwvYXV0
aG9yPjxhdXRob3I+TGlsZXksIEguIEcuPC9hdXRob3I+PGF1dGhvcj5NaWxkZW5oYWxsLCBMLjwv
YXV0aG9yPjxhdXRob3I+U2ltb24gV00sLCBldCBhbDsgb24gYmVoYWxmIG9mIHRoZSBOZW9uYXRh
bCBSZXN1c2NpdGF0aW9uIENoYXB0ZXIgQ29sbGFib3JhdG9yczwvYXV0aG9yPjwvYXV0aG9ycz48
L2NvbnRyaWJ1dG9ycz48dGl0bGVzPjx0aXRsZT5QYXJ0IDc6IG5lb25hdGFsIHJlc3VzY2l0YXRp
b246IDIwMTUgSW50ZXJuYXRpb25hbCBDb25zZW5zdXMgb24gQ2FyZGlvcHVsbW9uYXJ5IFJlc3Vz
Y2l0YXRpb24gYW5kIEVtZXJnZW5jeSBDYXJkaW92YXNjdWxhciBDYXJlIFNjaWVuY2UgV2l0aCBU
cmVhdG1lbnQgUmVjb21tZW5kYXRpb25zPC90aXRsZT48c2Vjb25kYXJ5LXRpdGxlPkNpcmN1bGF0
aW9uPC9zZWNvbmRhcnktdGl0bGU+PC90aXRsZXM+PHBlcmlvZGljYWw+PGZ1bGwtdGl0bGU+Q2ly
Y3VsYXRpb248L2Z1bGwtdGl0bGU+PC9wZXJpb2RpY2FsPjxwYWdlcz5TMjA04oCSUzI0MTwvcGFn
ZXM+PHZvbHVtZT4xMzIoc3VwcGwgMSk8L3ZvbHVtZT48bnVtYmVyPjE2PC9udW1iZXI+PHNlY3Rp
b24+UzIwNDwvc2VjdGlvbj48a2V5d29yZHM+PGtleXdvcmQ+QWlyd2F5IE1hbmFnZW1lbnQvbWV0
aG9kcy9zdGFuZGFyZHM8L2tleXdvcmQ+PGtleXdvcmQ+QnJhaW4gRGFtYWdlLCBDaHJvbmljL2Vw
aWRlbWlvbG9neS9ldGlvbG9neS9wcmV2ZW50aW9uICZhbXA7IGNvbnRyb2w8L2tleXdvcmQ+PGtl
eXdvcmQ+Q2FyZGlvcHVsbW9uYXJ5IFJlc3VzY2l0YXRpb24vZWR1Y2F0aW9uL21ldGhvZHMvKnN0
YW5kYXJkczwva2V5d29yZD48a2V5d29yZD5EZWxpdmVyeSBSb29tcy9zdGFuZGFyZHM8L2tleXdv
cmQ+PGtleXdvcmQ+RGVsaXZlcnksIE9ic3RldHJpYy9tZXRob2RzPC9rZXl3b3JkPjxrZXl3b3Jk
PkVtZXJnZW5jaWVzPC9rZXl3b3JkPjxrZXl3b3JkPkVtZXJnZW5jeSBNZWRpY2FsIFNlcnZpY2Vz
L21ldGhvZHMvKnN0YW5kYXJkczwva2V5d29yZD48a2V5d29yZD5FdmlkZW5jZS1CYXNlZCBNZWRp
Y2luZTwva2V5d29yZD48a2V5d29yZD5GZW1hbGU8L2tleXdvcmQ+PGtleXdvcmQ+SGVhcnQgQXJy
ZXN0L2RydWcgdGhlcmFweS8qdGhlcmFweTwva2V5d29yZD48a2V5d29yZD5IZWFydCBNYXNzYWdl
L2FkdmVyc2UgZWZmZWN0cy9tZXRob2RzL3N0YW5kYXJkczwva2V5d29yZD48a2V5d29yZD5IdW1h
bnM8L2tleXdvcmQ+PGtleXdvcmQ+SW5jdWJhdG9ycywgSW5mYW50PC9rZXl3b3JkPjxrZXl3b3Jk
PkluZmFudCBDYXJlL21ldGhvZHMvc3RhbmRhcmRzPC9rZXl3b3JkPjxrZXl3b3JkPkluZmFudCwg
TmV3Ym9ybjwva2V5d29yZD48a2V5d29yZD5JbmZhbnQsIFByZW1hdHVyZTwva2V5d29yZD48a2V5
d29yZD5JbmZhbnQsIFByZW1hdHVyZSwgRGlzZWFzZXMvcGh5c2lvcGF0aG9sb2d5L3RoZXJhcHk8
L2tleXdvcmQ+PGtleXdvcmQ+TW9uaXRvcmluZywgUGh5c2lvbG9naWMvbWV0aG9kcy9zdGFuZGFy
ZHM8L2tleXdvcmQ+PGtleXdvcmQ+T2JzZXJ2YXRpb25hbCBTdHVkaWVzIGFzIFRvcGljPC9rZXl3
b3JkPjxrZXl3b3JkPlByZWduYW5jeTwva2V5d29yZD48a2V5d29yZD5QcmVnbmFuY3kgQ29tcGxp
Y2F0aW9uczwva2V5d29yZD48a2V5d29yZD5SZXNwaXJhdGlvbiwgQXJ0aWZpY2lhbC9tZXRob2Rz
L3N0YW5kYXJkczwva2V5d29yZD48a2V5d29yZD5TdXJ2aXZhbCBSYXRlPC9rZXl3b3JkPjxrZXl3
b3JkPmNhcmRpb3B1bG1vbmFyeSByZXN1c2NpdGF0aW9uPC9rZXl3b3JkPjxrZXl3b3JkPmRlbGl2
ZXJ5IHJvb208L2tleXdvcmQ+PGtleXdvcmQ+bmV3Ym9ybnM8L2tleXdvcmQ+PC9rZXl3b3Jkcz48
ZGF0ZXM+PHllYXI+MjAxNTwveWVhcj48cHViLWRhdGVzPjxkYXRlPk9jdCAyMDwvZGF0ZT48L3B1
Yi1kYXRlcz48L2RhdGVzPjxpc2JuPjE1MjQtNDUzOSAoRWxlY3Ryb25pYykmI3hEOzAwMDktNzMy
MiAoTGlua2luZyk8L2lzYm4+PGFjY2Vzc2lvbi1udW0+MjY0NzI4NTU8L2FjY2Vzc2lvbi1udW0+
PGxhYmVsPlMyMDQ8L2xhYmVsPjx1cmxzPjxyZWxhdGVkLXVybHM+PHVybD5odHRwOi8vd3d3Lm5j
YmkubmxtLm5paC5nb3YvcHVibWVkLzI2NDcyODU1PC91cmw+PC9yZWxhdGVkLXVybHM+PC91cmxz
PjxlbGVjdHJvbmljLXJlc291cmNlLW51bT4xMC4xMTYxL0NJUi4wMDAwMDAwMDAwMDAwMjc2PC9l
bGVjdHJvbmljLXJlc291cmNlLW51bT48L3JlY29yZD48L0NpdGU+PC9FbmROb3RlPgB=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Perlman 2015 S204}</w:t>
                              </w:r>
                              <w:r>
                                <w:rPr>
                                  <w:rFonts w:ascii="Calibri" w:eastAsia="Times New Roman" w:hAnsi="Calibri" w:cs="Calibri"/>
                                  <w:sz w:val="16"/>
                                  <w:szCs w:val="16"/>
                                </w:rPr>
                                <w:fldChar w:fldCharType="end"/>
                              </w:r>
                              <w:r>
                                <w:rPr>
                                  <w:rFonts w:ascii="Calibri" w:eastAsia="Times New Roman" w:hAnsi="Calibri" w:cs="Calibri"/>
                                  <w:sz w:val="16"/>
                                  <w:szCs w:val="16"/>
                                </w:rPr>
                                <w:t xml:space="preserve"> </w:t>
                              </w:r>
                            </w:p>
                          </w:tc>
                        </w:tr>
                        <w:tr w:rsidR="00A573F4" w14:paraId="0BC90DFA" w14:textId="77777777" w:rsidTr="00EC24AC">
                          <w:tc>
                            <w:tcPr>
                              <w:tcW w:w="0" w:type="auto"/>
                              <w:shd w:val="clear" w:color="auto" w:fill="2E74B5"/>
                              <w:tcMar>
                                <w:top w:w="75" w:type="dxa"/>
                                <w:left w:w="75" w:type="dxa"/>
                                <w:bottom w:w="75" w:type="dxa"/>
                                <w:right w:w="75" w:type="dxa"/>
                              </w:tcMar>
                              <w:hideMark/>
                            </w:tcPr>
                            <w:p w14:paraId="4B54B5A3" w14:textId="77777777" w:rsidR="00A573F4" w:rsidRDefault="00A573F4" w:rsidP="00A573F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earch priorities</w:t>
                              </w:r>
                            </w:p>
                          </w:tc>
                        </w:tr>
                        <w:tr w:rsidR="00A573F4" w14:paraId="7BB33D8E" w14:textId="77777777" w:rsidTr="00EC24AC">
                          <w:trPr>
                            <w:trHeight w:val="1080"/>
                          </w:trPr>
                          <w:tc>
                            <w:tcPr>
                              <w:tcW w:w="0" w:type="auto"/>
                              <w:tcMar>
                                <w:top w:w="75" w:type="dxa"/>
                                <w:left w:w="75" w:type="dxa"/>
                                <w:bottom w:w="75" w:type="dxa"/>
                                <w:right w:w="75" w:type="dxa"/>
                              </w:tcMar>
                              <w:hideMark/>
                            </w:tcPr>
                            <w:p w14:paraId="3B29E88B" w14:textId="77777777" w:rsidR="00A573F4" w:rsidRDefault="00A573F4">
                              <w:pPr>
                                <w:pStyle w:val="public-draftstyledefault-unorderedlistitem"/>
                                <w:numPr>
                                  <w:ilvl w:val="0"/>
                                  <w:numId w:val="37"/>
                                </w:numPr>
                                <w:rPr>
                                  <w:rFonts w:ascii="Calibri" w:eastAsia="Times New Roman" w:hAnsi="Calibri" w:cs="Calibri"/>
                                  <w:sz w:val="16"/>
                                  <w:szCs w:val="16"/>
                                </w:rPr>
                              </w:pPr>
                              <w:r>
                                <w:rPr>
                                  <w:rFonts w:ascii="Calibri" w:eastAsia="Times New Roman" w:hAnsi="Calibri" w:cs="Calibri"/>
                                  <w:sz w:val="16"/>
                                  <w:szCs w:val="16"/>
                                </w:rPr>
                                <w:t>The role of servo control in maintaining normal temperature in preterm infants requiring prolonged resuscitation</w:t>
                              </w:r>
                            </w:p>
                            <w:p w14:paraId="51CAE33A" w14:textId="77777777" w:rsidR="00A573F4" w:rsidRDefault="00A573F4">
                              <w:pPr>
                                <w:pStyle w:val="public-draftstyledefault-unorderedlistitem"/>
                                <w:numPr>
                                  <w:ilvl w:val="0"/>
                                  <w:numId w:val="37"/>
                                </w:numPr>
                                <w:rPr>
                                  <w:rFonts w:ascii="Calibri" w:eastAsia="Times New Roman" w:hAnsi="Calibri" w:cs="Calibri"/>
                                  <w:sz w:val="16"/>
                                  <w:szCs w:val="16"/>
                                </w:rPr>
                              </w:pPr>
                              <w:r>
                                <w:rPr>
                                  <w:rFonts w:ascii="Calibri" w:eastAsia="Times New Roman" w:hAnsi="Calibri" w:cs="Calibri"/>
                                  <w:sz w:val="16"/>
                                  <w:szCs w:val="16"/>
                                </w:rPr>
                                <w:t xml:space="preserve">The balance of risks and benefits of servo controlled radiant warmers in the setting of various levels of ambient temperature and humidity. </w:t>
                              </w:r>
                            </w:p>
                            <w:p w14:paraId="6F7C13E4" w14:textId="77777777" w:rsidR="00A573F4" w:rsidRDefault="00A573F4">
                              <w:pPr>
                                <w:pStyle w:val="public-draftstyledefault-unorderedlistitem"/>
                                <w:numPr>
                                  <w:ilvl w:val="0"/>
                                  <w:numId w:val="37"/>
                                </w:numPr>
                                <w:rPr>
                                  <w:rFonts w:ascii="Calibri" w:eastAsia="Times New Roman" w:hAnsi="Calibri" w:cs="Calibri"/>
                                  <w:sz w:val="16"/>
                                  <w:szCs w:val="16"/>
                                </w:rPr>
                              </w:pPr>
                              <w:r>
                                <w:rPr>
                                  <w:rFonts w:ascii="Calibri" w:eastAsia="Times New Roman" w:hAnsi="Calibri" w:cs="Calibri"/>
                                  <w:sz w:val="16"/>
                                  <w:szCs w:val="16"/>
                                </w:rPr>
                                <w:t>The balance of risks and benefits of servo control when there is variation in the co-interventions to prevent hypothermia (</w:t>
                              </w:r>
                              <w:proofErr w:type="gramStart"/>
                              <w:r>
                                <w:rPr>
                                  <w:rFonts w:ascii="Calibri" w:eastAsia="Times New Roman" w:hAnsi="Calibri" w:cs="Calibri"/>
                                  <w:sz w:val="16"/>
                                  <w:szCs w:val="16"/>
                                </w:rPr>
                                <w:t>e.g.</w:t>
                              </w:r>
                              <w:proofErr w:type="gramEnd"/>
                              <w:r>
                                <w:rPr>
                                  <w:rFonts w:ascii="Calibri" w:eastAsia="Times New Roman" w:hAnsi="Calibri" w:cs="Calibri"/>
                                  <w:sz w:val="16"/>
                                  <w:szCs w:val="16"/>
                                </w:rPr>
                                <w:t xml:space="preserve"> plastic bag of wrap, skin-to-skin care, thermal mattress, warmed and humidified resuscitation gases) are used in conjunction with a radiant warmer. </w:t>
                              </w:r>
                            </w:p>
                            <w:p w14:paraId="0613FA48" w14:textId="77777777" w:rsidR="00A573F4" w:rsidRDefault="00A573F4">
                              <w:pPr>
                                <w:pStyle w:val="public-draftstyledefault-unorderedlistitem"/>
                                <w:numPr>
                                  <w:ilvl w:val="0"/>
                                  <w:numId w:val="37"/>
                                </w:numPr>
                                <w:rPr>
                                  <w:rFonts w:ascii="Calibri" w:eastAsia="Times New Roman" w:hAnsi="Calibri" w:cs="Calibri"/>
                                  <w:sz w:val="16"/>
                                  <w:szCs w:val="16"/>
                                </w:rPr>
                              </w:pPr>
                              <w:r>
                                <w:rPr>
                                  <w:rFonts w:ascii="Calibri" w:eastAsia="Times New Roman" w:hAnsi="Calibri" w:cs="Calibri"/>
                                  <w:sz w:val="16"/>
                                  <w:szCs w:val="16"/>
                                </w:rPr>
                                <w:t>Are there servo-controlled devices that could be adapted for use during deferred cord clamping?</w:t>
                              </w:r>
                            </w:p>
                            <w:p w14:paraId="477557B9" w14:textId="2DB2B24C" w:rsidR="00A573F4" w:rsidRDefault="00A573F4">
                              <w:pPr>
                                <w:pStyle w:val="public-draftstyledefault-unorderedlistitem"/>
                                <w:numPr>
                                  <w:ilvl w:val="0"/>
                                  <w:numId w:val="37"/>
                                </w:numPr>
                                <w:rPr>
                                  <w:rFonts w:ascii="Calibri" w:eastAsia="Times New Roman" w:hAnsi="Calibri" w:cs="Calibri"/>
                                  <w:sz w:val="16"/>
                                  <w:szCs w:val="16"/>
                                </w:rPr>
                              </w:pPr>
                              <w:r>
                                <w:rPr>
                                  <w:rFonts w:ascii="Calibri" w:eastAsia="Times New Roman" w:hAnsi="Calibri" w:cs="Calibri"/>
                                  <w:sz w:val="16"/>
                                  <w:szCs w:val="16"/>
                                </w:rPr>
                                <w:t>Does position of the temperature sensor probe affect the outcomes</w:t>
                              </w:r>
                              <w:r w:rsidR="00A92767">
                                <w:rPr>
                                  <w:rFonts w:ascii="Calibri" w:eastAsia="Times New Roman" w:hAnsi="Calibri" w:cs="Calibri"/>
                                  <w:sz w:val="16"/>
                                  <w:szCs w:val="16"/>
                                </w:rPr>
                                <w:t>?</w:t>
                              </w:r>
                            </w:p>
                          </w:tc>
                        </w:tr>
                      </w:tbl>
                      <w:p w14:paraId="6435078E" w14:textId="73048EEF" w:rsidR="00A573F4" w:rsidRPr="00516CBA" w:rsidRDefault="00A573F4" w:rsidP="00516CBA">
                        <w:pPr>
                          <w:pStyle w:val="Heading1"/>
                          <w:pageBreakBefore/>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References Summary</w:t>
                        </w:r>
                      </w:p>
                    </w:tc>
                  </w:tr>
                </w:tbl>
                <w:p w14:paraId="45C5C275" w14:textId="4D82B022" w:rsidR="00A573F4" w:rsidRDefault="00A573F4" w:rsidP="00A573F4">
                  <w:pPr>
                    <w:pStyle w:val="public-draftstyledefault-unorderedlistitem"/>
                    <w:rPr>
                      <w:rFonts w:ascii="Calibri" w:eastAsia="Times New Roman" w:hAnsi="Calibri" w:cs="Calibri"/>
                      <w:sz w:val="16"/>
                      <w:szCs w:val="16"/>
                    </w:rPr>
                  </w:pPr>
                </w:p>
              </w:tc>
            </w:tr>
          </w:tbl>
          <w:p w14:paraId="5B999DD8" w14:textId="4C0D7A9B" w:rsidR="008A3110" w:rsidRPr="00464ADA" w:rsidRDefault="008A3110" w:rsidP="00464ADA">
            <w:pPr>
              <w:pStyle w:val="NormalWeb"/>
              <w:spacing w:before="0" w:beforeAutospacing="0" w:after="0" w:afterAutospacing="0"/>
              <w:rPr>
                <w:rFonts w:ascii="Calibri" w:hAnsi="Calibri" w:cs="Calibri"/>
                <w:color w:val="000000"/>
                <w:sz w:val="16"/>
                <w:szCs w:val="16"/>
                <w:lang w:val="en"/>
              </w:rPr>
            </w:pPr>
          </w:p>
        </w:tc>
      </w:tr>
    </w:tbl>
    <w:p w14:paraId="7F43D69C" w14:textId="76D82BCD" w:rsidR="00D976E6" w:rsidRPr="00D976E6" w:rsidRDefault="00D976E6" w:rsidP="00B91D29">
      <w:pPr>
        <w:pStyle w:val="EndNoteBibliography"/>
        <w:divId w:val="1858345410"/>
        <w:rPr>
          <w:noProof/>
        </w:rPr>
      </w:pPr>
      <w:r>
        <w:rPr>
          <w:lang w:val="en"/>
        </w:rPr>
        <w:lastRenderedPageBreak/>
        <w:fldChar w:fldCharType="begin"/>
      </w:r>
      <w:r>
        <w:rPr>
          <w:lang w:val="en"/>
        </w:rPr>
        <w:instrText xml:space="preserve"> ADDIN EN.REFLIST </w:instrText>
      </w:r>
      <w:r>
        <w:rPr>
          <w:lang w:val="en"/>
        </w:rPr>
        <w:fldChar w:fldCharType="separate"/>
      </w:r>
      <w:r w:rsidRPr="00D976E6">
        <w:rPr>
          <w:noProof/>
        </w:rPr>
        <w:t>Abiramalatha T, Ramaswamy VV, Bandyopadhyay T, Pullattayil AK, Thanigainathan S, Trevisanuto D, et al. Delivery Room Interventions for Hypothermia in Preterm Neonates: A Systematic Review and Network Meta-analysis. JAMA Pediatr. 2021;175(9)e210775.</w:t>
      </w:r>
    </w:p>
    <w:p w14:paraId="692B856E" w14:textId="6452445D" w:rsidR="00D976E6" w:rsidRPr="00D976E6" w:rsidRDefault="00D976E6" w:rsidP="005F71A7">
      <w:pPr>
        <w:pStyle w:val="EndNoteBibliography"/>
        <w:spacing w:after="240"/>
        <w:divId w:val="1858345410"/>
        <w:rPr>
          <w:noProof/>
        </w:rPr>
      </w:pPr>
      <w:r w:rsidRPr="00D976E6">
        <w:rPr>
          <w:noProof/>
        </w:rPr>
        <w:t>Ahmed BT, Hussein MA, Monir H. Effect of Plastic Bag (Vinyl Bags) on Prevention of Hypothermia in Preterm Infants. Med J Cairo Univ. 2013;81(1)169-173.</w:t>
      </w:r>
    </w:p>
    <w:p w14:paraId="0B32CB30" w14:textId="4315893D" w:rsidR="00D976E6" w:rsidRPr="00D976E6" w:rsidRDefault="00D976E6" w:rsidP="005F71A7">
      <w:pPr>
        <w:pStyle w:val="EndNoteBibliography"/>
        <w:spacing w:after="240"/>
        <w:divId w:val="1858345410"/>
        <w:rPr>
          <w:noProof/>
        </w:rPr>
      </w:pPr>
      <w:r w:rsidRPr="00D976E6">
        <w:rPr>
          <w:noProof/>
        </w:rPr>
        <w:t>Aley-Raz ES, Talmon G, Peniakov M, Hasanein J, Felszer-Fisch C, Weiner SA. Reducing neonatal hypothermia in premature infants in an israeli neonatal intensive care unit. Israel Medical Association Journal. 2020;22(9)476-480.</w:t>
      </w:r>
    </w:p>
    <w:p w14:paraId="2B9D2598" w14:textId="2C3EC0C1" w:rsidR="00D976E6" w:rsidRPr="00D976E6" w:rsidRDefault="00D976E6" w:rsidP="005F71A7">
      <w:pPr>
        <w:pStyle w:val="EndNoteBibliography"/>
        <w:spacing w:after="240"/>
        <w:divId w:val="1858345410"/>
        <w:rPr>
          <w:noProof/>
        </w:rPr>
      </w:pPr>
      <w:r w:rsidRPr="00D976E6">
        <w:rPr>
          <w:noProof/>
        </w:rPr>
        <w:t>Ashmeade TL, Haubner L, Collins S, Miladinovic B, Fugate K. Outcomes of a Neonatal Golden Hour Implementation Project. Am J Med Qual. 2016;31(1)73-80.</w:t>
      </w:r>
    </w:p>
    <w:p w14:paraId="57E11C71" w14:textId="7E756C8C" w:rsidR="00D976E6" w:rsidRPr="00D976E6" w:rsidRDefault="00D976E6" w:rsidP="005F71A7">
      <w:pPr>
        <w:pStyle w:val="EndNoteBibliography"/>
        <w:spacing w:after="240"/>
        <w:divId w:val="1858345410"/>
        <w:rPr>
          <w:noProof/>
        </w:rPr>
      </w:pPr>
      <w:r w:rsidRPr="00D976E6">
        <w:rPr>
          <w:noProof/>
        </w:rPr>
        <w:t>Bhavsar S, Kabra N, Avasthi B, Sharma S, Dash S, Tali S, et al. Efficacy and safety of Polythene Wrap in Preventing Hypothermia in Preterm and Low Birth Weight Neonates During Transport: A Randomized Controlled Trial. Perinatology. 2015;1623-30.</w:t>
      </w:r>
    </w:p>
    <w:p w14:paraId="384F3BE8" w14:textId="79D23F27" w:rsidR="00D976E6" w:rsidRPr="00D976E6" w:rsidRDefault="00D976E6" w:rsidP="005F71A7">
      <w:pPr>
        <w:pStyle w:val="EndNoteBibliography"/>
        <w:spacing w:after="240"/>
        <w:divId w:val="1858345410"/>
        <w:rPr>
          <w:noProof/>
        </w:rPr>
      </w:pPr>
      <w:r w:rsidRPr="00D976E6">
        <w:rPr>
          <w:noProof/>
        </w:rPr>
        <w:t>Billimoria Z, Chawla S, Bajaj M, Natarajan G. Improving admission temperature in extremely low birth weight infants: a hospital-based multi-intervention quality improvement project. J Perinat Med. 2013;41(4)455-60.</w:t>
      </w:r>
    </w:p>
    <w:p w14:paraId="4FB72CFE" w14:textId="11CDA498" w:rsidR="00D976E6" w:rsidRPr="00D976E6" w:rsidRDefault="00D976E6" w:rsidP="005F71A7">
      <w:pPr>
        <w:pStyle w:val="EndNoteBibliography"/>
        <w:spacing w:after="240"/>
        <w:divId w:val="1858345410"/>
        <w:rPr>
          <w:noProof/>
        </w:rPr>
      </w:pPr>
      <w:r w:rsidRPr="00D976E6">
        <w:rPr>
          <w:noProof/>
        </w:rPr>
        <w:t>Brophy H, Tan GM, Yoxall CW. Very Low Birth Weight Outcomes and Admission Temperature: Does Hyperthermia Matter? Children (Basel). 2022;9(11).</w:t>
      </w:r>
    </w:p>
    <w:p w14:paraId="74250FB6" w14:textId="19302494" w:rsidR="00D976E6" w:rsidRPr="00D976E6" w:rsidRDefault="00D976E6" w:rsidP="005F71A7">
      <w:pPr>
        <w:pStyle w:val="EndNoteBibliography"/>
        <w:spacing w:after="240"/>
        <w:divId w:val="1858345410"/>
        <w:rPr>
          <w:noProof/>
        </w:rPr>
      </w:pPr>
      <w:r w:rsidRPr="00D976E6">
        <w:rPr>
          <w:noProof/>
        </w:rPr>
        <w:t>Caldas JPS, Millen FC, Camargo JF, Castro PAC, Camilo A, Marba STM. Effectiveness of a measure program to prevent admission hypothermia in very low-birth weight preterm infants. J Pediatr (Rio J). 2018;94(4)368-373.</w:t>
      </w:r>
    </w:p>
    <w:p w14:paraId="69993DD9" w14:textId="66F7EE92" w:rsidR="00D976E6" w:rsidRPr="00D976E6" w:rsidRDefault="00D976E6" w:rsidP="005F71A7">
      <w:pPr>
        <w:pStyle w:val="EndNoteBibliography"/>
        <w:spacing w:after="240"/>
        <w:divId w:val="1858345410"/>
        <w:rPr>
          <w:noProof/>
        </w:rPr>
      </w:pPr>
      <w:r w:rsidRPr="00D976E6">
        <w:rPr>
          <w:noProof/>
        </w:rPr>
        <w:t>Cavallin F, Calgaro S, Brugnolaro V, Wingi OM, Muhelo AR, Da Dalt L, et al. Non-linear association between admission temperature and neonatal mortality in a low-resource setting. Sci Rep. 2020;10(1)20800.</w:t>
      </w:r>
    </w:p>
    <w:p w14:paraId="6C3D4F93" w14:textId="508848B4" w:rsidR="00D976E6" w:rsidRPr="00D976E6" w:rsidRDefault="00D976E6" w:rsidP="005F71A7">
      <w:pPr>
        <w:pStyle w:val="EndNoteBibliography"/>
        <w:spacing w:after="240"/>
        <w:divId w:val="1858345410"/>
        <w:rPr>
          <w:noProof/>
        </w:rPr>
      </w:pPr>
      <w:r w:rsidRPr="00D976E6">
        <w:rPr>
          <w:noProof/>
        </w:rPr>
        <w:lastRenderedPageBreak/>
        <w:t>Cavallin F, Doglioni N, Allodi A, Battajon N, Vedovato S, Capasso L, et al. Thermal management with and without servo-controlled system in preterm infants immediately after birth: a multicentre, randomised controlled study. Arch Dis Child Fetal Neonatal Ed. 2021;106(6)572-577.</w:t>
      </w:r>
    </w:p>
    <w:p w14:paraId="2E393EA4" w14:textId="175A104A" w:rsidR="00D976E6" w:rsidRPr="00D976E6" w:rsidRDefault="00D976E6" w:rsidP="005F71A7">
      <w:pPr>
        <w:pStyle w:val="EndNoteBibliography"/>
        <w:spacing w:after="240"/>
        <w:divId w:val="1858345410"/>
        <w:rPr>
          <w:noProof/>
        </w:rPr>
      </w:pPr>
      <w:r w:rsidRPr="00D976E6">
        <w:rPr>
          <w:noProof/>
        </w:rPr>
        <w:t>Chantaroj S, Techasatid W. Effect of polyethylene bag to prevent heat loss in preterm infants at birth: a randomized controlled trial. J Med Assoc Thai. 2011;94 S32-7.</w:t>
      </w:r>
    </w:p>
    <w:p w14:paraId="7F552186" w14:textId="752F93C3" w:rsidR="00D976E6" w:rsidRPr="00D976E6" w:rsidRDefault="00D976E6" w:rsidP="005F71A7">
      <w:pPr>
        <w:pStyle w:val="EndNoteBibliography"/>
        <w:spacing w:after="240"/>
        <w:divId w:val="1858345410"/>
        <w:rPr>
          <w:noProof/>
        </w:rPr>
      </w:pPr>
      <w:r w:rsidRPr="00D976E6">
        <w:rPr>
          <w:noProof/>
        </w:rPr>
        <w:t>Chawla S, Amaram A, Gopal SP, Natarajan G. Safety and efficacy of Trans-warmer mattress for preterm neonates: results of a randomized controlled trial. J Perinatol. 2011;31(12)780-4.</w:t>
      </w:r>
    </w:p>
    <w:p w14:paraId="29FD4704" w14:textId="3D44987A" w:rsidR="00D976E6" w:rsidRPr="00D976E6" w:rsidRDefault="00D976E6" w:rsidP="005F71A7">
      <w:pPr>
        <w:pStyle w:val="EndNoteBibliography"/>
        <w:spacing w:after="240"/>
        <w:divId w:val="1858345410"/>
        <w:rPr>
          <w:noProof/>
        </w:rPr>
      </w:pPr>
      <w:r w:rsidRPr="00D976E6">
        <w:rPr>
          <w:noProof/>
        </w:rPr>
        <w:t>Cho M, Kim CY, Lee J, Lee Y, Park M, Bae S, et al. Comparing Axillary and Rectal Temperature Measurements in Very Preterm Infants: A Prospective Observational Study. Neonatology. 2021;118(2)180-186.</w:t>
      </w:r>
    </w:p>
    <w:p w14:paraId="59E97B86" w14:textId="0B9A44E2" w:rsidR="00D976E6" w:rsidRPr="00D976E6" w:rsidRDefault="00D976E6" w:rsidP="005F71A7">
      <w:pPr>
        <w:pStyle w:val="EndNoteBibliography"/>
        <w:spacing w:after="240"/>
        <w:divId w:val="1858345410"/>
        <w:rPr>
          <w:noProof/>
        </w:rPr>
      </w:pPr>
      <w:r w:rsidRPr="00D976E6">
        <w:rPr>
          <w:noProof/>
        </w:rPr>
        <w:t>Choi HS, Lee SM, Eun H, Park M, Park KI, Namgung R. The impact of a quality improvement effort in reducing admission hypothermia in preterm infants following delivery. Korean J Pediatr. 2018;61(8)239-244.</w:t>
      </w:r>
    </w:p>
    <w:p w14:paraId="585788DB" w14:textId="38514D4C" w:rsidR="00D976E6" w:rsidRPr="00D976E6" w:rsidRDefault="00D976E6" w:rsidP="005F71A7">
      <w:pPr>
        <w:pStyle w:val="EndNoteBibliography"/>
        <w:spacing w:after="240"/>
        <w:divId w:val="1858345410"/>
        <w:rPr>
          <w:noProof/>
        </w:rPr>
      </w:pPr>
      <w:r w:rsidRPr="00D976E6">
        <w:rPr>
          <w:noProof/>
        </w:rPr>
        <w:t>Cleator AJ, Coombe E, Alexopoulou V, Levingston L, Evans K, Hurst JC, et al. Maintaining Normothermia in Preterm Babies during Stabilisation with an Intact Umbilical Cord. Children (Basel). 2022;9(1).</w:t>
      </w:r>
    </w:p>
    <w:p w14:paraId="480B33B3" w14:textId="220F231E" w:rsidR="00D976E6" w:rsidRPr="00D976E6" w:rsidRDefault="00D976E6" w:rsidP="005F71A7">
      <w:pPr>
        <w:pStyle w:val="EndNoteBibliography"/>
        <w:spacing w:after="240"/>
        <w:divId w:val="1858345410"/>
        <w:rPr>
          <w:noProof/>
        </w:rPr>
      </w:pPr>
      <w:r w:rsidRPr="00D976E6">
        <w:rPr>
          <w:noProof/>
        </w:rPr>
        <w:t>Croop SEW, Thoyre SM, Aliaga S, McCaffrey MJ, Peter-Wohl S. The Golden Hour: a quality improvement initiative for extremely premature infants in the neonatal intensive care unit. J Perinatol. 2020;40(3)530-539.</w:t>
      </w:r>
    </w:p>
    <w:p w14:paraId="014C9032" w14:textId="39C30CD1" w:rsidR="00D976E6" w:rsidRPr="00D976E6" w:rsidRDefault="00D976E6" w:rsidP="005F71A7">
      <w:pPr>
        <w:pStyle w:val="EndNoteBibliography"/>
        <w:spacing w:after="240"/>
        <w:divId w:val="1858345410"/>
        <w:rPr>
          <w:noProof/>
        </w:rPr>
      </w:pPr>
      <w:r w:rsidRPr="00D976E6">
        <w:rPr>
          <w:noProof/>
        </w:rPr>
        <w:t>Dawson JA, Owen LS, Middleburgh R, Davis PG. Quantifying temperature and relative humidity of medical gases used for newborn resuscitation. J Paediatr Child Health. 2014;50(1)24-6.</w:t>
      </w:r>
    </w:p>
    <w:p w14:paraId="32FB1E44" w14:textId="0ACF7C61" w:rsidR="00D976E6" w:rsidRPr="00D976E6" w:rsidRDefault="00D976E6" w:rsidP="005F71A7">
      <w:pPr>
        <w:pStyle w:val="EndNoteBibliography"/>
        <w:spacing w:after="240"/>
        <w:divId w:val="1858345410"/>
        <w:rPr>
          <w:noProof/>
        </w:rPr>
      </w:pPr>
      <w:r w:rsidRPr="00D976E6">
        <w:rPr>
          <w:noProof/>
        </w:rPr>
        <w:t>de Almeida MF, Guinsburg R, Sancho GA, Rosa IR, Lamy ZC, Martinez FE, et al. Hypothermia and early neonatal mortality in preterm infants. J Pediatr. 2014;164(2)271-5.e1.</w:t>
      </w:r>
    </w:p>
    <w:p w14:paraId="34A0BA26" w14:textId="54E34F88" w:rsidR="00D976E6" w:rsidRPr="00D976E6" w:rsidRDefault="00D976E6" w:rsidP="005F71A7">
      <w:pPr>
        <w:pStyle w:val="EndNoteBibliography"/>
        <w:spacing w:after="240"/>
        <w:divId w:val="1858345410"/>
        <w:rPr>
          <w:noProof/>
        </w:rPr>
      </w:pPr>
      <w:r w:rsidRPr="00D976E6">
        <w:rPr>
          <w:noProof/>
        </w:rPr>
        <w:t>DeMauro SB, Douglas E, Karp K, Schmidt B, Patel J, Kronberger A, et al. Improving delivery room management for very preterm infants. Pediatrics. 2013;132(4)e1018-25.</w:t>
      </w:r>
    </w:p>
    <w:p w14:paraId="7A6B57D7" w14:textId="2F6EFA63" w:rsidR="00D976E6" w:rsidRPr="00D976E6" w:rsidRDefault="00D976E6" w:rsidP="005F71A7">
      <w:pPr>
        <w:pStyle w:val="EndNoteBibliography"/>
        <w:spacing w:after="240"/>
        <w:divId w:val="1858345410"/>
        <w:rPr>
          <w:noProof/>
        </w:rPr>
      </w:pPr>
      <w:r w:rsidRPr="00D976E6">
        <w:rPr>
          <w:noProof/>
        </w:rPr>
        <w:t>Farhadi R, Naderi M, Rahmani Z, Ghaffari V, Khalilian A. Effect of "ZIPKIF" plastic bag on prevention of hypothermia in preterm infants: A randomized controlled trial. Journal of Mazandaran University of Medical Sciences. 2012;22(93)19-26.</w:t>
      </w:r>
    </w:p>
    <w:p w14:paraId="100FB100" w14:textId="4F88639B" w:rsidR="00D976E6" w:rsidRPr="00D976E6" w:rsidRDefault="00D976E6" w:rsidP="005F71A7">
      <w:pPr>
        <w:pStyle w:val="EndNoteBibliography"/>
        <w:spacing w:after="240"/>
        <w:divId w:val="1858345410"/>
        <w:rPr>
          <w:noProof/>
        </w:rPr>
      </w:pPr>
      <w:r w:rsidRPr="00D976E6">
        <w:rPr>
          <w:noProof/>
        </w:rPr>
        <w:t>Ferretti E, Daboval T, Rouvinez-Bouali N, Lawrence SL, Lemyre B. Extremely low gestational age infants: Developing a multidisciplinary care bundle. Paediatr Child Health. 2021;26(6)e240-e245.</w:t>
      </w:r>
    </w:p>
    <w:p w14:paraId="6364FD64" w14:textId="3E6221A0" w:rsidR="00D976E6" w:rsidRPr="00D976E6" w:rsidRDefault="00D976E6" w:rsidP="005F71A7">
      <w:pPr>
        <w:pStyle w:val="EndNoteBibliography"/>
        <w:spacing w:after="240"/>
        <w:divId w:val="1858345410"/>
        <w:rPr>
          <w:noProof/>
        </w:rPr>
      </w:pPr>
      <w:r w:rsidRPr="00D976E6">
        <w:rPr>
          <w:noProof/>
        </w:rPr>
        <w:t>Frazer M, Ciarlo A, Herr J, Briere CE. Quality Improvement Initiative to Prevent Admission Hypothermia in Very-Low-Birth-Weight Newborns. J Obstet Gynecol Neonatal Nurs. 2018;47(4)520-528.</w:t>
      </w:r>
    </w:p>
    <w:p w14:paraId="504F0B67" w14:textId="55B0DBAE" w:rsidR="00D976E6" w:rsidRPr="00D976E6" w:rsidRDefault="00D976E6" w:rsidP="005F71A7">
      <w:pPr>
        <w:pStyle w:val="EndNoteBibliography"/>
        <w:spacing w:after="240"/>
        <w:divId w:val="1858345410"/>
        <w:rPr>
          <w:noProof/>
        </w:rPr>
      </w:pPr>
      <w:r w:rsidRPr="00D976E6">
        <w:rPr>
          <w:noProof/>
        </w:rPr>
        <w:t>Frazer M, Ciarlo A, Hinderer KA, Briere CE. Reducing Admission Hypothermia in Neonates Born at Less Than 32 Weeks or 1500 g. Adv Neonatal Care. 2022;22(2)99-107.</w:t>
      </w:r>
    </w:p>
    <w:p w14:paraId="5C243C8A" w14:textId="7CE872E8" w:rsidR="00D976E6" w:rsidRPr="00D976E6" w:rsidRDefault="00D976E6" w:rsidP="005F71A7">
      <w:pPr>
        <w:pStyle w:val="EndNoteBibliography"/>
        <w:spacing w:after="240"/>
        <w:divId w:val="1858345410"/>
        <w:rPr>
          <w:noProof/>
        </w:rPr>
      </w:pPr>
      <w:r w:rsidRPr="00D976E6">
        <w:rPr>
          <w:noProof/>
        </w:rPr>
        <w:t>Gathwala G, Singh G, Kunal, Agrawal N. Safety and efficacy of vinyl bags in prevention of hypothermia of preterm neonates at birth. Indian J Public Health. 2010;54(1)24-6.</w:t>
      </w:r>
    </w:p>
    <w:p w14:paraId="0BED75AD" w14:textId="7C8D202B" w:rsidR="00D976E6" w:rsidRPr="00D976E6" w:rsidRDefault="00D976E6" w:rsidP="005F71A7">
      <w:pPr>
        <w:pStyle w:val="EndNoteBibliography"/>
        <w:spacing w:after="240"/>
        <w:divId w:val="1858345410"/>
        <w:rPr>
          <w:noProof/>
        </w:rPr>
      </w:pPr>
      <w:r w:rsidRPr="00D976E6">
        <w:rPr>
          <w:noProof/>
        </w:rPr>
        <w:t>Gillies D, Todd DA, Foster JP, Batuwitage BT. Heat and moisture exchangers versus heated humidifiers for mechanically ventilated adults and children. Cochrane Database Syst Rev. 2017;9(9)Cd004711.</w:t>
      </w:r>
    </w:p>
    <w:p w14:paraId="50132A03" w14:textId="4D18156B" w:rsidR="00D976E6" w:rsidRPr="00D976E6" w:rsidRDefault="00D976E6" w:rsidP="005F71A7">
      <w:pPr>
        <w:pStyle w:val="EndNoteBibliography"/>
        <w:spacing w:after="240"/>
        <w:divId w:val="1858345410"/>
        <w:rPr>
          <w:noProof/>
        </w:rPr>
      </w:pPr>
      <w:r w:rsidRPr="00D976E6">
        <w:rPr>
          <w:noProof/>
        </w:rPr>
        <w:t>Godfrey K, Nativio DG, Bender CV, Schlenk EA. Occlusive bags to prevent hypothermia in premature infants: a quality improvement initiative. Adv Neonatal Care. 2013;13(5)311-6.</w:t>
      </w:r>
    </w:p>
    <w:p w14:paraId="0397BBEE" w14:textId="2FFA9731" w:rsidR="00D976E6" w:rsidRPr="00D976E6" w:rsidRDefault="00D976E6" w:rsidP="005F71A7">
      <w:pPr>
        <w:pStyle w:val="EndNoteBibliography"/>
        <w:spacing w:after="240"/>
        <w:divId w:val="1858345410"/>
        <w:rPr>
          <w:noProof/>
        </w:rPr>
      </w:pPr>
      <w:r w:rsidRPr="00D976E6">
        <w:rPr>
          <w:noProof/>
        </w:rPr>
        <w:t>Greenspan JS, Wolfson MR, Shaffer TH. Airway responsiveness to low inspired gas temperature in preterm neonates. J Pediatr. 1991;118(3)443-5.</w:t>
      </w:r>
    </w:p>
    <w:p w14:paraId="0A106E3A" w14:textId="3B870D2A" w:rsidR="00D976E6" w:rsidRPr="00D976E6" w:rsidRDefault="00D976E6" w:rsidP="005F71A7">
      <w:pPr>
        <w:pStyle w:val="EndNoteBibliography"/>
        <w:spacing w:after="240"/>
        <w:divId w:val="1858345410"/>
        <w:rPr>
          <w:noProof/>
        </w:rPr>
      </w:pPr>
      <w:r w:rsidRPr="00D976E6">
        <w:rPr>
          <w:noProof/>
        </w:rPr>
        <w:t>Harer MW, Vergales B, Cady T, Early A, Chisholm C, Swanson JR. Implementation of a multidisciplinary guideline improves preterm infant admission temperatures. J Perinatol. 2017;37(11)1242-1247.</w:t>
      </w:r>
    </w:p>
    <w:p w14:paraId="33284EEC" w14:textId="4710E058" w:rsidR="00D976E6" w:rsidRPr="00D976E6" w:rsidRDefault="00D976E6" w:rsidP="005F71A7">
      <w:pPr>
        <w:pStyle w:val="EndNoteBibliography"/>
        <w:spacing w:after="240"/>
        <w:divId w:val="1858345410"/>
        <w:rPr>
          <w:noProof/>
        </w:rPr>
      </w:pPr>
      <w:r w:rsidRPr="00D976E6">
        <w:rPr>
          <w:noProof/>
        </w:rPr>
        <w:t>Harriman TL, Carter B, Dail RB, Stowell KE, Zukowsky K. Golden Hour Protocol for Preterm Infants: A Quality Improvement Project. Adv Neonatal Care. 2018;18(6)462-470.</w:t>
      </w:r>
    </w:p>
    <w:p w14:paraId="40CB2BC0" w14:textId="6D7B72DF" w:rsidR="00D976E6" w:rsidRPr="00D976E6" w:rsidRDefault="00D976E6" w:rsidP="005F71A7">
      <w:pPr>
        <w:pStyle w:val="EndNoteBibliography"/>
        <w:spacing w:after="240"/>
        <w:divId w:val="1858345410"/>
        <w:rPr>
          <w:noProof/>
        </w:rPr>
      </w:pPr>
      <w:r w:rsidRPr="00D976E6">
        <w:rPr>
          <w:noProof/>
        </w:rPr>
        <w:t>Ibrahim CP, Yoxall CW. Use of self-heating gel mattresses eliminates admission hypothermia in infants born below 28 weeks gestation. Eur J Pediatr. 2010;169(7)795-9.</w:t>
      </w:r>
    </w:p>
    <w:p w14:paraId="1CA499A9" w14:textId="33F2CC39" w:rsidR="00D976E6" w:rsidRPr="00D976E6" w:rsidRDefault="00D976E6" w:rsidP="005F71A7">
      <w:pPr>
        <w:pStyle w:val="EndNoteBibliography"/>
        <w:spacing w:after="240"/>
        <w:divId w:val="1858345410"/>
        <w:rPr>
          <w:noProof/>
        </w:rPr>
      </w:pPr>
      <w:r w:rsidRPr="00D976E6">
        <w:rPr>
          <w:noProof/>
        </w:rPr>
        <w:t>Keir AK, Cavallaro A. Improving the admission temperatures of preterm infants in the neonatal unit. Archives of Disease in Childhood: Education and Practice Edition. 202110.1136/archdischild-2020-321226375-378.</w:t>
      </w:r>
    </w:p>
    <w:p w14:paraId="7EF4512E" w14:textId="04918040" w:rsidR="00D976E6" w:rsidRPr="00D976E6" w:rsidRDefault="00D976E6" w:rsidP="005F71A7">
      <w:pPr>
        <w:pStyle w:val="EndNoteBibliography"/>
        <w:spacing w:after="240"/>
        <w:divId w:val="1858345410"/>
        <w:rPr>
          <w:noProof/>
        </w:rPr>
      </w:pPr>
      <w:r w:rsidRPr="00D976E6">
        <w:rPr>
          <w:noProof/>
        </w:rPr>
        <w:t>Knobel RB, Wimmer JE, Jr., Holbert D. Heat loss prevention for preterm infants in the delivery room. J Perinatol. 2005;25(5)304-8.</w:t>
      </w:r>
    </w:p>
    <w:p w14:paraId="4A94DE72" w14:textId="43542F3C" w:rsidR="00D976E6" w:rsidRPr="00D976E6" w:rsidRDefault="00D976E6" w:rsidP="005F71A7">
      <w:pPr>
        <w:pStyle w:val="EndNoteBibliography"/>
        <w:spacing w:after="240"/>
        <w:divId w:val="1858345410"/>
        <w:rPr>
          <w:noProof/>
        </w:rPr>
      </w:pPr>
      <w:r w:rsidRPr="00D976E6">
        <w:rPr>
          <w:noProof/>
        </w:rPr>
        <w:t>L'Herault J, Petroff L, Jeffrey J. The effectiveness of a thermal mattress in stabilizing and maintaining body temperature during the transport of very low-birth weight newborns. Appl Nurs Res. 2001;14(4)210-9</w:t>
      </w:r>
    </w:p>
    <w:p w14:paraId="1FD016B7" w14:textId="0FA4DD87" w:rsidR="00D976E6" w:rsidRPr="00D976E6" w:rsidRDefault="00D976E6" w:rsidP="005F71A7">
      <w:pPr>
        <w:pStyle w:val="EndNoteBibliography"/>
        <w:spacing w:after="240"/>
        <w:divId w:val="1858345410"/>
        <w:rPr>
          <w:noProof/>
        </w:rPr>
      </w:pPr>
      <w:r w:rsidRPr="00D976E6">
        <w:rPr>
          <w:noProof/>
        </w:rPr>
        <w:lastRenderedPageBreak/>
        <w:t>Lang N, Bromiker R, Arad I. The effect of wool vs. cotton head covering and length of stay with the mother following delivery on infant temperature. Int J Nurs Stud. 2004;41(8)843-6.</w:t>
      </w:r>
    </w:p>
    <w:p w14:paraId="3FBA33D5" w14:textId="42D33785" w:rsidR="00D976E6" w:rsidRPr="00D976E6" w:rsidRDefault="00D976E6" w:rsidP="005F71A7">
      <w:pPr>
        <w:pStyle w:val="EndNoteBibliography"/>
        <w:spacing w:after="240"/>
        <w:divId w:val="1858345410"/>
        <w:rPr>
          <w:noProof/>
        </w:rPr>
      </w:pPr>
      <w:r w:rsidRPr="00D976E6">
        <w:rPr>
          <w:noProof/>
        </w:rPr>
        <w:t>LeBlanc MH. Evaluation of two devices for improving thermal control of premature infants in transport. Crit Care Med. 1984;12(7)593-5.</w:t>
      </w:r>
    </w:p>
    <w:p w14:paraId="3DAF66E3" w14:textId="3C05BAFD" w:rsidR="00D976E6" w:rsidRPr="00D976E6" w:rsidRDefault="00D976E6" w:rsidP="005F71A7">
      <w:pPr>
        <w:pStyle w:val="EndNoteBibliography"/>
        <w:spacing w:after="240"/>
        <w:divId w:val="1858345410"/>
        <w:rPr>
          <w:noProof/>
        </w:rPr>
      </w:pPr>
      <w:r w:rsidRPr="00D976E6">
        <w:rPr>
          <w:noProof/>
        </w:rPr>
        <w:t>Lee HC, Ho QT, Rhine WD. A quality improvement project to improve admission temperatures in very low birth weight infants. J Perinatol. 2008;28(11)754-8.</w:t>
      </w:r>
    </w:p>
    <w:p w14:paraId="6AAEA95C" w14:textId="42E3554D" w:rsidR="00D976E6" w:rsidRPr="00D976E6" w:rsidRDefault="00D976E6" w:rsidP="005F71A7">
      <w:pPr>
        <w:pStyle w:val="EndNoteBibliography"/>
        <w:spacing w:after="240"/>
        <w:divId w:val="1858345410"/>
        <w:rPr>
          <w:noProof/>
        </w:rPr>
      </w:pPr>
      <w:r w:rsidRPr="00D976E6">
        <w:rPr>
          <w:noProof/>
        </w:rPr>
        <w:t>Lewis DA, Sanders LP, Brockopp DY. The effect of three nursing interventions on thermoregulation in low birth weight infants. Neonatal Netw. 2011;30(3)160-4.</w:t>
      </w:r>
    </w:p>
    <w:p w14:paraId="1CB37150" w14:textId="264C3933" w:rsidR="00D976E6" w:rsidRPr="00D976E6" w:rsidRDefault="00D976E6" w:rsidP="005F71A7">
      <w:pPr>
        <w:pStyle w:val="EndNoteBibliography"/>
        <w:spacing w:after="240"/>
        <w:divId w:val="1858345410"/>
        <w:rPr>
          <w:noProof/>
        </w:rPr>
      </w:pPr>
      <w:r w:rsidRPr="00D976E6">
        <w:rPr>
          <w:noProof/>
        </w:rPr>
        <w:t>Lyu Y, Shah PS, Ye XY, Warre R, Piedboeuf B, Deshpandey A, et al. Association between admission temperature and mortality and major morbidity in preterm infants born at fewer than 33 weeks' gestation. JAMA Pediatr. 2015;169(4)e150277.</w:t>
      </w:r>
    </w:p>
    <w:p w14:paraId="5CFF4E9B" w14:textId="553B2547" w:rsidR="00D976E6" w:rsidRPr="00D976E6" w:rsidRDefault="00D976E6" w:rsidP="005F71A7">
      <w:pPr>
        <w:pStyle w:val="EndNoteBibliography"/>
        <w:spacing w:after="240"/>
        <w:divId w:val="1858345410"/>
        <w:rPr>
          <w:noProof/>
        </w:rPr>
      </w:pPr>
      <w:r w:rsidRPr="00D976E6">
        <w:rPr>
          <w:noProof/>
        </w:rPr>
        <w:t>Manani M, Jegatheesan P, DeSandre G, Song D, Showalter L, Govindaswami B. Elimination of admission hypothermia in preterm very low-birth-weight infants by standardization of delivery room management. Perm J. 2013;17(3)8-13.</w:t>
      </w:r>
    </w:p>
    <w:p w14:paraId="40F1224D" w14:textId="5BAE689E" w:rsidR="00D976E6" w:rsidRPr="00D976E6" w:rsidRDefault="00D976E6" w:rsidP="005F71A7">
      <w:pPr>
        <w:pStyle w:val="EndNoteBibliography"/>
        <w:spacing w:after="240"/>
        <w:divId w:val="1858345410"/>
        <w:rPr>
          <w:noProof/>
        </w:rPr>
      </w:pPr>
      <w:r w:rsidRPr="00D976E6">
        <w:rPr>
          <w:noProof/>
        </w:rPr>
        <w:t>Mathew B, Lakshminrusimha S, Sengupta S, Carrion V. Randomized controlled trial of vinyl bags versus thermal mattress to prevent hypothermia in extremely low-gestational-age infants. Am J Perinatol. 2013;30(4)317-22.</w:t>
      </w:r>
    </w:p>
    <w:p w14:paraId="59CF0210" w14:textId="4CF04F63" w:rsidR="00D976E6" w:rsidRPr="00D976E6" w:rsidRDefault="00D976E6" w:rsidP="005F71A7">
      <w:pPr>
        <w:pStyle w:val="EndNoteBibliography"/>
        <w:spacing w:after="240"/>
        <w:divId w:val="1858345410"/>
        <w:rPr>
          <w:noProof/>
        </w:rPr>
      </w:pPr>
      <w:r w:rsidRPr="00D976E6">
        <w:rPr>
          <w:noProof/>
        </w:rPr>
        <w:t>McCarthy LK, Molloy EJ, Twomey AR, Murphy JF, O'Donnell CP. A randomized trial of exothermic mattresses for preterm newborns in polyethylene bags. Pediatrics. 2013;132(1)e135-41.</w:t>
      </w:r>
    </w:p>
    <w:p w14:paraId="2D782DD5" w14:textId="3A226893" w:rsidR="00D976E6" w:rsidRPr="00D976E6" w:rsidRDefault="00D976E6" w:rsidP="005F71A7">
      <w:pPr>
        <w:pStyle w:val="EndNoteBibliography"/>
        <w:spacing w:after="240"/>
        <w:divId w:val="1858345410"/>
        <w:rPr>
          <w:noProof/>
        </w:rPr>
      </w:pPr>
      <w:r w:rsidRPr="00D976E6">
        <w:rPr>
          <w:noProof/>
        </w:rPr>
        <w:t>McCarthy LK, O'Donnell CP. Warming preterm infants in the delivery room: polyethylene bags, exothermic mattresses or both? Acta Paediatr. 2011;100(12)1534-7.</w:t>
      </w:r>
    </w:p>
    <w:p w14:paraId="0C56B67B" w14:textId="5512A08C" w:rsidR="00D976E6" w:rsidRPr="00D976E6" w:rsidRDefault="00D976E6" w:rsidP="005F71A7">
      <w:pPr>
        <w:pStyle w:val="EndNoteBibliography"/>
        <w:spacing w:after="240"/>
        <w:divId w:val="1858345410"/>
        <w:rPr>
          <w:noProof/>
        </w:rPr>
      </w:pPr>
      <w:r w:rsidRPr="00D976E6">
        <w:rPr>
          <w:noProof/>
        </w:rPr>
        <w:t>McCarthy LK, O'Donnell CPF. Comparison of rectal and axillary temperature measurements in preterm newborns. Arch Dis Child Fetal Neonatal Ed. 2021;106(5)509-513.</w:t>
      </w:r>
    </w:p>
    <w:p w14:paraId="674CF3A0" w14:textId="6BC8393C" w:rsidR="00D976E6" w:rsidRPr="00D976E6" w:rsidRDefault="00D976E6" w:rsidP="005F71A7">
      <w:pPr>
        <w:pStyle w:val="EndNoteBibliography"/>
        <w:spacing w:after="240"/>
        <w:divId w:val="1858345410"/>
        <w:rPr>
          <w:noProof/>
        </w:rPr>
      </w:pPr>
      <w:r w:rsidRPr="00D976E6">
        <w:rPr>
          <w:noProof/>
        </w:rPr>
        <w:t>McGrory L, Owen LS, Thio M, Dawson JA, Rafferty AR, Malhotra A, et al. A Randomized Trial of Conditioned or Unconditioned Gases for Stabilizing Preterm Infants at Birth. J Pediatr. 2018;19347-53</w:t>
      </w:r>
    </w:p>
    <w:p w14:paraId="15C1F0EB" w14:textId="7B48A249" w:rsidR="00D976E6" w:rsidRPr="00D976E6" w:rsidRDefault="00D976E6" w:rsidP="005F71A7">
      <w:pPr>
        <w:pStyle w:val="EndNoteBibliography"/>
        <w:spacing w:after="240"/>
        <w:divId w:val="1858345410"/>
        <w:rPr>
          <w:noProof/>
        </w:rPr>
      </w:pPr>
      <w:r w:rsidRPr="00D976E6">
        <w:rPr>
          <w:noProof/>
        </w:rPr>
        <w:t>Meyer MP, Hou D, Ishrar NN, Dito I, te Pas AB. Initial respiratory support with cold, dry gas versus heated humidified gas and admission temperature of preterm infants. J Pediatr. 2015;166(2)245-50.e1.</w:t>
      </w:r>
    </w:p>
    <w:p w14:paraId="6BFAC171" w14:textId="2C86D583" w:rsidR="00D976E6" w:rsidRPr="00D976E6" w:rsidRDefault="00D976E6" w:rsidP="005F71A7">
      <w:pPr>
        <w:pStyle w:val="EndNoteBibliography"/>
        <w:spacing w:after="240"/>
        <w:divId w:val="1858345410"/>
        <w:rPr>
          <w:noProof/>
        </w:rPr>
      </w:pPr>
      <w:r w:rsidRPr="00D976E6">
        <w:rPr>
          <w:noProof/>
        </w:rPr>
        <w:t>Mishra U, Jani P, Maheshwari R, Shah D, D'Cruz D, Priyadarshi A, et al. Skincare practices in extremely premature infants: A survey of tertiary neonatal intensive care units from Australia and New Zealand. J Paediatr Child Health. 2021;57(10)1627-1633.</w:t>
      </w:r>
    </w:p>
    <w:p w14:paraId="3093183B" w14:textId="4BB9DA55" w:rsidR="00D976E6" w:rsidRPr="00D976E6" w:rsidRDefault="00D976E6" w:rsidP="005F71A7">
      <w:pPr>
        <w:pStyle w:val="EndNoteBibliography"/>
        <w:spacing w:after="240"/>
        <w:divId w:val="1858345410"/>
        <w:rPr>
          <w:noProof/>
        </w:rPr>
      </w:pPr>
      <w:r w:rsidRPr="00D976E6">
        <w:rPr>
          <w:noProof/>
        </w:rPr>
        <w:t>Morley CJ, Hewson PH, Thornton AJ, Cole TJ. Axillary and rectal temperature measurements in infants. Arch Dis Child. 1992;67(1)122-5.</w:t>
      </w:r>
    </w:p>
    <w:p w14:paraId="1B073544" w14:textId="33F9BD41" w:rsidR="00D976E6" w:rsidRPr="00D976E6" w:rsidRDefault="00D976E6" w:rsidP="005F71A7">
      <w:pPr>
        <w:pStyle w:val="EndNoteBibliography"/>
        <w:spacing w:after="240"/>
        <w:divId w:val="1858345410"/>
        <w:rPr>
          <w:noProof/>
        </w:rPr>
      </w:pPr>
      <w:r w:rsidRPr="00D976E6">
        <w:rPr>
          <w:noProof/>
        </w:rPr>
        <w:t>Nimbalkar SM, Khanna AK, Patel DV, Nimbalkar AS, Phatak AG. Efficacy of Polyethylene Skin Wrapping in Preventing Hypothermia in Preterm Neonates (&lt;34 Weeks): A Parallel Group Non-blinded Randomized Control Trial. J Trop Pediatr. 2019;65(2)122-129.</w:t>
      </w:r>
    </w:p>
    <w:p w14:paraId="7F47C49C" w14:textId="0EDE404E" w:rsidR="00D976E6" w:rsidRPr="00D976E6" w:rsidRDefault="00D976E6" w:rsidP="005F71A7">
      <w:pPr>
        <w:pStyle w:val="EndNoteBibliography"/>
        <w:spacing w:after="240"/>
        <w:divId w:val="1858345410"/>
        <w:rPr>
          <w:noProof/>
        </w:rPr>
      </w:pPr>
      <w:r w:rsidRPr="00D976E6">
        <w:rPr>
          <w:noProof/>
        </w:rPr>
        <w:t>Peleg B, Globus O, Granot M, Leibovitch L, Mazkereth R, Eisen I, et al. "Golden Hour" quality improvement intervention and short-term outcome among preterm infants. J Perinatol. 2019;39(3)387-392.</w:t>
      </w:r>
    </w:p>
    <w:p w14:paraId="012D827F" w14:textId="7F55B411" w:rsidR="00D976E6" w:rsidRPr="00D976E6" w:rsidRDefault="00D976E6" w:rsidP="005F71A7">
      <w:pPr>
        <w:pStyle w:val="EndNoteBibliography"/>
        <w:spacing w:after="240"/>
        <w:divId w:val="1858345410"/>
        <w:rPr>
          <w:noProof/>
        </w:rPr>
      </w:pPr>
      <w:r w:rsidRPr="00D976E6">
        <w:rPr>
          <w:noProof/>
        </w:rPr>
        <w:t>Perlman JM, Wyllie J, Kattwinkel J, Wyckoff MH, Aziz K, Guinsburg R, et al. Part 7: neonatal resuscitation: 2015 International Consensus on Cardiopulmonary Resuscitation and Emergency Cardiovascular Care Science With Treatment Recommendations. Circulation. 2015;132(suppl 1)(16)S204‒S241.</w:t>
      </w:r>
    </w:p>
    <w:p w14:paraId="3C6402AE" w14:textId="15E9F82C" w:rsidR="00D976E6" w:rsidRPr="00D976E6" w:rsidRDefault="00D976E6" w:rsidP="005F71A7">
      <w:pPr>
        <w:pStyle w:val="EndNoteBibliography"/>
        <w:spacing w:after="240"/>
        <w:divId w:val="1858345410"/>
        <w:rPr>
          <w:noProof/>
        </w:rPr>
      </w:pPr>
      <w:r w:rsidRPr="00D976E6">
        <w:rPr>
          <w:noProof/>
        </w:rPr>
        <w:t>Pillow JJ, Hillman NH, Polglase GR, Moss TJ, Kallapur SG, Cheah FC, et al. Oxygen, temperature and humidity of inspired gases and their influences on airway and lung tissue in near-term lambs. Intensive Care Med. 2009;35(12)2157-63.</w:t>
      </w:r>
    </w:p>
    <w:p w14:paraId="7A05D660" w14:textId="4BE27D89" w:rsidR="00D976E6" w:rsidRPr="00D976E6" w:rsidRDefault="00D976E6" w:rsidP="005F71A7">
      <w:pPr>
        <w:pStyle w:val="EndNoteBibliography"/>
        <w:spacing w:after="240"/>
        <w:divId w:val="1858345410"/>
        <w:rPr>
          <w:noProof/>
        </w:rPr>
      </w:pPr>
      <w:r w:rsidRPr="00D976E6">
        <w:rPr>
          <w:noProof/>
        </w:rPr>
        <w:t>Pinheiro JM, Boynton S, Furdon SA, Dugan R, Reu-Donlon C. Use of chemical warming packs during delivery room resuscitation is associated with decreased rates of hypothermia in very low-birth-weight neonates. Adv Neonatal Care. 2011;11(5)357-62.</w:t>
      </w:r>
    </w:p>
    <w:p w14:paraId="53998796" w14:textId="4AF6CA89" w:rsidR="00D976E6" w:rsidRPr="00D976E6" w:rsidRDefault="00D976E6" w:rsidP="005F71A7">
      <w:pPr>
        <w:pStyle w:val="EndNoteBibliography"/>
        <w:spacing w:after="240"/>
        <w:divId w:val="1858345410"/>
        <w:rPr>
          <w:noProof/>
        </w:rPr>
      </w:pPr>
      <w:r w:rsidRPr="00D976E6">
        <w:rPr>
          <w:noProof/>
        </w:rPr>
        <w:t>Pinheiro JM, Furdon SA, Boynton S, Dugan R, Reu-Donlon C, Jensen S. Decreasing hypothermia during delivery room stabilization of preterm neonates. Pediatrics. 2014;133(1)e218-26.</w:t>
      </w:r>
    </w:p>
    <w:p w14:paraId="6B9FC08D" w14:textId="78C4B478" w:rsidR="00D976E6" w:rsidRPr="00D976E6" w:rsidRDefault="00D976E6" w:rsidP="005F71A7">
      <w:pPr>
        <w:pStyle w:val="EndNoteBibliography"/>
        <w:spacing w:after="240"/>
        <w:divId w:val="1858345410"/>
        <w:rPr>
          <w:noProof/>
        </w:rPr>
      </w:pPr>
      <w:r w:rsidRPr="00D976E6">
        <w:rPr>
          <w:noProof/>
        </w:rPr>
        <w:t>Ramaswamy VV, de Almeida MF, Dawson JA, Trevisanuto D, Nakwa FL, Kamlin CO, et al. Maintaining normal temperature immediately after birth in late preterm and term infants: A systematic review and meta-analysis. Resuscitation. 2022;18081-98.</w:t>
      </w:r>
    </w:p>
    <w:p w14:paraId="48C845D5" w14:textId="2D4C6378" w:rsidR="00D976E6" w:rsidRPr="00D976E6" w:rsidRDefault="00D976E6" w:rsidP="005F71A7">
      <w:pPr>
        <w:pStyle w:val="EndNoteBibliography"/>
        <w:spacing w:after="240"/>
        <w:divId w:val="1858345410"/>
        <w:rPr>
          <w:noProof/>
        </w:rPr>
      </w:pPr>
      <w:r w:rsidRPr="00D976E6">
        <w:rPr>
          <w:noProof/>
        </w:rPr>
        <w:lastRenderedPageBreak/>
        <w:t>Reilly MC, Vohra S, Rac VE, Dunn M, Ferrelli K, Kiss A, et al. Randomized trial of occlusive wrap for heat loss prevention in preterm infants. J Pediatr. 2015;166(2)262-8.e2.</w:t>
      </w:r>
    </w:p>
    <w:p w14:paraId="5813C6A1" w14:textId="6690C071" w:rsidR="00D976E6" w:rsidRPr="00D976E6" w:rsidRDefault="00D976E6" w:rsidP="005F71A7">
      <w:pPr>
        <w:pStyle w:val="EndNoteBibliography"/>
        <w:spacing w:after="240"/>
        <w:divId w:val="1858345410"/>
        <w:rPr>
          <w:noProof/>
        </w:rPr>
      </w:pPr>
      <w:r w:rsidRPr="00D976E6">
        <w:rPr>
          <w:noProof/>
        </w:rPr>
        <w:t>Reilly MC, Vohra S, Rac VE, Zayack D, Wimmer J, Vincer M, et al. Parallel Exploratory RCT of Polyethylene Wrap for Heat Loss Prevention in Infants Born at Less than 24 Weeks' Gestation. Neonatology. 2019;116(1)37-41.</w:t>
      </w:r>
    </w:p>
    <w:p w14:paraId="60012094" w14:textId="5A33A4B0" w:rsidR="00D976E6" w:rsidRPr="00D976E6" w:rsidRDefault="00D976E6" w:rsidP="005F71A7">
      <w:pPr>
        <w:pStyle w:val="EndNoteBibliography"/>
        <w:spacing w:after="240"/>
        <w:divId w:val="1858345410"/>
        <w:rPr>
          <w:noProof/>
        </w:rPr>
      </w:pPr>
      <w:r w:rsidRPr="00D976E6">
        <w:rPr>
          <w:noProof/>
        </w:rPr>
        <w:t>Reuter S, Messier S, Steven D. The neonatal Golden Hour--intervention to improve quality of care of the extremely low birth weight infant. S D Med. 2014;67(10)397-403.</w:t>
      </w:r>
    </w:p>
    <w:p w14:paraId="04A75160" w14:textId="0A41D486" w:rsidR="00D976E6" w:rsidRPr="00D976E6" w:rsidRDefault="00D976E6" w:rsidP="005F71A7">
      <w:pPr>
        <w:pStyle w:val="EndNoteBibliography"/>
        <w:spacing w:after="240"/>
        <w:divId w:val="1858345410"/>
        <w:rPr>
          <w:noProof/>
        </w:rPr>
      </w:pPr>
      <w:r w:rsidRPr="00D976E6">
        <w:rPr>
          <w:noProof/>
        </w:rPr>
        <w:t>Rohana J, Khairina W, Boo NY, Shareena I. Reducing hypothermia in preterm infants with polyethylene wrap. Pediatr Int. 2011;53(4)468-74.</w:t>
      </w:r>
    </w:p>
    <w:p w14:paraId="15A99ED0" w14:textId="1A82D154" w:rsidR="00D976E6" w:rsidRPr="00D976E6" w:rsidRDefault="00D976E6" w:rsidP="005F71A7">
      <w:pPr>
        <w:pStyle w:val="EndNoteBibliography"/>
        <w:spacing w:after="240"/>
        <w:divId w:val="1858345410"/>
        <w:rPr>
          <w:noProof/>
        </w:rPr>
      </w:pPr>
      <w:r w:rsidRPr="00D976E6">
        <w:rPr>
          <w:noProof/>
        </w:rPr>
        <w:t>Russo A, McCready M, Torres L, Theuriere C, Venturini S, Spaight M, et al. Reducing hypothermia in preterm infants following delivery. Pediatrics. 2014;133(4)e1055-62.</w:t>
      </w:r>
    </w:p>
    <w:p w14:paraId="0209FFB5" w14:textId="27A54348" w:rsidR="00D976E6" w:rsidRPr="00D976E6" w:rsidRDefault="00D976E6" w:rsidP="005F71A7">
      <w:pPr>
        <w:pStyle w:val="EndNoteBibliography"/>
        <w:spacing w:after="240"/>
        <w:divId w:val="1858345410"/>
        <w:rPr>
          <w:noProof/>
        </w:rPr>
      </w:pPr>
      <w:r w:rsidRPr="00D976E6">
        <w:rPr>
          <w:noProof/>
        </w:rPr>
        <w:t>Sharma D, Murki S, Kulkarni D, Pawale D, Vardhelli V, Anne RP, et al. The impact of a quality improvement project to reduce admission hypothermia on mortality and morbidity in very low birth weight infants. Eur J Pediatr. 2020;179(12)1851-1858.</w:t>
      </w:r>
    </w:p>
    <w:p w14:paraId="5EB14940" w14:textId="0A12EABD" w:rsidR="00D976E6" w:rsidRPr="00D976E6" w:rsidRDefault="00D976E6" w:rsidP="005F71A7">
      <w:pPr>
        <w:pStyle w:val="EndNoteBibliography"/>
        <w:spacing w:after="240"/>
        <w:divId w:val="1858345410"/>
        <w:rPr>
          <w:noProof/>
        </w:rPr>
      </w:pPr>
      <w:r w:rsidRPr="00D976E6">
        <w:rPr>
          <w:noProof/>
        </w:rPr>
        <w:t>Simon P, Dannaway D, Bright B, Krous L, Wlodaver A, Burks B, et al. Thermal defense of extremely low gestational age newborns during resuscitation: exothermic mattresses vs polyethylene wrap. J Perinatol. 2011;31(1)33-7.</w:t>
      </w:r>
    </w:p>
    <w:p w14:paraId="1698BAA1" w14:textId="12C41660" w:rsidR="00D976E6" w:rsidRPr="00D976E6" w:rsidRDefault="00D976E6" w:rsidP="005F71A7">
      <w:pPr>
        <w:pStyle w:val="EndNoteBibliography"/>
        <w:spacing w:after="240"/>
        <w:divId w:val="1858345410"/>
        <w:rPr>
          <w:noProof/>
        </w:rPr>
      </w:pPr>
      <w:r w:rsidRPr="00D976E6">
        <w:rPr>
          <w:noProof/>
        </w:rPr>
        <w:t>Singh A, Duckett J, Newton T, Watkinson M. Improving neonatal unit admission temperatures in preterm babies: exothermic mattresses, polythene bags or a traditional approach? J Perinatol. 2010;30(1)45-9.</w:t>
      </w:r>
    </w:p>
    <w:p w14:paraId="0F9E8D95" w14:textId="079B1FD2" w:rsidR="00D976E6" w:rsidRPr="00D976E6" w:rsidRDefault="00D976E6" w:rsidP="005F71A7">
      <w:pPr>
        <w:pStyle w:val="EndNoteBibliography"/>
        <w:spacing w:after="240"/>
        <w:divId w:val="1858345410"/>
        <w:rPr>
          <w:noProof/>
        </w:rPr>
      </w:pPr>
      <w:r w:rsidRPr="00D976E6">
        <w:rPr>
          <w:noProof/>
        </w:rPr>
        <w:t>Sivanandan S, Sankar MJ, Deorari A. Quality Improvement Initiative to Prevent Hypothermia at Admission in Neonatal Intensive Care Unit Among Preterm Neonates &lt; 32 Weeks' Gestation. Journal of Neonatology. 2016;30(4)39-49.</w:t>
      </w:r>
    </w:p>
    <w:p w14:paraId="328D157C" w14:textId="65205E94" w:rsidR="00D976E6" w:rsidRPr="00D976E6" w:rsidRDefault="00D976E6" w:rsidP="005F71A7">
      <w:pPr>
        <w:pStyle w:val="EndNoteBibliography"/>
        <w:spacing w:after="240"/>
        <w:divId w:val="1858345410"/>
        <w:rPr>
          <w:noProof/>
        </w:rPr>
      </w:pPr>
      <w:r w:rsidRPr="00D976E6">
        <w:rPr>
          <w:noProof/>
        </w:rPr>
        <w:t>Smith J, Usher K, Alcock G, Buettner P. Application of plastic wrap to improve temperatures in infants born less than 30 weeks gestation: a randomized controlled trial. Neonatal Netw. 2013;32(4)235-45.</w:t>
      </w:r>
    </w:p>
    <w:p w14:paraId="07DB2230" w14:textId="25D942D0" w:rsidR="00D976E6" w:rsidRPr="00D976E6" w:rsidRDefault="00D976E6" w:rsidP="005F71A7">
      <w:pPr>
        <w:pStyle w:val="EndNoteBibliography"/>
        <w:spacing w:after="240"/>
        <w:divId w:val="1858345410"/>
        <w:rPr>
          <w:noProof/>
        </w:rPr>
      </w:pPr>
      <w:r w:rsidRPr="00D976E6">
        <w:rPr>
          <w:noProof/>
        </w:rPr>
        <w:t>Sottiaux TM. Consequences of under- and over-humidification. Respir Care Clin N Am. 2006;12(2)233-52.</w:t>
      </w:r>
    </w:p>
    <w:p w14:paraId="3BDBDEF0" w14:textId="1AE4E062" w:rsidR="00D976E6" w:rsidRPr="00D976E6" w:rsidRDefault="00D976E6" w:rsidP="005F71A7">
      <w:pPr>
        <w:pStyle w:val="EndNoteBibliography"/>
        <w:spacing w:after="240"/>
        <w:divId w:val="1858345410"/>
        <w:rPr>
          <w:noProof/>
        </w:rPr>
      </w:pPr>
      <w:r w:rsidRPr="00D976E6">
        <w:rPr>
          <w:noProof/>
        </w:rPr>
        <w:t>Sprecher A, Malin K, Finley D, Lembke P, Keller S, Grippe A, et al. Quality Improvement Approach to Reducing Admission Hypothermia Among Preterm and Term Infants. Hosp Pediatr. 2021;11(3)270-276.</w:t>
      </w:r>
    </w:p>
    <w:p w14:paraId="523F79A1" w14:textId="5980D9A1" w:rsidR="00D976E6" w:rsidRPr="00D976E6" w:rsidRDefault="00D976E6" w:rsidP="005F71A7">
      <w:pPr>
        <w:pStyle w:val="EndNoteBibliography"/>
        <w:spacing w:after="240"/>
        <w:divId w:val="1858345410"/>
        <w:rPr>
          <w:noProof/>
        </w:rPr>
      </w:pPr>
      <w:r w:rsidRPr="00D976E6">
        <w:rPr>
          <w:noProof/>
        </w:rPr>
        <w:t>Strand ML, Simon WM, Wyllie J, Wyckoff MH, Weiner G. Consensus outcome rating for international neonatal resuscitation guidelines. Arch Dis Child Fetal Neonatal Ed. 2020;105:F328–F330.</w:t>
      </w:r>
    </w:p>
    <w:p w14:paraId="3906960C" w14:textId="3F29E103" w:rsidR="00D976E6" w:rsidRPr="00D976E6" w:rsidRDefault="00D976E6" w:rsidP="005F71A7">
      <w:pPr>
        <w:pStyle w:val="EndNoteBibliography"/>
        <w:spacing w:after="240"/>
        <w:divId w:val="1858345410"/>
        <w:rPr>
          <w:noProof/>
        </w:rPr>
      </w:pPr>
      <w:r w:rsidRPr="00D976E6">
        <w:rPr>
          <w:noProof/>
        </w:rPr>
        <w:t>te Pas AB, Lopriore E, Dito I, Morley CJ, Walther FJ. Humidified and heated air during stabilization at birth improves temperature in preterm infants. Pediatrics. 2010;125(6)e1427-32.</w:t>
      </w:r>
    </w:p>
    <w:p w14:paraId="2FE51C89" w14:textId="44A9FCAB" w:rsidR="00D976E6" w:rsidRPr="00D976E6" w:rsidRDefault="00D976E6" w:rsidP="005F71A7">
      <w:pPr>
        <w:pStyle w:val="EndNoteBibliography"/>
        <w:spacing w:after="240"/>
        <w:divId w:val="1858345410"/>
        <w:rPr>
          <w:noProof/>
        </w:rPr>
      </w:pPr>
      <w:r w:rsidRPr="00D976E6">
        <w:rPr>
          <w:noProof/>
        </w:rPr>
        <w:t>Trevisanuto D, Doglioni N, Cavallin F, Parotto M, Micaglio M, Zanardo V. Heat loss prevention in very preterm infants in delivery rooms: a prospective, randomized, controlled trial of polyethylene caps. J Pediatr. 2010;156(6)914-917.e1.</w:t>
      </w:r>
    </w:p>
    <w:p w14:paraId="626FFF55" w14:textId="484EF806" w:rsidR="00D976E6" w:rsidRPr="00D976E6" w:rsidRDefault="00D976E6" w:rsidP="005F71A7">
      <w:pPr>
        <w:pStyle w:val="EndNoteBibliography"/>
        <w:spacing w:after="240"/>
        <w:divId w:val="1858345410"/>
        <w:rPr>
          <w:noProof/>
        </w:rPr>
      </w:pPr>
      <w:r w:rsidRPr="00D976E6">
        <w:rPr>
          <w:noProof/>
        </w:rPr>
        <w:t>Trevisanuto D, Testoni D, de Almeida MFB. Maintaining normothermia: Why and how? Semin Fetal Neonatal Med. 2018;23(5)333-339.</w:t>
      </w:r>
    </w:p>
    <w:p w14:paraId="7AD482DA" w14:textId="188DD819" w:rsidR="00D976E6" w:rsidRPr="00D976E6" w:rsidRDefault="00D976E6" w:rsidP="005F71A7">
      <w:pPr>
        <w:pStyle w:val="EndNoteBibliography"/>
        <w:spacing w:after="240"/>
        <w:divId w:val="1858345410"/>
        <w:rPr>
          <w:noProof/>
        </w:rPr>
      </w:pPr>
      <w:r w:rsidRPr="00D976E6">
        <w:rPr>
          <w:noProof/>
        </w:rPr>
        <w:t>Vinci A, Islam S, Quintos-Alegheband L, Hanna N, Nayak A. A Quality Improvement Intervention to Decrease Hypothermia in the Delivery Room Using a Checklist. Pediatr Qual Saf. 2018;3(6)e125.</w:t>
      </w:r>
    </w:p>
    <w:p w14:paraId="5FB0FDD4" w14:textId="14A7E95D" w:rsidR="00D976E6" w:rsidRPr="00D976E6" w:rsidRDefault="00D976E6" w:rsidP="005F71A7">
      <w:pPr>
        <w:pStyle w:val="EndNoteBibliography"/>
        <w:spacing w:after="240"/>
        <w:divId w:val="1858345410"/>
        <w:rPr>
          <w:noProof/>
        </w:rPr>
      </w:pPr>
      <w:r w:rsidRPr="00D976E6">
        <w:rPr>
          <w:noProof/>
        </w:rPr>
        <w:t>Vohra S, Frent G, Campbell V, Abbott M, Whyte R. Effect of polyethylene occlusive skin wrapping on heat loss in very low birth weight infants at delivery: a randomized trial. J Pediatr. 1999;134(5)547-51.</w:t>
      </w:r>
    </w:p>
    <w:p w14:paraId="4578312C" w14:textId="08B043B2" w:rsidR="00D976E6" w:rsidRPr="00D976E6" w:rsidRDefault="00D976E6" w:rsidP="005F71A7">
      <w:pPr>
        <w:pStyle w:val="EndNoteBibliography"/>
        <w:spacing w:after="240"/>
        <w:divId w:val="1858345410"/>
        <w:rPr>
          <w:noProof/>
        </w:rPr>
      </w:pPr>
      <w:r w:rsidRPr="00D976E6">
        <w:rPr>
          <w:noProof/>
        </w:rPr>
        <w:t>Vohra S, Roberts RS, Zhang B, Janes M, Schmidt B. Heat Loss Prevention (HeLP) in the delivery room: A randomized controlled trial of polyethylene occlusive skin wrapping in very preterm infants. J Pediatr. 2004;145(6)750-3.</w:t>
      </w:r>
    </w:p>
    <w:p w14:paraId="404BBE6E" w14:textId="6D21ABE6" w:rsidR="00D976E6" w:rsidRPr="00D976E6" w:rsidRDefault="00D976E6" w:rsidP="005F71A7">
      <w:pPr>
        <w:pStyle w:val="EndNoteBibliography"/>
        <w:spacing w:after="240"/>
        <w:divId w:val="1858345410"/>
        <w:rPr>
          <w:noProof/>
        </w:rPr>
      </w:pPr>
      <w:r w:rsidRPr="00D976E6">
        <w:rPr>
          <w:noProof/>
        </w:rPr>
        <w:t>Webbe JWH, Duffy JMN, Afonso E, Al-Muzaffar I, Brunton G, Greenough A, et al. Core outcomes in neonatology: development of a core outcome set for neonatal research. Arch Dis Child Fetal Neonatal Ed. 2020;105(4)425-431.</w:t>
      </w:r>
    </w:p>
    <w:p w14:paraId="7E4AA2E4" w14:textId="3FCC8526" w:rsidR="00D976E6" w:rsidRPr="00D976E6" w:rsidRDefault="00D976E6" w:rsidP="005F71A7">
      <w:pPr>
        <w:pStyle w:val="EndNoteBibliography"/>
        <w:spacing w:after="240"/>
        <w:divId w:val="1858345410"/>
        <w:rPr>
          <w:noProof/>
        </w:rPr>
      </w:pPr>
      <w:r w:rsidRPr="00D976E6">
        <w:rPr>
          <w:noProof/>
        </w:rPr>
        <w:t>Wilson E, Maier RF, Norman M, Misselwitz B, Howell EA, Zeitlin J, et al. Admission Hypothermia in Very Preterm Infants and Neonatal Mortality and Morbidity. J Pediatr. 2016;17561-67.e4.</w:t>
      </w:r>
    </w:p>
    <w:p w14:paraId="7515A46A" w14:textId="241CE08B" w:rsidR="00D976E6" w:rsidRPr="00D976E6" w:rsidRDefault="00D976E6" w:rsidP="005F71A7">
      <w:pPr>
        <w:pStyle w:val="EndNoteBibliography"/>
        <w:spacing w:after="240"/>
        <w:divId w:val="1858345410"/>
        <w:rPr>
          <w:noProof/>
        </w:rPr>
      </w:pPr>
      <w:r w:rsidRPr="00D976E6">
        <w:rPr>
          <w:noProof/>
        </w:rPr>
        <w:t>Wilson E, Maier RF, Norman M, Misselwitz B, Howell EA, Zeitlin J, et al. Admission Hypothermia in Very Preterm Infants and Neonatal Mortality and Morbidity. J Pediatr. 2016;17561-67 e4.</w:t>
      </w:r>
    </w:p>
    <w:p w14:paraId="5001DAEA" w14:textId="02DEF0E4" w:rsidR="00D976E6" w:rsidRPr="00D976E6" w:rsidRDefault="00D976E6" w:rsidP="005F71A7">
      <w:pPr>
        <w:pStyle w:val="EndNoteBibliography"/>
        <w:spacing w:after="240"/>
        <w:divId w:val="1858345410"/>
        <w:rPr>
          <w:noProof/>
        </w:rPr>
      </w:pPr>
      <w:r w:rsidRPr="00D976E6">
        <w:rPr>
          <w:noProof/>
        </w:rPr>
        <w:lastRenderedPageBreak/>
        <w:t>Wlodaver A, Blunt M, Satnes K, Escobedo M, Hallford G, Szyld E. A retrospective comparison of VLBW outcomes before and after implementing new delivery room guidelines at a regional tertiary care center. J Perinatol. 2016;36(3)182-5.</w:t>
      </w:r>
    </w:p>
    <w:p w14:paraId="1E58E6E7" w14:textId="3DCC1DBD" w:rsidR="00D976E6" w:rsidRPr="00D976E6" w:rsidRDefault="00D976E6" w:rsidP="005F71A7">
      <w:pPr>
        <w:pStyle w:val="EndNoteBibliography"/>
        <w:spacing w:after="240"/>
        <w:divId w:val="1858345410"/>
        <w:rPr>
          <w:noProof/>
        </w:rPr>
      </w:pPr>
      <w:r w:rsidRPr="00D976E6">
        <w:rPr>
          <w:noProof/>
        </w:rPr>
        <w:t>Yip WY, Quek BH, Fong MCW, Thilagamangai, Ong SSG, Lim BL, et al. A quality improvement project to reduce hypothermia in preterm infants on admission to the neonatal intensive care unit. Int J Qual Health Care. 2017;29(7)922-928.</w:t>
      </w:r>
    </w:p>
    <w:p w14:paraId="013CC423" w14:textId="77777777" w:rsidR="00D976E6" w:rsidRPr="00D976E6" w:rsidRDefault="00D976E6" w:rsidP="00D976E6">
      <w:pPr>
        <w:pStyle w:val="EndNoteBibliography"/>
        <w:divId w:val="1858345410"/>
        <w:rPr>
          <w:noProof/>
        </w:rPr>
      </w:pPr>
      <w:r w:rsidRPr="00D976E6">
        <w:rPr>
          <w:noProof/>
        </w:rPr>
        <w:t>Young A, Azeez F, Godad SP, Shetty P, Sharma A. A multimodal quality improvement approach to promote normothermia in very preterm infants. Acta Paediatr. 2021;1102745-2752.</w:t>
      </w:r>
    </w:p>
    <w:p w14:paraId="4ABE0E2E" w14:textId="12C74207" w:rsidR="005A2EFA" w:rsidRDefault="00D976E6" w:rsidP="00516CBA">
      <w:pPr>
        <w:pStyle w:val="NormalWeb"/>
        <w:spacing w:before="0" w:beforeAutospacing="0" w:after="0" w:afterAutospacing="0"/>
        <w:divId w:val="1858345410"/>
        <w:rPr>
          <w:rFonts w:ascii="Calibri" w:hAnsi="Calibri" w:cs="Calibri"/>
          <w:color w:val="000000"/>
          <w:sz w:val="16"/>
          <w:szCs w:val="16"/>
          <w:lang w:val="en"/>
        </w:rPr>
      </w:pPr>
      <w:r>
        <w:rPr>
          <w:rFonts w:ascii="Calibri" w:hAnsi="Calibri" w:cs="Calibri"/>
          <w:color w:val="000000"/>
          <w:sz w:val="16"/>
          <w:szCs w:val="16"/>
          <w:lang w:val="en"/>
        </w:rPr>
        <w:fldChar w:fldCharType="end"/>
      </w:r>
    </w:p>
    <w:sectPr w:rsidR="005A2EFA">
      <w:pgSz w:w="15840" w:h="12240" w:orient="landscape"/>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Verdana">
    <w:panose1 w:val="020B0604030504040204"/>
    <w:charset w:val="00"/>
    <w:family w:val="swiss"/>
    <w:pitch w:val="variable"/>
    <w:sig w:usb0="A10006FF" w:usb1="4000205B" w:usb2="0000001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E70F5"/>
    <w:multiLevelType w:val="multilevel"/>
    <w:tmpl w:val="4C8E6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7D15"/>
    <w:multiLevelType w:val="multilevel"/>
    <w:tmpl w:val="C81C5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B67E0C"/>
    <w:multiLevelType w:val="multilevel"/>
    <w:tmpl w:val="BEB4B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2F2311"/>
    <w:multiLevelType w:val="multilevel"/>
    <w:tmpl w:val="1DC44ED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15:restartNumberingAfterBreak="0">
    <w:nsid w:val="14D56EF3"/>
    <w:multiLevelType w:val="multilevel"/>
    <w:tmpl w:val="4164EA6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15:restartNumberingAfterBreak="0">
    <w:nsid w:val="18E07318"/>
    <w:multiLevelType w:val="multilevel"/>
    <w:tmpl w:val="440C1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352F2B"/>
    <w:multiLevelType w:val="multilevel"/>
    <w:tmpl w:val="A6D49C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0435B1"/>
    <w:multiLevelType w:val="hybridMultilevel"/>
    <w:tmpl w:val="1E3066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905E34"/>
    <w:multiLevelType w:val="multilevel"/>
    <w:tmpl w:val="95A45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FD40B2"/>
    <w:multiLevelType w:val="multilevel"/>
    <w:tmpl w:val="7352A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D82892"/>
    <w:multiLevelType w:val="hybridMultilevel"/>
    <w:tmpl w:val="37F03BE8"/>
    <w:lvl w:ilvl="0" w:tplc="1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2C613D"/>
    <w:multiLevelType w:val="hybridMultilevel"/>
    <w:tmpl w:val="550C2294"/>
    <w:lvl w:ilvl="0" w:tplc="1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0E3FDB"/>
    <w:multiLevelType w:val="multilevel"/>
    <w:tmpl w:val="D8DE6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1781384"/>
    <w:multiLevelType w:val="multilevel"/>
    <w:tmpl w:val="123E3F6A"/>
    <w:lvl w:ilvl="0">
      <w:start w:val="1"/>
      <w:numFmt w:val="bullet"/>
      <w:lvlText w:val=""/>
      <w:lvlJc w:val="left"/>
      <w:pPr>
        <w:ind w:left="720" w:hanging="360"/>
      </w:pPr>
      <w:rPr>
        <w:rFonts w:ascii="Symbol" w:hAnsi="Symbol" w:hint="default"/>
      </w:r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36C02FC2"/>
    <w:multiLevelType w:val="multilevel"/>
    <w:tmpl w:val="D254774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3C8D3ED2"/>
    <w:multiLevelType w:val="multilevel"/>
    <w:tmpl w:val="7EB8E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8C5081"/>
    <w:multiLevelType w:val="multilevel"/>
    <w:tmpl w:val="53767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EFD33F1"/>
    <w:multiLevelType w:val="multilevel"/>
    <w:tmpl w:val="CC648E7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8" w15:restartNumberingAfterBreak="0">
    <w:nsid w:val="42236E20"/>
    <w:multiLevelType w:val="multilevel"/>
    <w:tmpl w:val="43383DC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44EC51DE"/>
    <w:multiLevelType w:val="multilevel"/>
    <w:tmpl w:val="EF5E9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2A4183"/>
    <w:multiLevelType w:val="multilevel"/>
    <w:tmpl w:val="F370AB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E4E4F49"/>
    <w:multiLevelType w:val="multilevel"/>
    <w:tmpl w:val="CF4AF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14F188F"/>
    <w:multiLevelType w:val="multilevel"/>
    <w:tmpl w:val="D08C2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2875E3D"/>
    <w:multiLevelType w:val="hybridMultilevel"/>
    <w:tmpl w:val="1DC0AB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4F8707B"/>
    <w:multiLevelType w:val="multilevel"/>
    <w:tmpl w:val="FA1CCECC"/>
    <w:lvl w:ilvl="0">
      <w:start w:val="1"/>
      <w:numFmt w:val="lowerLett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Letter"/>
      <w:lvlText w:val="%3."/>
      <w:lvlJc w:val="left"/>
      <w:pPr>
        <w:tabs>
          <w:tab w:val="num" w:pos="1800"/>
        </w:tabs>
        <w:ind w:left="1800" w:hanging="360"/>
      </w:pPr>
    </w:lvl>
    <w:lvl w:ilvl="3" w:tentative="1">
      <w:start w:val="1"/>
      <w:numFmt w:val="lowerLetter"/>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Letter"/>
      <w:lvlText w:val="%6."/>
      <w:lvlJc w:val="left"/>
      <w:pPr>
        <w:tabs>
          <w:tab w:val="num" w:pos="3960"/>
        </w:tabs>
        <w:ind w:left="3960" w:hanging="360"/>
      </w:pPr>
    </w:lvl>
    <w:lvl w:ilvl="6" w:tentative="1">
      <w:start w:val="1"/>
      <w:numFmt w:val="lowerLetter"/>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Letter"/>
      <w:lvlText w:val="%9."/>
      <w:lvlJc w:val="left"/>
      <w:pPr>
        <w:tabs>
          <w:tab w:val="num" w:pos="6120"/>
        </w:tabs>
        <w:ind w:left="6120" w:hanging="360"/>
      </w:pPr>
    </w:lvl>
  </w:abstractNum>
  <w:abstractNum w:abstractNumId="25" w15:restartNumberingAfterBreak="0">
    <w:nsid w:val="576033F8"/>
    <w:multiLevelType w:val="hybridMultilevel"/>
    <w:tmpl w:val="3C480758"/>
    <w:lvl w:ilvl="0" w:tplc="39584756">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8373AE"/>
    <w:multiLevelType w:val="multilevel"/>
    <w:tmpl w:val="060A1282"/>
    <w:styleLink w:val="CurrentList2"/>
    <w:lvl w:ilvl="0">
      <w:start w:val="4"/>
      <w:numFmt w:val="decimal"/>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60545135"/>
    <w:multiLevelType w:val="multilevel"/>
    <w:tmpl w:val="2668D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A55F08"/>
    <w:multiLevelType w:val="multilevel"/>
    <w:tmpl w:val="DDD01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1B4D62"/>
    <w:multiLevelType w:val="hybridMultilevel"/>
    <w:tmpl w:val="F31AC03A"/>
    <w:lvl w:ilvl="0" w:tplc="1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DD47B4"/>
    <w:multiLevelType w:val="multilevel"/>
    <w:tmpl w:val="FE2ED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405FA1"/>
    <w:multiLevelType w:val="multilevel"/>
    <w:tmpl w:val="FBCA3F4A"/>
    <w:styleLink w:val="CurrentList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2" w15:restartNumberingAfterBreak="0">
    <w:nsid w:val="6BA02C17"/>
    <w:multiLevelType w:val="hybridMultilevel"/>
    <w:tmpl w:val="5770FD5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6D6F07FD"/>
    <w:multiLevelType w:val="multilevel"/>
    <w:tmpl w:val="34EEECC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4" w15:restartNumberingAfterBreak="0">
    <w:nsid w:val="6F211D87"/>
    <w:multiLevelType w:val="multilevel"/>
    <w:tmpl w:val="4164EA6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5" w15:restartNumberingAfterBreak="0">
    <w:nsid w:val="6F9C77AF"/>
    <w:multiLevelType w:val="multilevel"/>
    <w:tmpl w:val="A4FCCC62"/>
    <w:lvl w:ilvl="0">
      <w:start w:val="1"/>
      <w:numFmt w:val="lowerLett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Letter"/>
      <w:lvlText w:val="%3."/>
      <w:lvlJc w:val="left"/>
      <w:pPr>
        <w:tabs>
          <w:tab w:val="num" w:pos="1800"/>
        </w:tabs>
        <w:ind w:left="1800" w:hanging="360"/>
      </w:pPr>
    </w:lvl>
    <w:lvl w:ilvl="3" w:tentative="1">
      <w:start w:val="1"/>
      <w:numFmt w:val="lowerLetter"/>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Letter"/>
      <w:lvlText w:val="%6."/>
      <w:lvlJc w:val="left"/>
      <w:pPr>
        <w:tabs>
          <w:tab w:val="num" w:pos="3960"/>
        </w:tabs>
        <w:ind w:left="3960" w:hanging="360"/>
      </w:pPr>
    </w:lvl>
    <w:lvl w:ilvl="6" w:tentative="1">
      <w:start w:val="1"/>
      <w:numFmt w:val="lowerLetter"/>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Letter"/>
      <w:lvlText w:val="%9."/>
      <w:lvlJc w:val="left"/>
      <w:pPr>
        <w:tabs>
          <w:tab w:val="num" w:pos="6120"/>
        </w:tabs>
        <w:ind w:left="6120" w:hanging="360"/>
      </w:pPr>
    </w:lvl>
  </w:abstractNum>
  <w:abstractNum w:abstractNumId="36" w15:restartNumberingAfterBreak="0">
    <w:nsid w:val="70B5245A"/>
    <w:multiLevelType w:val="multilevel"/>
    <w:tmpl w:val="AA16A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38E6437"/>
    <w:multiLevelType w:val="multilevel"/>
    <w:tmpl w:val="E1A03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3EC7C68"/>
    <w:multiLevelType w:val="multilevel"/>
    <w:tmpl w:val="EFBA6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BB6A50"/>
    <w:multiLevelType w:val="hybridMultilevel"/>
    <w:tmpl w:val="4128F4D2"/>
    <w:lvl w:ilvl="0" w:tplc="6E88D1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67F4591"/>
    <w:multiLevelType w:val="multilevel"/>
    <w:tmpl w:val="0C068BB0"/>
    <w:lvl w:ilvl="0">
      <w:start w:val="1"/>
      <w:numFmt w:val="decimal"/>
      <w:lvlText w:val="%1."/>
      <w:lvlJc w:val="left"/>
      <w:pPr>
        <w:tabs>
          <w:tab w:val="num" w:pos="720"/>
        </w:tabs>
        <w:ind w:left="720" w:hanging="360"/>
      </w:pPr>
      <w:rPr>
        <w:vertAlign w:val="superscrip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E956C7"/>
    <w:multiLevelType w:val="multilevel"/>
    <w:tmpl w:val="A14666D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16cid:durableId="2107654875">
    <w:abstractNumId w:val="40"/>
  </w:num>
  <w:num w:numId="2" w16cid:durableId="45303099">
    <w:abstractNumId w:val="3"/>
  </w:num>
  <w:num w:numId="3" w16cid:durableId="451443107">
    <w:abstractNumId w:val="24"/>
  </w:num>
  <w:num w:numId="4" w16cid:durableId="539559769">
    <w:abstractNumId w:val="35"/>
  </w:num>
  <w:num w:numId="5" w16cid:durableId="159389574">
    <w:abstractNumId w:val="0"/>
  </w:num>
  <w:num w:numId="6" w16cid:durableId="1941597317">
    <w:abstractNumId w:val="2"/>
  </w:num>
  <w:num w:numId="7" w16cid:durableId="1889343508">
    <w:abstractNumId w:val="12"/>
  </w:num>
  <w:num w:numId="8" w16cid:durableId="2066177214">
    <w:abstractNumId w:val="7"/>
  </w:num>
  <w:num w:numId="9" w16cid:durableId="416369416">
    <w:abstractNumId w:val="32"/>
  </w:num>
  <w:num w:numId="10" w16cid:durableId="961031826">
    <w:abstractNumId w:val="8"/>
  </w:num>
  <w:num w:numId="11" w16cid:durableId="1278296491">
    <w:abstractNumId w:val="21"/>
  </w:num>
  <w:num w:numId="12" w16cid:durableId="201066037">
    <w:abstractNumId w:val="33"/>
  </w:num>
  <w:num w:numId="13" w16cid:durableId="1691450476">
    <w:abstractNumId w:val="20"/>
  </w:num>
  <w:num w:numId="14" w16cid:durableId="253132716">
    <w:abstractNumId w:val="37"/>
  </w:num>
  <w:num w:numId="15" w16cid:durableId="1147089170">
    <w:abstractNumId w:val="14"/>
  </w:num>
  <w:num w:numId="16" w16cid:durableId="1375694065">
    <w:abstractNumId w:val="15"/>
  </w:num>
  <w:num w:numId="17" w16cid:durableId="936208774">
    <w:abstractNumId w:val="38"/>
  </w:num>
  <w:num w:numId="18" w16cid:durableId="1244029865">
    <w:abstractNumId w:val="19"/>
  </w:num>
  <w:num w:numId="19" w16cid:durableId="135874767">
    <w:abstractNumId w:val="29"/>
  </w:num>
  <w:num w:numId="20" w16cid:durableId="1399010439">
    <w:abstractNumId w:val="17"/>
  </w:num>
  <w:num w:numId="21" w16cid:durableId="1571119129">
    <w:abstractNumId w:val="30"/>
  </w:num>
  <w:num w:numId="22" w16cid:durableId="2088763407">
    <w:abstractNumId w:val="18"/>
  </w:num>
  <w:num w:numId="23" w16cid:durableId="1624460153">
    <w:abstractNumId w:val="36"/>
  </w:num>
  <w:num w:numId="24" w16cid:durableId="1559052458">
    <w:abstractNumId w:val="4"/>
  </w:num>
  <w:num w:numId="25" w16cid:durableId="45640935">
    <w:abstractNumId w:val="22"/>
  </w:num>
  <w:num w:numId="26" w16cid:durableId="710108326">
    <w:abstractNumId w:val="16"/>
  </w:num>
  <w:num w:numId="27" w16cid:durableId="1107165617">
    <w:abstractNumId w:val="5"/>
  </w:num>
  <w:num w:numId="28" w16cid:durableId="233399031">
    <w:abstractNumId w:val="1"/>
  </w:num>
  <w:num w:numId="29" w16cid:durableId="1574731566">
    <w:abstractNumId w:val="27"/>
  </w:num>
  <w:num w:numId="30" w16cid:durableId="1769230405">
    <w:abstractNumId w:val="31"/>
  </w:num>
  <w:num w:numId="31" w16cid:durableId="1302274751">
    <w:abstractNumId w:val="26"/>
  </w:num>
  <w:num w:numId="32" w16cid:durableId="1307466736">
    <w:abstractNumId w:val="11"/>
  </w:num>
  <w:num w:numId="33" w16cid:durableId="1453750555">
    <w:abstractNumId w:val="34"/>
  </w:num>
  <w:num w:numId="34" w16cid:durableId="1123429381">
    <w:abstractNumId w:val="28"/>
  </w:num>
  <w:num w:numId="35" w16cid:durableId="2062559962">
    <w:abstractNumId w:val="6"/>
  </w:num>
  <w:num w:numId="36" w16cid:durableId="912394516">
    <w:abstractNumId w:val="41"/>
  </w:num>
  <w:num w:numId="37" w16cid:durableId="1871525480">
    <w:abstractNumId w:val="9"/>
  </w:num>
  <w:num w:numId="38" w16cid:durableId="664748080">
    <w:abstractNumId w:val="23"/>
  </w:num>
  <w:num w:numId="39" w16cid:durableId="722025471">
    <w:abstractNumId w:val="25"/>
  </w:num>
  <w:num w:numId="40" w16cid:durableId="1808819267">
    <w:abstractNumId w:val="39"/>
  </w:num>
  <w:num w:numId="41" w16cid:durableId="649092750">
    <w:abstractNumId w:val="10"/>
  </w:num>
  <w:num w:numId="42" w16cid:durableId="1945187694">
    <w:abstractNumId w:val="13"/>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LCOR template revised&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5av02adre92x4eeefppzprdtv90xdfdxzra&quot;&gt;Preterm for GRADEPro, CoSTR etc. &lt;record-ids&gt;&lt;item&gt;1&lt;/item&gt;&lt;item&gt;2&lt;/item&gt;&lt;item&gt;3&lt;/item&gt;&lt;item&gt;4&lt;/item&gt;&lt;item&gt;5&lt;/item&gt;&lt;item&gt;12&lt;/item&gt;&lt;item&gt;15&lt;/item&gt;&lt;item&gt;19&lt;/item&gt;&lt;item&gt;20&lt;/item&gt;&lt;item&gt;21&lt;/item&gt;&lt;item&gt;24&lt;/item&gt;&lt;item&gt;25&lt;/item&gt;&lt;item&gt;26&lt;/item&gt;&lt;item&gt;27&lt;/item&gt;&lt;item&gt;28&lt;/item&gt;&lt;item&gt;29&lt;/item&gt;&lt;item&gt;30&lt;/item&gt;&lt;item&gt;31&lt;/item&gt;&lt;item&gt;34&lt;/item&gt;&lt;item&gt;35&lt;/item&gt;&lt;item&gt;37&lt;/item&gt;&lt;item&gt;38&lt;/item&gt;&lt;item&gt;40&lt;/item&gt;&lt;item&gt;41&lt;/item&gt;&lt;item&gt;42&lt;/item&gt;&lt;item&gt;43&lt;/item&gt;&lt;item&gt;44&lt;/item&gt;&lt;item&gt;45&lt;/item&gt;&lt;item&gt;46&lt;/item&gt;&lt;item&gt;48&lt;/item&gt;&lt;item&gt;49&lt;/item&gt;&lt;item&gt;51&lt;/item&gt;&lt;item&gt;52&lt;/item&gt;&lt;item&gt;53&lt;/item&gt;&lt;item&gt;54&lt;/item&gt;&lt;item&gt;56&lt;/item&gt;&lt;item&gt;57&lt;/item&gt;&lt;item&gt;58&lt;/item&gt;&lt;item&gt;59&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record-ids&gt;&lt;/item&gt;&lt;/Libraries&gt;"/>
  </w:docVars>
  <w:rsids>
    <w:rsidRoot w:val="00C0607E"/>
    <w:rsid w:val="000848F7"/>
    <w:rsid w:val="000D36EE"/>
    <w:rsid w:val="000F00B3"/>
    <w:rsid w:val="00121A31"/>
    <w:rsid w:val="00180BCB"/>
    <w:rsid w:val="001876AC"/>
    <w:rsid w:val="00191370"/>
    <w:rsid w:val="001B3AB5"/>
    <w:rsid w:val="001C2403"/>
    <w:rsid w:val="002A38B6"/>
    <w:rsid w:val="002B66AC"/>
    <w:rsid w:val="002B752C"/>
    <w:rsid w:val="002C2FEF"/>
    <w:rsid w:val="002D6369"/>
    <w:rsid w:val="003A0FE0"/>
    <w:rsid w:val="003C212A"/>
    <w:rsid w:val="003E6C4A"/>
    <w:rsid w:val="003F3CCF"/>
    <w:rsid w:val="00450A8D"/>
    <w:rsid w:val="00464ADA"/>
    <w:rsid w:val="00492C05"/>
    <w:rsid w:val="004D6FBC"/>
    <w:rsid w:val="00516CBA"/>
    <w:rsid w:val="005A2EFA"/>
    <w:rsid w:val="005C75BF"/>
    <w:rsid w:val="005D15B0"/>
    <w:rsid w:val="005F71A7"/>
    <w:rsid w:val="006E2EF5"/>
    <w:rsid w:val="00704417"/>
    <w:rsid w:val="007216BD"/>
    <w:rsid w:val="007304C1"/>
    <w:rsid w:val="00776039"/>
    <w:rsid w:val="00796A82"/>
    <w:rsid w:val="007D3660"/>
    <w:rsid w:val="008245B2"/>
    <w:rsid w:val="008A3110"/>
    <w:rsid w:val="008B2EF8"/>
    <w:rsid w:val="009034BE"/>
    <w:rsid w:val="00922930"/>
    <w:rsid w:val="00930234"/>
    <w:rsid w:val="00935924"/>
    <w:rsid w:val="00947A85"/>
    <w:rsid w:val="00955882"/>
    <w:rsid w:val="00965DF5"/>
    <w:rsid w:val="009F470C"/>
    <w:rsid w:val="00A573F4"/>
    <w:rsid w:val="00A66176"/>
    <w:rsid w:val="00A75E34"/>
    <w:rsid w:val="00A92767"/>
    <w:rsid w:val="00A928A1"/>
    <w:rsid w:val="00AF21AD"/>
    <w:rsid w:val="00B41048"/>
    <w:rsid w:val="00B91D29"/>
    <w:rsid w:val="00C0607E"/>
    <w:rsid w:val="00C50901"/>
    <w:rsid w:val="00C81C87"/>
    <w:rsid w:val="00C8286C"/>
    <w:rsid w:val="00C92AB3"/>
    <w:rsid w:val="00CD0586"/>
    <w:rsid w:val="00CE381B"/>
    <w:rsid w:val="00D130F2"/>
    <w:rsid w:val="00D26AF9"/>
    <w:rsid w:val="00D8209E"/>
    <w:rsid w:val="00D93138"/>
    <w:rsid w:val="00D976E6"/>
    <w:rsid w:val="00DB666D"/>
    <w:rsid w:val="00DB7DAA"/>
    <w:rsid w:val="00E0676A"/>
    <w:rsid w:val="00E13BD5"/>
    <w:rsid w:val="00E67CA9"/>
    <w:rsid w:val="00EA639A"/>
    <w:rsid w:val="00F23632"/>
    <w:rsid w:val="00F30E8C"/>
    <w:rsid w:val="00F60BF4"/>
    <w:rsid w:val="00F81C4E"/>
    <w:rsid w:val="00FD53C0"/>
    <w:rsid w:val="00FE4871"/>
    <w:rsid w:val="00FF4B9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4B491"/>
  <w15:docId w15:val="{44FFA79A-0BA0-408D-96DC-2ADBF9272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sz w:val="36"/>
      <w:szCs w:val="36"/>
    </w:rPr>
  </w:style>
  <w:style w:type="paragraph" w:customStyle="1" w:styleId="msonormal0">
    <w:name w:val="msonormal"/>
    <w:basedOn w:val="Normal"/>
    <w:pPr>
      <w:spacing w:before="100" w:beforeAutospacing="1" w:after="100" w:afterAutospacing="1" w:line="240" w:lineRule="auto"/>
    </w:pPr>
    <w:rPr>
      <w:rFonts w:ascii="Times New Roman" w:hAnsi="Times New Roman" w:cs="Times New Roman"/>
      <w:sz w:val="24"/>
      <w:szCs w:val="24"/>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sz w:val="24"/>
      <w:szCs w:val="24"/>
    </w:rPr>
  </w:style>
  <w:style w:type="character" w:customStyle="1" w:styleId="context-help-icon">
    <w:name w:val="context-help-icon"/>
    <w:basedOn w:val="DefaultParagraphFont"/>
  </w:style>
  <w:style w:type="paragraph" w:customStyle="1" w:styleId="Subtitle1">
    <w:name w:val="Subtitle1"/>
    <w:basedOn w:val="Normal"/>
    <w:pPr>
      <w:spacing w:before="100" w:beforeAutospacing="1" w:after="100" w:afterAutospacing="1" w:line="240" w:lineRule="auto"/>
    </w:pPr>
    <w:rPr>
      <w:rFonts w:ascii="Times New Roman" w:hAnsi="Times New Roman" w:cs="Times New Roman"/>
      <w:sz w:val="24"/>
      <w:szCs w:val="24"/>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paragraph" w:customStyle="1" w:styleId="public-draftstyledefault-unorderedlistitem">
    <w:name w:val="public-draftstyledefault-unorderedlistitem"/>
    <w:basedOn w:val="Normal"/>
    <w:pPr>
      <w:spacing w:before="100" w:beforeAutospacing="1" w:after="100" w:afterAutospacing="1" w:line="240" w:lineRule="auto"/>
    </w:pPr>
    <w:rPr>
      <w:rFonts w:ascii="Times New Roman" w:hAnsi="Times New Roman" w:cs="Times New Roman"/>
      <w:sz w:val="24"/>
      <w:szCs w:val="24"/>
    </w:rPr>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character" w:customStyle="1" w:styleId="cell">
    <w:name w:val="cell"/>
    <w:basedOn w:val="DefaultParagraphFont"/>
  </w:style>
  <w:style w:type="character" w:customStyle="1" w:styleId="block">
    <w:name w:val="block"/>
    <w:basedOn w:val="DefaultParagraphFont"/>
  </w:style>
  <w:style w:type="character" w:customStyle="1" w:styleId="cell-value">
    <w:name w:val="cell-value"/>
    <w:basedOn w:val="DefaultParagraphFont"/>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paragraph" w:customStyle="1" w:styleId="marker">
    <w:name w:val="marker"/>
    <w:basedOn w:val="Normal"/>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180BCB"/>
    <w:pPr>
      <w:spacing w:after="0" w:line="240" w:lineRule="auto"/>
    </w:pPr>
  </w:style>
  <w:style w:type="paragraph" w:styleId="ListParagraph">
    <w:name w:val="List Paragraph"/>
    <w:basedOn w:val="Normal"/>
    <w:uiPriority w:val="34"/>
    <w:qFormat/>
    <w:rsid w:val="007216BD"/>
    <w:pPr>
      <w:ind w:left="720"/>
      <w:contextualSpacing/>
    </w:pPr>
  </w:style>
  <w:style w:type="paragraph" w:customStyle="1" w:styleId="EndNoteBibliographyTitle">
    <w:name w:val="EndNote Bibliography Title"/>
    <w:basedOn w:val="Normal"/>
    <w:link w:val="EndNoteBibliographyTitleChar"/>
    <w:rsid w:val="002A38B6"/>
    <w:pPr>
      <w:spacing w:after="0"/>
      <w:jc w:val="center"/>
    </w:pPr>
    <w:rPr>
      <w:rFonts w:ascii="Calibri" w:hAnsi="Calibri" w:cs="Calibri"/>
      <w:sz w:val="16"/>
    </w:rPr>
  </w:style>
  <w:style w:type="character" w:customStyle="1" w:styleId="EndNoteBibliographyTitleChar">
    <w:name w:val="EndNote Bibliography Title Char"/>
    <w:basedOn w:val="DefaultParagraphFont"/>
    <w:link w:val="EndNoteBibliographyTitle"/>
    <w:rsid w:val="002A38B6"/>
    <w:rPr>
      <w:rFonts w:ascii="Calibri" w:hAnsi="Calibri" w:cs="Calibri"/>
      <w:sz w:val="16"/>
    </w:rPr>
  </w:style>
  <w:style w:type="paragraph" w:customStyle="1" w:styleId="EndNoteBibliography">
    <w:name w:val="EndNote Bibliography"/>
    <w:basedOn w:val="Normal"/>
    <w:link w:val="EndNoteBibliographyChar"/>
    <w:rsid w:val="002A38B6"/>
    <w:pPr>
      <w:spacing w:line="240" w:lineRule="auto"/>
    </w:pPr>
    <w:rPr>
      <w:rFonts w:ascii="Calibri" w:hAnsi="Calibri" w:cs="Calibri"/>
      <w:sz w:val="16"/>
    </w:rPr>
  </w:style>
  <w:style w:type="character" w:customStyle="1" w:styleId="EndNoteBibliographyChar">
    <w:name w:val="EndNote Bibliography Char"/>
    <w:basedOn w:val="DefaultParagraphFont"/>
    <w:link w:val="EndNoteBibliography"/>
    <w:rsid w:val="002A38B6"/>
    <w:rPr>
      <w:rFonts w:ascii="Calibri" w:hAnsi="Calibri" w:cs="Calibri"/>
      <w:sz w:val="16"/>
    </w:rPr>
  </w:style>
  <w:style w:type="character" w:styleId="UnresolvedMention">
    <w:name w:val="Unresolved Mention"/>
    <w:basedOn w:val="DefaultParagraphFont"/>
    <w:uiPriority w:val="99"/>
    <w:semiHidden/>
    <w:unhideWhenUsed/>
    <w:rsid w:val="00C92AB3"/>
    <w:rPr>
      <w:color w:val="605E5C"/>
      <w:shd w:val="clear" w:color="auto" w:fill="E1DFDD"/>
    </w:rPr>
  </w:style>
  <w:style w:type="paragraph" w:customStyle="1" w:styleId="description">
    <w:name w:val="description"/>
    <w:basedOn w:val="Normal"/>
    <w:rsid w:val="00D26AF9"/>
    <w:pPr>
      <w:spacing w:before="100" w:beforeAutospacing="1" w:after="100" w:afterAutospacing="1" w:line="240" w:lineRule="auto"/>
    </w:pPr>
    <w:rPr>
      <w:rFonts w:ascii="Times New Roman" w:hAnsi="Times New Roman" w:cs="Times New Roman"/>
      <w:sz w:val="24"/>
      <w:szCs w:val="24"/>
      <w:lang w:val="en-NZ" w:eastAsia="ja-JP"/>
    </w:rPr>
  </w:style>
  <w:style w:type="paragraph" w:customStyle="1" w:styleId="criterion-name">
    <w:name w:val="criterion-name"/>
    <w:basedOn w:val="Normal"/>
    <w:rsid w:val="00D26AF9"/>
    <w:pPr>
      <w:spacing w:before="100" w:beforeAutospacing="1" w:after="100" w:afterAutospacing="1" w:line="240" w:lineRule="auto"/>
    </w:pPr>
    <w:rPr>
      <w:rFonts w:ascii="Times New Roman" w:hAnsi="Times New Roman" w:cs="Times New Roman"/>
      <w:sz w:val="24"/>
      <w:szCs w:val="24"/>
      <w:lang w:val="en-NZ" w:eastAsia="ja-JP"/>
    </w:rPr>
  </w:style>
  <w:style w:type="character" w:styleId="CommentReference">
    <w:name w:val="annotation reference"/>
    <w:basedOn w:val="DefaultParagraphFont"/>
    <w:uiPriority w:val="99"/>
    <w:semiHidden/>
    <w:unhideWhenUsed/>
    <w:rsid w:val="00A573F4"/>
    <w:rPr>
      <w:sz w:val="16"/>
      <w:szCs w:val="16"/>
    </w:rPr>
  </w:style>
  <w:style w:type="paragraph" w:styleId="CommentText">
    <w:name w:val="annotation text"/>
    <w:basedOn w:val="Normal"/>
    <w:link w:val="CommentTextChar"/>
    <w:uiPriority w:val="99"/>
    <w:unhideWhenUsed/>
    <w:rsid w:val="00A573F4"/>
    <w:pPr>
      <w:spacing w:line="240" w:lineRule="auto"/>
    </w:pPr>
    <w:rPr>
      <w:sz w:val="20"/>
      <w:szCs w:val="20"/>
    </w:rPr>
  </w:style>
  <w:style w:type="character" w:customStyle="1" w:styleId="CommentTextChar">
    <w:name w:val="Comment Text Char"/>
    <w:basedOn w:val="DefaultParagraphFont"/>
    <w:link w:val="CommentText"/>
    <w:uiPriority w:val="99"/>
    <w:rsid w:val="00A573F4"/>
    <w:rPr>
      <w:sz w:val="20"/>
      <w:szCs w:val="20"/>
    </w:rPr>
  </w:style>
  <w:style w:type="paragraph" w:styleId="CommentSubject">
    <w:name w:val="annotation subject"/>
    <w:basedOn w:val="CommentText"/>
    <w:next w:val="CommentText"/>
    <w:link w:val="CommentSubjectChar"/>
    <w:uiPriority w:val="99"/>
    <w:semiHidden/>
    <w:unhideWhenUsed/>
    <w:rsid w:val="00A573F4"/>
    <w:rPr>
      <w:b/>
      <w:bCs/>
    </w:rPr>
  </w:style>
  <w:style w:type="character" w:customStyle="1" w:styleId="CommentSubjectChar">
    <w:name w:val="Comment Subject Char"/>
    <w:basedOn w:val="CommentTextChar"/>
    <w:link w:val="CommentSubject"/>
    <w:uiPriority w:val="99"/>
    <w:semiHidden/>
    <w:rsid w:val="00A573F4"/>
    <w:rPr>
      <w:b/>
      <w:bCs/>
      <w:sz w:val="20"/>
      <w:szCs w:val="20"/>
    </w:rPr>
  </w:style>
  <w:style w:type="numbering" w:customStyle="1" w:styleId="CurrentList1">
    <w:name w:val="Current List1"/>
    <w:uiPriority w:val="99"/>
    <w:rsid w:val="00A573F4"/>
    <w:pPr>
      <w:numPr>
        <w:numId w:val="30"/>
      </w:numPr>
    </w:pPr>
  </w:style>
  <w:style w:type="numbering" w:customStyle="1" w:styleId="CurrentList2">
    <w:name w:val="Current List2"/>
    <w:uiPriority w:val="99"/>
    <w:rsid w:val="00A573F4"/>
    <w:pPr>
      <w:numPr>
        <w:numId w:val="31"/>
      </w:numPr>
    </w:pPr>
  </w:style>
  <w:style w:type="paragraph" w:styleId="BalloonText">
    <w:name w:val="Balloon Text"/>
    <w:basedOn w:val="Normal"/>
    <w:link w:val="BalloonTextChar"/>
    <w:uiPriority w:val="99"/>
    <w:semiHidden/>
    <w:unhideWhenUsed/>
    <w:rsid w:val="00A573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73F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3318112">
      <w:marLeft w:val="0"/>
      <w:marRight w:val="0"/>
      <w:marTop w:val="0"/>
      <w:marBottom w:val="0"/>
      <w:divBdr>
        <w:top w:val="none" w:sz="0" w:space="0" w:color="auto"/>
        <w:left w:val="none" w:sz="0" w:space="0" w:color="auto"/>
        <w:bottom w:val="none" w:sz="0" w:space="0" w:color="auto"/>
        <w:right w:val="none" w:sz="0" w:space="0" w:color="auto"/>
      </w:divBdr>
      <w:divsChild>
        <w:div w:id="803079565">
          <w:marLeft w:val="0"/>
          <w:marRight w:val="0"/>
          <w:marTop w:val="0"/>
          <w:marBottom w:val="0"/>
          <w:divBdr>
            <w:top w:val="none" w:sz="0" w:space="0" w:color="auto"/>
            <w:left w:val="none" w:sz="0" w:space="0" w:color="auto"/>
            <w:bottom w:val="none" w:sz="0" w:space="0" w:color="auto"/>
            <w:right w:val="none" w:sz="0" w:space="0" w:color="auto"/>
          </w:divBdr>
          <w:divsChild>
            <w:div w:id="1807383631">
              <w:marLeft w:val="0"/>
              <w:marRight w:val="0"/>
              <w:marTop w:val="0"/>
              <w:marBottom w:val="0"/>
              <w:divBdr>
                <w:top w:val="none" w:sz="0" w:space="0" w:color="auto"/>
                <w:left w:val="none" w:sz="0" w:space="0" w:color="auto"/>
                <w:bottom w:val="none" w:sz="0" w:space="0" w:color="auto"/>
                <w:right w:val="none" w:sz="0" w:space="0" w:color="auto"/>
              </w:divBdr>
              <w:divsChild>
                <w:div w:id="743525764">
                  <w:marLeft w:val="0"/>
                  <w:marRight w:val="0"/>
                  <w:marTop w:val="0"/>
                  <w:marBottom w:val="0"/>
                  <w:divBdr>
                    <w:top w:val="none" w:sz="0" w:space="0" w:color="auto"/>
                    <w:left w:val="none" w:sz="0" w:space="0" w:color="auto"/>
                    <w:bottom w:val="none" w:sz="0" w:space="0" w:color="auto"/>
                    <w:right w:val="none" w:sz="0" w:space="0" w:color="auto"/>
                  </w:divBdr>
                  <w:divsChild>
                    <w:div w:id="303589325">
                      <w:marLeft w:val="0"/>
                      <w:marRight w:val="0"/>
                      <w:marTop w:val="0"/>
                      <w:marBottom w:val="0"/>
                      <w:divBdr>
                        <w:top w:val="none" w:sz="0" w:space="0" w:color="auto"/>
                        <w:left w:val="none" w:sz="0" w:space="0" w:color="auto"/>
                        <w:bottom w:val="none" w:sz="0" w:space="0" w:color="auto"/>
                        <w:right w:val="none" w:sz="0" w:space="0" w:color="auto"/>
                      </w:divBdr>
                      <w:divsChild>
                        <w:div w:id="1637294353">
                          <w:marLeft w:val="0"/>
                          <w:marRight w:val="0"/>
                          <w:marTop w:val="0"/>
                          <w:marBottom w:val="0"/>
                          <w:divBdr>
                            <w:top w:val="none" w:sz="0" w:space="0" w:color="auto"/>
                            <w:left w:val="none" w:sz="0" w:space="0" w:color="auto"/>
                            <w:bottom w:val="none" w:sz="0" w:space="0" w:color="auto"/>
                            <w:right w:val="none" w:sz="0" w:space="0" w:color="auto"/>
                          </w:divBdr>
                          <w:divsChild>
                            <w:div w:id="1874072113">
                              <w:marLeft w:val="0"/>
                              <w:marRight w:val="0"/>
                              <w:marTop w:val="0"/>
                              <w:marBottom w:val="0"/>
                              <w:divBdr>
                                <w:top w:val="none" w:sz="0" w:space="0" w:color="auto"/>
                                <w:left w:val="none" w:sz="0" w:space="0" w:color="auto"/>
                                <w:bottom w:val="none" w:sz="0" w:space="0" w:color="auto"/>
                                <w:right w:val="none" w:sz="0" w:space="0" w:color="auto"/>
                              </w:divBdr>
                              <w:divsChild>
                                <w:div w:id="227884376">
                                  <w:marLeft w:val="0"/>
                                  <w:marRight w:val="0"/>
                                  <w:marTop w:val="0"/>
                                  <w:marBottom w:val="0"/>
                                  <w:divBdr>
                                    <w:top w:val="none" w:sz="0" w:space="0" w:color="auto"/>
                                    <w:left w:val="none" w:sz="0" w:space="0" w:color="auto"/>
                                    <w:bottom w:val="none" w:sz="0" w:space="0" w:color="auto"/>
                                    <w:right w:val="none" w:sz="0" w:space="0" w:color="auto"/>
                                  </w:divBdr>
                                  <w:divsChild>
                                    <w:div w:id="1552107018">
                                      <w:marLeft w:val="0"/>
                                      <w:marRight w:val="0"/>
                                      <w:marTop w:val="0"/>
                                      <w:marBottom w:val="0"/>
                                      <w:divBdr>
                                        <w:top w:val="none" w:sz="0" w:space="0" w:color="auto"/>
                                        <w:left w:val="none" w:sz="0" w:space="0" w:color="auto"/>
                                        <w:bottom w:val="none" w:sz="0" w:space="0" w:color="auto"/>
                                        <w:right w:val="none" w:sz="0" w:space="0" w:color="auto"/>
                                      </w:divBdr>
                                      <w:divsChild>
                                        <w:div w:id="167005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0698971">
                      <w:marLeft w:val="0"/>
                      <w:marRight w:val="0"/>
                      <w:marTop w:val="0"/>
                      <w:marBottom w:val="0"/>
                      <w:divBdr>
                        <w:top w:val="none" w:sz="0" w:space="0" w:color="auto"/>
                        <w:left w:val="none" w:sz="0" w:space="0" w:color="auto"/>
                        <w:bottom w:val="none" w:sz="0" w:space="0" w:color="auto"/>
                        <w:right w:val="none" w:sz="0" w:space="0" w:color="auto"/>
                      </w:divBdr>
                      <w:divsChild>
                        <w:div w:id="152722685">
                          <w:marLeft w:val="0"/>
                          <w:marRight w:val="0"/>
                          <w:marTop w:val="0"/>
                          <w:marBottom w:val="0"/>
                          <w:divBdr>
                            <w:top w:val="none" w:sz="0" w:space="0" w:color="auto"/>
                            <w:left w:val="none" w:sz="0" w:space="0" w:color="auto"/>
                            <w:bottom w:val="none" w:sz="0" w:space="0" w:color="auto"/>
                            <w:right w:val="none" w:sz="0" w:space="0" w:color="auto"/>
                          </w:divBdr>
                          <w:divsChild>
                            <w:div w:id="1458065130">
                              <w:marLeft w:val="0"/>
                              <w:marRight w:val="0"/>
                              <w:marTop w:val="0"/>
                              <w:marBottom w:val="0"/>
                              <w:divBdr>
                                <w:top w:val="none" w:sz="0" w:space="0" w:color="auto"/>
                                <w:left w:val="none" w:sz="0" w:space="0" w:color="auto"/>
                                <w:bottom w:val="none" w:sz="0" w:space="0" w:color="auto"/>
                                <w:right w:val="none" w:sz="0" w:space="0" w:color="auto"/>
                              </w:divBdr>
                              <w:divsChild>
                                <w:div w:id="748578742">
                                  <w:marLeft w:val="0"/>
                                  <w:marRight w:val="0"/>
                                  <w:marTop w:val="0"/>
                                  <w:marBottom w:val="0"/>
                                  <w:divBdr>
                                    <w:top w:val="none" w:sz="0" w:space="0" w:color="auto"/>
                                    <w:left w:val="none" w:sz="0" w:space="0" w:color="auto"/>
                                    <w:bottom w:val="none" w:sz="0" w:space="0" w:color="auto"/>
                                    <w:right w:val="none" w:sz="0" w:space="0" w:color="auto"/>
                                  </w:divBdr>
                                  <w:divsChild>
                                    <w:div w:id="17171160">
                                      <w:marLeft w:val="0"/>
                                      <w:marRight w:val="0"/>
                                      <w:marTop w:val="0"/>
                                      <w:marBottom w:val="0"/>
                                      <w:divBdr>
                                        <w:top w:val="none" w:sz="0" w:space="0" w:color="auto"/>
                                        <w:left w:val="none" w:sz="0" w:space="0" w:color="auto"/>
                                        <w:bottom w:val="none" w:sz="0" w:space="0" w:color="auto"/>
                                        <w:right w:val="none" w:sz="0" w:space="0" w:color="auto"/>
                                      </w:divBdr>
                                      <w:divsChild>
                                        <w:div w:id="139778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7809687">
                      <w:marLeft w:val="0"/>
                      <w:marRight w:val="0"/>
                      <w:marTop w:val="0"/>
                      <w:marBottom w:val="0"/>
                      <w:divBdr>
                        <w:top w:val="none" w:sz="0" w:space="0" w:color="auto"/>
                        <w:left w:val="none" w:sz="0" w:space="0" w:color="auto"/>
                        <w:bottom w:val="none" w:sz="0" w:space="0" w:color="auto"/>
                        <w:right w:val="none" w:sz="0" w:space="0" w:color="auto"/>
                      </w:divBdr>
                      <w:divsChild>
                        <w:div w:id="1674725587">
                          <w:marLeft w:val="0"/>
                          <w:marRight w:val="0"/>
                          <w:marTop w:val="0"/>
                          <w:marBottom w:val="0"/>
                          <w:divBdr>
                            <w:top w:val="none" w:sz="0" w:space="0" w:color="auto"/>
                            <w:left w:val="none" w:sz="0" w:space="0" w:color="auto"/>
                            <w:bottom w:val="none" w:sz="0" w:space="0" w:color="auto"/>
                            <w:right w:val="none" w:sz="0" w:space="0" w:color="auto"/>
                          </w:divBdr>
                          <w:divsChild>
                            <w:div w:id="541019421">
                              <w:marLeft w:val="0"/>
                              <w:marRight w:val="0"/>
                              <w:marTop w:val="0"/>
                              <w:marBottom w:val="0"/>
                              <w:divBdr>
                                <w:top w:val="none" w:sz="0" w:space="0" w:color="auto"/>
                                <w:left w:val="none" w:sz="0" w:space="0" w:color="auto"/>
                                <w:bottom w:val="none" w:sz="0" w:space="0" w:color="auto"/>
                                <w:right w:val="none" w:sz="0" w:space="0" w:color="auto"/>
                              </w:divBdr>
                              <w:divsChild>
                                <w:div w:id="931662523">
                                  <w:marLeft w:val="0"/>
                                  <w:marRight w:val="0"/>
                                  <w:marTop w:val="0"/>
                                  <w:marBottom w:val="0"/>
                                  <w:divBdr>
                                    <w:top w:val="none" w:sz="0" w:space="0" w:color="auto"/>
                                    <w:left w:val="none" w:sz="0" w:space="0" w:color="auto"/>
                                    <w:bottom w:val="none" w:sz="0" w:space="0" w:color="auto"/>
                                    <w:right w:val="none" w:sz="0" w:space="0" w:color="auto"/>
                                  </w:divBdr>
                                  <w:divsChild>
                                    <w:div w:id="1640916850">
                                      <w:marLeft w:val="0"/>
                                      <w:marRight w:val="0"/>
                                      <w:marTop w:val="0"/>
                                      <w:marBottom w:val="0"/>
                                      <w:divBdr>
                                        <w:top w:val="none" w:sz="0" w:space="0" w:color="auto"/>
                                        <w:left w:val="none" w:sz="0" w:space="0" w:color="auto"/>
                                        <w:bottom w:val="none" w:sz="0" w:space="0" w:color="auto"/>
                                        <w:right w:val="none" w:sz="0" w:space="0" w:color="auto"/>
                                      </w:divBdr>
                                      <w:divsChild>
                                        <w:div w:id="198596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7455983">
              <w:marLeft w:val="0"/>
              <w:marRight w:val="0"/>
              <w:marTop w:val="0"/>
              <w:marBottom w:val="0"/>
              <w:divBdr>
                <w:top w:val="none" w:sz="0" w:space="0" w:color="auto"/>
                <w:left w:val="none" w:sz="0" w:space="0" w:color="auto"/>
                <w:bottom w:val="none" w:sz="0" w:space="0" w:color="auto"/>
                <w:right w:val="none" w:sz="0" w:space="0" w:color="auto"/>
              </w:divBdr>
              <w:divsChild>
                <w:div w:id="408700200">
                  <w:marLeft w:val="0"/>
                  <w:marRight w:val="0"/>
                  <w:marTop w:val="0"/>
                  <w:marBottom w:val="0"/>
                  <w:divBdr>
                    <w:top w:val="none" w:sz="0" w:space="0" w:color="auto"/>
                    <w:left w:val="none" w:sz="0" w:space="0" w:color="auto"/>
                    <w:bottom w:val="none" w:sz="0" w:space="0" w:color="auto"/>
                    <w:right w:val="none" w:sz="0" w:space="0" w:color="auto"/>
                  </w:divBdr>
                  <w:divsChild>
                    <w:div w:id="368653322">
                      <w:marLeft w:val="0"/>
                      <w:marRight w:val="0"/>
                      <w:marTop w:val="0"/>
                      <w:marBottom w:val="0"/>
                      <w:divBdr>
                        <w:top w:val="none" w:sz="0" w:space="0" w:color="auto"/>
                        <w:left w:val="none" w:sz="0" w:space="0" w:color="auto"/>
                        <w:bottom w:val="none" w:sz="0" w:space="0" w:color="auto"/>
                        <w:right w:val="none" w:sz="0" w:space="0" w:color="auto"/>
                      </w:divBdr>
                    </w:div>
                    <w:div w:id="584849210">
                      <w:marLeft w:val="0"/>
                      <w:marRight w:val="0"/>
                      <w:marTop w:val="0"/>
                      <w:marBottom w:val="0"/>
                      <w:divBdr>
                        <w:top w:val="none" w:sz="0" w:space="0" w:color="auto"/>
                        <w:left w:val="none" w:sz="0" w:space="0" w:color="auto"/>
                        <w:bottom w:val="none" w:sz="0" w:space="0" w:color="auto"/>
                        <w:right w:val="none" w:sz="0" w:space="0" w:color="auto"/>
                      </w:divBdr>
                      <w:divsChild>
                        <w:div w:id="592973746">
                          <w:marLeft w:val="0"/>
                          <w:marRight w:val="0"/>
                          <w:marTop w:val="0"/>
                          <w:marBottom w:val="0"/>
                          <w:divBdr>
                            <w:top w:val="none" w:sz="0" w:space="0" w:color="auto"/>
                            <w:left w:val="none" w:sz="0" w:space="0" w:color="auto"/>
                            <w:bottom w:val="none" w:sz="0" w:space="0" w:color="auto"/>
                            <w:right w:val="none" w:sz="0" w:space="0" w:color="auto"/>
                          </w:divBdr>
                          <w:divsChild>
                            <w:div w:id="213208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805104">
                  <w:marLeft w:val="0"/>
                  <w:marRight w:val="0"/>
                  <w:marTop w:val="0"/>
                  <w:marBottom w:val="0"/>
                  <w:divBdr>
                    <w:top w:val="none" w:sz="0" w:space="0" w:color="auto"/>
                    <w:left w:val="none" w:sz="0" w:space="0" w:color="auto"/>
                    <w:bottom w:val="none" w:sz="0" w:space="0" w:color="auto"/>
                    <w:right w:val="none" w:sz="0" w:space="0" w:color="auto"/>
                  </w:divBdr>
                  <w:divsChild>
                    <w:div w:id="67923210">
                      <w:marLeft w:val="0"/>
                      <w:marRight w:val="0"/>
                      <w:marTop w:val="0"/>
                      <w:marBottom w:val="0"/>
                      <w:divBdr>
                        <w:top w:val="none" w:sz="0" w:space="0" w:color="auto"/>
                        <w:left w:val="none" w:sz="0" w:space="0" w:color="auto"/>
                        <w:bottom w:val="none" w:sz="0" w:space="0" w:color="auto"/>
                        <w:right w:val="none" w:sz="0" w:space="0" w:color="auto"/>
                      </w:divBdr>
                      <w:divsChild>
                        <w:div w:id="1610429037">
                          <w:marLeft w:val="0"/>
                          <w:marRight w:val="0"/>
                          <w:marTop w:val="0"/>
                          <w:marBottom w:val="750"/>
                          <w:divBdr>
                            <w:top w:val="none" w:sz="0" w:space="0" w:color="auto"/>
                            <w:left w:val="none" w:sz="0" w:space="0" w:color="auto"/>
                            <w:bottom w:val="none" w:sz="0" w:space="0" w:color="auto"/>
                            <w:right w:val="none" w:sz="0" w:space="0" w:color="auto"/>
                          </w:divBdr>
                        </w:div>
                      </w:divsChild>
                    </w:div>
                  </w:divsChild>
                </w:div>
                <w:div w:id="580221329">
                  <w:marLeft w:val="0"/>
                  <w:marRight w:val="0"/>
                  <w:marTop w:val="0"/>
                  <w:marBottom w:val="0"/>
                  <w:divBdr>
                    <w:top w:val="none" w:sz="0" w:space="0" w:color="auto"/>
                    <w:left w:val="none" w:sz="0" w:space="0" w:color="auto"/>
                    <w:bottom w:val="none" w:sz="0" w:space="0" w:color="auto"/>
                    <w:right w:val="none" w:sz="0" w:space="0" w:color="auto"/>
                  </w:divBdr>
                  <w:divsChild>
                    <w:div w:id="486867472">
                      <w:marLeft w:val="0"/>
                      <w:marRight w:val="0"/>
                      <w:marTop w:val="0"/>
                      <w:marBottom w:val="0"/>
                      <w:divBdr>
                        <w:top w:val="none" w:sz="0" w:space="0" w:color="auto"/>
                        <w:left w:val="none" w:sz="0" w:space="0" w:color="auto"/>
                        <w:bottom w:val="none" w:sz="0" w:space="0" w:color="auto"/>
                        <w:right w:val="none" w:sz="0" w:space="0" w:color="auto"/>
                      </w:divBdr>
                      <w:divsChild>
                        <w:div w:id="938442708">
                          <w:marLeft w:val="0"/>
                          <w:marRight w:val="0"/>
                          <w:marTop w:val="0"/>
                          <w:marBottom w:val="0"/>
                          <w:divBdr>
                            <w:top w:val="none" w:sz="0" w:space="0" w:color="auto"/>
                            <w:left w:val="none" w:sz="0" w:space="0" w:color="auto"/>
                            <w:bottom w:val="none" w:sz="0" w:space="0" w:color="auto"/>
                            <w:right w:val="none" w:sz="0" w:space="0" w:color="auto"/>
                          </w:divBdr>
                          <w:divsChild>
                            <w:div w:id="1235093034">
                              <w:marLeft w:val="0"/>
                              <w:marRight w:val="0"/>
                              <w:marTop w:val="0"/>
                              <w:marBottom w:val="0"/>
                              <w:divBdr>
                                <w:top w:val="none" w:sz="0" w:space="0" w:color="auto"/>
                                <w:left w:val="none" w:sz="0" w:space="0" w:color="auto"/>
                                <w:bottom w:val="none" w:sz="0" w:space="0" w:color="auto"/>
                                <w:right w:val="none" w:sz="0" w:space="0" w:color="auto"/>
                              </w:divBdr>
                            </w:div>
                            <w:div w:id="61757651">
                              <w:marLeft w:val="0"/>
                              <w:marRight w:val="0"/>
                              <w:marTop w:val="0"/>
                              <w:marBottom w:val="0"/>
                              <w:divBdr>
                                <w:top w:val="none" w:sz="0" w:space="0" w:color="auto"/>
                                <w:left w:val="none" w:sz="0" w:space="0" w:color="auto"/>
                                <w:bottom w:val="none" w:sz="0" w:space="0" w:color="auto"/>
                                <w:right w:val="none" w:sz="0" w:space="0" w:color="auto"/>
                              </w:divBdr>
                            </w:div>
                            <w:div w:id="1217737168">
                              <w:marLeft w:val="0"/>
                              <w:marRight w:val="0"/>
                              <w:marTop w:val="0"/>
                              <w:marBottom w:val="0"/>
                              <w:divBdr>
                                <w:top w:val="none" w:sz="0" w:space="0" w:color="auto"/>
                                <w:left w:val="none" w:sz="0" w:space="0" w:color="auto"/>
                                <w:bottom w:val="none" w:sz="0" w:space="0" w:color="auto"/>
                                <w:right w:val="none" w:sz="0" w:space="0" w:color="auto"/>
                              </w:divBdr>
                              <w:divsChild>
                                <w:div w:id="1987590967">
                                  <w:marLeft w:val="0"/>
                                  <w:marRight w:val="0"/>
                                  <w:marTop w:val="0"/>
                                  <w:marBottom w:val="0"/>
                                  <w:divBdr>
                                    <w:top w:val="none" w:sz="0" w:space="0" w:color="auto"/>
                                    <w:left w:val="none" w:sz="0" w:space="0" w:color="auto"/>
                                    <w:bottom w:val="none" w:sz="0" w:space="0" w:color="auto"/>
                                    <w:right w:val="none" w:sz="0" w:space="0" w:color="auto"/>
                                  </w:divBdr>
                                  <w:divsChild>
                                    <w:div w:id="193540476">
                                      <w:marLeft w:val="0"/>
                                      <w:marRight w:val="0"/>
                                      <w:marTop w:val="0"/>
                                      <w:marBottom w:val="0"/>
                                      <w:divBdr>
                                        <w:top w:val="none" w:sz="0" w:space="0" w:color="auto"/>
                                        <w:left w:val="none" w:sz="0" w:space="0" w:color="auto"/>
                                        <w:bottom w:val="none" w:sz="0" w:space="0" w:color="auto"/>
                                        <w:right w:val="none" w:sz="0" w:space="0" w:color="auto"/>
                                      </w:divBdr>
                                      <w:divsChild>
                                        <w:div w:id="2049376540">
                                          <w:marLeft w:val="0"/>
                                          <w:marRight w:val="0"/>
                                          <w:marTop w:val="0"/>
                                          <w:marBottom w:val="0"/>
                                          <w:divBdr>
                                            <w:top w:val="none" w:sz="0" w:space="0" w:color="auto"/>
                                            <w:left w:val="none" w:sz="0" w:space="0" w:color="auto"/>
                                            <w:bottom w:val="none" w:sz="0" w:space="0" w:color="auto"/>
                                            <w:right w:val="none" w:sz="0" w:space="0" w:color="auto"/>
                                          </w:divBdr>
                                          <w:divsChild>
                                            <w:div w:id="334649013">
                                              <w:marLeft w:val="0"/>
                                              <w:marRight w:val="0"/>
                                              <w:marTop w:val="0"/>
                                              <w:marBottom w:val="0"/>
                                              <w:divBdr>
                                                <w:top w:val="none" w:sz="0" w:space="0" w:color="auto"/>
                                                <w:left w:val="none" w:sz="0" w:space="0" w:color="auto"/>
                                                <w:bottom w:val="none" w:sz="0" w:space="0" w:color="auto"/>
                                                <w:right w:val="none" w:sz="0" w:space="0" w:color="auto"/>
                                              </w:divBdr>
                                              <w:divsChild>
                                                <w:div w:id="1680541213">
                                                  <w:marLeft w:val="0"/>
                                                  <w:marRight w:val="0"/>
                                                  <w:marTop w:val="0"/>
                                                  <w:marBottom w:val="0"/>
                                                  <w:divBdr>
                                                    <w:top w:val="none" w:sz="0" w:space="0" w:color="auto"/>
                                                    <w:left w:val="none" w:sz="0" w:space="0" w:color="auto"/>
                                                    <w:bottom w:val="none" w:sz="0" w:space="0" w:color="auto"/>
                                                    <w:right w:val="none" w:sz="0" w:space="0" w:color="auto"/>
                                                  </w:divBdr>
                                                  <w:divsChild>
                                                    <w:div w:id="1779566328">
                                                      <w:marLeft w:val="0"/>
                                                      <w:marRight w:val="0"/>
                                                      <w:marTop w:val="0"/>
                                                      <w:marBottom w:val="0"/>
                                                      <w:divBdr>
                                                        <w:top w:val="none" w:sz="0" w:space="0" w:color="auto"/>
                                                        <w:left w:val="none" w:sz="0" w:space="0" w:color="auto"/>
                                                        <w:bottom w:val="none" w:sz="0" w:space="0" w:color="auto"/>
                                                        <w:right w:val="none" w:sz="0" w:space="0" w:color="auto"/>
                                                      </w:divBdr>
                                                      <w:divsChild>
                                                        <w:div w:id="102355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225727">
                              <w:marLeft w:val="0"/>
                              <w:marRight w:val="0"/>
                              <w:marTop w:val="0"/>
                              <w:marBottom w:val="0"/>
                              <w:divBdr>
                                <w:top w:val="none" w:sz="0" w:space="0" w:color="auto"/>
                                <w:left w:val="none" w:sz="0" w:space="0" w:color="auto"/>
                                <w:bottom w:val="none" w:sz="0" w:space="0" w:color="auto"/>
                                <w:right w:val="none" w:sz="0" w:space="0" w:color="auto"/>
                              </w:divBdr>
                            </w:div>
                            <w:div w:id="2097822462">
                              <w:marLeft w:val="0"/>
                              <w:marRight w:val="0"/>
                              <w:marTop w:val="0"/>
                              <w:marBottom w:val="0"/>
                              <w:divBdr>
                                <w:top w:val="none" w:sz="0" w:space="0" w:color="auto"/>
                                <w:left w:val="none" w:sz="0" w:space="0" w:color="auto"/>
                                <w:bottom w:val="none" w:sz="0" w:space="0" w:color="auto"/>
                                <w:right w:val="none" w:sz="0" w:space="0" w:color="auto"/>
                              </w:divBdr>
                            </w:div>
                            <w:div w:id="1798180466">
                              <w:marLeft w:val="0"/>
                              <w:marRight w:val="0"/>
                              <w:marTop w:val="0"/>
                              <w:marBottom w:val="0"/>
                              <w:divBdr>
                                <w:top w:val="none" w:sz="0" w:space="0" w:color="auto"/>
                                <w:left w:val="none" w:sz="0" w:space="0" w:color="auto"/>
                                <w:bottom w:val="none" w:sz="0" w:space="0" w:color="auto"/>
                                <w:right w:val="none" w:sz="0" w:space="0" w:color="auto"/>
                              </w:divBdr>
                            </w:div>
                            <w:div w:id="646663885">
                              <w:marLeft w:val="0"/>
                              <w:marRight w:val="0"/>
                              <w:marTop w:val="0"/>
                              <w:marBottom w:val="0"/>
                              <w:divBdr>
                                <w:top w:val="none" w:sz="0" w:space="0" w:color="auto"/>
                                <w:left w:val="none" w:sz="0" w:space="0" w:color="auto"/>
                                <w:bottom w:val="none" w:sz="0" w:space="0" w:color="auto"/>
                                <w:right w:val="none" w:sz="0" w:space="0" w:color="auto"/>
                              </w:divBdr>
                            </w:div>
                            <w:div w:id="496043077">
                              <w:marLeft w:val="0"/>
                              <w:marRight w:val="0"/>
                              <w:marTop w:val="0"/>
                              <w:marBottom w:val="0"/>
                              <w:divBdr>
                                <w:top w:val="none" w:sz="0" w:space="0" w:color="auto"/>
                                <w:left w:val="none" w:sz="0" w:space="0" w:color="auto"/>
                                <w:bottom w:val="none" w:sz="0" w:space="0" w:color="auto"/>
                                <w:right w:val="none" w:sz="0" w:space="0" w:color="auto"/>
                              </w:divBdr>
                              <w:divsChild>
                                <w:div w:id="1610041506">
                                  <w:marLeft w:val="0"/>
                                  <w:marRight w:val="0"/>
                                  <w:marTop w:val="0"/>
                                  <w:marBottom w:val="0"/>
                                  <w:divBdr>
                                    <w:top w:val="none" w:sz="0" w:space="0" w:color="auto"/>
                                    <w:left w:val="none" w:sz="0" w:space="0" w:color="auto"/>
                                    <w:bottom w:val="none" w:sz="0" w:space="0" w:color="auto"/>
                                    <w:right w:val="none" w:sz="0" w:space="0" w:color="auto"/>
                                  </w:divBdr>
                                  <w:divsChild>
                                    <w:div w:id="1030573597">
                                      <w:marLeft w:val="0"/>
                                      <w:marRight w:val="0"/>
                                      <w:marTop w:val="0"/>
                                      <w:marBottom w:val="0"/>
                                      <w:divBdr>
                                        <w:top w:val="none" w:sz="0" w:space="0" w:color="auto"/>
                                        <w:left w:val="none" w:sz="0" w:space="0" w:color="auto"/>
                                        <w:bottom w:val="none" w:sz="0" w:space="0" w:color="auto"/>
                                        <w:right w:val="none" w:sz="0" w:space="0" w:color="auto"/>
                                      </w:divBdr>
                                      <w:divsChild>
                                        <w:div w:id="1083986498">
                                          <w:marLeft w:val="0"/>
                                          <w:marRight w:val="0"/>
                                          <w:marTop w:val="0"/>
                                          <w:marBottom w:val="0"/>
                                          <w:divBdr>
                                            <w:top w:val="none" w:sz="0" w:space="0" w:color="auto"/>
                                            <w:left w:val="none" w:sz="0" w:space="0" w:color="auto"/>
                                            <w:bottom w:val="none" w:sz="0" w:space="0" w:color="auto"/>
                                            <w:right w:val="none" w:sz="0" w:space="0" w:color="auto"/>
                                          </w:divBdr>
                                          <w:divsChild>
                                            <w:div w:id="1385450213">
                                              <w:marLeft w:val="0"/>
                                              <w:marRight w:val="0"/>
                                              <w:marTop w:val="0"/>
                                              <w:marBottom w:val="0"/>
                                              <w:divBdr>
                                                <w:top w:val="none" w:sz="0" w:space="0" w:color="auto"/>
                                                <w:left w:val="none" w:sz="0" w:space="0" w:color="auto"/>
                                                <w:bottom w:val="none" w:sz="0" w:space="0" w:color="auto"/>
                                                <w:right w:val="none" w:sz="0" w:space="0" w:color="auto"/>
                                              </w:divBdr>
                                              <w:divsChild>
                                                <w:div w:id="858852188">
                                                  <w:marLeft w:val="0"/>
                                                  <w:marRight w:val="0"/>
                                                  <w:marTop w:val="0"/>
                                                  <w:marBottom w:val="0"/>
                                                  <w:divBdr>
                                                    <w:top w:val="none" w:sz="0" w:space="0" w:color="auto"/>
                                                    <w:left w:val="none" w:sz="0" w:space="0" w:color="auto"/>
                                                    <w:bottom w:val="none" w:sz="0" w:space="0" w:color="auto"/>
                                                    <w:right w:val="none" w:sz="0" w:space="0" w:color="auto"/>
                                                  </w:divBdr>
                                                  <w:divsChild>
                                                    <w:div w:id="977300565">
                                                      <w:marLeft w:val="0"/>
                                                      <w:marRight w:val="0"/>
                                                      <w:marTop w:val="0"/>
                                                      <w:marBottom w:val="0"/>
                                                      <w:divBdr>
                                                        <w:top w:val="none" w:sz="0" w:space="0" w:color="auto"/>
                                                        <w:left w:val="none" w:sz="0" w:space="0" w:color="auto"/>
                                                        <w:bottom w:val="none" w:sz="0" w:space="0" w:color="auto"/>
                                                        <w:right w:val="none" w:sz="0" w:space="0" w:color="auto"/>
                                                      </w:divBdr>
                                                      <w:divsChild>
                                                        <w:div w:id="160881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5803653">
          <w:marLeft w:val="0"/>
          <w:marRight w:val="0"/>
          <w:marTop w:val="0"/>
          <w:marBottom w:val="0"/>
          <w:divBdr>
            <w:top w:val="none" w:sz="0" w:space="0" w:color="auto"/>
            <w:left w:val="none" w:sz="0" w:space="0" w:color="auto"/>
            <w:bottom w:val="none" w:sz="0" w:space="0" w:color="auto"/>
            <w:right w:val="none" w:sz="0" w:space="0" w:color="auto"/>
          </w:divBdr>
          <w:divsChild>
            <w:div w:id="1208761365">
              <w:marLeft w:val="0"/>
              <w:marRight w:val="0"/>
              <w:marTop w:val="0"/>
              <w:marBottom w:val="0"/>
              <w:divBdr>
                <w:top w:val="none" w:sz="0" w:space="0" w:color="auto"/>
                <w:left w:val="none" w:sz="0" w:space="0" w:color="auto"/>
                <w:bottom w:val="none" w:sz="0" w:space="0" w:color="auto"/>
                <w:right w:val="none" w:sz="0" w:space="0" w:color="auto"/>
              </w:divBdr>
              <w:divsChild>
                <w:div w:id="185834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oopersurgical.com/product-resources/ef950206-9f7e-4dcf-a3d7-cb79379ed189_TransWarmer-Infant-Transport-Matterss-Instructions-for-Use.pdf" TargetMode="External"/><Relationship Id="rId5" Type="http://schemas.openxmlformats.org/officeDocument/2006/relationships/hyperlink" Target="https://www.bapm.org/articles/44-safety-issue-transwarmer-mattresse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60</Pages>
  <Words>43363</Words>
  <Characters>247172</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Dawson</dc:creator>
  <cp:lastModifiedBy>Helen Liley</cp:lastModifiedBy>
  <cp:revision>5</cp:revision>
  <dcterms:created xsi:type="dcterms:W3CDTF">2023-01-17T08:17:00Z</dcterms:created>
  <dcterms:modified xsi:type="dcterms:W3CDTF">2023-01-17T08:25:00Z</dcterms:modified>
</cp:coreProperties>
</file>